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EduConsulting,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lastRenderedPageBreak/>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5C659A46"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ins w:id="5" w:author="Gabriella Meltzer" w:date="2024-02-15T17:52:00Z">
        <w:r w:rsidR="006F6A44">
          <w:rPr>
            <w:rFonts w:ascii="Arial" w:hAnsi="Arial" w:cs="Arial"/>
            <w:color w:val="000000"/>
            <w:sz w:val="20"/>
            <w:szCs w:val="20"/>
          </w:rPr>
          <w:t xml:space="preserve">the </w:t>
        </w:r>
      </w:ins>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6"/>
      <w:commentRangeStart w:id="7"/>
      <w:r w:rsidR="003E4BD5" w:rsidRPr="003E4BD5">
        <w:rPr>
          <w:rFonts w:ascii="Arial" w:hAnsi="Arial" w:cs="Arial"/>
          <w:color w:val="000000"/>
          <w:sz w:val="20"/>
          <w:szCs w:val="20"/>
        </w:rPr>
        <w:t>knots</w:t>
      </w:r>
      <w:commentRangeEnd w:id="6"/>
      <w:r w:rsidR="006911D1">
        <w:rPr>
          <w:rStyle w:val="CommentReference"/>
          <w:rFonts w:ascii="Times New Roman" w:eastAsia="Times New Roman" w:hAnsi="Times New Roman" w:cs="Times New Roman"/>
        </w:rPr>
        <w:commentReference w:id="6"/>
      </w:r>
      <w:commentRangeEnd w:id="7"/>
      <w:r w:rsidR="00CC1D18">
        <w:rPr>
          <w:rStyle w:val="CommentReference"/>
          <w:rFonts w:ascii="Times New Roman" w:eastAsia="Times New Roman" w:hAnsi="Times New Roman" w:cs="Times New Roman"/>
        </w:rPr>
        <w:commentReference w:id="7"/>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del w:id="8" w:author="Gabriella Meltzer" w:date="2023-12-15T17:50:00Z">
        <w:r w:rsidR="00D52CC5" w:rsidDel="00A864D5">
          <w:rPr>
            <w:rFonts w:ascii="Arial" w:hAnsi="Arial" w:cs="Arial"/>
            <w:color w:val="000000"/>
            <w:sz w:val="20"/>
            <w:szCs w:val="20"/>
            <w:lang w:val="en-GB"/>
          </w:rPr>
          <w:delText xml:space="preserve">worse </w:delText>
        </w:r>
        <w:r w:rsidR="00184190" w:rsidDel="00A864D5">
          <w:rPr>
            <w:rFonts w:ascii="Arial" w:hAnsi="Arial" w:cs="Arial"/>
            <w:color w:val="000000"/>
            <w:sz w:val="20"/>
            <w:szCs w:val="20"/>
            <w:lang w:val="en-GB"/>
          </w:rPr>
          <w:delText xml:space="preserve">test scores in </w:delText>
        </w:r>
        <w:r w:rsidR="008C0996" w:rsidDel="00A864D5">
          <w:rPr>
            <w:rFonts w:ascii="Arial" w:hAnsi="Arial" w:cs="Arial"/>
            <w:color w:val="000000"/>
            <w:sz w:val="20"/>
            <w:szCs w:val="20"/>
            <w:lang w:val="en-GB"/>
          </w:rPr>
          <w:delText>Texas</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 xml:space="preserve"> -0.12; 95% Credible Interval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0, -0.04</w:delText>
        </w:r>
        <w:r w:rsidR="00C074E4" w:rsidDel="00A864D5">
          <w:rPr>
            <w:rFonts w:ascii="Arial" w:hAnsi="Arial" w:cs="Arial"/>
            <w:color w:val="000000"/>
            <w:sz w:val="20"/>
            <w:szCs w:val="20"/>
          </w:rPr>
          <w:delText xml:space="preserve">; </w:delText>
        </w:r>
        <w:r w:rsidR="00277E05" w:rsidDel="00A864D5">
          <w:rPr>
            <w:rFonts w:ascii="Arial" w:hAnsi="Arial" w:cs="Arial"/>
            <w:color w:val="000000"/>
            <w:sz w:val="20"/>
            <w:szCs w:val="20"/>
          </w:rPr>
          <w:delText xml:space="preserve">posterior </w:delText>
        </w:r>
        <w:r w:rsidR="00C074E4" w:rsidDel="00A864D5">
          <w:rPr>
            <w:rFonts w:ascii="Arial" w:hAnsi="Arial" w:cs="Arial"/>
            <w:color w:val="000000"/>
            <w:sz w:val="20"/>
            <w:szCs w:val="20"/>
          </w:rPr>
          <w:delText>probability</w:delText>
        </w:r>
        <w:r w:rsidR="00E04AAC" w:rsidDel="00A864D5">
          <w:rPr>
            <w:rFonts w:ascii="Arial" w:hAnsi="Arial" w:cs="Arial"/>
            <w:color w:val="000000"/>
            <w:sz w:val="20"/>
            <w:szCs w:val="20"/>
          </w:rPr>
          <w:delText xml:space="preserve"> (PP)</w:delText>
        </w:r>
        <w:r w:rsidR="00277E05" w:rsidDel="00A864D5">
          <w:rPr>
            <w:rFonts w:ascii="Arial" w:hAnsi="Arial" w:cs="Arial"/>
            <w:color w:val="000000"/>
            <w:sz w:val="20"/>
            <w:szCs w:val="20"/>
          </w:rPr>
          <w:delText xml:space="preserve"> of </w:delText>
        </w:r>
        <w:r w:rsidR="00E464F8" w:rsidDel="00A864D5">
          <w:rPr>
            <w:rFonts w:ascii="Arial" w:hAnsi="Arial" w:cs="Arial"/>
            <w:color w:val="000000"/>
            <w:sz w:val="20"/>
            <w:szCs w:val="20"/>
          </w:rPr>
          <w:delText>negative</w:delText>
        </w:r>
        <w:r w:rsidR="00277E05" w:rsidDel="00A864D5">
          <w:rPr>
            <w:rFonts w:ascii="Arial" w:hAnsi="Arial" w:cs="Arial"/>
            <w:color w:val="000000"/>
            <w:sz w:val="20"/>
            <w:szCs w:val="20"/>
          </w:rPr>
          <w:delText xml:space="preserve"> association</w:delText>
        </w:r>
        <w:r w:rsidR="00C074E4" w:rsidDel="00A864D5">
          <w:rPr>
            <w:rFonts w:ascii="Arial" w:hAnsi="Arial" w:cs="Arial"/>
            <w:color w:val="000000"/>
            <w:sz w:val="20"/>
            <w:szCs w:val="20"/>
          </w:rPr>
          <w:delText xml:space="preserve"> </w:delText>
        </w:r>
        <w:r w:rsidR="00242DF6"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9</w:delText>
        </w:r>
        <w:r w:rsidR="00C074E4"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lang w:val="en-GB"/>
          </w:rPr>
          <w:delText xml:space="preserve"> </w:delText>
        </w:r>
        <w:r w:rsidR="00184190" w:rsidDel="00A864D5">
          <w:rPr>
            <w:rFonts w:ascii="Arial" w:hAnsi="Arial" w:cs="Arial"/>
            <w:color w:val="000000"/>
            <w:sz w:val="20"/>
            <w:szCs w:val="20"/>
            <w:lang w:val="en-GB"/>
          </w:rPr>
          <w:delText xml:space="preserve">and </w:delText>
        </w:r>
        <w:r w:rsidR="008C0996" w:rsidDel="00A864D5">
          <w:rPr>
            <w:rFonts w:ascii="Arial" w:hAnsi="Arial" w:cs="Arial"/>
            <w:color w:val="000000"/>
            <w:sz w:val="20"/>
            <w:szCs w:val="20"/>
            <w:lang w:val="en-GB"/>
          </w:rPr>
          <w:delText>North Carolina</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3334DF" w:rsidDel="00A864D5">
          <w:rPr>
            <w:rFonts w:ascii="Arial" w:hAnsi="Arial" w:cs="Arial"/>
            <w:color w:val="000000"/>
            <w:sz w:val="20"/>
            <w:szCs w:val="20"/>
          </w:rPr>
          <w:delText xml:space="preserve"> </w:delText>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0.15; 95%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6, -0.04</w:delText>
        </w:r>
        <w:r w:rsidR="00277E05"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PP</w:delText>
        </w:r>
        <w:r w:rsidR="00676057" w:rsidDel="00A864D5">
          <w:rPr>
            <w:rFonts w:ascii="Arial" w:hAnsi="Arial" w:cs="Arial"/>
            <w:color w:val="000000"/>
            <w:sz w:val="20"/>
            <w:szCs w:val="20"/>
          </w:rPr>
          <w:delText>[</w:delText>
        </w:r>
        <w:r w:rsidR="00676057" w:rsidDel="00A864D5">
          <w:rPr>
            <w:rFonts w:ascii="Arial" w:hAnsi="Arial" w:cs="Arial"/>
            <w:color w:val="000000"/>
            <w:sz w:val="20"/>
            <w:szCs w:val="20"/>
            <w:lang w:val="el-GR"/>
          </w:rPr>
          <w:delText>β</w:delText>
        </w:r>
        <w:r w:rsidR="00257A75" w:rsidDel="00A864D5">
          <w:rPr>
            <w:rFonts w:ascii="Arial" w:hAnsi="Arial" w:cs="Arial"/>
            <w:color w:val="000000"/>
            <w:sz w:val="20"/>
            <w:szCs w:val="20"/>
          </w:rPr>
          <w:delText>&lt;0</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w:delText>
        </w:r>
        <w:r w:rsidR="00242DF6" w:rsidDel="00A864D5">
          <w:rPr>
            <w:rFonts w:ascii="Arial" w:hAnsi="Arial" w:cs="Arial"/>
            <w:color w:val="000000"/>
            <w:sz w:val="20"/>
            <w:szCs w:val="20"/>
          </w:rPr>
          <w:delText>5</w:delText>
        </w:r>
        <w:r w:rsidR="00277E05"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8C0996" w:rsidRPr="008C0996" w:rsidDel="00A864D5">
          <w:rPr>
            <w:rFonts w:ascii="Arial" w:hAnsi="Arial" w:cs="Arial"/>
            <w:color w:val="000000"/>
            <w:sz w:val="20"/>
            <w:szCs w:val="20"/>
            <w:lang w:val="en-GB"/>
          </w:rPr>
          <w:delText xml:space="preserve"> </w:delText>
        </w:r>
        <w:r w:rsidR="003407DE" w:rsidDel="00A864D5">
          <w:rPr>
            <w:rFonts w:ascii="Arial" w:hAnsi="Arial" w:cs="Arial"/>
            <w:color w:val="000000"/>
            <w:sz w:val="20"/>
            <w:szCs w:val="20"/>
            <w:lang w:val="en-GB"/>
          </w:rPr>
          <w:delText xml:space="preserve">and </w:delText>
        </w:r>
      </w:del>
      <w:r w:rsidR="003407DE">
        <w:rPr>
          <w:rFonts w:ascii="Arial" w:hAnsi="Arial" w:cs="Arial"/>
          <w:color w:val="000000"/>
          <w:sz w:val="20"/>
          <w:szCs w:val="20"/>
          <w:lang w:val="en-GB"/>
        </w:rPr>
        <w:t xml:space="preserve">better </w:t>
      </w:r>
      <w:ins w:id="9" w:author="Gabriella Meltzer" w:date="2023-12-15T17:50:00Z">
        <w:r w:rsidR="00A864D5">
          <w:rPr>
            <w:rFonts w:ascii="Arial" w:hAnsi="Arial" w:cs="Arial"/>
            <w:color w:val="000000"/>
            <w:sz w:val="20"/>
            <w:szCs w:val="20"/>
            <w:lang w:val="en-GB"/>
          </w:rPr>
          <w:t xml:space="preserve">test </w:t>
        </w:r>
      </w:ins>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ins w:id="10" w:author="Gabriella Meltzer" w:date="2024-01-02T15:16:00Z">
        <w:r w:rsidR="00FC35A6">
          <w:rPr>
            <w:rFonts w:ascii="Arial" w:hAnsi="Arial" w:cs="Arial"/>
            <w:color w:val="000000"/>
            <w:sz w:val="20"/>
            <w:szCs w:val="20"/>
            <w:lang w:val="en-GB"/>
          </w:rPr>
          <w:t>in</w:t>
        </w:r>
      </w:ins>
      <w:ins w:id="11" w:author="Gabriella Meltzer" w:date="2024-01-02T15:15:00Z">
        <w:r w:rsidR="00FC35A6">
          <w:rPr>
            <w:rFonts w:ascii="Arial" w:hAnsi="Arial" w:cs="Arial"/>
            <w:color w:val="000000"/>
            <w:sz w:val="20"/>
            <w:szCs w:val="20"/>
            <w:lang w:val="en-GB"/>
          </w:rPr>
          <w:t xml:space="preserve"> math </w:t>
        </w:r>
      </w:ins>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ins w:id="12" w:author="Gabriella Meltzer" w:date="2024-01-02T15:15:00Z">
        <w:r w:rsidR="00FC35A6">
          <w:rPr>
            <w:rFonts w:ascii="Arial" w:hAnsi="Arial" w:cs="Arial"/>
            <w:color w:val="000000"/>
            <w:sz w:val="20"/>
            <w:szCs w:val="20"/>
          </w:rPr>
          <w:t>4</w:t>
        </w:r>
      </w:ins>
      <w:del w:id="13" w:author="Gabriella Meltzer" w:date="2024-01-02T15:15:00Z">
        <w:r w:rsidR="00872845" w:rsidDel="00FC35A6">
          <w:rPr>
            <w:rFonts w:ascii="Arial" w:hAnsi="Arial" w:cs="Arial"/>
            <w:color w:val="000000"/>
            <w:sz w:val="20"/>
            <w:szCs w:val="20"/>
          </w:rPr>
          <w:delText>9</w:delText>
        </w:r>
      </w:del>
      <w:r w:rsidR="00872845">
        <w:rPr>
          <w:rFonts w:ascii="Arial" w:hAnsi="Arial" w:cs="Arial"/>
          <w:color w:val="000000"/>
          <w:sz w:val="20"/>
          <w:szCs w:val="20"/>
        </w:rPr>
        <w:t>; 95% CrI</w:t>
      </w:r>
      <w:r w:rsidR="00676057">
        <w:rPr>
          <w:rFonts w:ascii="Arial" w:hAnsi="Arial" w:cs="Arial"/>
          <w:color w:val="000000"/>
          <w:sz w:val="20"/>
          <w:szCs w:val="20"/>
        </w:rPr>
        <w:t>:</w:t>
      </w:r>
      <w:r w:rsidR="00872845">
        <w:rPr>
          <w:rFonts w:ascii="Arial" w:hAnsi="Arial" w:cs="Arial"/>
          <w:color w:val="000000"/>
          <w:sz w:val="20"/>
          <w:szCs w:val="20"/>
        </w:rPr>
        <w:t xml:space="preserve"> 0.</w:t>
      </w:r>
      <w:ins w:id="14" w:author="Gabriella Meltzer" w:date="2024-01-02T15:15:00Z">
        <w:r w:rsidR="00FC35A6">
          <w:rPr>
            <w:rFonts w:ascii="Arial" w:hAnsi="Arial" w:cs="Arial"/>
            <w:color w:val="000000"/>
            <w:sz w:val="20"/>
            <w:szCs w:val="20"/>
          </w:rPr>
          <w:t>02</w:t>
        </w:r>
      </w:ins>
      <w:del w:id="15" w:author="Gabriella Meltzer" w:date="2024-01-02T15:15:00Z">
        <w:r w:rsidR="00872845" w:rsidDel="00FC35A6">
          <w:rPr>
            <w:rFonts w:ascii="Arial" w:hAnsi="Arial" w:cs="Arial"/>
            <w:color w:val="000000"/>
            <w:sz w:val="20"/>
            <w:szCs w:val="20"/>
          </w:rPr>
          <w:delText>11</w:delText>
        </w:r>
      </w:del>
      <w:r w:rsidR="00872845">
        <w:rPr>
          <w:rFonts w:ascii="Arial" w:hAnsi="Arial" w:cs="Arial"/>
          <w:color w:val="000000"/>
          <w:sz w:val="20"/>
          <w:szCs w:val="20"/>
        </w:rPr>
        <w:t>, 0.2</w:t>
      </w:r>
      <w:ins w:id="16" w:author="Gabriella Meltzer" w:date="2024-01-02T15:15:00Z">
        <w:r w:rsidR="00FC35A6">
          <w:rPr>
            <w:rFonts w:ascii="Arial" w:hAnsi="Arial" w:cs="Arial"/>
            <w:color w:val="000000"/>
            <w:sz w:val="20"/>
            <w:szCs w:val="20"/>
          </w:rPr>
          <w:t>6</w:t>
        </w:r>
      </w:ins>
      <w:del w:id="17" w:author="Gabriella Meltzer" w:date="2024-01-02T15:15:00Z">
        <w:r w:rsidR="00872845" w:rsidDel="00FC35A6">
          <w:rPr>
            <w:rFonts w:ascii="Arial" w:hAnsi="Arial" w:cs="Arial"/>
            <w:color w:val="000000"/>
            <w:sz w:val="20"/>
            <w:szCs w:val="20"/>
          </w:rPr>
          <w:delText>7</w:delText>
        </w:r>
      </w:del>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ins w:id="18" w:author="Gabriella Meltzer" w:date="2024-01-02T15:17:00Z">
        <w:r w:rsidR="00FC35A6">
          <w:rPr>
            <w:rFonts w:ascii="Arial" w:hAnsi="Arial" w:cs="Arial"/>
            <w:color w:val="000000"/>
            <w:sz w:val="20"/>
            <w:szCs w:val="20"/>
          </w:rPr>
          <w:t>0</w:t>
        </w:r>
      </w:ins>
      <w:del w:id="19" w:author="Gabriella Meltzer" w:date="2024-01-02T15:17:00Z">
        <w:r w:rsidR="00257A75" w:rsidDel="00FC35A6">
          <w:rPr>
            <w:rFonts w:ascii="Arial" w:hAnsi="Arial" w:cs="Arial"/>
            <w:color w:val="000000"/>
            <w:sz w:val="20"/>
            <w:szCs w:val="20"/>
          </w:rPr>
          <w:delText>9</w:delText>
        </w:r>
      </w:del>
      <w:r w:rsidR="00277E05">
        <w:rPr>
          <w:rFonts w:ascii="Arial" w:hAnsi="Arial" w:cs="Arial"/>
          <w:color w:val="000000"/>
          <w:sz w:val="20"/>
          <w:szCs w:val="20"/>
        </w:rPr>
        <w:t>%</w:t>
      </w:r>
      <w:r w:rsidR="008C0996">
        <w:rPr>
          <w:rFonts w:ascii="Arial" w:hAnsi="Arial" w:cs="Arial"/>
          <w:color w:val="000000"/>
          <w:sz w:val="20"/>
          <w:szCs w:val="20"/>
          <w:lang w:val="en-GB"/>
        </w:rPr>
        <w:t>)</w:t>
      </w:r>
      <w:ins w:id="20" w:author="Gabriella Meltzer" w:date="2024-01-02T15:15:00Z">
        <w:r w:rsidR="00FC35A6">
          <w:rPr>
            <w:rFonts w:ascii="Arial" w:hAnsi="Arial" w:cs="Arial"/>
            <w:color w:val="000000"/>
            <w:sz w:val="20"/>
            <w:szCs w:val="20"/>
            <w:lang w:val="en-GB"/>
          </w:rPr>
          <w:t xml:space="preserve"> and RLA (</w:t>
        </w:r>
      </w:ins>
      <w:ins w:id="21" w:author="Gabriella Meltzer" w:date="2024-01-02T15:16:00Z">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CrI: 0.02, 0.22; PP[</w:t>
        </w:r>
        <w:r w:rsidR="00FC35A6">
          <w:rPr>
            <w:rFonts w:ascii="Arial" w:hAnsi="Arial" w:cs="Arial"/>
            <w:color w:val="000000"/>
            <w:sz w:val="20"/>
            <w:szCs w:val="20"/>
          </w:rPr>
          <w:sym w:font="Symbol" w:char="F062"/>
        </w:r>
        <w:r w:rsidR="00FC35A6">
          <w:rPr>
            <w:rFonts w:ascii="Arial" w:hAnsi="Arial" w:cs="Arial"/>
            <w:color w:val="000000"/>
            <w:sz w:val="20"/>
            <w:szCs w:val="20"/>
          </w:rPr>
          <w:t>&gt;0] = 99.2</w:t>
        </w:r>
      </w:ins>
      <w:ins w:id="22" w:author="Gabriella Meltzer" w:date="2024-01-02T15:17:00Z">
        <w:r w:rsidR="00FC35A6">
          <w:rPr>
            <w:rFonts w:ascii="Arial" w:hAnsi="Arial" w:cs="Arial"/>
            <w:color w:val="000000"/>
            <w:sz w:val="20"/>
            <w:szCs w:val="20"/>
          </w:rPr>
          <w:t>%),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CrI: -0.</w:t>
        </w:r>
      </w:ins>
      <w:ins w:id="23" w:author="Gabriella Meltzer" w:date="2024-01-02T15:18:00Z">
        <w:r w:rsidR="00FC35A6">
          <w:rPr>
            <w:rFonts w:ascii="Arial" w:hAnsi="Arial" w:cs="Arial"/>
            <w:color w:val="000000"/>
            <w:sz w:val="20"/>
            <w:szCs w:val="20"/>
          </w:rPr>
          <w:t>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ins>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t>
      </w:r>
      <w:del w:id="24" w:author="Gabriella Meltzer" w:date="2024-01-02T15:23:00Z">
        <w:r w:rsidR="00143A69" w:rsidDel="00FC35A6">
          <w:rPr>
            <w:rFonts w:ascii="Arial" w:hAnsi="Arial" w:cs="Arial"/>
            <w:color w:val="000000"/>
            <w:sz w:val="20"/>
            <w:szCs w:val="20"/>
            <w:lang w:val="en-GB"/>
          </w:rPr>
          <w:delText xml:space="preserve">and counties </w:delText>
        </w:r>
      </w:del>
      <w:r w:rsidR="00143A69">
        <w:rPr>
          <w:rFonts w:ascii="Arial" w:hAnsi="Arial" w:cs="Arial"/>
          <w:color w:val="000000"/>
          <w:sz w:val="20"/>
          <w:szCs w:val="20"/>
          <w:lang w:val="en-GB"/>
        </w:rPr>
        <w:t xml:space="preserve">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25"/>
      <w:commentRangeStart w:id="26"/>
      <w:commentRangeStart w:id="27"/>
      <w:del w:id="28" w:author="Gabriella Meltzer" w:date="2024-01-02T15:21:00Z">
        <w:r w:rsidR="00030E4C" w:rsidDel="00FC35A6">
          <w:rPr>
            <w:rFonts w:ascii="Arial" w:hAnsi="Arial" w:cs="Arial"/>
            <w:color w:val="000000"/>
            <w:sz w:val="20"/>
            <w:szCs w:val="20"/>
            <w:lang w:val="en-GB"/>
          </w:rPr>
          <w:delText xml:space="preserve">people </w:delText>
        </w:r>
      </w:del>
      <w:r w:rsidR="00030E4C">
        <w:rPr>
          <w:rFonts w:ascii="Arial" w:hAnsi="Arial" w:cs="Arial"/>
          <w:color w:val="000000"/>
          <w:sz w:val="20"/>
          <w:szCs w:val="20"/>
          <w:lang w:val="en-GB"/>
        </w:rPr>
        <w:t xml:space="preserve">racialized and minoritized (e.g., Black, </w:t>
      </w:r>
      <w:del w:id="29" w:author="Gabriella Meltzer" w:date="2023-12-02T15:43:00Z">
        <w:r w:rsidR="00030E4C" w:rsidDel="00E34278">
          <w:rPr>
            <w:rFonts w:ascii="Arial" w:hAnsi="Arial" w:cs="Arial"/>
            <w:color w:val="000000"/>
            <w:sz w:val="20"/>
            <w:szCs w:val="20"/>
            <w:lang w:val="en-GB"/>
          </w:rPr>
          <w:delText>White</w:delText>
        </w:r>
      </w:del>
      <w:ins w:id="30"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ins w:id="31" w:author="Gabriella Meltzer" w:date="2024-01-02T15:22:00Z">
        <w:r w:rsidR="00FC35A6">
          <w:rPr>
            <w:rFonts w:ascii="Arial" w:hAnsi="Arial" w:cs="Arial"/>
            <w:color w:val="000000"/>
            <w:sz w:val="20"/>
            <w:szCs w:val="20"/>
            <w:lang w:val="en-GB"/>
          </w:rPr>
          <w:t xml:space="preserve"> and </w:t>
        </w:r>
      </w:ins>
      <w:del w:id="32" w:author="Gabriella Meltzer" w:date="2024-01-02T15:22:00Z">
        <w:r w:rsidR="005E34FA" w:rsidDel="00FC35A6">
          <w:rPr>
            <w:rFonts w:ascii="Arial" w:hAnsi="Arial" w:cs="Arial"/>
            <w:color w:val="000000"/>
            <w:sz w:val="20"/>
            <w:szCs w:val="20"/>
            <w:lang w:val="en-GB"/>
          </w:rPr>
          <w:delText>,</w:delText>
        </w:r>
        <w:r w:rsidR="00EB5EBA" w:rsidDel="00FC35A6">
          <w:rPr>
            <w:rFonts w:ascii="Arial" w:hAnsi="Arial" w:cs="Arial"/>
            <w:color w:val="000000"/>
            <w:sz w:val="20"/>
            <w:szCs w:val="20"/>
            <w:lang w:val="en-GB"/>
          </w:rPr>
          <w:delText xml:space="preserve"> </w:delText>
        </w:r>
      </w:del>
      <w:r w:rsidR="00030E4C">
        <w:rPr>
          <w:rFonts w:ascii="Arial" w:hAnsi="Arial" w:cs="Arial"/>
          <w:color w:val="000000"/>
          <w:sz w:val="20"/>
          <w:szCs w:val="20"/>
          <w:lang w:val="en-GB"/>
        </w:rPr>
        <w:t>socioeconomically disempowered</w:t>
      </w:r>
      <w:ins w:id="33" w:author="Gabriella Meltzer" w:date="2024-01-02T15:23:00Z">
        <w:r w:rsidR="00FC35A6">
          <w:rPr>
            <w:rFonts w:ascii="Arial" w:hAnsi="Arial" w:cs="Arial"/>
            <w:color w:val="000000"/>
            <w:sz w:val="20"/>
            <w:szCs w:val="20"/>
            <w:lang w:val="en-GB"/>
          </w:rPr>
          <w:t xml:space="preserve"> students</w:t>
        </w:r>
      </w:ins>
      <w:r w:rsidR="005E34FA">
        <w:rPr>
          <w:rFonts w:ascii="Arial" w:hAnsi="Arial" w:cs="Arial"/>
          <w:color w:val="000000"/>
          <w:sz w:val="20"/>
          <w:szCs w:val="20"/>
          <w:lang w:val="en-GB"/>
        </w:rPr>
        <w:t xml:space="preserve"> </w:t>
      </w:r>
      <w:commentRangeStart w:id="34"/>
      <w:del w:id="35" w:author="Gabriella Meltzer" w:date="2024-01-02T15:23:00Z">
        <w:r w:rsidR="005E34FA" w:rsidDel="00FC35A6">
          <w:rPr>
            <w:rFonts w:ascii="Arial" w:hAnsi="Arial" w:cs="Arial"/>
            <w:color w:val="000000"/>
            <w:sz w:val="20"/>
            <w:szCs w:val="20"/>
            <w:lang w:val="en-GB"/>
          </w:rPr>
          <w:delText xml:space="preserve">and English language learner </w:delText>
        </w:r>
        <w:r w:rsidR="00143A69" w:rsidDel="00FC35A6">
          <w:rPr>
            <w:rFonts w:ascii="Arial" w:hAnsi="Arial" w:cs="Arial"/>
            <w:color w:val="000000"/>
            <w:sz w:val="20"/>
            <w:szCs w:val="20"/>
            <w:lang w:val="en-GB"/>
          </w:rPr>
          <w:delText>students</w:delText>
        </w:r>
        <w:r w:rsidR="008C0996" w:rsidDel="00FC35A6">
          <w:rPr>
            <w:rFonts w:ascii="Arial" w:hAnsi="Arial" w:cs="Arial"/>
            <w:color w:val="000000"/>
            <w:sz w:val="20"/>
            <w:szCs w:val="20"/>
            <w:lang w:val="en-GB"/>
          </w:rPr>
          <w:delText xml:space="preserve"> </w:delText>
        </w:r>
        <w:commentRangeEnd w:id="34"/>
        <w:r w:rsidR="00E22050" w:rsidDel="00FC35A6">
          <w:rPr>
            <w:rStyle w:val="CommentReference"/>
            <w:rFonts w:ascii="Times New Roman" w:eastAsia="Times New Roman" w:hAnsi="Times New Roman" w:cs="Times New Roman"/>
          </w:rPr>
          <w:commentReference w:id="34"/>
        </w:r>
      </w:del>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36"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del w:id="37" w:author="Gabriella Meltzer" w:date="2024-01-02T15:23:00Z">
        <w:r w:rsidR="005441A9" w:rsidDel="00FC35A6">
          <w:rPr>
            <w:rFonts w:ascii="Arial" w:hAnsi="Arial" w:cs="Arial"/>
            <w:color w:val="000000"/>
            <w:sz w:val="20"/>
            <w:szCs w:val="20"/>
            <w:lang w:val="en-GB"/>
          </w:rPr>
          <w:delText>those</w:delText>
        </w:r>
        <w:r w:rsidR="00143A69" w:rsidDel="00FC35A6">
          <w:rPr>
            <w:rFonts w:ascii="Arial" w:hAnsi="Arial" w:cs="Arial"/>
            <w:color w:val="000000"/>
            <w:sz w:val="20"/>
            <w:szCs w:val="20"/>
            <w:lang w:val="en-GB"/>
          </w:rPr>
          <w:delText xml:space="preserve"> </w:delText>
        </w:r>
      </w:del>
      <w:ins w:id="38" w:author="Gabriella Meltzer" w:date="2024-01-02T15:24:00Z">
        <w:r w:rsidR="00FC35A6">
          <w:rPr>
            <w:rFonts w:ascii="Arial" w:hAnsi="Arial" w:cs="Arial"/>
            <w:color w:val="000000"/>
            <w:sz w:val="20"/>
            <w:szCs w:val="20"/>
            <w:lang w:val="en-GB"/>
          </w:rPr>
          <w:t>grade cohorts</w:t>
        </w:r>
      </w:ins>
      <w:ins w:id="39" w:author="Gabriella Meltzer" w:date="2024-01-02T15:23:00Z">
        <w:r w:rsidR="00FC35A6">
          <w:rPr>
            <w:rFonts w:ascii="Arial" w:hAnsi="Arial" w:cs="Arial"/>
            <w:color w:val="000000"/>
            <w:sz w:val="20"/>
            <w:szCs w:val="20"/>
            <w:lang w:val="en-GB"/>
          </w:rPr>
          <w:t xml:space="preserve"> </w:t>
        </w:r>
      </w:ins>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del w:id="40" w:author="Gabriella Meltzer" w:date="2024-01-02T15:24:00Z">
        <w:r w:rsidR="00EB5EBA" w:rsidDel="00FC35A6">
          <w:rPr>
            <w:rFonts w:ascii="Arial" w:hAnsi="Arial" w:cs="Arial"/>
            <w:color w:val="000000"/>
            <w:sz w:val="20"/>
            <w:szCs w:val="20"/>
            <w:lang w:val="en-GB"/>
          </w:rPr>
          <w:delText>and enrolled in special education program</w:delText>
        </w:r>
        <w:commentRangeEnd w:id="25"/>
        <w:r w:rsidR="00EB5EBA" w:rsidDel="00FC35A6">
          <w:rPr>
            <w:rStyle w:val="CommentReference"/>
            <w:rFonts w:ascii="Times New Roman" w:eastAsia="Times New Roman" w:hAnsi="Times New Roman" w:cs="Times New Roman"/>
          </w:rPr>
          <w:commentReference w:id="25"/>
        </w:r>
        <w:commentRangeEnd w:id="26"/>
        <w:r w:rsidR="00E04AAC" w:rsidDel="00FC35A6">
          <w:rPr>
            <w:rStyle w:val="CommentReference"/>
            <w:rFonts w:ascii="Times New Roman" w:eastAsia="Times New Roman" w:hAnsi="Times New Roman" w:cs="Times New Roman"/>
          </w:rPr>
          <w:commentReference w:id="26"/>
        </w:r>
        <w:commentRangeEnd w:id="27"/>
        <w:r w:rsidR="00185307" w:rsidDel="00FC35A6">
          <w:rPr>
            <w:rStyle w:val="CommentReference"/>
            <w:rFonts w:ascii="Times New Roman" w:eastAsia="Times New Roman" w:hAnsi="Times New Roman" w:cs="Times New Roman"/>
          </w:rPr>
          <w:commentReference w:id="27"/>
        </w:r>
        <w:r w:rsidR="00EB5EBA" w:rsidDel="00FC35A6">
          <w:rPr>
            <w:rFonts w:ascii="Arial" w:hAnsi="Arial" w:cs="Arial"/>
            <w:color w:val="000000"/>
            <w:sz w:val="20"/>
            <w:szCs w:val="20"/>
            <w:lang w:val="en-GB"/>
          </w:rPr>
          <w:delText xml:space="preserve">s </w:delText>
        </w:r>
      </w:del>
      <w:r w:rsidR="005E34FA">
        <w:rPr>
          <w:rFonts w:ascii="Arial" w:hAnsi="Arial" w:cs="Arial"/>
          <w:color w:val="000000"/>
          <w:sz w:val="20"/>
          <w:szCs w:val="20"/>
          <w:lang w:val="en-GB"/>
        </w:rPr>
        <w:t xml:space="preserve">and </w:t>
      </w:r>
      <w:ins w:id="41" w:author="Gabriella Meltzer" w:date="2024-01-02T15:24:00Z">
        <w:r w:rsidR="00FC35A6">
          <w:rPr>
            <w:rFonts w:ascii="Arial" w:hAnsi="Arial" w:cs="Arial"/>
            <w:color w:val="000000"/>
            <w:sz w:val="20"/>
            <w:szCs w:val="20"/>
            <w:lang w:val="en-GB"/>
          </w:rPr>
          <w:t xml:space="preserve">counties with more </w:t>
        </w:r>
      </w:ins>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42"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43"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44"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45"/>
      <w:del w:id="46" w:author="Gabriella Meltzer" w:date="2023-12-04T15:42:00Z">
        <w:r w:rsidR="00A757D3" w:rsidDel="00CC1D18">
          <w:rPr>
            <w:rFonts w:ascii="Arial" w:hAnsi="Arial" w:cs="Arial"/>
            <w:color w:val="000000"/>
            <w:sz w:val="20"/>
            <w:szCs w:val="20"/>
          </w:rPr>
          <w:delText xml:space="preserve">trajectories </w:delText>
        </w:r>
        <w:commentRangeEnd w:id="45"/>
        <w:r w:rsidR="0018343A" w:rsidDel="00CC1D18">
          <w:rPr>
            <w:rStyle w:val="CommentReference"/>
            <w:rFonts w:ascii="Times New Roman" w:eastAsia="Times New Roman" w:hAnsi="Times New Roman" w:cs="Times New Roman"/>
          </w:rPr>
          <w:commentReference w:id="45"/>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47" w:author="Gabriella Meltzer" w:date="2023-12-02T15:20:00Z">
        <w:r w:rsidR="0074570B" w:rsidDel="00185307">
          <w:rPr>
            <w:rFonts w:ascii="Arial" w:hAnsi="Arial" w:cs="Arial"/>
            <w:color w:val="000000"/>
            <w:sz w:val="20"/>
            <w:szCs w:val="20"/>
          </w:rPr>
          <w:delText xml:space="preserve">in </w:delText>
        </w:r>
      </w:del>
      <w:ins w:id="48"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3ED9E98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49" w:author="Gabriella Meltzer" w:date="2023-12-02T15:21:00Z">
        <w:r w:rsidR="000E3180" w:rsidDel="00185307">
          <w:rPr>
            <w:rFonts w:ascii="Arial" w:hAnsi="Arial" w:cs="Arial"/>
            <w:bCs/>
            <w:color w:val="000000"/>
            <w:sz w:val="20"/>
            <w:szCs w:val="20"/>
          </w:rPr>
          <w:delText>Tropical cyclones</w:delText>
        </w:r>
      </w:del>
      <w:ins w:id="50"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51" w:author="Gabriella Meltzer" w:date="2023-12-02T15:21:00Z">
        <w:r w:rsidR="00842541" w:rsidDel="00185307">
          <w:rPr>
            <w:rFonts w:ascii="Arial" w:hAnsi="Arial" w:cs="Arial"/>
            <w:bCs/>
            <w:color w:val="000000"/>
            <w:sz w:val="20"/>
            <w:szCs w:val="20"/>
          </w:rPr>
          <w:delText>Tropical cyclones</w:delText>
        </w:r>
      </w:del>
      <w:ins w:id="52"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53"/>
      <w:r w:rsidR="00BF4C57">
        <w:rPr>
          <w:rFonts w:ascii="Arial" w:hAnsi="Arial" w:cs="Arial"/>
          <w:bCs/>
          <w:color w:val="000000"/>
          <w:sz w:val="20"/>
          <w:szCs w:val="20"/>
        </w:rPr>
        <w:t>land</w:t>
      </w:r>
      <w:ins w:id="54"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53"/>
      <w:r w:rsidR="007521A3">
        <w:rPr>
          <w:rStyle w:val="CommentReference"/>
          <w:rFonts w:ascii="Times New Roman" w:eastAsia="Times New Roman" w:hAnsi="Times New Roman" w:cs="Times New Roman"/>
        </w:rPr>
        <w:commentReference w:id="53"/>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55" w:author="Gabriella Meltzer" w:date="2023-12-02T15:21:00Z">
        <w:r w:rsidDel="00185307">
          <w:rPr>
            <w:rFonts w:ascii="Arial" w:hAnsi="Arial" w:cs="Arial"/>
            <w:bCs/>
            <w:color w:val="000000"/>
            <w:sz w:val="20"/>
            <w:szCs w:val="20"/>
            <w:lang w:val="en-GB"/>
          </w:rPr>
          <w:delText>tropical cyclones</w:delText>
        </w:r>
      </w:del>
      <w:ins w:id="56" w:author="Gabriella Meltzer" w:date="2024-01-02T15:33:00Z">
        <w:r w:rsidR="00C07F3A">
          <w:rPr>
            <w:rFonts w:ascii="Arial" w:hAnsi="Arial" w:cs="Arial"/>
            <w:bCs/>
            <w:color w:val="000000"/>
            <w:sz w:val="20"/>
            <w:szCs w:val="20"/>
            <w:lang w:val="en-GB"/>
          </w:rPr>
          <w:t>h</w:t>
        </w:r>
      </w:ins>
      <w:ins w:id="57" w:author="Gabriella Meltzer" w:date="2023-12-02T15:21:00Z">
        <w:r w:rsidR="00185307">
          <w:rPr>
            <w:rFonts w:ascii="Arial" w:hAnsi="Arial" w:cs="Arial"/>
            <w:bCs/>
            <w:color w:val="000000"/>
            <w:sz w:val="20"/>
            <w:szCs w:val="20"/>
            <w:lang w:val="en-GB"/>
          </w:rPr>
          <w:t>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58"/>
      <w:r w:rsidR="00AC68A4">
        <w:rPr>
          <w:rFonts w:ascii="Arial" w:hAnsi="Arial" w:cs="Arial"/>
          <w:bCs/>
          <w:color w:val="000000"/>
          <w:sz w:val="20"/>
          <w:szCs w:val="20"/>
        </w:rPr>
        <w:t xml:space="preserve">hurricanes </w:t>
      </w:r>
      <w:commentRangeEnd w:id="58"/>
      <w:r w:rsidR="007521A3">
        <w:rPr>
          <w:rStyle w:val="CommentReference"/>
          <w:rFonts w:ascii="Times New Roman" w:eastAsia="Times New Roman" w:hAnsi="Times New Roman" w:cs="Times New Roman"/>
        </w:rPr>
        <w:commentReference w:id="58"/>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59"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60"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61"/>
      <w:del w:id="62"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61"/>
      <w:r w:rsidR="008A422D">
        <w:rPr>
          <w:rStyle w:val="CommentReference"/>
          <w:rFonts w:ascii="Times New Roman" w:eastAsia="Times New Roman" w:hAnsi="Times New Roman" w:cs="Times New Roman"/>
        </w:rPr>
        <w:commentReference w:id="61"/>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63"/>
      <w:r w:rsidR="00847288">
        <w:rPr>
          <w:rFonts w:ascii="Arial" w:hAnsi="Arial" w:cs="Arial"/>
          <w:bCs/>
          <w:color w:val="000000"/>
          <w:sz w:val="20"/>
          <w:szCs w:val="20"/>
        </w:rPr>
        <w:t>e</w:t>
      </w:r>
      <w:commentRangeEnd w:id="63"/>
      <w:r w:rsidR="00247679">
        <w:rPr>
          <w:rStyle w:val="CommentReference"/>
          <w:rFonts w:ascii="Times New Roman" w:eastAsia="Times New Roman" w:hAnsi="Times New Roman" w:cs="Times New Roman"/>
        </w:rPr>
        <w:commentReference w:id="63"/>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5F4999C6"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ins w:id="64" w:author="Gabriella Meltzer" w:date="2024-02-15T21:50:00Z">
        <w:r w:rsidR="00EC5759">
          <w:rPr>
            <w:rFonts w:ascii="Arial" w:hAnsi="Arial" w:cs="Arial"/>
            <w:color w:val="000000"/>
            <w:sz w:val="20"/>
            <w:szCs w:val="20"/>
          </w:rPr>
          <w:t xml:space="preserve"> nat</w:t>
        </w:r>
      </w:ins>
      <w:ins w:id="65" w:author="Gabriella Meltzer" w:date="2024-02-15T21:51:00Z">
        <w:r w:rsidR="00EC5759">
          <w:rPr>
            <w:rFonts w:ascii="Arial" w:hAnsi="Arial" w:cs="Arial"/>
            <w:color w:val="000000"/>
            <w:sz w:val="20"/>
            <w:szCs w:val="20"/>
          </w:rPr>
          <w:t>ionally</w:t>
        </w:r>
      </w:ins>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66"/>
      <w:commentRangeStart w:id="67"/>
      <w:r w:rsidR="00FE0582">
        <w:rPr>
          <w:rFonts w:ascii="Arial" w:hAnsi="Arial" w:cs="Arial"/>
          <w:color w:val="000000"/>
          <w:sz w:val="20"/>
          <w:szCs w:val="20"/>
        </w:rPr>
        <w:t>(Table 1)</w:t>
      </w:r>
      <w:r w:rsidR="00562263">
        <w:rPr>
          <w:rFonts w:ascii="Arial" w:hAnsi="Arial" w:cs="Arial"/>
          <w:color w:val="000000"/>
          <w:sz w:val="20"/>
          <w:szCs w:val="20"/>
        </w:rPr>
        <w:t>.</w:t>
      </w:r>
      <w:ins w:id="68" w:author="Gabriella Meltzer" w:date="2024-02-15T21:51:00Z">
        <w:r w:rsidR="00EC5759">
          <w:rPr>
            <w:rFonts w:ascii="Arial" w:hAnsi="Arial" w:cs="Arial"/>
            <w:color w:val="000000"/>
            <w:sz w:val="20"/>
            <w:szCs w:val="20"/>
          </w:rPr>
          <w:t xml:space="preserve"> </w:t>
        </w:r>
      </w:ins>
      <w:ins w:id="69" w:author="Gabriella Meltzer" w:date="2024-02-15T22:26:00Z">
        <w:r w:rsidR="00B10B22">
          <w:rPr>
            <w:rFonts w:ascii="Arial" w:hAnsi="Arial" w:cs="Arial"/>
            <w:color w:val="000000"/>
            <w:sz w:val="20"/>
            <w:szCs w:val="20"/>
          </w:rPr>
          <w:t>Some states</w:t>
        </w:r>
      </w:ins>
      <w:ins w:id="70" w:author="Gabriella Meltzer" w:date="2024-02-15T22:27:00Z">
        <w:r w:rsidR="00B10B22">
          <w:rPr>
            <w:rFonts w:ascii="Arial" w:hAnsi="Arial" w:cs="Arial"/>
            <w:color w:val="000000"/>
            <w:sz w:val="20"/>
            <w:szCs w:val="20"/>
          </w:rPr>
          <w:t xml:space="preserve"> consistently outperformed </w:t>
        </w:r>
      </w:ins>
      <w:ins w:id="71" w:author="Gabriella Meltzer" w:date="2024-02-15T21:51:00Z">
        <w:r w:rsidR="00EC5759">
          <w:rPr>
            <w:rFonts w:ascii="Arial" w:hAnsi="Arial" w:cs="Arial"/>
            <w:color w:val="000000"/>
            <w:sz w:val="20"/>
            <w:szCs w:val="20"/>
          </w:rPr>
          <w:t>others</w:t>
        </w:r>
      </w:ins>
      <w:ins w:id="72" w:author="Gabriella Meltzer" w:date="2024-02-15T22:27:00Z">
        <w:r w:rsidR="00B10B22">
          <w:rPr>
            <w:rFonts w:ascii="Arial" w:hAnsi="Arial" w:cs="Arial"/>
            <w:color w:val="000000"/>
            <w:sz w:val="20"/>
            <w:szCs w:val="20"/>
          </w:rPr>
          <w:t xml:space="preserve"> throughout the study period</w:t>
        </w:r>
      </w:ins>
      <w:ins w:id="73" w:author="Gabriella Meltzer" w:date="2024-02-15T21:52:00Z">
        <w:r w:rsidR="00EC5759">
          <w:rPr>
            <w:rFonts w:ascii="Arial" w:hAnsi="Arial" w:cs="Arial"/>
            <w:color w:val="000000"/>
            <w:sz w:val="20"/>
            <w:szCs w:val="20"/>
          </w:rPr>
          <w:t>. For example,</w:t>
        </w:r>
      </w:ins>
      <w:ins w:id="74" w:author="Gabriella Meltzer" w:date="2024-02-15T21:53:00Z">
        <w:r w:rsidR="00EC5759">
          <w:rPr>
            <w:rFonts w:ascii="Arial" w:hAnsi="Arial" w:cs="Arial"/>
            <w:color w:val="000000"/>
            <w:sz w:val="20"/>
            <w:szCs w:val="20"/>
          </w:rPr>
          <w:t xml:space="preserve"> the median average </w:t>
        </w:r>
      </w:ins>
      <w:ins w:id="75" w:author="Gabriella Meltzer" w:date="2024-02-15T21:56:00Z">
        <w:r w:rsidR="00EC5759">
          <w:rPr>
            <w:rFonts w:ascii="Arial" w:hAnsi="Arial" w:cs="Arial"/>
            <w:color w:val="000000"/>
            <w:sz w:val="20"/>
            <w:szCs w:val="20"/>
          </w:rPr>
          <w:t>RLA</w:t>
        </w:r>
      </w:ins>
      <w:ins w:id="76" w:author="Gabriella Meltzer" w:date="2024-02-15T21:54:00Z">
        <w:r w:rsidR="00EC5759">
          <w:rPr>
            <w:rFonts w:ascii="Arial" w:hAnsi="Arial" w:cs="Arial"/>
            <w:color w:val="000000"/>
            <w:sz w:val="20"/>
            <w:szCs w:val="20"/>
          </w:rPr>
          <w:t xml:space="preserve"> score in 2018</w:t>
        </w:r>
      </w:ins>
      <w:ins w:id="77" w:author="Gabriella Meltzer" w:date="2024-02-15T21:55:00Z">
        <w:r w:rsidR="00EC5759">
          <w:rPr>
            <w:rFonts w:ascii="Arial" w:hAnsi="Arial" w:cs="Arial"/>
            <w:color w:val="000000"/>
            <w:sz w:val="20"/>
            <w:szCs w:val="20"/>
          </w:rPr>
          <w:t xml:space="preserve"> for eight</w:t>
        </w:r>
      </w:ins>
      <w:ins w:id="78" w:author="Gabriella Meltzer" w:date="2024-02-15T21:59:00Z">
        <w:r w:rsidR="00EC5759">
          <w:rPr>
            <w:rFonts w:ascii="Arial" w:hAnsi="Arial" w:cs="Arial"/>
            <w:color w:val="000000"/>
            <w:sz w:val="20"/>
            <w:szCs w:val="20"/>
          </w:rPr>
          <w:t>h</w:t>
        </w:r>
      </w:ins>
      <w:ins w:id="79" w:author="Gabriella Meltzer" w:date="2024-02-15T21:55:00Z">
        <w:r w:rsidR="00EC5759">
          <w:rPr>
            <w:rFonts w:ascii="Arial" w:hAnsi="Arial" w:cs="Arial"/>
            <w:color w:val="000000"/>
            <w:sz w:val="20"/>
            <w:szCs w:val="20"/>
          </w:rPr>
          <w:t xml:space="preserve">-grade cohorts in South Carolina was </w:t>
        </w:r>
      </w:ins>
      <w:ins w:id="80" w:author="Gabriella Meltzer" w:date="2024-02-15T21:56:00Z">
        <w:r w:rsidR="00EC5759">
          <w:rPr>
            <w:rFonts w:ascii="Arial" w:hAnsi="Arial" w:cs="Arial"/>
            <w:color w:val="000000"/>
            <w:sz w:val="20"/>
            <w:szCs w:val="20"/>
          </w:rPr>
          <w:t xml:space="preserve">7.05 compared to </w:t>
        </w:r>
      </w:ins>
      <w:ins w:id="81" w:author="Gabriella Meltzer" w:date="2024-02-15T21:57:00Z">
        <w:r w:rsidR="00EC5759">
          <w:rPr>
            <w:rFonts w:ascii="Arial" w:hAnsi="Arial" w:cs="Arial"/>
            <w:color w:val="000000"/>
            <w:sz w:val="20"/>
            <w:szCs w:val="20"/>
          </w:rPr>
          <w:t>8.49 in New Jersey (Table S1)</w:t>
        </w:r>
      </w:ins>
      <w:ins w:id="82" w:author="Gabriella Meltzer" w:date="2024-02-15T21:52:00Z">
        <w:r w:rsidR="00EC5759">
          <w:rPr>
            <w:rFonts w:ascii="Arial" w:hAnsi="Arial" w:cs="Arial"/>
            <w:color w:val="000000"/>
            <w:sz w:val="20"/>
            <w:szCs w:val="20"/>
          </w:rPr>
          <w:t xml:space="preserve">. </w:t>
        </w:r>
      </w:ins>
      <w:del w:id="83" w:author="Gabriella Meltzer" w:date="2024-02-15T21:52:00Z">
        <w:r w:rsidR="00561E5F" w:rsidDel="00EC5759">
          <w:rPr>
            <w:rFonts w:ascii="Arial" w:hAnsi="Arial" w:cs="Arial"/>
            <w:color w:val="000000"/>
            <w:sz w:val="20"/>
            <w:szCs w:val="20"/>
          </w:rPr>
          <w:delText xml:space="preserve"> </w:delText>
        </w:r>
        <w:commentRangeEnd w:id="66"/>
        <w:r w:rsidR="00E67483" w:rsidDel="00EC5759">
          <w:rPr>
            <w:rStyle w:val="CommentReference"/>
            <w:rFonts w:ascii="Times New Roman" w:eastAsia="Times New Roman" w:hAnsi="Times New Roman" w:cs="Times New Roman"/>
          </w:rPr>
          <w:commentReference w:id="66"/>
        </w:r>
        <w:commentRangeEnd w:id="67"/>
        <w:r w:rsidR="00791CD0" w:rsidDel="00EC5759">
          <w:rPr>
            <w:rStyle w:val="CommentReference"/>
            <w:rFonts w:ascii="Times New Roman" w:eastAsia="Times New Roman" w:hAnsi="Times New Roman" w:cs="Times New Roman"/>
          </w:rPr>
          <w:commentReference w:id="67"/>
        </w:r>
      </w:del>
      <w:del w:id="84" w:author="Gabriella Meltzer" w:date="2024-02-15T22:28:00Z">
        <w:r w:rsidR="008B6E2D" w:rsidDel="00953538">
          <w:rPr>
            <w:rFonts w:ascii="Arial" w:hAnsi="Arial" w:cs="Arial"/>
            <w:color w:val="000000"/>
            <w:sz w:val="20"/>
            <w:szCs w:val="20"/>
          </w:rPr>
          <w:delText>However</w:delText>
        </w:r>
      </w:del>
      <w:ins w:id="85" w:author="Gabriella Meltzer" w:date="2024-02-15T22:28:00Z">
        <w:r w:rsidR="00953538">
          <w:rPr>
            <w:rFonts w:ascii="Arial" w:hAnsi="Arial" w:cs="Arial"/>
            <w:color w:val="000000"/>
            <w:sz w:val="20"/>
            <w:szCs w:val="20"/>
          </w:rPr>
          <w:t>T</w:t>
        </w:r>
      </w:ins>
      <w:del w:id="86" w:author="Gabriella Meltzer" w:date="2024-02-15T22:28:00Z">
        <w:r w:rsidR="008B6E2D" w:rsidDel="00953538">
          <w:rPr>
            <w:rFonts w:ascii="Arial" w:hAnsi="Arial" w:cs="Arial"/>
            <w:color w:val="000000"/>
            <w:sz w:val="20"/>
            <w:szCs w:val="20"/>
          </w:rPr>
          <w:delText>, t</w:delText>
        </w:r>
      </w:del>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ins w:id="87" w:author="Gabriella Meltzer" w:date="2024-02-15T22:28:00Z">
        <w:r w:rsidR="00953538">
          <w:rPr>
            <w:rFonts w:ascii="Arial" w:hAnsi="Arial" w:cs="Arial"/>
            <w:color w:val="000000"/>
            <w:sz w:val="20"/>
            <w:szCs w:val="20"/>
          </w:rPr>
          <w:t xml:space="preserve">national </w:t>
        </w:r>
      </w:ins>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ins w:id="88" w:author="Gabriella Meltzer" w:date="2024-02-15T22:29:00Z">
        <w:r w:rsidR="00953538">
          <w:rPr>
            <w:rFonts w:ascii="Arial" w:hAnsi="Arial" w:cs="Arial"/>
            <w:color w:val="000000"/>
            <w:sz w:val="20"/>
            <w:szCs w:val="20"/>
          </w:rPr>
          <w:t>socio</w:t>
        </w:r>
      </w:ins>
      <w:r w:rsidR="008B6E2D">
        <w:rPr>
          <w:rFonts w:ascii="Arial" w:hAnsi="Arial" w:cs="Arial"/>
          <w:color w:val="000000"/>
          <w:sz w:val="20"/>
          <w:szCs w:val="20"/>
        </w:rPr>
        <w:t xml:space="preserve">economically </w:t>
      </w:r>
      <w:del w:id="89" w:author="Gabriella Meltzer" w:date="2024-02-15T22:29:00Z">
        <w:r w:rsidR="008B6E2D" w:rsidDel="00953538">
          <w:rPr>
            <w:rFonts w:ascii="Arial" w:hAnsi="Arial" w:cs="Arial"/>
            <w:color w:val="000000"/>
            <w:sz w:val="20"/>
            <w:szCs w:val="20"/>
          </w:rPr>
          <w:delText>disadvantaged</w:delText>
        </w:r>
        <w:r w:rsidR="00562263" w:rsidDel="00953538">
          <w:rPr>
            <w:rFonts w:ascii="Arial" w:hAnsi="Arial" w:cs="Arial"/>
            <w:color w:val="000000"/>
            <w:sz w:val="20"/>
            <w:szCs w:val="20"/>
          </w:rPr>
          <w:delText xml:space="preserve"> </w:delText>
        </w:r>
      </w:del>
      <w:ins w:id="90" w:author="Gabriella Meltzer" w:date="2024-02-15T22:29:00Z">
        <w:r w:rsidR="00953538">
          <w:rPr>
            <w:rFonts w:ascii="Arial" w:hAnsi="Arial" w:cs="Arial"/>
            <w:color w:val="000000"/>
            <w:sz w:val="20"/>
            <w:szCs w:val="20"/>
          </w:rPr>
          <w:t xml:space="preserve">disempowered </w:t>
        </w:r>
      </w:ins>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91" w:author="Gabriella Meltzer" w:date="2023-12-02T15:37:00Z">
        <w:r w:rsidR="00562263" w:rsidDel="00E3139F">
          <w:rPr>
            <w:rFonts w:ascii="Arial" w:hAnsi="Arial" w:cs="Arial"/>
            <w:color w:val="000000"/>
            <w:sz w:val="20"/>
            <w:szCs w:val="20"/>
          </w:rPr>
          <w:delText xml:space="preserve">identifying </w:delText>
        </w:r>
      </w:del>
      <w:ins w:id="92"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ins w:id="93" w:author="Gabriella Meltzer" w:date="2024-02-15T22:28:00Z">
        <w:r w:rsidR="00953538">
          <w:rPr>
            <w:rFonts w:ascii="Arial" w:hAnsi="Arial" w:cs="Arial"/>
            <w:color w:val="000000"/>
            <w:sz w:val="20"/>
            <w:szCs w:val="20"/>
          </w:rPr>
          <w:t xml:space="preserve"> nationally</w:t>
        </w:r>
      </w:ins>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lastRenderedPageBreak/>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Del="00953538" w:rsidRDefault="00806C72" w:rsidP="00FE0582">
      <w:pPr>
        <w:keepNext/>
        <w:pBdr>
          <w:top w:val="nil"/>
          <w:left w:val="nil"/>
          <w:bottom w:val="nil"/>
          <w:right w:val="nil"/>
          <w:between w:val="nil"/>
        </w:pBdr>
        <w:spacing w:before="240" w:after="60"/>
        <w:contextualSpacing/>
        <w:jc w:val="both"/>
        <w:rPr>
          <w:del w:id="94" w:author="Gabriella Meltzer" w:date="2024-02-15T22:29:00Z"/>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95" w:author="Gabriella Meltzer" w:date="2023-12-02T15:42:00Z"/>
          <w:rFonts w:ascii="Arial" w:hAnsi="Arial" w:cs="Arial"/>
          <w:i/>
          <w:iCs/>
          <w:color w:val="000000"/>
          <w:sz w:val="20"/>
          <w:szCs w:val="20"/>
        </w:rPr>
      </w:pPr>
      <w:moveFromRangeStart w:id="96" w:author="Gabriella Meltzer" w:date="2023-12-02T15:42:00Z" w:name="move152424167"/>
      <w:moveFrom w:id="97" w:author="Gabriella Meltzer" w:date="2023-12-02T15:42:00Z">
        <w:r w:rsidDel="00E3139F">
          <w:rPr>
            <w:rFonts w:ascii="Arial" w:hAnsi="Arial" w:cs="Arial"/>
            <w:i/>
            <w:iCs/>
            <w:color w:val="000000"/>
            <w:sz w:val="20"/>
            <w:szCs w:val="20"/>
          </w:rPr>
          <w:t xml:space="preserve">Association of Covariates with Test </w:t>
        </w:r>
        <w:commentRangeStart w:id="98"/>
        <w:r w:rsidDel="00E3139F">
          <w:rPr>
            <w:rFonts w:ascii="Arial" w:hAnsi="Arial" w:cs="Arial"/>
            <w:i/>
            <w:iCs/>
            <w:color w:val="000000"/>
            <w:sz w:val="20"/>
            <w:szCs w:val="20"/>
          </w:rPr>
          <w:t>Scores</w:t>
        </w:r>
        <w:commentRangeEnd w:id="98"/>
        <w:r w:rsidR="00030E4C" w:rsidDel="00E3139F">
          <w:rPr>
            <w:rStyle w:val="CommentReference"/>
            <w:rFonts w:ascii="Times New Roman" w:eastAsia="Times New Roman" w:hAnsi="Times New Roman" w:cs="Times New Roman"/>
          </w:rPr>
          <w:commentReference w:id="98"/>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99" w:author="Gabriella Meltzer" w:date="2023-12-02T15:42:00Z"/>
          <w:rFonts w:ascii="Arial" w:hAnsi="Arial" w:cs="Arial"/>
          <w:color w:val="000000"/>
          <w:sz w:val="20"/>
          <w:szCs w:val="20"/>
        </w:rPr>
      </w:pPr>
      <w:moveFrom w:id="100"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101"/>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101"/>
        <w:r w:rsidR="00D80D3E" w:rsidDel="00E3139F">
          <w:rPr>
            <w:rStyle w:val="CommentReference"/>
            <w:rFonts w:ascii="Times New Roman" w:eastAsia="Times New Roman" w:hAnsi="Times New Roman" w:cs="Times New Roman"/>
          </w:rPr>
          <w:commentReference w:id="101"/>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s with greater 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102"/>
        <w:commentRangeStart w:id="103"/>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102"/>
        <w:r w:rsidR="00D17B23" w:rsidDel="00E3139F">
          <w:rPr>
            <w:rStyle w:val="CommentReference"/>
            <w:rFonts w:ascii="Times New Roman" w:eastAsia="Times New Roman" w:hAnsi="Times New Roman" w:cs="Times New Roman"/>
          </w:rPr>
          <w:commentReference w:id="102"/>
        </w:r>
        <w:commentRangeEnd w:id="103"/>
        <w:r w:rsidR="00280527" w:rsidDel="00E3139F">
          <w:rPr>
            <w:rStyle w:val="CommentReference"/>
            <w:rFonts w:ascii="Times New Roman" w:eastAsia="Times New Roman" w:hAnsi="Times New Roman" w:cs="Times New Roman"/>
          </w:rPr>
          <w:commentReference w:id="103"/>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104"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105" w:author="Gabriella Meltzer" w:date="2023-12-02T15:42:00Z"/>
          <w:rFonts w:ascii="Arial" w:hAnsi="Arial" w:cs="Arial"/>
          <w:color w:val="000000"/>
          <w:sz w:val="20"/>
          <w:szCs w:val="20"/>
        </w:rPr>
      </w:pPr>
      <w:moveFrom w:id="106" w:author="Gabriella Meltzer" w:date="2023-12-02T15:42:00Z">
        <w:r w:rsidDel="00E3139F">
          <w:rPr>
            <w:rFonts w:ascii="Arial" w:hAnsi="Arial" w:cs="Arial"/>
            <w:color w:val="000000"/>
            <w:sz w:val="20"/>
            <w:szCs w:val="20"/>
          </w:rPr>
          <w:t xml:space="preserve">At the </w:t>
        </w:r>
        <w:commentRangeStart w:id="107"/>
        <w:r w:rsidDel="00E3139F">
          <w:rPr>
            <w:rFonts w:ascii="Arial" w:hAnsi="Arial" w:cs="Arial"/>
            <w:color w:val="000000"/>
            <w:sz w:val="20"/>
            <w:szCs w:val="20"/>
          </w:rPr>
          <w:t xml:space="preserve">county level, </w:t>
        </w:r>
        <w:commentRangeEnd w:id="107"/>
        <w:r w:rsidR="00EB76A4" w:rsidDel="00E3139F">
          <w:rPr>
            <w:rStyle w:val="CommentReference"/>
            <w:rFonts w:ascii="Times New Roman" w:eastAsia="Times New Roman" w:hAnsi="Times New Roman" w:cs="Times New Roman"/>
          </w:rPr>
          <w:commentReference w:id="107"/>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96"/>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108"/>
      <w:r w:rsidRPr="007B3239">
        <w:rPr>
          <w:rFonts w:ascii="Arial" w:hAnsi="Arial" w:cs="Arial"/>
          <w:i/>
          <w:iCs/>
          <w:color w:val="000000"/>
          <w:sz w:val="20"/>
          <w:szCs w:val="20"/>
        </w:rPr>
        <w:t xml:space="preserve">Association </w:t>
      </w:r>
      <w:commentRangeEnd w:id="108"/>
      <w:r w:rsidR="0058332D">
        <w:rPr>
          <w:rStyle w:val="CommentReference"/>
          <w:rFonts w:ascii="Times New Roman" w:eastAsia="Times New Roman" w:hAnsi="Times New Roman" w:cs="Times New Roman"/>
        </w:rPr>
        <w:commentReference w:id="108"/>
      </w:r>
      <w:r w:rsidRPr="007B3239">
        <w:rPr>
          <w:rFonts w:ascii="Arial" w:hAnsi="Arial" w:cs="Arial"/>
          <w:i/>
          <w:iCs/>
          <w:color w:val="000000"/>
          <w:sz w:val="20"/>
          <w:szCs w:val="20"/>
        </w:rPr>
        <w:t>of Hurricanes with Math Scores</w:t>
      </w:r>
    </w:p>
    <w:p w14:paraId="3B4D9969" w14:textId="6CB91C99"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ins w:id="109" w:author="Gabriella Meltzer" w:date="2024-02-15T22:29:00Z">
        <w:r w:rsidR="00953538">
          <w:rPr>
            <w:rFonts w:ascii="Arial" w:hAnsi="Arial" w:cs="Arial"/>
            <w:color w:val="000000"/>
            <w:sz w:val="20"/>
            <w:szCs w:val="20"/>
          </w:rPr>
          <w:t>-</w:t>
        </w:r>
      </w:ins>
      <w:r>
        <w:rPr>
          <w:rFonts w:ascii="Arial" w:hAnsi="Arial" w:cs="Arial"/>
          <w:color w:val="000000"/>
          <w:sz w:val="20"/>
          <w:szCs w:val="20"/>
        </w:rPr>
        <w:t>0.0</w:t>
      </w:r>
      <w:ins w:id="110" w:author="Gabriella Meltzer" w:date="2024-02-15T22:29:00Z">
        <w:r w:rsidR="00953538">
          <w:rPr>
            <w:rFonts w:ascii="Arial" w:hAnsi="Arial" w:cs="Arial"/>
            <w:color w:val="000000"/>
            <w:sz w:val="20"/>
            <w:szCs w:val="20"/>
          </w:rPr>
          <w:t>4</w:t>
        </w:r>
      </w:ins>
      <w:del w:id="111" w:author="Gabriella Meltzer" w:date="2024-02-15T22:29:00Z">
        <w:r w:rsidDel="00953538">
          <w:rPr>
            <w:rFonts w:ascii="Arial" w:hAnsi="Arial" w:cs="Arial"/>
            <w:color w:val="000000"/>
            <w:sz w:val="20"/>
            <w:szCs w:val="20"/>
          </w:rPr>
          <w:delText>0</w:delText>
        </w:r>
      </w:del>
      <w:r>
        <w:rPr>
          <w:rFonts w:ascii="Arial" w:hAnsi="Arial" w:cs="Arial"/>
          <w:color w:val="000000"/>
          <w:sz w:val="20"/>
          <w:szCs w:val="20"/>
        </w:rPr>
        <w:t>; 95% CrI</w:t>
      </w:r>
      <w:r w:rsidR="00FB17C0">
        <w:rPr>
          <w:rFonts w:ascii="Arial" w:hAnsi="Arial" w:cs="Arial"/>
          <w:color w:val="000000"/>
          <w:sz w:val="20"/>
          <w:szCs w:val="20"/>
        </w:rPr>
        <w:t>:</w:t>
      </w:r>
      <w:r>
        <w:rPr>
          <w:rFonts w:ascii="Arial" w:hAnsi="Arial" w:cs="Arial"/>
          <w:color w:val="000000"/>
          <w:sz w:val="20"/>
          <w:szCs w:val="20"/>
        </w:rPr>
        <w:t xml:space="preserve"> -0.</w:t>
      </w:r>
      <w:ins w:id="112" w:author="Gabriella Meltzer" w:date="2024-02-15T22:29:00Z">
        <w:r w:rsidR="00953538">
          <w:rPr>
            <w:rFonts w:ascii="Arial" w:hAnsi="Arial" w:cs="Arial"/>
            <w:color w:val="000000"/>
            <w:sz w:val="20"/>
            <w:szCs w:val="20"/>
          </w:rPr>
          <w:t>11</w:t>
        </w:r>
      </w:ins>
      <w:del w:id="113" w:author="Gabriella Meltzer" w:date="2024-02-15T22:29:00Z">
        <w:r w:rsidDel="00953538">
          <w:rPr>
            <w:rFonts w:ascii="Arial" w:hAnsi="Arial" w:cs="Arial"/>
            <w:color w:val="000000"/>
            <w:sz w:val="20"/>
            <w:szCs w:val="20"/>
          </w:rPr>
          <w:delText>05</w:delText>
        </w:r>
      </w:del>
      <w:r>
        <w:rPr>
          <w:rFonts w:ascii="Arial" w:hAnsi="Arial" w:cs="Arial"/>
          <w:color w:val="000000"/>
          <w:sz w:val="20"/>
          <w:szCs w:val="20"/>
        </w:rPr>
        <w:t>, 0.0</w:t>
      </w:r>
      <w:ins w:id="114" w:author="Gabriella Meltzer" w:date="2024-02-15T22:29:00Z">
        <w:r w:rsidR="00953538">
          <w:rPr>
            <w:rFonts w:ascii="Arial" w:hAnsi="Arial" w:cs="Arial"/>
            <w:color w:val="000000"/>
            <w:sz w:val="20"/>
            <w:szCs w:val="20"/>
          </w:rPr>
          <w:t>3</w:t>
        </w:r>
      </w:ins>
      <w:del w:id="115" w:author="Gabriella Meltzer" w:date="2024-02-15T22:29:00Z">
        <w:r w:rsidDel="00953538">
          <w:rPr>
            <w:rFonts w:ascii="Arial" w:hAnsi="Arial" w:cs="Arial"/>
            <w:color w:val="000000"/>
            <w:sz w:val="20"/>
            <w:szCs w:val="20"/>
          </w:rPr>
          <w:delText>5</w:delText>
        </w:r>
      </w:del>
      <w:r>
        <w:rPr>
          <w:rFonts w:ascii="Arial" w:hAnsi="Arial" w:cs="Arial"/>
          <w:color w:val="000000"/>
          <w:sz w:val="20"/>
          <w:szCs w:val="20"/>
        </w:rPr>
        <w:t xml:space="preserve">; </w:t>
      </w:r>
      <w:r w:rsidRPr="001C045A">
        <w:rPr>
          <w:rFonts w:ascii="Arial" w:hAnsi="Arial" w:cs="Arial"/>
          <w:color w:val="000000"/>
          <w:sz w:val="20"/>
          <w:szCs w:val="20"/>
        </w:rPr>
        <w:t>PP</w:t>
      </w:r>
      <w:r w:rsidR="00FB17C0" w:rsidRPr="001C045A">
        <w:rPr>
          <w:rFonts w:ascii="Arial" w:hAnsi="Arial" w:cs="Arial"/>
          <w:color w:val="000000"/>
          <w:sz w:val="20"/>
          <w:szCs w:val="20"/>
        </w:rPr>
        <w:t>[</w:t>
      </w:r>
      <w:r w:rsidR="00FB17C0" w:rsidRPr="001C045A">
        <w:rPr>
          <w:rFonts w:ascii="Arial" w:hAnsi="Arial" w:cs="Arial"/>
          <w:color w:val="000000"/>
          <w:sz w:val="20"/>
          <w:szCs w:val="20"/>
        </w:rPr>
        <w:sym w:font="Symbol" w:char="F062"/>
      </w:r>
      <w:ins w:id="116" w:author="Gabriella Meltzer" w:date="2024-02-16T20:58:00Z">
        <w:r w:rsidR="001C045A" w:rsidRPr="001C045A">
          <w:rPr>
            <w:rFonts w:ascii="Arial" w:hAnsi="Arial" w:cs="Arial"/>
            <w:color w:val="000000"/>
            <w:sz w:val="20"/>
            <w:szCs w:val="20"/>
            <w:rPrChange w:id="117" w:author="Gabriella Meltzer" w:date="2024-02-16T20:59:00Z">
              <w:rPr>
                <w:rFonts w:ascii="Arial" w:hAnsi="Arial" w:cs="Arial"/>
                <w:color w:val="000000"/>
                <w:sz w:val="20"/>
                <w:szCs w:val="20"/>
                <w:highlight w:val="yellow"/>
              </w:rPr>
            </w:rPrChange>
          </w:rPr>
          <w:t>&lt;</w:t>
        </w:r>
      </w:ins>
      <w:del w:id="118" w:author="Gabriella Meltzer" w:date="2024-02-16T20:58:00Z">
        <w:r w:rsidR="00FB17C0" w:rsidRPr="001C045A" w:rsidDel="001C045A">
          <w:rPr>
            <w:rFonts w:ascii="Arial" w:hAnsi="Arial" w:cs="Arial"/>
            <w:color w:val="000000"/>
            <w:sz w:val="20"/>
            <w:szCs w:val="20"/>
          </w:rPr>
          <w:delText>&gt;</w:delText>
        </w:r>
      </w:del>
      <w:r w:rsidR="00FB17C0" w:rsidRPr="001C045A">
        <w:rPr>
          <w:rFonts w:ascii="Arial" w:hAnsi="Arial" w:cs="Arial"/>
          <w:color w:val="000000"/>
          <w:sz w:val="20"/>
          <w:szCs w:val="20"/>
        </w:rPr>
        <w:t>0]</w:t>
      </w:r>
      <w:r w:rsidRPr="001C045A">
        <w:rPr>
          <w:rFonts w:ascii="Arial" w:hAnsi="Arial" w:cs="Arial"/>
          <w:color w:val="000000"/>
          <w:sz w:val="20"/>
          <w:szCs w:val="20"/>
        </w:rPr>
        <w:t xml:space="preserve"> = </w:t>
      </w:r>
      <w:ins w:id="119" w:author="Gabriella Meltzer" w:date="2024-02-16T20:58:00Z">
        <w:r w:rsidR="001C045A" w:rsidRPr="001C045A">
          <w:rPr>
            <w:rFonts w:ascii="Arial" w:hAnsi="Arial" w:cs="Arial"/>
            <w:color w:val="000000"/>
            <w:sz w:val="20"/>
            <w:szCs w:val="20"/>
            <w:rPrChange w:id="120" w:author="Gabriella Meltzer" w:date="2024-02-16T20:59:00Z">
              <w:rPr>
                <w:rFonts w:ascii="Arial" w:hAnsi="Arial" w:cs="Arial"/>
                <w:color w:val="000000"/>
                <w:sz w:val="20"/>
                <w:szCs w:val="20"/>
                <w:highlight w:val="yellow"/>
              </w:rPr>
            </w:rPrChange>
          </w:rPr>
          <w:t>85</w:t>
        </w:r>
      </w:ins>
      <w:del w:id="121" w:author="Gabriella Meltzer" w:date="2024-02-16T20:58:00Z">
        <w:r w:rsidRPr="001C045A" w:rsidDel="001C045A">
          <w:rPr>
            <w:rFonts w:ascii="Arial" w:hAnsi="Arial" w:cs="Arial"/>
            <w:color w:val="000000"/>
            <w:sz w:val="20"/>
            <w:szCs w:val="20"/>
          </w:rPr>
          <w:delText>50</w:delText>
        </w:r>
      </w:del>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ins w:id="122" w:author="Gabriella Meltzer" w:date="2024-02-16T20:59:00Z">
        <w:r w:rsidR="001C045A">
          <w:rPr>
            <w:rFonts w:ascii="Arial" w:hAnsi="Arial" w:cs="Arial"/>
            <w:color w:val="000000"/>
            <w:sz w:val="20"/>
            <w:szCs w:val="20"/>
          </w:rPr>
          <w:t>6</w:t>
        </w:r>
      </w:ins>
      <w:del w:id="123" w:author="Gabriella Meltzer" w:date="2024-02-16T20:59:00Z">
        <w:r w:rsidR="00C33D27" w:rsidDel="001C045A">
          <w:rPr>
            <w:rFonts w:ascii="Arial" w:hAnsi="Arial" w:cs="Arial"/>
            <w:color w:val="000000"/>
            <w:sz w:val="20"/>
            <w:szCs w:val="20"/>
          </w:rPr>
          <w:delText>5</w:delText>
        </w:r>
      </w:del>
      <w:r w:rsidR="00C33D27">
        <w:rPr>
          <w:rFonts w:ascii="Arial" w:hAnsi="Arial" w:cs="Arial"/>
          <w:color w:val="000000"/>
          <w:sz w:val="20"/>
          <w:szCs w:val="20"/>
        </w:rPr>
        <w:t>; 95% CrI</w:t>
      </w:r>
      <w:r w:rsidR="00FB17C0">
        <w:rPr>
          <w:rFonts w:ascii="Arial" w:hAnsi="Arial" w:cs="Arial"/>
          <w:color w:val="000000"/>
          <w:sz w:val="20"/>
          <w:szCs w:val="20"/>
        </w:rPr>
        <w:t>:</w:t>
      </w:r>
      <w:r w:rsidR="00C33D27">
        <w:rPr>
          <w:rFonts w:ascii="Arial" w:hAnsi="Arial" w:cs="Arial"/>
          <w:color w:val="000000"/>
          <w:sz w:val="20"/>
          <w:szCs w:val="20"/>
        </w:rPr>
        <w:t xml:space="preserve"> -0.2</w:t>
      </w:r>
      <w:ins w:id="124" w:author="Gabriella Meltzer" w:date="2024-02-16T20:59:00Z">
        <w:r w:rsidR="001C045A">
          <w:rPr>
            <w:rFonts w:ascii="Arial" w:hAnsi="Arial" w:cs="Arial"/>
            <w:color w:val="000000"/>
            <w:sz w:val="20"/>
            <w:szCs w:val="20"/>
          </w:rPr>
          <w:t>9</w:t>
        </w:r>
      </w:ins>
      <w:del w:id="125" w:author="Gabriella Meltzer" w:date="2024-02-16T20:59:00Z">
        <w:r w:rsidR="00C33D27" w:rsidDel="001C045A">
          <w:rPr>
            <w:rFonts w:ascii="Arial" w:hAnsi="Arial" w:cs="Arial"/>
            <w:color w:val="000000"/>
            <w:sz w:val="20"/>
            <w:szCs w:val="20"/>
          </w:rPr>
          <w:delText>6</w:delText>
        </w:r>
      </w:del>
      <w:r w:rsidR="00C33D27">
        <w:rPr>
          <w:rFonts w:ascii="Arial" w:hAnsi="Arial" w:cs="Arial"/>
          <w:color w:val="000000"/>
          <w:sz w:val="20"/>
          <w:szCs w:val="20"/>
        </w:rPr>
        <w:t>, -0.0</w:t>
      </w:r>
      <w:ins w:id="126" w:author="Gabriella Meltzer" w:date="2024-02-16T20:59:00Z">
        <w:r w:rsidR="001C045A">
          <w:rPr>
            <w:rFonts w:ascii="Arial" w:hAnsi="Arial" w:cs="Arial"/>
            <w:color w:val="000000"/>
            <w:sz w:val="20"/>
            <w:szCs w:val="20"/>
          </w:rPr>
          <w:t>3</w:t>
        </w:r>
      </w:ins>
      <w:del w:id="127" w:author="Gabriella Meltzer" w:date="2024-02-16T20:59:00Z">
        <w:r w:rsidR="00C33D27" w:rsidDel="001C045A">
          <w:rPr>
            <w:rFonts w:ascii="Arial" w:hAnsi="Arial" w:cs="Arial"/>
            <w:color w:val="000000"/>
            <w:sz w:val="20"/>
            <w:szCs w:val="20"/>
          </w:rPr>
          <w:delText>4</w:delText>
        </w:r>
      </w:del>
      <w:r w:rsidR="00C33D27">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ins w:id="128" w:author="Gabriella Meltzer" w:date="2024-02-16T20:59:00Z">
        <w:r w:rsidR="001C045A">
          <w:rPr>
            <w:rFonts w:ascii="Arial" w:hAnsi="Arial" w:cs="Arial"/>
            <w:color w:val="000000"/>
            <w:sz w:val="20"/>
            <w:szCs w:val="20"/>
          </w:rPr>
          <w:t>4</w:t>
        </w:r>
      </w:ins>
      <w:del w:id="129" w:author="Gabriella Meltzer" w:date="2024-02-16T20:59:00Z">
        <w:r w:rsidR="00A9663D" w:rsidDel="001C045A">
          <w:rPr>
            <w:rFonts w:ascii="Arial" w:hAnsi="Arial" w:cs="Arial"/>
            <w:color w:val="000000"/>
            <w:sz w:val="20"/>
            <w:szCs w:val="20"/>
          </w:rPr>
          <w:delText>5</w:delText>
        </w:r>
      </w:del>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w:t>
      </w:r>
      <w:del w:id="130" w:author="Gabriella Meltzer" w:date="2024-02-16T21:00:00Z">
        <w:r w:rsidR="0071400E" w:rsidDel="001C045A">
          <w:rPr>
            <w:rFonts w:ascii="Arial" w:hAnsi="Arial" w:cs="Arial"/>
            <w:color w:val="000000"/>
            <w:sz w:val="20"/>
            <w:szCs w:val="20"/>
          </w:rPr>
          <w:delText xml:space="preserve">Supplemental </w:delText>
        </w:r>
      </w:del>
      <w:r w:rsidR="0071400E">
        <w:rPr>
          <w:rFonts w:ascii="Arial" w:hAnsi="Arial" w:cs="Arial"/>
          <w:color w:val="000000"/>
          <w:sz w:val="20"/>
          <w:szCs w:val="20"/>
        </w:rPr>
        <w:t>Table</w:t>
      </w:r>
      <w:ins w:id="131" w:author="Gabriella Meltzer" w:date="2024-02-16T21:00:00Z">
        <w:r w:rsidR="001C045A">
          <w:rPr>
            <w:rFonts w:ascii="Arial" w:hAnsi="Arial" w:cs="Arial"/>
            <w:color w:val="000000"/>
            <w:sz w:val="20"/>
            <w:szCs w:val="20"/>
          </w:rPr>
          <w:t xml:space="preserve"> S2</w:t>
        </w:r>
      </w:ins>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ins w:id="132" w:author="Gabriella Meltzer" w:date="2024-02-16T21:00:00Z">
        <w:r w:rsidR="001C045A">
          <w:rPr>
            <w:rFonts w:ascii="Arial" w:hAnsi="Arial" w:cs="Arial"/>
            <w:color w:val="000000"/>
            <w:sz w:val="20"/>
            <w:szCs w:val="20"/>
          </w:rPr>
          <w:t>4</w:t>
        </w:r>
      </w:ins>
      <w:del w:id="133" w:author="Gabriella Meltzer" w:date="2024-02-16T21:00:00Z">
        <w:r w:rsidR="00C33D27" w:rsidDel="001C045A">
          <w:rPr>
            <w:rFonts w:ascii="Arial" w:hAnsi="Arial" w:cs="Arial"/>
            <w:color w:val="000000"/>
            <w:sz w:val="20"/>
            <w:szCs w:val="20"/>
          </w:rPr>
          <w:delText>9</w:delText>
        </w:r>
      </w:del>
      <w:r w:rsidR="00C33D27">
        <w:rPr>
          <w:rFonts w:ascii="Arial" w:hAnsi="Arial" w:cs="Arial"/>
          <w:color w:val="000000"/>
          <w:sz w:val="20"/>
          <w:szCs w:val="20"/>
        </w:rPr>
        <w:t>; 95% CrI</w:t>
      </w:r>
      <w:r w:rsidR="00FB17C0">
        <w:rPr>
          <w:rFonts w:ascii="Arial" w:hAnsi="Arial" w:cs="Arial"/>
          <w:color w:val="000000"/>
          <w:sz w:val="20"/>
          <w:szCs w:val="20"/>
        </w:rPr>
        <w:t>:</w:t>
      </w:r>
      <w:r w:rsidR="00C33D27">
        <w:rPr>
          <w:rFonts w:ascii="Arial" w:hAnsi="Arial" w:cs="Arial"/>
          <w:color w:val="000000"/>
          <w:sz w:val="20"/>
          <w:szCs w:val="20"/>
        </w:rPr>
        <w:t xml:space="preserve"> 0.</w:t>
      </w:r>
      <w:ins w:id="134" w:author="Gabriella Meltzer" w:date="2024-02-16T21:00:00Z">
        <w:r w:rsidR="001C045A">
          <w:rPr>
            <w:rFonts w:ascii="Arial" w:hAnsi="Arial" w:cs="Arial"/>
            <w:color w:val="000000"/>
            <w:sz w:val="20"/>
            <w:szCs w:val="20"/>
          </w:rPr>
          <w:t>02</w:t>
        </w:r>
      </w:ins>
      <w:del w:id="135" w:author="Gabriella Meltzer" w:date="2024-02-16T21:00:00Z">
        <w:r w:rsidR="00C33D27" w:rsidDel="001C045A">
          <w:rPr>
            <w:rFonts w:ascii="Arial" w:hAnsi="Arial" w:cs="Arial"/>
            <w:color w:val="000000"/>
            <w:sz w:val="20"/>
            <w:szCs w:val="20"/>
          </w:rPr>
          <w:delText>11</w:delText>
        </w:r>
      </w:del>
      <w:r w:rsidR="00C33D27">
        <w:rPr>
          <w:rFonts w:ascii="Arial" w:hAnsi="Arial" w:cs="Arial"/>
          <w:color w:val="000000"/>
          <w:sz w:val="20"/>
          <w:szCs w:val="20"/>
        </w:rPr>
        <w:t>, 0.2</w:t>
      </w:r>
      <w:ins w:id="136" w:author="Gabriella Meltzer" w:date="2024-02-16T21:00:00Z">
        <w:r w:rsidR="001C045A">
          <w:rPr>
            <w:rFonts w:ascii="Arial" w:hAnsi="Arial" w:cs="Arial"/>
            <w:color w:val="000000"/>
            <w:sz w:val="20"/>
            <w:szCs w:val="20"/>
          </w:rPr>
          <w:t>6</w:t>
        </w:r>
      </w:ins>
      <w:del w:id="137" w:author="Gabriella Meltzer" w:date="2024-02-16T21:00:00Z">
        <w:r w:rsidR="00C33D27" w:rsidDel="001C045A">
          <w:rPr>
            <w:rFonts w:ascii="Arial" w:hAnsi="Arial" w:cs="Arial"/>
            <w:color w:val="000000"/>
            <w:sz w:val="20"/>
            <w:szCs w:val="20"/>
          </w:rPr>
          <w:delText>7</w:delText>
        </w:r>
      </w:del>
      <w:r w:rsidR="00C33D27">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ins w:id="138" w:author="Gabriella Meltzer" w:date="2024-02-16T21:00:00Z">
        <w:r w:rsidR="001C045A">
          <w:rPr>
            <w:rFonts w:ascii="Arial" w:hAnsi="Arial" w:cs="Arial"/>
            <w:color w:val="000000"/>
            <w:sz w:val="20"/>
            <w:szCs w:val="20"/>
          </w:rPr>
          <w:t>0</w:t>
        </w:r>
      </w:ins>
      <w:del w:id="139" w:author="Gabriella Meltzer" w:date="2024-02-16T21:00:00Z">
        <w:r w:rsidR="00AE32AA" w:rsidDel="001C045A">
          <w:rPr>
            <w:rFonts w:ascii="Arial" w:hAnsi="Arial" w:cs="Arial"/>
            <w:color w:val="000000"/>
            <w:sz w:val="20"/>
            <w:szCs w:val="20"/>
          </w:rPr>
          <w:delText>9</w:delText>
        </w:r>
      </w:del>
      <w:r w:rsidR="00AE32AA">
        <w:rPr>
          <w:rFonts w:ascii="Arial" w:hAnsi="Arial" w:cs="Arial"/>
          <w:color w:val="000000"/>
          <w:sz w:val="20"/>
          <w:szCs w:val="20"/>
        </w:rPr>
        <w:t>%</w:t>
      </w:r>
      <w:r w:rsidR="00C33D27">
        <w:rPr>
          <w:rFonts w:ascii="Arial" w:hAnsi="Arial" w:cs="Arial"/>
          <w:color w:val="000000"/>
          <w:sz w:val="20"/>
          <w:szCs w:val="20"/>
        </w:rPr>
        <w:t>)</w:t>
      </w:r>
      <w:ins w:id="140" w:author="Gabriella Meltzer" w:date="2024-02-17T15:41:00Z">
        <w:r w:rsidR="00A6135D">
          <w:rPr>
            <w:rFonts w:ascii="Arial" w:hAnsi="Arial" w:cs="Arial"/>
            <w:color w:val="000000"/>
            <w:sz w:val="20"/>
            <w:szCs w:val="20"/>
          </w:rPr>
          <w:t xml:space="preserve"> (Figure 2, Table S2)</w:t>
        </w:r>
      </w:ins>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03D6B4B7" w:rsidR="006438CF" w:rsidRDefault="00F10811" w:rsidP="00885B55">
      <w:pPr>
        <w:keepNext/>
        <w:pBdr>
          <w:top w:val="nil"/>
          <w:left w:val="nil"/>
          <w:bottom w:val="nil"/>
          <w:right w:val="nil"/>
          <w:between w:val="nil"/>
        </w:pBdr>
        <w:spacing w:before="240" w:after="60"/>
        <w:contextualSpacing/>
        <w:jc w:val="both"/>
        <w:rPr>
          <w:ins w:id="141"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CrI</w:t>
      </w:r>
      <w:r w:rsidR="00FB17C0">
        <w:rPr>
          <w:rFonts w:ascii="Arial" w:hAnsi="Arial" w:cs="Arial"/>
          <w:color w:val="000000"/>
          <w:sz w:val="20"/>
          <w:szCs w:val="20"/>
        </w:rPr>
        <w:t>:</w:t>
      </w:r>
      <w:r>
        <w:rPr>
          <w:rFonts w:ascii="Arial" w:hAnsi="Arial" w:cs="Arial"/>
          <w:color w:val="000000"/>
          <w:sz w:val="20"/>
          <w:szCs w:val="20"/>
        </w:rPr>
        <w:t xml:space="preserve"> -0.0</w:t>
      </w:r>
      <w:ins w:id="142" w:author="Gabriella Meltzer" w:date="2024-02-16T21:01:00Z">
        <w:r w:rsidR="00701D7B">
          <w:rPr>
            <w:rFonts w:ascii="Arial" w:hAnsi="Arial" w:cs="Arial"/>
            <w:color w:val="000000"/>
            <w:sz w:val="20"/>
            <w:szCs w:val="20"/>
          </w:rPr>
          <w:t>6</w:t>
        </w:r>
      </w:ins>
      <w:del w:id="143" w:author="Gabriella Meltzer" w:date="2024-02-16T21:01:00Z">
        <w:r w:rsidDel="00701D7B">
          <w:rPr>
            <w:rFonts w:ascii="Arial" w:hAnsi="Arial" w:cs="Arial"/>
            <w:color w:val="000000"/>
            <w:sz w:val="20"/>
            <w:szCs w:val="20"/>
          </w:rPr>
          <w:delText>4</w:delText>
        </w:r>
      </w:del>
      <w:r>
        <w:rPr>
          <w:rFonts w:ascii="Arial" w:hAnsi="Arial" w:cs="Arial"/>
          <w:color w:val="000000"/>
          <w:sz w:val="20"/>
          <w:szCs w:val="20"/>
        </w:rPr>
        <w:t>, 0.0</w:t>
      </w:r>
      <w:ins w:id="144" w:author="Gabriella Meltzer" w:date="2024-02-16T21:01:00Z">
        <w:r w:rsidR="00701D7B">
          <w:rPr>
            <w:rFonts w:ascii="Arial" w:hAnsi="Arial" w:cs="Arial"/>
            <w:color w:val="000000"/>
            <w:sz w:val="20"/>
            <w:szCs w:val="20"/>
          </w:rPr>
          <w:t>7</w:t>
        </w:r>
      </w:ins>
      <w:del w:id="145" w:author="Gabriella Meltzer" w:date="2024-02-16T21:01:00Z">
        <w:r w:rsidDel="00701D7B">
          <w:rPr>
            <w:rFonts w:ascii="Arial" w:hAnsi="Arial" w:cs="Arial"/>
            <w:color w:val="000000"/>
            <w:sz w:val="20"/>
            <w:szCs w:val="20"/>
          </w:rPr>
          <w:delText>4</w:delText>
        </w:r>
      </w:del>
      <w:r>
        <w:rPr>
          <w:rFonts w:ascii="Arial" w:hAnsi="Arial" w:cs="Arial"/>
          <w:color w:val="000000"/>
          <w:sz w:val="20"/>
          <w:szCs w:val="20"/>
        </w:rPr>
        <w:t xml:space="preserve">; </w:t>
      </w:r>
      <w:r w:rsidRPr="00701D7B">
        <w:rPr>
          <w:rFonts w:ascii="Arial" w:hAnsi="Arial" w:cs="Arial"/>
          <w:color w:val="000000"/>
          <w:sz w:val="20"/>
          <w:szCs w:val="20"/>
        </w:rPr>
        <w:t>PP</w:t>
      </w:r>
      <w:r w:rsidR="00FB17C0" w:rsidRPr="00701D7B">
        <w:rPr>
          <w:rFonts w:ascii="Arial" w:hAnsi="Arial" w:cs="Arial"/>
          <w:color w:val="000000"/>
          <w:sz w:val="20"/>
          <w:szCs w:val="20"/>
        </w:rPr>
        <w:t>[</w:t>
      </w:r>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commentRangeStart w:id="146"/>
      <w:commentRangeStart w:id="147"/>
      <w:r w:rsidRPr="00701D7B">
        <w:rPr>
          <w:rFonts w:ascii="Arial" w:hAnsi="Arial" w:cs="Arial"/>
          <w:color w:val="000000"/>
          <w:sz w:val="20"/>
          <w:szCs w:val="20"/>
        </w:rPr>
        <w:t>5</w:t>
      </w:r>
      <w:ins w:id="148" w:author="Gabriella Meltzer" w:date="2024-02-16T21:01:00Z">
        <w:r w:rsidR="00701D7B" w:rsidRPr="00701D7B">
          <w:rPr>
            <w:rFonts w:ascii="Arial" w:hAnsi="Arial" w:cs="Arial"/>
            <w:color w:val="000000"/>
            <w:sz w:val="20"/>
            <w:szCs w:val="20"/>
            <w:rPrChange w:id="149" w:author="Gabriella Meltzer" w:date="2024-02-16T21:02:00Z">
              <w:rPr>
                <w:rFonts w:ascii="Arial" w:hAnsi="Arial" w:cs="Arial"/>
                <w:color w:val="000000"/>
                <w:sz w:val="20"/>
                <w:szCs w:val="20"/>
                <w:highlight w:val="yellow"/>
              </w:rPr>
            </w:rPrChange>
          </w:rPr>
          <w:t>5.5</w:t>
        </w:r>
      </w:ins>
      <w:del w:id="150" w:author="Gabriella Meltzer" w:date="2024-02-16T21:01:00Z">
        <w:r w:rsidRPr="00701D7B" w:rsidDel="00701D7B">
          <w:rPr>
            <w:rFonts w:ascii="Arial" w:hAnsi="Arial" w:cs="Arial"/>
            <w:color w:val="000000"/>
            <w:sz w:val="20"/>
            <w:szCs w:val="20"/>
          </w:rPr>
          <w:delText>0</w:delText>
        </w:r>
      </w:del>
      <w:commentRangeEnd w:id="146"/>
      <w:r w:rsidRPr="00701D7B">
        <w:rPr>
          <w:rStyle w:val="CommentReference"/>
          <w:rFonts w:ascii="Times New Roman" w:eastAsia="Times New Roman" w:hAnsi="Times New Roman" w:cs="Times New Roman"/>
        </w:rPr>
        <w:commentReference w:id="146"/>
      </w:r>
      <w:commentRangeEnd w:id="147"/>
      <w:r w:rsidRPr="00701D7B">
        <w:rPr>
          <w:rStyle w:val="CommentReference"/>
          <w:rFonts w:ascii="Times New Roman" w:eastAsia="Times New Roman" w:hAnsi="Times New Roman" w:cs="Times New Roman"/>
        </w:rPr>
        <w:commentReference w:id="147"/>
      </w:r>
      <w:r w:rsidRPr="00701D7B">
        <w:rPr>
          <w:rFonts w:ascii="Arial" w:hAnsi="Arial" w:cs="Arial"/>
          <w:color w:val="000000"/>
          <w:sz w:val="20"/>
          <w:szCs w:val="20"/>
        </w:rPr>
        <w:t>%</w:t>
      </w:r>
      <w:r>
        <w:rPr>
          <w:rFonts w:ascii="Arial" w:hAnsi="Arial" w:cs="Arial"/>
          <w:color w:val="000000"/>
          <w:sz w:val="20"/>
          <w:szCs w:val="20"/>
        </w:rPr>
        <w:t>).</w:t>
      </w:r>
      <w:ins w:id="151"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del w:id="152" w:author="Gabriella Meltzer" w:date="2024-02-16T21:02:00Z">
        <w:r w:rsidR="00874CBA" w:rsidDel="00701D7B">
          <w:rPr>
            <w:rFonts w:ascii="Arial" w:hAnsi="Arial" w:cs="Arial"/>
            <w:color w:val="000000"/>
            <w:sz w:val="20"/>
            <w:szCs w:val="20"/>
          </w:rPr>
          <w:delText xml:space="preserve">Texas </w:delText>
        </w:r>
      </w:del>
      <w:ins w:id="153" w:author="Gabriella Meltzer" w:date="2024-02-16T21:02:00Z">
        <w:r w:rsidR="00701D7B">
          <w:rPr>
            <w:rFonts w:ascii="Arial" w:hAnsi="Arial" w:cs="Arial"/>
            <w:color w:val="000000"/>
            <w:sz w:val="20"/>
            <w:szCs w:val="20"/>
          </w:rPr>
          <w:t xml:space="preserve">Florida </w:t>
        </w:r>
      </w:ins>
      <w:r w:rsidR="00874CBA">
        <w:rPr>
          <w:rFonts w:ascii="Arial" w:hAnsi="Arial" w:cs="Arial"/>
          <w:color w:val="000000"/>
          <w:sz w:val="20"/>
          <w:szCs w:val="20"/>
        </w:rPr>
        <w:t xml:space="preserve">exposed to hurricane-force tropical cyclones performed </w:t>
      </w:r>
      <w:del w:id="154" w:author="Gabriella Meltzer" w:date="2024-02-16T21:02:00Z">
        <w:r w:rsidR="00874CBA" w:rsidDel="00701D7B">
          <w:rPr>
            <w:rFonts w:ascii="Arial" w:hAnsi="Arial" w:cs="Arial"/>
            <w:color w:val="000000"/>
            <w:sz w:val="20"/>
            <w:szCs w:val="20"/>
          </w:rPr>
          <w:delText xml:space="preserve">worse </w:delText>
        </w:r>
      </w:del>
      <w:ins w:id="155" w:author="Gabriella Meltzer" w:date="2024-02-16T21:02:00Z">
        <w:r w:rsidR="00701D7B">
          <w:rPr>
            <w:rFonts w:ascii="Arial" w:hAnsi="Arial" w:cs="Arial"/>
            <w:color w:val="000000"/>
            <w:sz w:val="20"/>
            <w:szCs w:val="20"/>
          </w:rPr>
          <w:t xml:space="preserve">better </w:t>
        </w:r>
      </w:ins>
      <w:r w:rsidR="00874CBA">
        <w:rPr>
          <w:rFonts w:ascii="Arial" w:hAnsi="Arial" w:cs="Arial"/>
          <w:color w:val="000000"/>
          <w:sz w:val="20"/>
          <w:szCs w:val="20"/>
        </w:rPr>
        <w:t xml:space="preserve">in RLA than </w:t>
      </w:r>
      <w:r w:rsidR="00874CBA">
        <w:rPr>
          <w:rFonts w:ascii="Arial" w:hAnsi="Arial" w:cs="Arial"/>
          <w:color w:val="000000"/>
          <w:sz w:val="20"/>
          <w:szCs w:val="20"/>
        </w:rPr>
        <w:lastRenderedPageBreak/>
        <w:t>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del w:id="156" w:author="Gabriella Meltzer" w:date="2024-02-16T21:02:00Z">
        <w:r w:rsidR="00D37C03" w:rsidDel="00701D7B">
          <w:rPr>
            <w:rFonts w:ascii="Arial" w:hAnsi="Arial" w:cs="Arial"/>
            <w:color w:val="000000"/>
            <w:sz w:val="20"/>
            <w:szCs w:val="20"/>
          </w:rPr>
          <w:delText>-</w:delText>
        </w:r>
      </w:del>
      <w:r w:rsidR="00D37C03">
        <w:rPr>
          <w:rFonts w:ascii="Arial" w:hAnsi="Arial" w:cs="Arial"/>
          <w:color w:val="000000"/>
          <w:sz w:val="20"/>
          <w:szCs w:val="20"/>
        </w:rPr>
        <w:t>0.1</w:t>
      </w:r>
      <w:ins w:id="157" w:author="Gabriella Meltzer" w:date="2024-02-16T21:02:00Z">
        <w:r w:rsidR="00701D7B">
          <w:rPr>
            <w:rFonts w:ascii="Arial" w:hAnsi="Arial" w:cs="Arial"/>
            <w:color w:val="000000"/>
            <w:sz w:val="20"/>
            <w:szCs w:val="20"/>
          </w:rPr>
          <w:t>1</w:t>
        </w:r>
      </w:ins>
      <w:del w:id="158" w:author="Gabriella Meltzer" w:date="2024-02-16T21:02:00Z">
        <w:r w:rsidR="00D37C03" w:rsidDel="00701D7B">
          <w:rPr>
            <w:rFonts w:ascii="Arial" w:hAnsi="Arial" w:cs="Arial"/>
            <w:color w:val="000000"/>
            <w:sz w:val="20"/>
            <w:szCs w:val="20"/>
          </w:rPr>
          <w:delText>2</w:delText>
        </w:r>
      </w:del>
      <w:r w:rsidR="00D37C03">
        <w:rPr>
          <w:rFonts w:ascii="Arial" w:hAnsi="Arial" w:cs="Arial"/>
          <w:color w:val="000000"/>
          <w:sz w:val="20"/>
          <w:szCs w:val="20"/>
        </w:rPr>
        <w:t>; 95% CrI</w:t>
      </w:r>
      <w:r w:rsidR="00FB17C0">
        <w:rPr>
          <w:rFonts w:ascii="Arial" w:hAnsi="Arial" w:cs="Arial"/>
          <w:color w:val="000000"/>
          <w:sz w:val="20"/>
          <w:szCs w:val="20"/>
        </w:rPr>
        <w:t>:</w:t>
      </w:r>
      <w:r w:rsidR="00D37C03">
        <w:rPr>
          <w:rFonts w:ascii="Arial" w:hAnsi="Arial" w:cs="Arial"/>
          <w:color w:val="000000"/>
          <w:sz w:val="20"/>
          <w:szCs w:val="20"/>
        </w:rPr>
        <w:t xml:space="preserve"> </w:t>
      </w:r>
      <w:ins w:id="159" w:author="Gabriella Meltzer" w:date="2024-02-16T21:02:00Z">
        <w:r w:rsidR="00701D7B">
          <w:rPr>
            <w:rFonts w:ascii="Arial" w:hAnsi="Arial" w:cs="Arial"/>
            <w:color w:val="000000"/>
            <w:sz w:val="20"/>
            <w:szCs w:val="20"/>
          </w:rPr>
          <w:t>0.02</w:t>
        </w:r>
      </w:ins>
      <w:del w:id="160" w:author="Gabriella Meltzer" w:date="2024-02-16T21:02:00Z">
        <w:r w:rsidR="00D37C03" w:rsidDel="00701D7B">
          <w:rPr>
            <w:rFonts w:ascii="Arial" w:hAnsi="Arial" w:cs="Arial"/>
            <w:color w:val="000000"/>
            <w:sz w:val="20"/>
            <w:szCs w:val="20"/>
          </w:rPr>
          <w:delText>-0.20</w:delText>
        </w:r>
      </w:del>
      <w:r w:rsidR="00D37C03">
        <w:rPr>
          <w:rFonts w:ascii="Arial" w:hAnsi="Arial" w:cs="Arial"/>
          <w:color w:val="000000"/>
          <w:sz w:val="20"/>
          <w:szCs w:val="20"/>
        </w:rPr>
        <w:t>, -0.04</w:t>
      </w:r>
      <w:r w:rsidR="00874CBA">
        <w:rPr>
          <w:rFonts w:ascii="Arial" w:hAnsi="Arial" w:cs="Arial"/>
          <w:color w:val="000000"/>
          <w:sz w:val="20"/>
          <w:szCs w:val="20"/>
        </w:rPr>
        <w:t xml:space="preserve">; </w:t>
      </w:r>
      <w:r w:rsidR="00AE32AA">
        <w:rPr>
          <w:rFonts w:ascii="Arial" w:hAnsi="Arial" w:cs="Arial"/>
          <w:color w:val="000000"/>
          <w:sz w:val="20"/>
          <w:szCs w:val="20"/>
        </w:rPr>
        <w:t>PP</w:t>
      </w:r>
      <w:r w:rsidR="00FB17C0">
        <w:rPr>
          <w:rFonts w:ascii="Arial" w:hAnsi="Arial" w:cs="Arial"/>
          <w:color w:val="000000"/>
          <w:sz w:val="20"/>
          <w:szCs w:val="20"/>
        </w:rPr>
        <w:t>[</w:t>
      </w:r>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del w:id="161" w:author="Gabriella Meltzer" w:date="2024-02-17T15:41:00Z">
        <w:r w:rsidR="00874CBA" w:rsidDel="00A6135D">
          <w:rPr>
            <w:rFonts w:ascii="Arial" w:hAnsi="Arial" w:cs="Arial"/>
            <w:color w:val="000000"/>
            <w:sz w:val="20"/>
            <w:szCs w:val="20"/>
          </w:rPr>
          <w:delText>Supplemental Table</w:delText>
        </w:r>
      </w:del>
      <w:ins w:id="162" w:author="Gabriella Meltzer" w:date="2024-02-17T15:41:00Z">
        <w:r w:rsidR="00A6135D">
          <w:rPr>
            <w:rFonts w:ascii="Arial" w:hAnsi="Arial" w:cs="Arial"/>
            <w:color w:val="000000"/>
            <w:sz w:val="20"/>
            <w:szCs w:val="20"/>
          </w:rPr>
          <w:t>Table S2</w:t>
        </w:r>
      </w:ins>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163"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164" w:author="Gabriella Meltzer" w:date="2023-12-02T15:42:00Z"/>
          <w:rFonts w:ascii="Arial" w:hAnsi="Arial" w:cs="Arial"/>
          <w:i/>
          <w:iCs/>
          <w:color w:val="000000"/>
          <w:sz w:val="20"/>
          <w:szCs w:val="20"/>
        </w:rPr>
      </w:pPr>
      <w:moveToRangeStart w:id="165" w:author="Gabriella Meltzer" w:date="2023-12-02T15:42:00Z" w:name="move152424167"/>
      <w:moveTo w:id="166" w:author="Gabriella Meltzer" w:date="2023-12-02T15:42:00Z">
        <w:r>
          <w:rPr>
            <w:rFonts w:ascii="Arial" w:hAnsi="Arial" w:cs="Arial"/>
            <w:i/>
            <w:iCs/>
            <w:color w:val="000000"/>
            <w:sz w:val="20"/>
            <w:szCs w:val="20"/>
          </w:rPr>
          <w:t xml:space="preserve">Association of Covariates with Test </w:t>
        </w:r>
        <w:commentRangeStart w:id="167"/>
        <w:r>
          <w:rPr>
            <w:rFonts w:ascii="Arial" w:hAnsi="Arial" w:cs="Arial"/>
            <w:i/>
            <w:iCs/>
            <w:color w:val="000000"/>
            <w:sz w:val="20"/>
            <w:szCs w:val="20"/>
          </w:rPr>
          <w:t>Scores</w:t>
        </w:r>
        <w:commentRangeEnd w:id="167"/>
        <w:r>
          <w:rPr>
            <w:rStyle w:val="CommentReference"/>
            <w:rFonts w:ascii="Times New Roman" w:eastAsia="Times New Roman" w:hAnsi="Times New Roman" w:cs="Times New Roman"/>
          </w:rPr>
          <w:commentReference w:id="167"/>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168" w:author="Gabriella Meltzer" w:date="2023-12-02T15:42:00Z"/>
          <w:rFonts w:ascii="Arial" w:hAnsi="Arial" w:cs="Arial"/>
          <w:color w:val="000000"/>
          <w:sz w:val="20"/>
          <w:szCs w:val="20"/>
        </w:rPr>
      </w:pPr>
      <w:moveTo w:id="169"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170"/>
        <w:commentRangeStart w:id="171"/>
        <w:r>
          <w:rPr>
            <w:rFonts w:ascii="Arial" w:hAnsi="Arial" w:cs="Arial"/>
            <w:color w:val="000000"/>
            <w:sz w:val="20"/>
            <w:szCs w:val="20"/>
          </w:rPr>
          <w:t>Figures 2 and 3</w:t>
        </w:r>
        <w:commentRangeEnd w:id="170"/>
        <w:r>
          <w:rPr>
            <w:rStyle w:val="CommentReference"/>
            <w:rFonts w:ascii="Times New Roman" w:eastAsia="Times New Roman" w:hAnsi="Times New Roman" w:cs="Times New Roman"/>
          </w:rPr>
          <w:commentReference w:id="170"/>
        </w:r>
      </w:moveTo>
      <w:commentRangeEnd w:id="171"/>
      <w:r w:rsidR="005B38AA">
        <w:rPr>
          <w:rStyle w:val="CommentReference"/>
          <w:rFonts w:ascii="Times New Roman" w:eastAsia="Times New Roman" w:hAnsi="Times New Roman" w:cs="Times New Roman"/>
        </w:rPr>
        <w:commentReference w:id="171"/>
      </w:r>
      <w:moveTo w:id="172" w:author="Gabriella Meltzer" w:date="2023-12-02T15:42:00Z">
        <w:r>
          <w:rPr>
            <w:rFonts w:ascii="Arial" w:hAnsi="Arial" w:cs="Arial"/>
            <w:color w:val="000000"/>
            <w:sz w:val="20"/>
            <w:szCs w:val="20"/>
          </w:rPr>
          <w:t xml:space="preserve">). Grade cohorts with greater proportions of </w:t>
        </w:r>
      </w:moveTo>
      <w:ins w:id="173" w:author="Gabriella Meltzer" w:date="2023-12-02T15:42:00Z">
        <w:r w:rsidR="00E34278">
          <w:rPr>
            <w:rFonts w:ascii="Arial" w:hAnsi="Arial" w:cs="Arial"/>
            <w:color w:val="000000"/>
            <w:sz w:val="20"/>
            <w:szCs w:val="20"/>
          </w:rPr>
          <w:t>racialized and mino</w:t>
        </w:r>
      </w:ins>
      <w:ins w:id="174" w:author="Gabriella Meltzer" w:date="2023-12-02T15:43:00Z">
        <w:r w:rsidR="00E34278">
          <w:rPr>
            <w:rFonts w:ascii="Arial" w:hAnsi="Arial" w:cs="Arial"/>
            <w:color w:val="000000"/>
            <w:sz w:val="20"/>
            <w:szCs w:val="20"/>
          </w:rPr>
          <w:t xml:space="preserve">ritized </w:t>
        </w:r>
      </w:ins>
      <w:moveTo w:id="175" w:author="Gabriella Meltzer" w:date="2023-12-02T15:42:00Z">
        <w:del w:id="176"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177" w:author="Gabriella Meltzer" w:date="2023-12-02T15:43:00Z">
        <w:r w:rsidR="00E34278">
          <w:rPr>
            <w:rFonts w:ascii="Arial" w:hAnsi="Arial" w:cs="Arial"/>
            <w:color w:val="000000"/>
            <w:sz w:val="20"/>
            <w:szCs w:val="20"/>
          </w:rPr>
          <w:t xml:space="preserve"> (e.g., Black, Hispanic, Indigenous)</w:t>
        </w:r>
      </w:ins>
      <w:moveTo w:id="178"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179"/>
        <w:commentRangeStart w:id="180"/>
        <w:del w:id="181"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182"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183" w:author="Gabriella Meltzer" w:date="2023-12-02T15:44:00Z">
        <w:r w:rsidR="00E34278">
          <w:rPr>
            <w:rFonts w:ascii="Arial" w:hAnsi="Arial" w:cs="Arial"/>
            <w:color w:val="000000"/>
            <w:sz w:val="20"/>
            <w:szCs w:val="20"/>
          </w:rPr>
          <w:t xml:space="preserve">grade cohorts with greater proportions of students racialized as </w:t>
        </w:r>
      </w:ins>
      <w:moveTo w:id="184" w:author="Gabriella Meltzer" w:date="2023-12-02T15:42:00Z">
        <w:del w:id="185" w:author="Gabriella Meltzer" w:date="2023-12-02T15:44:00Z">
          <w:r w:rsidDel="00E34278">
            <w:rPr>
              <w:rFonts w:ascii="Arial" w:hAnsi="Arial" w:cs="Arial"/>
              <w:color w:val="000000"/>
              <w:sz w:val="20"/>
              <w:szCs w:val="20"/>
            </w:rPr>
            <w:delText>a 100%</w:delText>
          </w:r>
        </w:del>
        <w:del w:id="186" w:author="Gabriella Meltzer" w:date="2024-02-15T23:40:00Z">
          <w:r w:rsidDel="00BF6BA9">
            <w:rPr>
              <w:rFonts w:ascii="Arial" w:hAnsi="Arial" w:cs="Arial"/>
              <w:color w:val="000000"/>
              <w:sz w:val="20"/>
              <w:szCs w:val="20"/>
            </w:rPr>
            <w:delText xml:space="preserve"> </w:delText>
          </w:r>
        </w:del>
        <w:r>
          <w:rPr>
            <w:rFonts w:ascii="Arial" w:hAnsi="Arial" w:cs="Arial"/>
            <w:color w:val="000000"/>
            <w:sz w:val="20"/>
            <w:szCs w:val="20"/>
          </w:rPr>
          <w:t xml:space="preserve">Asian </w:t>
        </w:r>
        <w:del w:id="187" w:author="Gabriella Meltzer" w:date="2023-12-02T15:44:00Z">
          <w:r w:rsidDel="00E34278">
            <w:rPr>
              <w:rFonts w:ascii="Arial" w:hAnsi="Arial" w:cs="Arial"/>
              <w:color w:val="000000"/>
              <w:sz w:val="20"/>
              <w:szCs w:val="20"/>
            </w:rPr>
            <w:delText>grade cohort would have performed nearly three grade levels</w:delText>
          </w:r>
        </w:del>
      </w:moveTo>
      <w:ins w:id="188" w:author="Gabriella Meltzer" w:date="2023-12-02T15:44:00Z">
        <w:r w:rsidR="00E34278">
          <w:rPr>
            <w:rFonts w:ascii="Arial" w:hAnsi="Arial" w:cs="Arial"/>
            <w:color w:val="000000"/>
            <w:sz w:val="20"/>
            <w:szCs w:val="20"/>
          </w:rPr>
          <w:t>tended to perform</w:t>
        </w:r>
      </w:ins>
      <w:moveTo w:id="189" w:author="Gabriella Meltzer" w:date="2023-12-02T15:42:00Z">
        <w:r>
          <w:rPr>
            <w:rFonts w:ascii="Arial" w:hAnsi="Arial" w:cs="Arial"/>
            <w:color w:val="000000"/>
            <w:sz w:val="20"/>
            <w:szCs w:val="20"/>
          </w:rPr>
          <w:t xml:space="preserve"> better than the national average cohort in both math </w:t>
        </w:r>
        <w:del w:id="190"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191"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192" w:author="Gabriella Meltzer" w:date="2023-12-02T15:58:00Z">
          <w:r w:rsidDel="004076DC">
            <w:rPr>
              <w:rFonts w:ascii="Arial" w:hAnsi="Arial" w:cs="Arial"/>
              <w:color w:val="000000"/>
              <w:sz w:val="20"/>
              <w:szCs w:val="20"/>
            </w:rPr>
            <w:delText xml:space="preserve">A </w:delText>
          </w:r>
        </w:del>
      </w:moveTo>
      <w:ins w:id="193" w:author="Gabriella Meltzer" w:date="2023-12-02T15:58:00Z">
        <w:r w:rsidR="004076DC">
          <w:rPr>
            <w:rFonts w:ascii="Arial" w:hAnsi="Arial" w:cs="Arial"/>
            <w:color w:val="000000"/>
            <w:sz w:val="20"/>
            <w:szCs w:val="20"/>
          </w:rPr>
          <w:t>G</w:t>
        </w:r>
      </w:ins>
      <w:moveTo w:id="194" w:author="Gabriella Meltzer" w:date="2023-12-02T15:42:00Z">
        <w:del w:id="195"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196" w:author="Gabriella Meltzer" w:date="2023-12-02T15:59:00Z">
        <w:r w:rsidR="004076DC">
          <w:rPr>
            <w:rFonts w:ascii="Arial" w:hAnsi="Arial" w:cs="Arial"/>
            <w:color w:val="000000"/>
            <w:sz w:val="20"/>
            <w:szCs w:val="20"/>
          </w:rPr>
          <w:t xml:space="preserve">s with greater shares of students receiving </w:t>
        </w:r>
      </w:ins>
      <w:moveTo w:id="197" w:author="Gabriella Meltzer" w:date="2023-12-02T15:42:00Z">
        <w:del w:id="198"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199" w:author="Gabriella Meltzer" w:date="2023-12-02T15:59:00Z">
          <w:r w:rsidDel="004076DC">
            <w:rPr>
              <w:rFonts w:ascii="Arial" w:hAnsi="Arial" w:cs="Arial"/>
              <w:color w:val="000000"/>
              <w:sz w:val="20"/>
              <w:szCs w:val="20"/>
            </w:rPr>
            <w:delText>would have performed 0.28 grade levels below</w:delText>
          </w:r>
        </w:del>
      </w:moveTo>
      <w:ins w:id="200" w:author="Gabriella Meltzer" w:date="2023-12-02T15:59:00Z">
        <w:r w:rsidR="004076DC">
          <w:rPr>
            <w:rFonts w:ascii="Arial" w:hAnsi="Arial" w:cs="Arial"/>
            <w:color w:val="000000"/>
            <w:sz w:val="20"/>
            <w:szCs w:val="20"/>
          </w:rPr>
          <w:t xml:space="preserve">tended to perform worse </w:t>
        </w:r>
      </w:ins>
      <w:moveTo w:id="201" w:author="Gabriella Meltzer" w:date="2023-12-02T15:42:00Z">
        <w:del w:id="202"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203"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204" w:author="Gabriella Meltzer" w:date="2023-12-02T15:59:00Z">
          <w:r w:rsidDel="004076DC">
            <w:rPr>
              <w:rFonts w:ascii="Arial" w:hAnsi="Arial" w:cs="Arial"/>
              <w:color w:val="000000"/>
              <w:sz w:val="20"/>
              <w:szCs w:val="20"/>
            </w:rPr>
            <w:delText>though would have performed 0.09 grade levels above average</w:delText>
          </w:r>
        </w:del>
      </w:moveTo>
      <w:ins w:id="205" w:author="Gabriella Meltzer" w:date="2023-12-02T15:59:00Z">
        <w:r w:rsidR="004076DC">
          <w:rPr>
            <w:rFonts w:ascii="Arial" w:hAnsi="Arial" w:cs="Arial"/>
            <w:color w:val="000000"/>
            <w:sz w:val="20"/>
            <w:szCs w:val="20"/>
          </w:rPr>
          <w:t>but better</w:t>
        </w:r>
      </w:ins>
      <w:moveTo w:id="206" w:author="Gabriella Meltzer" w:date="2023-12-02T15:42:00Z">
        <w:r>
          <w:rPr>
            <w:rFonts w:ascii="Arial" w:hAnsi="Arial" w:cs="Arial"/>
            <w:color w:val="000000"/>
            <w:sz w:val="20"/>
            <w:szCs w:val="20"/>
          </w:rPr>
          <w:t xml:space="preserve"> in RLA</w:t>
        </w:r>
        <w:del w:id="207"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208" w:author="Gabriella Meltzer" w:date="2023-12-02T16:00:00Z">
        <w:r w:rsidR="004076DC">
          <w:rPr>
            <w:rFonts w:ascii="Arial" w:hAnsi="Arial" w:cs="Arial"/>
            <w:color w:val="000000"/>
            <w:sz w:val="20"/>
            <w:szCs w:val="20"/>
          </w:rPr>
          <w:t>G</w:t>
        </w:r>
      </w:ins>
      <w:moveTo w:id="209" w:author="Gabriella Meltzer" w:date="2023-12-02T15:42:00Z">
        <w:del w:id="210"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211" w:author="Gabriella Meltzer" w:date="2023-12-02T16:15:00Z">
        <w:r w:rsidR="00FA05D0">
          <w:rPr>
            <w:rFonts w:ascii="Arial" w:hAnsi="Arial" w:cs="Arial"/>
            <w:color w:val="000000"/>
            <w:sz w:val="20"/>
            <w:szCs w:val="20"/>
          </w:rPr>
          <w:t>s</w:t>
        </w:r>
      </w:ins>
      <w:moveTo w:id="212" w:author="Gabriella Meltzer" w:date="2023-12-02T15:42:00Z">
        <w:r>
          <w:rPr>
            <w:rFonts w:ascii="Arial" w:hAnsi="Arial" w:cs="Arial"/>
            <w:color w:val="000000"/>
            <w:sz w:val="20"/>
            <w:szCs w:val="20"/>
          </w:rPr>
          <w:t xml:space="preserve"> with </w:t>
        </w:r>
        <w:del w:id="213" w:author="Gabriella Meltzer" w:date="2023-12-02T16:15:00Z">
          <w:r w:rsidDel="00FA05D0">
            <w:rPr>
              <w:rFonts w:ascii="Arial" w:hAnsi="Arial" w:cs="Arial"/>
              <w:color w:val="000000"/>
              <w:sz w:val="20"/>
              <w:szCs w:val="20"/>
            </w:rPr>
            <w:delText>100% economically disadvantaged</w:delText>
          </w:r>
        </w:del>
      </w:moveTo>
      <w:ins w:id="214" w:author="Gabriella Meltzer" w:date="2023-12-02T16:15:00Z">
        <w:r w:rsidR="00FA05D0">
          <w:rPr>
            <w:rFonts w:ascii="Arial" w:hAnsi="Arial" w:cs="Arial"/>
            <w:color w:val="000000"/>
            <w:sz w:val="20"/>
            <w:szCs w:val="20"/>
          </w:rPr>
          <w:t>more socioeconomically disempowered</w:t>
        </w:r>
      </w:ins>
      <w:moveTo w:id="215" w:author="Gabriella Meltzer" w:date="2023-12-02T15:42:00Z">
        <w:r>
          <w:rPr>
            <w:rFonts w:ascii="Arial" w:hAnsi="Arial" w:cs="Arial"/>
            <w:color w:val="000000"/>
            <w:sz w:val="20"/>
            <w:szCs w:val="20"/>
          </w:rPr>
          <w:t xml:space="preserve"> students </w:t>
        </w:r>
        <w:del w:id="216" w:author="Gabriella Meltzer" w:date="2023-12-02T16:17:00Z">
          <w:r w:rsidDel="00FA05D0">
            <w:rPr>
              <w:rFonts w:ascii="Arial" w:hAnsi="Arial" w:cs="Arial"/>
              <w:color w:val="000000"/>
              <w:sz w:val="20"/>
              <w:szCs w:val="20"/>
            </w:rPr>
            <w:delText>would have performed over half a grade level below</w:delText>
          </w:r>
        </w:del>
      </w:moveTo>
      <w:ins w:id="217" w:author="Gabriella Meltzer" w:date="2023-12-02T16:17:00Z">
        <w:r w:rsidR="00FA05D0">
          <w:rPr>
            <w:rFonts w:ascii="Arial" w:hAnsi="Arial" w:cs="Arial"/>
            <w:color w:val="000000"/>
            <w:sz w:val="20"/>
            <w:szCs w:val="20"/>
          </w:rPr>
          <w:t>tended to perform worse than</w:t>
        </w:r>
      </w:ins>
      <w:moveTo w:id="218" w:author="Gabriella Meltzer" w:date="2023-12-02T15:42:00Z">
        <w:r>
          <w:rPr>
            <w:rFonts w:ascii="Arial" w:hAnsi="Arial" w:cs="Arial"/>
            <w:color w:val="000000"/>
            <w:sz w:val="20"/>
            <w:szCs w:val="20"/>
          </w:rPr>
          <w:t xml:space="preserve"> the national average </w:t>
        </w:r>
      </w:moveTo>
      <w:ins w:id="219" w:author="Gabriella Meltzer" w:date="2023-12-02T16:17:00Z">
        <w:r w:rsidR="00FA05D0">
          <w:rPr>
            <w:rFonts w:ascii="Arial" w:hAnsi="Arial" w:cs="Arial"/>
            <w:color w:val="000000"/>
            <w:sz w:val="20"/>
            <w:szCs w:val="20"/>
          </w:rPr>
          <w:t xml:space="preserve">grade </w:t>
        </w:r>
      </w:ins>
      <w:moveTo w:id="220" w:author="Gabriella Meltzer" w:date="2023-12-02T15:42:00Z">
        <w:r>
          <w:rPr>
            <w:rFonts w:ascii="Arial" w:hAnsi="Arial" w:cs="Arial"/>
            <w:color w:val="000000"/>
            <w:sz w:val="20"/>
            <w:szCs w:val="20"/>
          </w:rPr>
          <w:t xml:space="preserve">cohort in only RLA </w:t>
        </w:r>
        <w:del w:id="221"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179"/>
        <w:r>
          <w:rPr>
            <w:rStyle w:val="CommentReference"/>
            <w:rFonts w:ascii="Times New Roman" w:eastAsia="Times New Roman" w:hAnsi="Times New Roman" w:cs="Times New Roman"/>
          </w:rPr>
          <w:commentReference w:id="179"/>
        </w:r>
        <w:commentRangeEnd w:id="180"/>
        <w:r>
          <w:rPr>
            <w:rStyle w:val="CommentReference"/>
            <w:rFonts w:ascii="Times New Roman" w:eastAsia="Times New Roman" w:hAnsi="Times New Roman" w:cs="Times New Roman"/>
          </w:rPr>
          <w:commentReference w:id="180"/>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222" w:author="Gabriella Meltzer" w:date="2023-12-02T15:42:00Z"/>
          <w:rFonts w:ascii="Arial" w:hAnsi="Arial" w:cs="Arial"/>
          <w:color w:val="000000"/>
          <w:sz w:val="20"/>
          <w:szCs w:val="20"/>
        </w:rPr>
      </w:pPr>
    </w:p>
    <w:p w14:paraId="7388AE7D" w14:textId="0EA47642" w:rsidR="00E3139F" w:rsidRDefault="00E3139F" w:rsidP="00E3139F">
      <w:pPr>
        <w:keepNext/>
        <w:pBdr>
          <w:top w:val="nil"/>
          <w:left w:val="nil"/>
          <w:bottom w:val="nil"/>
          <w:right w:val="nil"/>
          <w:between w:val="nil"/>
        </w:pBdr>
        <w:spacing w:before="240" w:after="60"/>
        <w:contextualSpacing/>
        <w:jc w:val="both"/>
        <w:rPr>
          <w:moveTo w:id="223" w:author="Gabriella Meltzer" w:date="2023-12-02T15:42:00Z"/>
          <w:rFonts w:ascii="Arial" w:hAnsi="Arial" w:cs="Arial"/>
          <w:color w:val="000000"/>
          <w:sz w:val="20"/>
          <w:szCs w:val="20"/>
        </w:rPr>
      </w:pPr>
      <w:moveTo w:id="224" w:author="Gabriella Meltzer" w:date="2023-12-02T15:42:00Z">
        <w:r>
          <w:rPr>
            <w:rFonts w:ascii="Arial" w:hAnsi="Arial" w:cs="Arial"/>
            <w:color w:val="000000"/>
            <w:sz w:val="20"/>
            <w:szCs w:val="20"/>
          </w:rPr>
          <w:t xml:space="preserve">At the </w:t>
        </w:r>
        <w:commentRangeStart w:id="225"/>
        <w:r>
          <w:rPr>
            <w:rFonts w:ascii="Arial" w:hAnsi="Arial" w:cs="Arial"/>
            <w:color w:val="000000"/>
            <w:sz w:val="20"/>
            <w:szCs w:val="20"/>
          </w:rPr>
          <w:t xml:space="preserve">county level, </w:t>
        </w:r>
        <w:commentRangeEnd w:id="225"/>
        <w:r>
          <w:rPr>
            <w:rStyle w:val="CommentReference"/>
            <w:rFonts w:ascii="Times New Roman" w:eastAsia="Times New Roman" w:hAnsi="Times New Roman" w:cs="Times New Roman"/>
          </w:rPr>
          <w:commentReference w:id="225"/>
        </w:r>
        <w:r>
          <w:rPr>
            <w:rFonts w:ascii="Arial" w:hAnsi="Arial" w:cs="Arial"/>
            <w:color w:val="000000"/>
            <w:sz w:val="20"/>
            <w:szCs w:val="20"/>
          </w:rPr>
          <w:t>counties with higher poverty levels tended to perform worse in math</w:t>
        </w:r>
        <w:del w:id="226"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227"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228"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229"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230"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231"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232"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w:t>
        </w:r>
        <w:del w:id="233" w:author="Gabriella Meltzer" w:date="2024-02-17T15:42:00Z">
          <w:r w:rsidDel="00A6135D">
            <w:rPr>
              <w:rFonts w:ascii="Arial" w:hAnsi="Arial" w:cs="Arial"/>
              <w:color w:val="000000"/>
              <w:sz w:val="20"/>
              <w:szCs w:val="20"/>
            </w:rPr>
            <w:delText>Supplemental Table</w:delText>
          </w:r>
        </w:del>
      </w:moveTo>
      <w:ins w:id="234" w:author="Gabriella Meltzer" w:date="2024-02-17T15:42:00Z">
        <w:r w:rsidR="00A6135D">
          <w:rPr>
            <w:rFonts w:ascii="Arial" w:hAnsi="Arial" w:cs="Arial"/>
            <w:color w:val="000000"/>
            <w:sz w:val="20"/>
            <w:szCs w:val="20"/>
          </w:rPr>
          <w:t>Table S2</w:t>
        </w:r>
      </w:ins>
      <w:moveTo w:id="235" w:author="Gabriella Meltzer" w:date="2023-12-02T15:42:00Z">
        <w:r>
          <w:rPr>
            <w:rFonts w:ascii="Arial" w:hAnsi="Arial" w:cs="Arial"/>
            <w:color w:val="000000"/>
            <w:sz w:val="20"/>
            <w:szCs w:val="20"/>
          </w:rPr>
          <w:t xml:space="preserve">). </w:t>
        </w:r>
      </w:moveTo>
    </w:p>
    <w:moveToRangeEnd w:id="165"/>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236"/>
      <w:r>
        <w:rPr>
          <w:rFonts w:ascii="Arial" w:hAnsi="Arial" w:cs="Arial"/>
          <w:b/>
          <w:color w:val="000000"/>
          <w:sz w:val="20"/>
          <w:szCs w:val="20"/>
        </w:rPr>
        <w:t>Discussion</w:t>
      </w:r>
      <w:r w:rsidR="00E6133D" w:rsidRPr="00F649EE">
        <w:rPr>
          <w:rFonts w:ascii="Arial" w:hAnsi="Arial" w:cs="Arial"/>
          <w:b/>
          <w:color w:val="000000"/>
          <w:sz w:val="20"/>
          <w:szCs w:val="20"/>
        </w:rPr>
        <w:t xml:space="preserve"> </w:t>
      </w:r>
      <w:commentRangeEnd w:id="236"/>
      <w:r w:rsidR="0058263F">
        <w:rPr>
          <w:rStyle w:val="CommentReference"/>
          <w:rFonts w:ascii="Times New Roman" w:eastAsia="Times New Roman" w:hAnsi="Times New Roman" w:cs="Times New Roman"/>
        </w:rPr>
        <w:commentReference w:id="236"/>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487B12E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ins w:id="237" w:author="Gabriella Meltzer" w:date="2024-02-17T15:47:00Z">
        <w:r w:rsidR="00C24F2E">
          <w:rPr>
            <w:rFonts w:ascii="Arial" w:hAnsi="Arial" w:cs="Arial"/>
            <w:color w:val="000000"/>
            <w:sz w:val="20"/>
            <w:szCs w:val="20"/>
          </w:rPr>
          <w:t xml:space="preserve"> and reading/language arts</w:t>
        </w:r>
      </w:ins>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w:t>
      </w:r>
      <w:del w:id="238" w:author="Gabriella Meltzer" w:date="2024-02-17T15:47:00Z">
        <w:r w:rsidR="008D26C1" w:rsidDel="00C24F2E">
          <w:rPr>
            <w:rFonts w:ascii="Arial" w:hAnsi="Arial" w:cs="Arial"/>
            <w:color w:val="000000"/>
            <w:sz w:val="20"/>
            <w:szCs w:val="20"/>
          </w:rPr>
          <w:delText xml:space="preserve">and </w:delText>
        </w:r>
        <w:r w:rsidR="00110D26" w:rsidDel="00C24F2E">
          <w:rPr>
            <w:rFonts w:ascii="Arial" w:hAnsi="Arial" w:cs="Arial"/>
            <w:color w:val="000000"/>
            <w:sz w:val="20"/>
            <w:szCs w:val="20"/>
          </w:rPr>
          <w:delText>r</w:delText>
        </w:r>
        <w:r w:rsidR="008D26C1" w:rsidDel="00C24F2E">
          <w:rPr>
            <w:rFonts w:ascii="Arial" w:hAnsi="Arial" w:cs="Arial"/>
            <w:color w:val="000000"/>
            <w:sz w:val="20"/>
            <w:szCs w:val="20"/>
          </w:rPr>
          <w:delText>eading/</w:delText>
        </w:r>
        <w:r w:rsidR="00110D26" w:rsidDel="00C24F2E">
          <w:rPr>
            <w:rFonts w:ascii="Arial" w:hAnsi="Arial" w:cs="Arial"/>
            <w:color w:val="000000"/>
            <w:sz w:val="20"/>
            <w:szCs w:val="20"/>
          </w:rPr>
          <w:delText>l</w:delText>
        </w:r>
        <w:r w:rsidR="008D26C1" w:rsidDel="00C24F2E">
          <w:rPr>
            <w:rFonts w:ascii="Arial" w:hAnsi="Arial" w:cs="Arial"/>
            <w:color w:val="000000"/>
            <w:sz w:val="20"/>
            <w:szCs w:val="20"/>
          </w:rPr>
          <w:delText xml:space="preserve">anguage </w:delText>
        </w:r>
        <w:r w:rsidR="00110D26" w:rsidDel="00C24F2E">
          <w:rPr>
            <w:rFonts w:ascii="Arial" w:hAnsi="Arial" w:cs="Arial"/>
            <w:color w:val="000000"/>
            <w:sz w:val="20"/>
            <w:szCs w:val="20"/>
          </w:rPr>
          <w:delText>a</w:delText>
        </w:r>
        <w:r w:rsidR="008D26C1" w:rsidDel="00C24F2E">
          <w:rPr>
            <w:rFonts w:ascii="Arial" w:hAnsi="Arial" w:cs="Arial"/>
            <w:color w:val="000000"/>
            <w:sz w:val="20"/>
            <w:szCs w:val="20"/>
          </w:rPr>
          <w:delText xml:space="preserve">rts </w:delText>
        </w:r>
      </w:del>
      <w:r w:rsidR="008D26C1">
        <w:rPr>
          <w:rFonts w:ascii="Arial" w:hAnsi="Arial" w:cs="Arial"/>
          <w:color w:val="000000"/>
          <w:sz w:val="20"/>
          <w:szCs w:val="20"/>
        </w:rPr>
        <w:t>scores in North Carolina</w:t>
      </w:r>
      <w:del w:id="239" w:author="Gabriella Meltzer" w:date="2024-02-17T15:47:00Z">
        <w:r w:rsidR="008D26C1" w:rsidDel="00C24F2E">
          <w:rPr>
            <w:rFonts w:ascii="Arial" w:hAnsi="Arial" w:cs="Arial"/>
            <w:color w:val="000000"/>
            <w:sz w:val="20"/>
            <w:szCs w:val="20"/>
          </w:rPr>
          <w:delText xml:space="preserve"> and Texas, respectively</w:delText>
        </w:r>
      </w:del>
      <w:r w:rsidR="008D26C1">
        <w:rPr>
          <w:rFonts w:ascii="Arial" w:hAnsi="Arial" w:cs="Arial"/>
          <w:color w:val="000000"/>
          <w:sz w:val="20"/>
          <w:szCs w:val="20"/>
        </w:rPr>
        <w:t>.</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240"/>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240"/>
      <w:r w:rsidR="00284494">
        <w:rPr>
          <w:rStyle w:val="CommentReference"/>
          <w:rFonts w:ascii="Times New Roman" w:eastAsia="Times New Roman" w:hAnsi="Times New Roman" w:cs="Times New Roman"/>
        </w:rPr>
        <w:commentReference w:id="240"/>
      </w:r>
      <w:r w:rsidR="00C95CDB">
        <w:rPr>
          <w:rFonts w:ascii="Arial" w:hAnsi="Arial" w:cs="Arial"/>
          <w:bCs/>
          <w:color w:val="000000"/>
          <w:sz w:val="20"/>
          <w:szCs w:val="20"/>
        </w:rPr>
        <w:t xml:space="preserve">. </w:t>
      </w:r>
      <w:ins w:id="241" w:author="Gabriella Meltzer" w:date="2024-02-17T15:49:00Z">
        <w:r w:rsidR="00853185">
          <w:rPr>
            <w:rFonts w:ascii="Arial" w:hAnsi="Arial" w:cs="Arial"/>
            <w:bCs/>
            <w:color w:val="000000"/>
            <w:sz w:val="20"/>
            <w:szCs w:val="20"/>
          </w:rPr>
          <w:t xml:space="preserve">Although counties in Louisiana were exposed to hurricane-force tropical winds during our study period, we interestingly did not observe any significant </w:t>
        </w:r>
      </w:ins>
      <w:ins w:id="242" w:author="Gabriella Meltzer" w:date="2024-02-17T15:50:00Z">
        <w:r w:rsidR="00853185">
          <w:rPr>
            <w:rFonts w:ascii="Arial" w:hAnsi="Arial" w:cs="Arial"/>
            <w:bCs/>
            <w:color w:val="000000"/>
            <w:sz w:val="20"/>
            <w:szCs w:val="20"/>
          </w:rPr>
          <w:t>effects of hurricane exposure on standardized test scores</w:t>
        </w:r>
      </w:ins>
      <w:ins w:id="243" w:author="Gabriella Meltzer" w:date="2024-02-17T15:49:00Z">
        <w:r w:rsidR="00853185">
          <w:rPr>
            <w:rFonts w:ascii="Arial" w:hAnsi="Arial" w:cs="Arial"/>
            <w:bCs/>
            <w:color w:val="000000"/>
            <w:sz w:val="20"/>
            <w:szCs w:val="20"/>
          </w:rPr>
          <w:t xml:space="preserve"> </w:t>
        </w:r>
      </w:ins>
      <w:ins w:id="244" w:author="Gabriella Meltzer" w:date="2024-02-17T15:50:00Z">
        <w:r w:rsidR="00853185">
          <w:rPr>
            <w:rFonts w:ascii="Arial" w:hAnsi="Arial" w:cs="Arial"/>
            <w:bCs/>
            <w:color w:val="000000"/>
            <w:sz w:val="20"/>
            <w:szCs w:val="20"/>
          </w:rPr>
          <w:t>in that state.</w:t>
        </w:r>
      </w:ins>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245" w:author="Gabriella Meltzer" w:date="2023-12-02T18:00:00Z"/>
          <w:rFonts w:ascii="Arial" w:hAnsi="Arial" w:cs="Arial"/>
          <w:color w:val="000000"/>
          <w:sz w:val="20"/>
          <w:szCs w:val="20"/>
        </w:rPr>
      </w:pPr>
      <w:commentRangeStart w:id="246"/>
      <w:ins w:id="247"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248"/>
      <w:commentRangeStart w:id="249"/>
      <w:commentRangeStart w:id="250"/>
      <w:r w:rsidR="006A6BF8">
        <w:rPr>
          <w:rFonts w:ascii="Arial" w:hAnsi="Arial" w:cs="Arial"/>
          <w:color w:val="000000"/>
          <w:sz w:val="20"/>
          <w:szCs w:val="20"/>
        </w:rPr>
        <w:t>The</w:t>
      </w:r>
      <w:ins w:id="251"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252"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248"/>
        <w:r w:rsidR="00E50D98" w:rsidDel="002C34D8">
          <w:rPr>
            <w:rStyle w:val="CommentReference"/>
            <w:rFonts w:ascii="Times New Roman" w:eastAsia="Times New Roman" w:hAnsi="Times New Roman" w:cs="Times New Roman"/>
          </w:rPr>
          <w:commentReference w:id="248"/>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249"/>
      <w:r w:rsidR="00C35B9B">
        <w:rPr>
          <w:rStyle w:val="CommentReference"/>
          <w:rFonts w:ascii="Times New Roman" w:eastAsia="Times New Roman" w:hAnsi="Times New Roman" w:cs="Times New Roman"/>
        </w:rPr>
        <w:commentReference w:id="249"/>
      </w:r>
      <w:commentRangeEnd w:id="250"/>
      <w:r w:rsidR="00C571CA">
        <w:rPr>
          <w:rStyle w:val="CommentReference"/>
          <w:rFonts w:ascii="Times New Roman" w:eastAsia="Times New Roman" w:hAnsi="Times New Roman" w:cs="Times New Roman"/>
        </w:rPr>
        <w:commentReference w:id="250"/>
      </w:r>
    </w:p>
    <w:p w14:paraId="12D36F7F" w14:textId="77777777" w:rsidR="002C34D8" w:rsidRDefault="002C34D8" w:rsidP="00885B55">
      <w:pPr>
        <w:pBdr>
          <w:top w:val="nil"/>
          <w:left w:val="nil"/>
          <w:bottom w:val="nil"/>
          <w:right w:val="nil"/>
          <w:between w:val="nil"/>
        </w:pBdr>
        <w:spacing w:after="0"/>
        <w:contextualSpacing/>
        <w:rPr>
          <w:ins w:id="253" w:author="Gabriella Meltzer" w:date="2023-12-02T18:00:00Z"/>
          <w:rFonts w:ascii="Arial" w:hAnsi="Arial" w:cs="Arial"/>
          <w:color w:val="000000"/>
          <w:sz w:val="20"/>
          <w:szCs w:val="20"/>
        </w:rPr>
      </w:pPr>
    </w:p>
    <w:p w14:paraId="03B296D3" w14:textId="048F6246"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del w:id="254" w:author="Gabriella Meltzer" w:date="2024-02-17T16:00:00Z">
        <w:r w:rsidR="00652A55" w:rsidDel="00B31CA3">
          <w:rPr>
            <w:rFonts w:ascii="Arial" w:hAnsi="Arial" w:cs="Arial"/>
            <w:color w:val="000000"/>
            <w:sz w:val="20"/>
            <w:szCs w:val="20"/>
          </w:rPr>
          <w:delText xml:space="preserve">Texas and </w:delText>
        </w:r>
      </w:del>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ins w:id="255" w:author="Jared Fox" w:date="2024-03-11T12:31:00Z">
        <w:r w:rsidR="004966AB">
          <w:rPr>
            <w:rFonts w:ascii="Arial" w:hAnsi="Arial" w:cs="Arial"/>
            <w:color w:val="000000"/>
            <w:sz w:val="20"/>
            <w:szCs w:val="20"/>
          </w:rPr>
          <w:t xml:space="preserve"> </w:t>
        </w:r>
      </w:ins>
      <w:ins w:id="256" w:author="Jared Fox" w:date="2024-03-11T12:36:00Z">
        <w:r w:rsidR="003542E7">
          <w:rPr>
            <w:rFonts w:ascii="Arial" w:hAnsi="Arial" w:cs="Arial"/>
            <w:color w:val="000000"/>
            <w:sz w:val="20"/>
            <w:szCs w:val="20"/>
          </w:rPr>
          <w:t>Whereas</w:t>
        </w:r>
      </w:ins>
      <w:ins w:id="257" w:author="Jared Fox" w:date="2024-03-11T12:31:00Z">
        <w:r w:rsidR="002158B8">
          <w:rPr>
            <w:rFonts w:ascii="Arial" w:hAnsi="Arial" w:cs="Arial"/>
            <w:color w:val="000000"/>
            <w:sz w:val="20"/>
            <w:szCs w:val="20"/>
          </w:rPr>
          <w:t xml:space="preserve"> states l</w:t>
        </w:r>
      </w:ins>
      <w:ins w:id="258" w:author="Jared Fox" w:date="2024-03-11T12:32:00Z">
        <w:r w:rsidR="002158B8">
          <w:rPr>
            <w:rFonts w:ascii="Arial" w:hAnsi="Arial" w:cs="Arial"/>
            <w:color w:val="000000"/>
            <w:sz w:val="20"/>
            <w:szCs w:val="20"/>
          </w:rPr>
          <w:t>ike Florida where storms are more frequent</w:t>
        </w:r>
      </w:ins>
      <w:ins w:id="259" w:author="Jared Fox" w:date="2024-03-11T12:33:00Z">
        <w:r w:rsidR="00A33ABA">
          <w:rPr>
            <w:rFonts w:ascii="Arial" w:hAnsi="Arial" w:cs="Arial"/>
            <w:color w:val="000000"/>
            <w:sz w:val="20"/>
            <w:szCs w:val="20"/>
          </w:rPr>
          <w:t>,</w:t>
        </w:r>
      </w:ins>
      <w:ins w:id="260" w:author="Jared Fox" w:date="2024-03-11T12:32:00Z">
        <w:r w:rsidR="002158B8">
          <w:rPr>
            <w:rFonts w:ascii="Arial" w:hAnsi="Arial" w:cs="Arial"/>
            <w:color w:val="000000"/>
            <w:sz w:val="20"/>
            <w:szCs w:val="20"/>
          </w:rPr>
          <w:t xml:space="preserve"> appear to have </w:t>
        </w:r>
        <w:r w:rsidR="00A33ABA">
          <w:rPr>
            <w:rFonts w:ascii="Arial" w:hAnsi="Arial" w:cs="Arial"/>
            <w:color w:val="000000"/>
            <w:sz w:val="20"/>
            <w:szCs w:val="20"/>
          </w:rPr>
          <w:t xml:space="preserve">more easily </w:t>
        </w:r>
      </w:ins>
      <w:ins w:id="261" w:author="Jared Fox" w:date="2024-03-11T12:33:00Z">
        <w:r w:rsidR="00A33ABA">
          <w:rPr>
            <w:rFonts w:ascii="Arial" w:hAnsi="Arial" w:cs="Arial"/>
            <w:color w:val="000000"/>
            <w:sz w:val="20"/>
            <w:szCs w:val="20"/>
          </w:rPr>
          <w:t>accessible</w:t>
        </w:r>
      </w:ins>
      <w:ins w:id="262" w:author="Jared Fox" w:date="2024-03-11T12:32:00Z">
        <w:r w:rsidR="00A33ABA">
          <w:rPr>
            <w:rFonts w:ascii="Arial" w:hAnsi="Arial" w:cs="Arial"/>
            <w:color w:val="000000"/>
            <w:sz w:val="20"/>
            <w:szCs w:val="20"/>
          </w:rPr>
          <w:t xml:space="preserve"> guidelines and </w:t>
        </w:r>
      </w:ins>
      <w:ins w:id="263" w:author="Jared Fox" w:date="2024-03-11T12:33:00Z">
        <w:r w:rsidR="00A33ABA">
          <w:rPr>
            <w:rFonts w:ascii="Arial" w:hAnsi="Arial" w:cs="Arial"/>
            <w:color w:val="000000"/>
            <w:sz w:val="20"/>
            <w:szCs w:val="20"/>
          </w:rPr>
          <w:t>an emphasis on returning students to school as quickly as possible</w:t>
        </w:r>
      </w:ins>
      <w:ins w:id="264" w:author="Jared Fox" w:date="2024-03-11T12:36:00Z">
        <w:r w:rsidR="003542E7">
          <w:rPr>
            <w:rFonts w:ascii="Arial" w:hAnsi="Arial" w:cs="Arial"/>
            <w:color w:val="000000"/>
            <w:sz w:val="20"/>
            <w:szCs w:val="20"/>
          </w:rPr>
          <w:t>,</w:t>
        </w:r>
      </w:ins>
      <w:ins w:id="265" w:author="Jared Fox" w:date="2024-03-11T12:33:00Z">
        <w:r w:rsidR="00F72256">
          <w:rPr>
            <w:rFonts w:ascii="Arial" w:hAnsi="Arial" w:cs="Arial"/>
            <w:color w:val="000000"/>
            <w:sz w:val="20"/>
            <w:szCs w:val="20"/>
          </w:rPr>
          <w:t xml:space="preserve"> N</w:t>
        </w:r>
      </w:ins>
      <w:ins w:id="266" w:author="Jared Fox" w:date="2024-03-11T12:34:00Z">
        <w:r w:rsidR="00F72256">
          <w:rPr>
            <w:rFonts w:ascii="Arial" w:hAnsi="Arial" w:cs="Arial"/>
            <w:color w:val="000000"/>
            <w:sz w:val="20"/>
            <w:szCs w:val="20"/>
          </w:rPr>
          <w:t>orth Carolina</w:t>
        </w:r>
      </w:ins>
      <w:ins w:id="267" w:author="Jared Fox" w:date="2024-03-11T12:36:00Z">
        <w:r w:rsidR="003542E7">
          <w:rPr>
            <w:rFonts w:ascii="Arial" w:hAnsi="Arial" w:cs="Arial"/>
            <w:color w:val="000000"/>
            <w:sz w:val="20"/>
            <w:szCs w:val="20"/>
          </w:rPr>
          <w:t>’s</w:t>
        </w:r>
      </w:ins>
      <w:ins w:id="268" w:author="Jared Fox" w:date="2024-03-11T12:34:00Z">
        <w:r w:rsidR="00F72256">
          <w:rPr>
            <w:rFonts w:ascii="Arial" w:hAnsi="Arial" w:cs="Arial"/>
            <w:color w:val="000000"/>
            <w:sz w:val="20"/>
            <w:szCs w:val="20"/>
          </w:rPr>
          <w:t xml:space="preserve"> </w:t>
        </w:r>
      </w:ins>
      <w:ins w:id="269" w:author="Jared Fox" w:date="2024-03-11T12:35:00Z">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 </w:t>
        </w:r>
      </w:ins>
      <w:ins w:id="270" w:author="Jared Fox" w:date="2024-03-11T12:34:00Z">
        <w:r w:rsidR="00A2562F">
          <w:rPr>
            <w:rFonts w:ascii="Arial" w:hAnsi="Arial" w:cs="Arial"/>
            <w:color w:val="000000"/>
            <w:sz w:val="20"/>
            <w:szCs w:val="20"/>
          </w:rPr>
          <w:t xml:space="preserve">and </w:t>
        </w:r>
      </w:ins>
      <w:ins w:id="271" w:author="Jared Fox" w:date="2024-03-11T12:37:00Z">
        <w:r w:rsidR="000B560B">
          <w:rPr>
            <w:rFonts w:ascii="Arial" w:hAnsi="Arial" w:cs="Arial"/>
            <w:color w:val="000000"/>
            <w:sz w:val="20"/>
            <w:szCs w:val="20"/>
          </w:rPr>
          <w:t>its</w:t>
        </w:r>
      </w:ins>
      <w:ins w:id="272" w:author="Jared Fox" w:date="2024-03-11T12:36:00Z">
        <w:r w:rsidR="00F210F6">
          <w:rPr>
            <w:rFonts w:ascii="Arial" w:hAnsi="Arial" w:cs="Arial"/>
            <w:color w:val="000000"/>
            <w:sz w:val="20"/>
            <w:szCs w:val="20"/>
          </w:rPr>
          <w:t xml:space="preserve"> </w:t>
        </w:r>
      </w:ins>
      <w:ins w:id="273" w:author="Jared Fox" w:date="2024-03-11T12:34:00Z">
        <w:r w:rsidR="00A2562F">
          <w:rPr>
            <w:rFonts w:ascii="Arial" w:hAnsi="Arial" w:cs="Arial"/>
            <w:color w:val="000000"/>
            <w:sz w:val="20"/>
            <w:szCs w:val="20"/>
          </w:rPr>
          <w:t xml:space="preserve">schools </w:t>
        </w:r>
      </w:ins>
      <w:ins w:id="274" w:author="Jared Fox" w:date="2024-03-11T12:37:00Z">
        <w:r w:rsidR="000B560B">
          <w:rPr>
            <w:rFonts w:ascii="Arial" w:hAnsi="Arial" w:cs="Arial"/>
            <w:color w:val="000000"/>
            <w:sz w:val="20"/>
            <w:szCs w:val="20"/>
          </w:rPr>
          <w:t xml:space="preserve">seem </w:t>
        </w:r>
      </w:ins>
      <w:ins w:id="275" w:author="Jared Fox" w:date="2024-03-11T12:35:00Z">
        <w:r w:rsidR="00F529FB">
          <w:rPr>
            <w:rFonts w:ascii="Arial" w:hAnsi="Arial" w:cs="Arial"/>
            <w:color w:val="000000"/>
            <w:sz w:val="20"/>
            <w:szCs w:val="20"/>
          </w:rPr>
          <w:t>slower to reopen post-disaster.</w:t>
        </w:r>
      </w:ins>
      <w:ins w:id="276" w:author="Jared Fox" w:date="2024-03-11T12:33:00Z">
        <w:r w:rsidR="00F72256">
          <w:rPr>
            <w:rFonts w:ascii="Arial" w:hAnsi="Arial" w:cs="Arial"/>
            <w:color w:val="000000"/>
            <w:sz w:val="20"/>
            <w:szCs w:val="20"/>
          </w:rPr>
          <w:t xml:space="preserve"> </w:t>
        </w:r>
      </w:ins>
      <w:del w:id="277" w:author="Jared Fox" w:date="2024-03-11T12:33:00Z">
        <w:r w:rsidR="00652A55" w:rsidDel="00F72256">
          <w:rPr>
            <w:rFonts w:ascii="Arial" w:hAnsi="Arial" w:cs="Arial"/>
            <w:color w:val="000000"/>
            <w:sz w:val="20"/>
            <w:szCs w:val="20"/>
          </w:rPr>
          <w:delText xml:space="preserve"> </w:delText>
        </w:r>
      </w:del>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278"/>
      <w:commentRangeStart w:id="279"/>
      <w:r w:rsidR="002948E9">
        <w:rPr>
          <w:rFonts w:ascii="Arial" w:hAnsi="Arial" w:cs="Arial"/>
          <w:color w:val="000000"/>
          <w:sz w:val="20"/>
          <w:szCs w:val="20"/>
        </w:rPr>
        <w:t xml:space="preserve">Another possibility is that </w:t>
      </w:r>
      <w:ins w:id="280" w:author="Gabriella Meltzer" w:date="2024-02-17T16:03:00Z">
        <w:r w:rsidR="00B31CA3">
          <w:rPr>
            <w:rFonts w:ascii="Arial" w:hAnsi="Arial" w:cs="Arial"/>
            <w:color w:val="000000"/>
            <w:sz w:val="20"/>
            <w:szCs w:val="20"/>
          </w:rPr>
          <w:t xml:space="preserve">in states where test scores improved (i.e., Florida) or did not significantly change, </w:t>
        </w:r>
      </w:ins>
      <w:del w:id="281" w:author="Gabriella Meltzer" w:date="2024-02-17T16:03:00Z">
        <w:r w:rsidR="00652A55" w:rsidDel="00B31CA3">
          <w:rPr>
            <w:rFonts w:ascii="Arial" w:hAnsi="Arial" w:cs="Arial"/>
            <w:color w:val="000000"/>
            <w:sz w:val="20"/>
            <w:szCs w:val="20"/>
          </w:rPr>
          <w:delText xml:space="preserve">test </w:delText>
        </w:r>
      </w:del>
      <w:ins w:id="282" w:author="Gabriella Meltzer" w:date="2024-02-17T16:03:00Z">
        <w:r w:rsidR="00B31CA3">
          <w:rPr>
            <w:rFonts w:ascii="Arial" w:hAnsi="Arial" w:cs="Arial"/>
            <w:color w:val="000000"/>
            <w:sz w:val="20"/>
            <w:szCs w:val="20"/>
          </w:rPr>
          <w:t xml:space="preserve">these </w:t>
        </w:r>
      </w:ins>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278"/>
      <w:r w:rsidR="00C35B9B">
        <w:rPr>
          <w:rStyle w:val="CommentReference"/>
          <w:rFonts w:ascii="Times New Roman" w:eastAsia="Times New Roman" w:hAnsi="Times New Roman" w:cs="Times New Roman"/>
        </w:rPr>
        <w:commentReference w:id="278"/>
      </w:r>
      <w:commentRangeEnd w:id="279"/>
      <w:r w:rsidR="001C13FF">
        <w:rPr>
          <w:rStyle w:val="CommentReference"/>
          <w:rFonts w:ascii="Times New Roman" w:eastAsia="Times New Roman" w:hAnsi="Times New Roman" w:cs="Times New Roman"/>
        </w:rPr>
        <w:commentReference w:id="279"/>
      </w:r>
      <w:commentRangeStart w:id="283"/>
      <w:commentRangeStart w:id="284"/>
      <w:commentRangeStart w:id="285"/>
      <w:commentRangeStart w:id="286"/>
      <w:commentRangeStart w:id="287"/>
      <w:r w:rsidR="003019D2">
        <w:rPr>
          <w:rFonts w:ascii="Arial" w:hAnsi="Arial" w:cs="Arial"/>
          <w:color w:val="000000"/>
          <w:sz w:val="20"/>
          <w:szCs w:val="20"/>
        </w:rPr>
        <w:t xml:space="preserve">It is also possible that displaced students were relocated to </w:t>
      </w:r>
      <w:del w:id="288" w:author="Gabriella Meltzer" w:date="2024-02-17T17:19:00Z">
        <w:r w:rsidR="003019D2" w:rsidDel="00266DCD">
          <w:rPr>
            <w:rFonts w:ascii="Arial" w:hAnsi="Arial" w:cs="Arial"/>
            <w:color w:val="000000"/>
            <w:sz w:val="20"/>
            <w:szCs w:val="20"/>
          </w:rPr>
          <w:delText xml:space="preserve">communities whose </w:delText>
        </w:r>
      </w:del>
      <w:r w:rsidR="003019D2">
        <w:rPr>
          <w:rFonts w:ascii="Arial" w:hAnsi="Arial" w:cs="Arial"/>
          <w:color w:val="000000"/>
          <w:sz w:val="20"/>
          <w:szCs w:val="20"/>
        </w:rPr>
        <w:t>schools</w:t>
      </w:r>
      <w:ins w:id="289" w:author="Jared Fox" w:date="2024-03-11T12:12:00Z">
        <w:r w:rsidR="00E24347">
          <w:rPr>
            <w:rFonts w:ascii="Arial" w:hAnsi="Arial" w:cs="Arial"/>
            <w:color w:val="000000"/>
            <w:sz w:val="20"/>
            <w:szCs w:val="20"/>
          </w:rPr>
          <w:t xml:space="preserve"> </w:t>
        </w:r>
      </w:ins>
      <w:r w:rsidR="003019D2">
        <w:rPr>
          <w:rFonts w:ascii="Arial" w:hAnsi="Arial" w:cs="Arial"/>
          <w:color w:val="000000"/>
          <w:sz w:val="20"/>
          <w:szCs w:val="20"/>
        </w:rPr>
        <w:t xml:space="preserve"> </w:t>
      </w:r>
      <w:del w:id="290" w:author="Gabriella Meltzer" w:date="2024-02-17T17:19:00Z">
        <w:r w:rsidR="003019D2" w:rsidDel="00266DCD">
          <w:rPr>
            <w:rFonts w:ascii="Arial" w:hAnsi="Arial" w:cs="Arial"/>
            <w:color w:val="000000"/>
            <w:sz w:val="20"/>
            <w:szCs w:val="20"/>
          </w:rPr>
          <w:delText xml:space="preserve">had </w:delText>
        </w:r>
      </w:del>
      <w:ins w:id="291" w:author="Gabriella Meltzer" w:date="2024-02-17T17:19:00Z">
        <w:r w:rsidR="00266DCD">
          <w:rPr>
            <w:rFonts w:ascii="Arial" w:hAnsi="Arial" w:cs="Arial"/>
            <w:color w:val="000000"/>
            <w:sz w:val="20"/>
            <w:szCs w:val="20"/>
          </w:rPr>
          <w:t xml:space="preserve">with </w:t>
        </w:r>
      </w:ins>
      <w:ins w:id="292" w:author="Gabriella Meltzer" w:date="2024-02-17T16:05:00Z">
        <w:r w:rsidR="00B31CA3">
          <w:rPr>
            <w:rFonts w:ascii="Arial" w:hAnsi="Arial" w:cs="Arial"/>
            <w:color w:val="000000"/>
            <w:sz w:val="20"/>
            <w:szCs w:val="20"/>
          </w:rPr>
          <w:t xml:space="preserve">more resources and funding </w:t>
        </w:r>
      </w:ins>
      <w:del w:id="293" w:author="Gabriella Meltzer" w:date="2024-02-17T16:05:00Z">
        <w:r w:rsidR="003019D2" w:rsidDel="00B31CA3">
          <w:rPr>
            <w:rFonts w:ascii="Arial" w:hAnsi="Arial" w:cs="Arial"/>
            <w:color w:val="000000"/>
            <w:sz w:val="20"/>
            <w:szCs w:val="20"/>
          </w:rPr>
          <w:delText xml:space="preserve">better performance </w:delText>
        </w:r>
      </w:del>
      <w:r w:rsidR="003019D2">
        <w:rPr>
          <w:rFonts w:ascii="Arial" w:hAnsi="Arial" w:cs="Arial"/>
          <w:color w:val="000000"/>
          <w:sz w:val="20"/>
          <w:szCs w:val="20"/>
        </w:rPr>
        <w:t xml:space="preserve">than their original </w:t>
      </w:r>
      <w:del w:id="294" w:author="Gabriella Meltzer" w:date="2024-02-17T17:19:00Z">
        <w:r w:rsidR="003019D2" w:rsidDel="00266DCD">
          <w:rPr>
            <w:rFonts w:ascii="Arial" w:hAnsi="Arial" w:cs="Arial"/>
            <w:color w:val="000000"/>
            <w:sz w:val="20"/>
            <w:szCs w:val="20"/>
          </w:rPr>
          <w:delText>schools</w:delText>
        </w:r>
      </w:del>
      <w:ins w:id="295" w:author="Gabriella Meltzer" w:date="2024-02-17T17:19:00Z">
        <w:r w:rsidR="00266DCD">
          <w:rPr>
            <w:rFonts w:ascii="Arial" w:hAnsi="Arial" w:cs="Arial"/>
            <w:color w:val="000000"/>
            <w:sz w:val="20"/>
            <w:szCs w:val="20"/>
          </w:rPr>
          <w:t>ones</w:t>
        </w:r>
      </w:ins>
      <w:r w:rsidR="003019D2">
        <w:rPr>
          <w:rFonts w:ascii="Arial" w:hAnsi="Arial" w:cs="Arial"/>
          <w:color w:val="000000"/>
          <w:sz w:val="20"/>
          <w:szCs w:val="20"/>
        </w:rPr>
        <w:t xml:space="preserve">, which may have mitigated </w:t>
      </w:r>
      <w:ins w:id="296" w:author="Gabriella Meltzer" w:date="2024-02-17T17:20:00Z">
        <w:r w:rsidR="00266DCD">
          <w:rPr>
            <w:rFonts w:ascii="Arial" w:hAnsi="Arial" w:cs="Arial"/>
            <w:color w:val="000000"/>
            <w:sz w:val="20"/>
            <w:szCs w:val="20"/>
          </w:rPr>
          <w:t xml:space="preserve">potential </w:t>
        </w:r>
      </w:ins>
      <w:r w:rsidR="003019D2">
        <w:rPr>
          <w:rFonts w:ascii="Arial" w:hAnsi="Arial" w:cs="Arial"/>
          <w:color w:val="000000"/>
          <w:sz w:val="20"/>
          <w:szCs w:val="20"/>
        </w:rPr>
        <w:t xml:space="preserve">negative </w:t>
      </w:r>
      <w:ins w:id="297" w:author="Gabriella Meltzer" w:date="2024-02-17T17:20:00Z">
        <w:r w:rsidR="00266DCD">
          <w:rPr>
            <w:rFonts w:ascii="Arial" w:hAnsi="Arial" w:cs="Arial"/>
            <w:color w:val="000000"/>
            <w:sz w:val="20"/>
            <w:szCs w:val="20"/>
          </w:rPr>
          <w:t xml:space="preserve">effects </w:t>
        </w:r>
      </w:ins>
      <w:del w:id="298" w:author="Gabriella Meltzer" w:date="2024-02-17T17:20:00Z">
        <w:r w:rsidR="003019D2" w:rsidDel="00266DCD">
          <w:rPr>
            <w:rFonts w:ascii="Arial" w:hAnsi="Arial" w:cs="Arial"/>
            <w:color w:val="000000"/>
            <w:sz w:val="20"/>
            <w:szCs w:val="20"/>
          </w:rPr>
          <w:delText>achievement effects</w:delText>
        </w:r>
        <w:commentRangeEnd w:id="283"/>
        <w:r w:rsidR="000A7D17" w:rsidDel="00266DCD">
          <w:rPr>
            <w:rStyle w:val="CommentReference"/>
            <w:rFonts w:ascii="Times New Roman" w:eastAsia="Times New Roman" w:hAnsi="Times New Roman" w:cs="Times New Roman"/>
          </w:rPr>
          <w:commentReference w:id="283"/>
        </w:r>
        <w:commentRangeEnd w:id="284"/>
        <w:commentRangeEnd w:id="285"/>
        <w:r w:rsidR="001D60DE" w:rsidDel="00266DCD">
          <w:rPr>
            <w:rStyle w:val="CommentReference"/>
            <w:rFonts w:ascii="Times New Roman" w:eastAsia="Times New Roman" w:hAnsi="Times New Roman" w:cs="Times New Roman"/>
          </w:rPr>
          <w:commentReference w:id="284"/>
        </w:r>
        <w:commentRangeEnd w:id="286"/>
        <w:commentRangeEnd w:id="287"/>
        <w:r w:rsidR="00EB76A4" w:rsidDel="00266DCD">
          <w:rPr>
            <w:rStyle w:val="CommentReference"/>
            <w:rFonts w:ascii="Times New Roman" w:eastAsia="Times New Roman" w:hAnsi="Times New Roman" w:cs="Times New Roman"/>
          </w:rPr>
          <w:commentReference w:id="285"/>
        </w:r>
        <w:r w:rsidR="00C35B9B" w:rsidDel="00266DCD">
          <w:rPr>
            <w:rStyle w:val="CommentReference"/>
            <w:rFonts w:ascii="Times New Roman" w:eastAsia="Times New Roman" w:hAnsi="Times New Roman" w:cs="Times New Roman"/>
          </w:rPr>
          <w:commentReference w:id="286"/>
        </w:r>
        <w:r w:rsidR="00C571CA" w:rsidDel="00266DCD">
          <w:rPr>
            <w:rStyle w:val="CommentReference"/>
            <w:rFonts w:ascii="Times New Roman" w:eastAsia="Times New Roman" w:hAnsi="Times New Roman" w:cs="Times New Roman"/>
          </w:rPr>
          <w:commentReference w:id="287"/>
        </w:r>
      </w:del>
      <w:ins w:id="299" w:author="Gabriella Meltzer" w:date="2024-02-17T17:20:00Z">
        <w:r w:rsidR="00266DCD">
          <w:rPr>
            <w:rFonts w:ascii="Arial" w:hAnsi="Arial" w:cs="Arial"/>
            <w:color w:val="000000"/>
            <w:sz w:val="20"/>
            <w:szCs w:val="20"/>
          </w:rPr>
          <w:t>on academic achievement</w:t>
        </w:r>
      </w:ins>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w:t>
      </w:r>
      <w:ins w:id="300" w:author="Jared Fox" w:date="2024-03-11T11:27:00Z">
        <w:r w:rsidR="001B39BC">
          <w:rPr>
            <w:rFonts w:ascii="Arial" w:hAnsi="Arial" w:cs="Arial"/>
            <w:color w:val="000000"/>
            <w:sz w:val="20"/>
            <w:szCs w:val="20"/>
          </w:rPr>
          <w:t xml:space="preserve"> </w:t>
        </w:r>
        <w:commentRangeStart w:id="301"/>
        <w:r w:rsidR="001B39BC">
          <w:rPr>
            <w:rFonts w:ascii="Arial" w:hAnsi="Arial" w:cs="Arial"/>
            <w:color w:val="000000"/>
            <w:sz w:val="20"/>
            <w:szCs w:val="20"/>
          </w:rPr>
          <w:t>As a result</w:t>
        </w:r>
      </w:ins>
      <w:ins w:id="302" w:author="Jared Fox" w:date="2024-03-11T11:28:00Z">
        <w:r w:rsidR="00C90A55">
          <w:rPr>
            <w:rFonts w:ascii="Arial" w:hAnsi="Arial" w:cs="Arial"/>
            <w:color w:val="000000"/>
            <w:sz w:val="20"/>
            <w:szCs w:val="20"/>
          </w:rPr>
          <w:t>,</w:t>
        </w:r>
      </w:ins>
      <w:ins w:id="303" w:author="Jared Fox" w:date="2024-03-11T11:27:00Z">
        <w:r w:rsidR="001B39BC">
          <w:rPr>
            <w:rFonts w:ascii="Arial" w:hAnsi="Arial" w:cs="Arial"/>
            <w:color w:val="000000"/>
            <w:sz w:val="20"/>
            <w:szCs w:val="20"/>
          </w:rPr>
          <w:t xml:space="preserve"> we suggest </w:t>
        </w:r>
      </w:ins>
      <w:ins w:id="304" w:author="Jared Fox" w:date="2024-03-11T11:28:00Z">
        <w:r w:rsidR="00C90A55">
          <w:rPr>
            <w:rFonts w:ascii="Arial" w:hAnsi="Arial" w:cs="Arial"/>
            <w:color w:val="000000"/>
            <w:sz w:val="20"/>
            <w:szCs w:val="20"/>
          </w:rPr>
          <w:t xml:space="preserve">that </w:t>
        </w:r>
      </w:ins>
      <w:ins w:id="305" w:author="Jared Fox" w:date="2024-03-11T11:27:00Z">
        <w:r w:rsidR="00C90A55">
          <w:rPr>
            <w:rFonts w:ascii="Arial" w:hAnsi="Arial" w:cs="Arial"/>
            <w:color w:val="000000"/>
            <w:sz w:val="20"/>
            <w:szCs w:val="20"/>
          </w:rPr>
          <w:t>educa</w:t>
        </w:r>
      </w:ins>
      <w:ins w:id="306" w:author="Jared Fox" w:date="2024-03-11T11:28:00Z">
        <w:r w:rsidR="00C90A55">
          <w:rPr>
            <w:rFonts w:ascii="Arial" w:hAnsi="Arial" w:cs="Arial"/>
            <w:color w:val="000000"/>
            <w:sz w:val="20"/>
            <w:szCs w:val="20"/>
          </w:rPr>
          <w:t xml:space="preserve">tion </w:t>
        </w:r>
      </w:ins>
      <w:ins w:id="307" w:author="Jared Fox" w:date="2024-03-11T11:31:00Z">
        <w:r w:rsidR="00300CF6">
          <w:rPr>
            <w:rFonts w:ascii="Arial" w:hAnsi="Arial" w:cs="Arial"/>
            <w:color w:val="000000"/>
            <w:sz w:val="20"/>
            <w:szCs w:val="20"/>
          </w:rPr>
          <w:t>policymakers</w:t>
        </w:r>
      </w:ins>
      <w:ins w:id="308" w:author="Jared Fox" w:date="2024-03-11T11:28:00Z">
        <w:r w:rsidR="005716C0">
          <w:rPr>
            <w:rFonts w:ascii="Arial" w:hAnsi="Arial" w:cs="Arial"/>
            <w:color w:val="000000"/>
            <w:sz w:val="20"/>
            <w:szCs w:val="20"/>
          </w:rPr>
          <w:t xml:space="preserve"> facilitate </w:t>
        </w:r>
      </w:ins>
      <w:ins w:id="309" w:author="Jared Fox" w:date="2024-03-11T11:29:00Z">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w:t>
        </w:r>
      </w:ins>
      <w:ins w:id="310" w:author="Jared Fox" w:date="2024-03-11T11:30:00Z">
        <w:r w:rsidR="00BA33E3">
          <w:rPr>
            <w:rFonts w:ascii="Arial" w:hAnsi="Arial" w:cs="Arial"/>
            <w:color w:val="000000"/>
            <w:sz w:val="20"/>
            <w:szCs w:val="20"/>
          </w:rPr>
          <w:t xml:space="preserve"> into new school se</w:t>
        </w:r>
        <w:r w:rsidR="00A91770">
          <w:rPr>
            <w:rFonts w:ascii="Arial" w:hAnsi="Arial" w:cs="Arial"/>
            <w:color w:val="000000"/>
            <w:sz w:val="20"/>
            <w:szCs w:val="20"/>
          </w:rPr>
          <w:t xml:space="preserve">ttings </w:t>
        </w:r>
      </w:ins>
      <w:ins w:id="311" w:author="Jared Fox" w:date="2024-03-11T11:31:00Z">
        <w:r w:rsidR="00300CF6">
          <w:rPr>
            <w:rFonts w:ascii="Arial" w:hAnsi="Arial" w:cs="Arial"/>
            <w:color w:val="000000"/>
            <w:sz w:val="20"/>
            <w:szCs w:val="20"/>
          </w:rPr>
          <w:t xml:space="preserve">and provide </w:t>
        </w:r>
        <w:r w:rsidR="00E8563C">
          <w:rPr>
            <w:rFonts w:ascii="Arial" w:hAnsi="Arial" w:cs="Arial"/>
            <w:color w:val="000000"/>
            <w:sz w:val="20"/>
            <w:szCs w:val="20"/>
          </w:rPr>
          <w:t>supporting gu</w:t>
        </w:r>
      </w:ins>
      <w:ins w:id="312" w:author="Jared Fox" w:date="2024-03-11T11:32:00Z">
        <w:r w:rsidR="00E8563C">
          <w:rPr>
            <w:rFonts w:ascii="Arial" w:hAnsi="Arial" w:cs="Arial"/>
            <w:color w:val="000000"/>
            <w:sz w:val="20"/>
            <w:szCs w:val="20"/>
          </w:rPr>
          <w:t xml:space="preserve">idelines for affected schools like those </w:t>
        </w:r>
      </w:ins>
      <w:ins w:id="313" w:author="Jared Fox" w:date="2024-03-11T12:09:00Z">
        <w:r w:rsidR="009D5BBA">
          <w:rPr>
            <w:rFonts w:ascii="Arial" w:hAnsi="Arial" w:cs="Arial"/>
            <w:color w:val="000000"/>
            <w:sz w:val="20"/>
            <w:szCs w:val="20"/>
          </w:rPr>
          <w:t>readily available in</w:t>
        </w:r>
      </w:ins>
      <w:ins w:id="314" w:author="Jared Fox" w:date="2024-03-11T11:32:00Z">
        <w:r w:rsidR="00E8563C">
          <w:rPr>
            <w:rFonts w:ascii="Arial" w:hAnsi="Arial" w:cs="Arial"/>
            <w:color w:val="000000"/>
            <w:sz w:val="20"/>
            <w:szCs w:val="20"/>
          </w:rPr>
          <w:t xml:space="preserve"> </w:t>
        </w:r>
      </w:ins>
      <w:ins w:id="315" w:author="Jared Fox" w:date="2024-03-11T12:10:00Z">
        <w:r w:rsidR="00C471A3">
          <w:rPr>
            <w:rFonts w:ascii="Arial" w:hAnsi="Arial" w:cs="Arial"/>
            <w:color w:val="000000"/>
            <w:sz w:val="20"/>
            <w:szCs w:val="20"/>
          </w:rPr>
          <w:t>Florida.</w:t>
        </w:r>
      </w:ins>
      <w:ins w:id="316" w:author="Jared Fox" w:date="2024-03-11T11:30:00Z">
        <w:r w:rsidR="00BA33E3">
          <w:rPr>
            <w:rFonts w:ascii="Arial" w:hAnsi="Arial" w:cs="Arial"/>
            <w:color w:val="000000"/>
            <w:sz w:val="20"/>
            <w:szCs w:val="20"/>
          </w:rPr>
          <w:t xml:space="preserve"> </w:t>
        </w:r>
      </w:ins>
      <w:ins w:id="317" w:author="Jared Fox" w:date="2024-03-11T11:29:00Z">
        <w:r w:rsidR="00421416">
          <w:rPr>
            <w:rFonts w:ascii="Arial" w:hAnsi="Arial" w:cs="Arial"/>
            <w:color w:val="000000"/>
            <w:sz w:val="20"/>
            <w:szCs w:val="20"/>
          </w:rPr>
          <w:t xml:space="preserve"> </w:t>
        </w:r>
      </w:ins>
      <w:ins w:id="318" w:author="Jared Fox" w:date="2024-03-11T11:28:00Z">
        <w:r w:rsidR="00C90A55">
          <w:rPr>
            <w:rFonts w:ascii="Arial" w:hAnsi="Arial" w:cs="Arial"/>
            <w:color w:val="000000"/>
            <w:sz w:val="20"/>
            <w:szCs w:val="20"/>
          </w:rPr>
          <w:t xml:space="preserve"> </w:t>
        </w:r>
      </w:ins>
      <w:del w:id="319" w:author="Jared Fox" w:date="2024-03-11T11:28:00Z">
        <w:r w:rsidR="003019D2" w:rsidDel="00C90A55">
          <w:rPr>
            <w:rFonts w:ascii="Arial" w:hAnsi="Arial" w:cs="Arial"/>
            <w:color w:val="000000"/>
            <w:sz w:val="20"/>
            <w:szCs w:val="20"/>
          </w:rPr>
          <w:delText xml:space="preserve">   </w:delText>
        </w:r>
        <w:commentRangeEnd w:id="246"/>
        <w:r w:rsidR="00B92FED" w:rsidDel="00C90A55">
          <w:rPr>
            <w:rStyle w:val="CommentReference"/>
            <w:rFonts w:ascii="Times New Roman" w:eastAsia="Times New Roman" w:hAnsi="Times New Roman" w:cs="Times New Roman"/>
          </w:rPr>
          <w:commentReference w:id="246"/>
        </w:r>
      </w:del>
      <w:commentRangeEnd w:id="301"/>
      <w:r w:rsidR="00DB08DF">
        <w:rPr>
          <w:rStyle w:val="CommentReference"/>
          <w:rFonts w:ascii="Times New Roman" w:eastAsia="Times New Roman" w:hAnsi="Times New Roman" w:cs="Times New Roman"/>
        </w:rPr>
        <w:commentReference w:id="301"/>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48B3E74"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320"/>
      <w:commentRangeStart w:id="321"/>
      <w:r>
        <w:rPr>
          <w:rFonts w:ascii="Arial" w:hAnsi="Arial" w:cs="Arial"/>
          <w:color w:val="000000"/>
          <w:sz w:val="20"/>
          <w:szCs w:val="20"/>
        </w:rPr>
        <w:t xml:space="preserve">Our </w:t>
      </w:r>
      <w:commentRangeEnd w:id="320"/>
      <w:r w:rsidR="00B06321">
        <w:rPr>
          <w:rStyle w:val="CommentReference"/>
          <w:rFonts w:ascii="Times New Roman" w:eastAsia="Times New Roman" w:hAnsi="Times New Roman" w:cs="Times New Roman"/>
        </w:rPr>
        <w:commentReference w:id="320"/>
      </w:r>
      <w:commentRangeEnd w:id="321"/>
      <w:r w:rsidR="00B92FED">
        <w:rPr>
          <w:rStyle w:val="CommentReference"/>
          <w:rFonts w:ascii="Times New Roman" w:eastAsia="Times New Roman" w:hAnsi="Times New Roman" w:cs="Times New Roman"/>
        </w:rPr>
        <w:commentReference w:id="321"/>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ins w:id="322" w:author="Gabriella Meltzer" w:date="2024-02-17T16:01:00Z">
        <w:r w:rsidR="00B31CA3">
          <w:rPr>
            <w:rFonts w:ascii="Arial" w:hAnsi="Arial" w:cs="Arial"/>
            <w:color w:val="000000"/>
            <w:sz w:val="20"/>
            <w:szCs w:val="20"/>
          </w:rPr>
          <w:t xml:space="preserve"> students racialized as</w:t>
        </w:r>
      </w:ins>
      <w:r>
        <w:rPr>
          <w:rFonts w:ascii="Arial" w:hAnsi="Arial" w:cs="Arial"/>
          <w:color w:val="000000"/>
          <w:sz w:val="20"/>
          <w:szCs w:val="20"/>
        </w:rPr>
        <w:t xml:space="preserve"> Black, American Indian/Alaska Native, Hispanic, and </w:t>
      </w:r>
      <w:ins w:id="323" w:author="Gabriella Meltzer" w:date="2024-02-17T16:01:00Z">
        <w:r w:rsidR="00B31CA3">
          <w:rPr>
            <w:rFonts w:ascii="Arial" w:hAnsi="Arial" w:cs="Arial"/>
            <w:color w:val="000000"/>
            <w:sz w:val="20"/>
            <w:szCs w:val="20"/>
          </w:rPr>
          <w:t xml:space="preserve">who are </w:t>
        </w:r>
      </w:ins>
      <w:del w:id="324" w:author="Gabriella Meltzer" w:date="2024-02-17T16:00:00Z">
        <w:r w:rsidDel="00B31CA3">
          <w:rPr>
            <w:rFonts w:ascii="Arial" w:hAnsi="Arial" w:cs="Arial"/>
            <w:color w:val="000000"/>
            <w:sz w:val="20"/>
            <w:szCs w:val="20"/>
          </w:rPr>
          <w:delText>economically disadvantaged</w:delText>
        </w:r>
      </w:del>
      <w:ins w:id="325" w:author="Gabriella Meltzer" w:date="2024-02-17T16:00:00Z">
        <w:r w:rsidR="00B31CA3">
          <w:rPr>
            <w:rFonts w:ascii="Arial" w:hAnsi="Arial" w:cs="Arial"/>
            <w:color w:val="000000"/>
            <w:sz w:val="20"/>
            <w:szCs w:val="20"/>
          </w:rPr>
          <w:t>socioeconomically disempowered</w:t>
        </w:r>
      </w:ins>
      <w:r>
        <w:rPr>
          <w:rFonts w:ascii="Arial" w:hAnsi="Arial" w:cs="Arial"/>
          <w:color w:val="000000"/>
          <w:sz w:val="20"/>
          <w:szCs w:val="20"/>
        </w:rPr>
        <w:t xml:space="preserve"> </w:t>
      </w:r>
      <w:del w:id="326" w:author="Gabriella Meltzer" w:date="2024-02-17T16:01:00Z">
        <w:r w:rsidDel="00B31CA3">
          <w:rPr>
            <w:rFonts w:ascii="Arial" w:hAnsi="Arial" w:cs="Arial"/>
            <w:color w:val="000000"/>
            <w:sz w:val="20"/>
            <w:szCs w:val="20"/>
          </w:rPr>
          <w:delText xml:space="preserve">students </w:delText>
        </w:r>
      </w:del>
      <w:r>
        <w:rPr>
          <w:rFonts w:ascii="Arial" w:hAnsi="Arial" w:cs="Arial"/>
          <w:color w:val="000000"/>
          <w:sz w:val="20"/>
          <w:szCs w:val="20"/>
        </w:rPr>
        <w:t xml:space="preserve">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ins w:id="327" w:author="Jared Fox" w:date="2024-03-11T12:07:00Z">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ins>
      <w:ins w:id="328" w:author="Jared Fox" w:date="2024-03-11T12:08:00Z">
        <w:r w:rsidR="009D5BBA">
          <w:rPr>
            <w:rFonts w:ascii="Arial" w:hAnsi="Arial" w:cs="Arial"/>
            <w:color w:val="000000"/>
            <w:sz w:val="20"/>
            <w:szCs w:val="20"/>
          </w:rPr>
          <w:t>in this direction</w:t>
        </w:r>
      </w:ins>
      <w:r w:rsidR="007727C3">
        <w:rPr>
          <w:rFonts w:ascii="Arial" w:hAnsi="Arial" w:cs="Arial"/>
          <w:color w:val="000000"/>
          <w:sz w:val="20"/>
          <w:szCs w:val="20"/>
        </w:rPr>
        <w:t xml:space="preserve">. </w:t>
      </w:r>
      <w:del w:id="329" w:author="Gabriella Meltzer" w:date="2024-02-17T17:25:00Z">
        <w:r w:rsidR="00B1215E" w:rsidDel="004440F7">
          <w:rPr>
            <w:rFonts w:ascii="Arial" w:hAnsi="Arial" w:cs="Arial"/>
            <w:color w:val="000000"/>
            <w:sz w:val="20"/>
            <w:szCs w:val="20"/>
          </w:rPr>
          <w:delText xml:space="preserve">These disparities stem </w:delText>
        </w:r>
        <w:r w:rsidR="00A2217E" w:rsidDel="004440F7">
          <w:rPr>
            <w:rFonts w:ascii="Arial" w:hAnsi="Arial" w:cs="Arial"/>
            <w:color w:val="000000"/>
            <w:sz w:val="20"/>
            <w:szCs w:val="20"/>
          </w:rPr>
          <w:delText xml:space="preserve">in large part </w:delText>
        </w:r>
        <w:r w:rsidR="00B1215E" w:rsidDel="004440F7">
          <w:rPr>
            <w:rFonts w:ascii="Arial" w:hAnsi="Arial" w:cs="Arial"/>
            <w:color w:val="000000"/>
            <w:sz w:val="20"/>
            <w:szCs w:val="20"/>
          </w:rPr>
          <w:delText xml:space="preserve">from school segregation and “policies associated with school funding, resource allocations, and tracking [that] leave minority students with fewer and lower-quality books, curriculum materials, </w:delText>
        </w:r>
        <w:r w:rsidR="00B1215E" w:rsidDel="004440F7">
          <w:rPr>
            <w:rFonts w:ascii="Arial" w:hAnsi="Arial" w:cs="Arial"/>
            <w:color w:val="000000"/>
            <w:sz w:val="20"/>
            <w:szCs w:val="20"/>
          </w:rPr>
          <w:lastRenderedPageBreak/>
          <w:delText xml:space="preserve">laboratories, and computers; significantly larger class sizes; less qualified and experienced teachers; and less access to high-quality curriculum” </w:delText>
        </w:r>
        <w:r w:rsidR="00B1215E" w:rsidDel="004440F7">
          <w:rPr>
            <w:rFonts w:ascii="Arial" w:hAnsi="Arial" w:cs="Arial"/>
            <w:color w:val="000000"/>
            <w:sz w:val="20"/>
            <w:szCs w:val="20"/>
          </w:rPr>
          <w:fldChar w:fldCharType="begin"/>
        </w:r>
        <w:r w:rsidR="00225387" w:rsidDel="004440F7">
          <w:rPr>
            <w:rFonts w:ascii="Arial" w:hAnsi="Arial" w:cs="Arial"/>
            <w:color w:val="000000"/>
            <w:sz w:val="20"/>
            <w:szCs w:val="20"/>
          </w:rPr>
          <w:del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delInstrText>
        </w:r>
        <w:r w:rsidR="00B1215E" w:rsidDel="004440F7">
          <w:rPr>
            <w:rFonts w:ascii="Arial" w:hAnsi="Arial" w:cs="Arial"/>
            <w:color w:val="000000"/>
            <w:sz w:val="20"/>
            <w:szCs w:val="20"/>
          </w:rPr>
          <w:fldChar w:fldCharType="separate"/>
        </w:r>
        <w:r w:rsidR="00225387" w:rsidDel="004440F7">
          <w:rPr>
            <w:rFonts w:ascii="Arial" w:hAnsi="Arial" w:cs="Arial"/>
            <w:noProof/>
            <w:color w:val="000000"/>
            <w:sz w:val="20"/>
            <w:szCs w:val="20"/>
          </w:rPr>
          <w:delText>(34)</w:delText>
        </w:r>
        <w:r w:rsidR="00B1215E" w:rsidDel="004440F7">
          <w:rPr>
            <w:rFonts w:ascii="Arial" w:hAnsi="Arial" w:cs="Arial"/>
            <w:color w:val="000000"/>
            <w:sz w:val="20"/>
            <w:szCs w:val="20"/>
          </w:rPr>
          <w:fldChar w:fldCharType="end"/>
        </w:r>
        <w:r w:rsidR="00B1215E" w:rsidDel="004440F7">
          <w:rPr>
            <w:rFonts w:ascii="Arial" w:hAnsi="Arial" w:cs="Arial"/>
            <w:color w:val="000000"/>
            <w:sz w:val="20"/>
            <w:szCs w:val="20"/>
          </w:rPr>
          <w:delText xml:space="preserve">. </w:delText>
        </w:r>
      </w:del>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ins w:id="330" w:author="Gabriella Meltzer" w:date="2024-02-17T16:01:00Z">
        <w:r w:rsidR="00B31CA3">
          <w:rPr>
            <w:rFonts w:ascii="Arial" w:hAnsi="Arial" w:cs="Arial"/>
            <w:color w:val="000000"/>
            <w:sz w:val="20"/>
            <w:szCs w:val="20"/>
          </w:rPr>
          <w:t xml:space="preserve">students racialized as </w:t>
        </w:r>
      </w:ins>
      <w:r w:rsidR="00C47FDC">
        <w:rPr>
          <w:rFonts w:ascii="Arial" w:hAnsi="Arial" w:cs="Arial"/>
          <w:color w:val="000000"/>
          <w:sz w:val="20"/>
          <w:szCs w:val="20"/>
        </w:rPr>
        <w:t xml:space="preserve">Asian </w:t>
      </w:r>
      <w:del w:id="331" w:author="Gabriella Meltzer" w:date="2024-02-17T16:01:00Z">
        <w:r w:rsidR="00C47FDC" w:rsidDel="00B31CA3">
          <w:rPr>
            <w:rFonts w:ascii="Arial" w:hAnsi="Arial" w:cs="Arial"/>
            <w:color w:val="000000"/>
            <w:sz w:val="20"/>
            <w:szCs w:val="20"/>
          </w:rPr>
          <w:delText xml:space="preserve">students </w:delText>
        </w:r>
      </w:del>
      <w:r w:rsidR="00C47FDC">
        <w:rPr>
          <w:rFonts w:ascii="Arial" w:hAnsi="Arial" w:cs="Arial"/>
          <w:color w:val="000000"/>
          <w:sz w:val="20"/>
          <w:szCs w:val="20"/>
        </w:rPr>
        <w:t xml:space="preserve">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del w:id="332" w:author="Jared Fox" w:date="2024-03-11T11:45:00Z">
        <w:r w:rsidR="003D0FB5" w:rsidDel="00824040">
          <w:rPr>
            <w:rFonts w:ascii="Arial" w:hAnsi="Arial" w:cs="Arial"/>
            <w:color w:val="000000"/>
            <w:sz w:val="20"/>
            <w:szCs w:val="20"/>
          </w:rPr>
          <w:delText xml:space="preserve">they have </w:delText>
        </w:r>
        <w:r w:rsidR="003B2DDA" w:rsidDel="00824040">
          <w:rPr>
            <w:rFonts w:ascii="Arial" w:hAnsi="Arial" w:cs="Arial"/>
            <w:color w:val="000000"/>
            <w:sz w:val="20"/>
            <w:szCs w:val="20"/>
          </w:rPr>
          <w:delText>more</w:delText>
        </w:r>
        <w:r w:rsidR="003D0FB5" w:rsidDel="00824040">
          <w:rPr>
            <w:rFonts w:ascii="Arial" w:hAnsi="Arial" w:cs="Arial"/>
            <w:color w:val="000000"/>
            <w:sz w:val="20"/>
            <w:szCs w:val="20"/>
          </w:rPr>
          <w:delText xml:space="preserve"> resources available to invest in diagnostic assessment and individual education </w:delText>
        </w:r>
        <w:r w:rsidR="00E824C0" w:rsidDel="00824040">
          <w:rPr>
            <w:rFonts w:ascii="Arial" w:hAnsi="Arial" w:cs="Arial"/>
            <w:color w:val="000000"/>
            <w:sz w:val="20"/>
            <w:szCs w:val="20"/>
          </w:rPr>
          <w:delText>programs</w:delText>
        </w:r>
      </w:del>
      <w:ins w:id="333" w:author="Jared Fox" w:date="2024-03-11T11:48:00Z">
        <w:r w:rsidR="00C01010">
          <w:rPr>
            <w:rFonts w:ascii="Arial" w:hAnsi="Arial" w:cs="Arial"/>
            <w:color w:val="000000"/>
            <w:sz w:val="20"/>
            <w:szCs w:val="20"/>
          </w:rPr>
          <w:t xml:space="preserve"> </w:t>
        </w:r>
      </w:ins>
      <w:ins w:id="334" w:author="Jared Fox" w:date="2024-03-11T11:45:00Z">
        <w:r w:rsidR="00824040">
          <w:rPr>
            <w:rFonts w:ascii="Arial" w:hAnsi="Arial" w:cs="Arial"/>
            <w:color w:val="000000"/>
            <w:sz w:val="20"/>
            <w:szCs w:val="20"/>
          </w:rPr>
          <w:t xml:space="preserve">the </w:t>
        </w:r>
      </w:ins>
      <w:ins w:id="335" w:author="Jared Fox" w:date="2024-03-11T11:47:00Z">
        <w:r w:rsidR="00A93E44">
          <w:rPr>
            <w:rFonts w:ascii="Arial" w:hAnsi="Arial" w:cs="Arial"/>
            <w:color w:val="000000"/>
            <w:sz w:val="20"/>
            <w:szCs w:val="20"/>
          </w:rPr>
          <w:t xml:space="preserve">individual </w:t>
        </w:r>
      </w:ins>
      <w:ins w:id="336" w:author="Jared Fox" w:date="2024-03-11T11:45:00Z">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ins>
      <w:ins w:id="337" w:author="Jared Fox" w:date="2024-03-11T11:47:00Z">
        <w:r w:rsidR="00A93E44">
          <w:rPr>
            <w:rFonts w:ascii="Arial" w:hAnsi="Arial" w:cs="Arial"/>
            <w:color w:val="000000"/>
            <w:sz w:val="20"/>
            <w:szCs w:val="20"/>
          </w:rPr>
          <w:t xml:space="preserve">required </w:t>
        </w:r>
      </w:ins>
      <w:ins w:id="338" w:author="Jared Fox" w:date="2024-03-11T11:48:00Z">
        <w:r w:rsidR="00937BCC">
          <w:rPr>
            <w:rFonts w:ascii="Arial" w:hAnsi="Arial" w:cs="Arial"/>
            <w:color w:val="000000"/>
            <w:sz w:val="20"/>
            <w:szCs w:val="20"/>
          </w:rPr>
          <w:t xml:space="preserve">for this unique cohort </w:t>
        </w:r>
      </w:ins>
      <w:ins w:id="339" w:author="Jared Fox" w:date="2024-03-11T11:45:00Z">
        <w:r w:rsidR="00920965">
          <w:rPr>
            <w:rFonts w:ascii="Arial" w:hAnsi="Arial" w:cs="Arial"/>
            <w:color w:val="000000"/>
            <w:sz w:val="20"/>
            <w:szCs w:val="20"/>
          </w:rPr>
          <w:t>m</w:t>
        </w:r>
      </w:ins>
      <w:ins w:id="340" w:author="Jared Fox" w:date="2024-03-11T11:46:00Z">
        <w:r w:rsidR="00920965">
          <w:rPr>
            <w:rFonts w:ascii="Arial" w:hAnsi="Arial" w:cs="Arial"/>
            <w:color w:val="000000"/>
            <w:sz w:val="20"/>
            <w:szCs w:val="20"/>
          </w:rPr>
          <w:t xml:space="preserve">ay </w:t>
        </w:r>
      </w:ins>
      <w:ins w:id="341" w:author="Jared Fox" w:date="2024-03-11T11:48:00Z">
        <w:r w:rsidR="00C01010">
          <w:rPr>
            <w:rFonts w:ascii="Arial" w:hAnsi="Arial" w:cs="Arial"/>
            <w:color w:val="000000"/>
            <w:sz w:val="20"/>
            <w:szCs w:val="20"/>
          </w:rPr>
          <w:t>help</w:t>
        </w:r>
      </w:ins>
      <w:ins w:id="342" w:author="Jared Fox" w:date="2024-03-11T11:46:00Z">
        <w:r w:rsidR="00920965">
          <w:rPr>
            <w:rFonts w:ascii="Arial" w:hAnsi="Arial" w:cs="Arial"/>
            <w:color w:val="000000"/>
            <w:sz w:val="20"/>
            <w:szCs w:val="20"/>
          </w:rPr>
          <w:t xml:space="preserve"> schools identify and support this particularly vulnerable population</w:t>
        </w:r>
      </w:ins>
      <w:r w:rsidR="00E824C0">
        <w:rPr>
          <w:rFonts w:ascii="Arial" w:hAnsi="Arial" w:cs="Arial"/>
          <w:color w:val="000000"/>
          <w:sz w:val="20"/>
          <w:szCs w:val="20"/>
        </w:rPr>
        <w:t xml:space="preserve">. </w:t>
      </w:r>
      <w:del w:id="343" w:author="Jared Fox" w:date="2024-03-11T11:49:00Z">
        <w:r w:rsidR="00E824C0" w:rsidDel="00440925">
          <w:rPr>
            <w:rFonts w:ascii="Arial" w:hAnsi="Arial" w:cs="Arial"/>
            <w:color w:val="000000"/>
            <w:sz w:val="20"/>
            <w:szCs w:val="20"/>
          </w:rPr>
          <w:delText>A</w:delText>
        </w:r>
        <w:r w:rsidR="00E824C0" w:rsidRPr="00E824C0" w:rsidDel="00440925">
          <w:rPr>
            <w:rFonts w:ascii="Arial" w:hAnsi="Arial" w:cs="Arial"/>
            <w:color w:val="000000"/>
            <w:sz w:val="20"/>
            <w:szCs w:val="20"/>
          </w:rPr>
          <w:delText>s a result</w:delText>
        </w:r>
        <w:r w:rsidR="00E824C0" w:rsidDel="00440925">
          <w:rPr>
            <w:rFonts w:ascii="Arial" w:hAnsi="Arial" w:cs="Arial"/>
            <w:color w:val="000000"/>
            <w:sz w:val="20"/>
            <w:szCs w:val="20"/>
          </w:rPr>
          <w:delText>, they</w:delText>
        </w:r>
        <w:r w:rsidR="00E824C0" w:rsidRPr="00E824C0" w:rsidDel="00440925">
          <w:rPr>
            <w:rFonts w:ascii="Arial" w:hAnsi="Arial" w:cs="Arial"/>
            <w:color w:val="000000"/>
            <w:sz w:val="20"/>
            <w:szCs w:val="20"/>
          </w:rPr>
          <w:delText xml:space="preserve"> are</w:delText>
        </w:r>
      </w:del>
      <w:ins w:id="344" w:author="Jared Fox" w:date="2024-03-11T11:49:00Z">
        <w:r w:rsidR="00440925">
          <w:rPr>
            <w:rFonts w:ascii="Arial" w:hAnsi="Arial" w:cs="Arial"/>
            <w:color w:val="000000"/>
            <w:sz w:val="20"/>
            <w:szCs w:val="20"/>
          </w:rPr>
          <w:t>Indeed,</w:t>
        </w:r>
      </w:ins>
      <w:ins w:id="345" w:author="Jared Fox" w:date="2024-03-11T12:26:00Z">
        <w:r w:rsidR="00111F98">
          <w:rPr>
            <w:rFonts w:ascii="Arial" w:hAnsi="Arial" w:cs="Arial"/>
            <w:color w:val="000000"/>
            <w:sz w:val="20"/>
            <w:szCs w:val="20"/>
          </w:rPr>
          <w:t xml:space="preserve"> the designation of a </w:t>
        </w:r>
      </w:ins>
      <w:ins w:id="346" w:author="Jared Fox" w:date="2024-03-11T12:27:00Z">
        <w:r w:rsidR="00111F98">
          <w:rPr>
            <w:rFonts w:ascii="Arial" w:hAnsi="Arial" w:cs="Arial"/>
            <w:color w:val="000000"/>
            <w:sz w:val="20"/>
            <w:szCs w:val="20"/>
          </w:rPr>
          <w:t>child</w:t>
        </w:r>
      </w:ins>
      <w:ins w:id="347" w:author="Jared Fox" w:date="2024-03-11T12:26:00Z">
        <w:r w:rsidR="00111F98">
          <w:rPr>
            <w:rFonts w:ascii="Arial" w:hAnsi="Arial" w:cs="Arial"/>
            <w:color w:val="000000"/>
            <w:sz w:val="20"/>
            <w:szCs w:val="20"/>
          </w:rPr>
          <w:t xml:space="preserve"> with an</w:t>
        </w:r>
      </w:ins>
      <w:ins w:id="348" w:author="Jared Fox" w:date="2024-03-11T11:49:00Z">
        <w:r w:rsidR="00440925">
          <w:rPr>
            <w:rFonts w:ascii="Arial" w:hAnsi="Arial" w:cs="Arial"/>
            <w:color w:val="000000"/>
            <w:sz w:val="20"/>
            <w:szCs w:val="20"/>
          </w:rPr>
          <w:t xml:space="preserve"> IEP </w:t>
        </w:r>
      </w:ins>
      <w:ins w:id="349" w:author="Jared Fox" w:date="2024-03-11T12:26:00Z">
        <w:r w:rsidR="00111F98">
          <w:rPr>
            <w:rFonts w:ascii="Arial" w:hAnsi="Arial" w:cs="Arial"/>
            <w:color w:val="000000"/>
            <w:sz w:val="20"/>
            <w:szCs w:val="20"/>
          </w:rPr>
          <w:t>can</w:t>
        </w:r>
      </w:ins>
      <w:ins w:id="350" w:author="Jared Fox" w:date="2024-03-11T11:50:00Z">
        <w:r w:rsidR="00A6046A">
          <w:rPr>
            <w:rFonts w:ascii="Arial" w:hAnsi="Arial" w:cs="Arial"/>
            <w:color w:val="000000"/>
            <w:sz w:val="20"/>
            <w:szCs w:val="20"/>
          </w:rPr>
          <w:t xml:space="preserve"> </w:t>
        </w:r>
      </w:ins>
      <w:ins w:id="351" w:author="Jared Fox" w:date="2024-03-11T12:26:00Z">
        <w:r w:rsidR="00111F98">
          <w:rPr>
            <w:rFonts w:ascii="Arial" w:hAnsi="Arial" w:cs="Arial"/>
            <w:color w:val="000000"/>
            <w:sz w:val="20"/>
            <w:szCs w:val="20"/>
          </w:rPr>
          <w:t>be leveraged by</w:t>
        </w:r>
      </w:ins>
      <w:ins w:id="352" w:author="Jared Fox" w:date="2024-03-11T11:50:00Z">
        <w:r w:rsidR="00A6046A">
          <w:rPr>
            <w:rFonts w:ascii="Arial" w:hAnsi="Arial" w:cs="Arial"/>
            <w:color w:val="000000"/>
            <w:sz w:val="20"/>
            <w:szCs w:val="20"/>
          </w:rPr>
          <w:t xml:space="preserve"> schools to </w:t>
        </w:r>
      </w:ins>
      <w:del w:id="353" w:author="Jared Fox" w:date="2024-03-11T12:26:00Z">
        <w:r w:rsidR="00E824C0" w:rsidRPr="00E824C0" w:rsidDel="00111F98">
          <w:rPr>
            <w:rFonts w:ascii="Arial" w:hAnsi="Arial" w:cs="Arial"/>
            <w:color w:val="000000"/>
            <w:sz w:val="20"/>
            <w:szCs w:val="20"/>
          </w:rPr>
          <w:delText xml:space="preserve"> </w:delText>
        </w:r>
      </w:del>
      <w:del w:id="354" w:author="Jared Fox" w:date="2024-03-11T12:28:00Z">
        <w:r w:rsidR="00E824C0" w:rsidRPr="00E824C0" w:rsidDel="005E18C7">
          <w:rPr>
            <w:rFonts w:ascii="Arial" w:hAnsi="Arial" w:cs="Arial"/>
            <w:color w:val="000000"/>
            <w:sz w:val="20"/>
            <w:szCs w:val="20"/>
          </w:rPr>
          <w:delText xml:space="preserve">more readily </w:delText>
        </w:r>
      </w:del>
      <w:del w:id="355" w:author="Jared Fox" w:date="2024-03-11T11:50:00Z">
        <w:r w:rsidR="00E824C0" w:rsidRPr="00E824C0" w:rsidDel="00A6046A">
          <w:rPr>
            <w:rFonts w:ascii="Arial" w:hAnsi="Arial" w:cs="Arial"/>
            <w:color w:val="000000"/>
            <w:sz w:val="20"/>
            <w:szCs w:val="20"/>
          </w:rPr>
          <w:delText xml:space="preserve">able to </w:delText>
        </w:r>
      </w:del>
      <w:r w:rsidR="00E824C0" w:rsidRPr="00E824C0">
        <w:rPr>
          <w:rFonts w:ascii="Arial" w:hAnsi="Arial" w:cs="Arial"/>
          <w:color w:val="000000"/>
          <w:sz w:val="20"/>
          <w:szCs w:val="20"/>
        </w:rPr>
        <w:t>identify</w:t>
      </w:r>
      <w:ins w:id="356" w:author="Jared Fox" w:date="2024-03-11T12:28:00Z">
        <w:r w:rsidR="005E18C7">
          <w:rPr>
            <w:rFonts w:ascii="Arial" w:hAnsi="Arial" w:cs="Arial"/>
            <w:color w:val="000000"/>
            <w:sz w:val="20"/>
            <w:szCs w:val="20"/>
          </w:rPr>
          <w:t xml:space="preserve"> and prioritize</w:t>
        </w:r>
      </w:ins>
      <w:r w:rsidR="00E824C0" w:rsidRPr="00E824C0">
        <w:rPr>
          <w:rFonts w:ascii="Arial" w:hAnsi="Arial" w:cs="Arial"/>
          <w:color w:val="000000"/>
          <w:sz w:val="20"/>
          <w:szCs w:val="20"/>
        </w:rPr>
        <w:t xml:space="preserve"> students most at-risk </w:t>
      </w:r>
      <w:del w:id="357" w:author="Jared Fox" w:date="2024-03-11T11:50:00Z">
        <w:r w:rsidR="00E824C0" w:rsidRPr="00E824C0" w:rsidDel="00E852A4">
          <w:rPr>
            <w:rFonts w:ascii="Arial" w:hAnsi="Arial" w:cs="Arial"/>
            <w:color w:val="000000"/>
            <w:sz w:val="20"/>
            <w:szCs w:val="20"/>
          </w:rPr>
          <w:delText xml:space="preserve">or in </w:delText>
        </w:r>
        <w:r w:rsidR="00E824C0" w:rsidDel="00E852A4">
          <w:rPr>
            <w:rFonts w:ascii="Arial" w:hAnsi="Arial" w:cs="Arial"/>
            <w:color w:val="000000"/>
            <w:sz w:val="20"/>
            <w:szCs w:val="20"/>
          </w:rPr>
          <w:delText>greatest</w:delText>
        </w:r>
        <w:r w:rsidR="00E824C0" w:rsidRPr="00E824C0" w:rsidDel="00E852A4">
          <w:rPr>
            <w:rFonts w:ascii="Arial" w:hAnsi="Arial" w:cs="Arial"/>
            <w:color w:val="000000"/>
            <w:sz w:val="20"/>
            <w:szCs w:val="20"/>
          </w:rPr>
          <w:delText xml:space="preserve"> need </w:delText>
        </w:r>
      </w:del>
      <w:r w:rsidR="00E824C0" w:rsidRPr="00E824C0">
        <w:rPr>
          <w:rFonts w:ascii="Arial" w:hAnsi="Arial" w:cs="Arial"/>
          <w:color w:val="000000"/>
          <w:sz w:val="20"/>
          <w:szCs w:val="20"/>
        </w:rPr>
        <w:t>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del w:id="358" w:author="Jared Fox" w:date="2024-03-11T12:28:00Z">
        <w:r w:rsidR="00E824C0" w:rsidRPr="00E824C0" w:rsidDel="000E50CB">
          <w:rPr>
            <w:rFonts w:ascii="Arial" w:hAnsi="Arial" w:cs="Arial"/>
            <w:color w:val="000000"/>
            <w:sz w:val="20"/>
            <w:szCs w:val="20"/>
          </w:rPr>
          <w:delText xml:space="preserve">provide </w:delText>
        </w:r>
      </w:del>
      <w:ins w:id="359" w:author="Jared Fox" w:date="2024-03-11T12:28:00Z">
        <w:r w:rsidR="000E50CB">
          <w:rPr>
            <w:rFonts w:ascii="Arial" w:hAnsi="Arial" w:cs="Arial"/>
            <w:color w:val="000000"/>
            <w:sz w:val="20"/>
            <w:szCs w:val="20"/>
          </w:rPr>
          <w:t xml:space="preserve">help </w:t>
        </w:r>
      </w:ins>
      <w:ins w:id="360" w:author="Jared Fox" w:date="2024-03-11T12:40:00Z">
        <w:r w:rsidR="00F91202">
          <w:rPr>
            <w:rFonts w:ascii="Arial" w:hAnsi="Arial" w:cs="Arial"/>
            <w:color w:val="000000"/>
            <w:sz w:val="20"/>
            <w:szCs w:val="20"/>
          </w:rPr>
          <w:t xml:space="preserve">to </w:t>
        </w:r>
      </w:ins>
      <w:ins w:id="361" w:author="Jared Fox" w:date="2024-03-11T12:28:00Z">
        <w:r w:rsidR="000E50CB">
          <w:rPr>
            <w:rFonts w:ascii="Arial" w:hAnsi="Arial" w:cs="Arial"/>
            <w:color w:val="000000"/>
            <w:sz w:val="20"/>
            <w:szCs w:val="20"/>
          </w:rPr>
          <w:t xml:space="preserve">ensure </w:t>
        </w:r>
      </w:ins>
      <w:ins w:id="362" w:author="Jared Fox" w:date="2024-03-11T12:29:00Z">
        <w:r w:rsidR="000E50CB">
          <w:rPr>
            <w:rFonts w:ascii="Arial" w:hAnsi="Arial" w:cs="Arial"/>
            <w:color w:val="000000"/>
            <w:sz w:val="20"/>
            <w:szCs w:val="20"/>
          </w:rPr>
          <w:t>they receive</w:t>
        </w:r>
      </w:ins>
      <w:ins w:id="363" w:author="Jared Fox" w:date="2024-03-11T12:40:00Z">
        <w:r w:rsidR="00F91202">
          <w:rPr>
            <w:rFonts w:ascii="Arial" w:hAnsi="Arial" w:cs="Arial"/>
            <w:color w:val="000000"/>
            <w:sz w:val="20"/>
            <w:szCs w:val="20"/>
          </w:rPr>
          <w:t xml:space="preserve"> </w:t>
        </w:r>
      </w:ins>
      <w:del w:id="364" w:author="Jared Fox" w:date="2024-03-11T12:29:00Z">
        <w:r w:rsidR="00E824C0" w:rsidRPr="00E824C0" w:rsidDel="000E50CB">
          <w:rPr>
            <w:rFonts w:ascii="Arial" w:hAnsi="Arial" w:cs="Arial"/>
            <w:color w:val="000000"/>
            <w:sz w:val="20"/>
            <w:szCs w:val="20"/>
          </w:rPr>
          <w:delText xml:space="preserve">them with </w:delText>
        </w:r>
      </w:del>
      <w:r w:rsidR="00E824C0" w:rsidRPr="00E824C0">
        <w:rPr>
          <w:rFonts w:ascii="Arial" w:hAnsi="Arial" w:cs="Arial"/>
          <w:color w:val="000000"/>
          <w:sz w:val="20"/>
          <w:szCs w:val="20"/>
        </w:rPr>
        <w:t xml:space="preserve">necessary </w:t>
      </w:r>
      <w:del w:id="365" w:author="Jared Fox" w:date="2024-03-11T12:29:00Z">
        <w:r w:rsidR="00E824C0" w:rsidRPr="00E824C0" w:rsidDel="000E50CB">
          <w:rPr>
            <w:rFonts w:ascii="Arial" w:hAnsi="Arial" w:cs="Arial"/>
            <w:color w:val="000000"/>
            <w:sz w:val="20"/>
            <w:szCs w:val="20"/>
          </w:rPr>
          <w:delText>resources</w:delText>
        </w:r>
      </w:del>
      <w:ins w:id="366" w:author="Jared Fox" w:date="2024-03-11T12:29:00Z">
        <w:r w:rsidR="000E50CB">
          <w:rPr>
            <w:rFonts w:ascii="Arial" w:hAnsi="Arial" w:cs="Arial"/>
            <w:color w:val="000000"/>
            <w:sz w:val="20"/>
            <w:szCs w:val="20"/>
          </w:rPr>
          <w:t>supports</w:t>
        </w:r>
      </w:ins>
      <w:del w:id="367" w:author="Jared Fox" w:date="2024-03-11T12:28:00Z">
        <w:r w:rsidR="00E824C0" w:rsidRPr="00E824C0" w:rsidDel="005E18C7">
          <w:rPr>
            <w:rFonts w:ascii="Arial" w:hAnsi="Arial" w:cs="Arial"/>
            <w:color w:val="000000"/>
            <w:sz w:val="20"/>
            <w:szCs w:val="20"/>
          </w:rPr>
          <w:delText xml:space="preserve"> and teacher attention</w:delText>
        </w:r>
      </w:del>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9B87B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368"/>
      <w:r w:rsidR="00CB1DBF">
        <w:rPr>
          <w:rFonts w:ascii="Arial" w:hAnsi="Arial" w:cs="Arial"/>
          <w:color w:val="000000"/>
          <w:sz w:val="20"/>
          <w:szCs w:val="20"/>
        </w:rPr>
        <w:t>average</w:t>
      </w:r>
      <w:commentRangeEnd w:id="368"/>
      <w:r w:rsidR="0077548D">
        <w:rPr>
          <w:rStyle w:val="CommentReference"/>
          <w:rFonts w:ascii="Times New Roman" w:eastAsia="Times New Roman" w:hAnsi="Times New Roman" w:cs="Times New Roman"/>
        </w:rPr>
        <w:commentReference w:id="368"/>
      </w:r>
      <w:ins w:id="369" w:author="Jared Fox" w:date="2024-03-11T11:55:00Z">
        <w:r w:rsidR="00406B6C">
          <w:rPr>
            <w:rFonts w:ascii="Arial" w:hAnsi="Arial" w:cs="Arial"/>
            <w:color w:val="000000"/>
            <w:sz w:val="20"/>
            <w:szCs w:val="20"/>
          </w:rPr>
          <w:t xml:space="preserve"> </w:t>
        </w:r>
      </w:ins>
      <w:ins w:id="370" w:author="Jared Fox" w:date="2024-03-11T11:56:00Z">
        <w:r w:rsidR="00B07C6E">
          <w:rPr>
            <w:rFonts w:ascii="Arial" w:hAnsi="Arial" w:cs="Arial"/>
            <w:color w:val="000000"/>
            <w:sz w:val="20"/>
            <w:szCs w:val="20"/>
          </w:rPr>
          <w:t>or teacher-observed</w:t>
        </w:r>
      </w:ins>
      <w:ins w:id="371" w:author="Jared Fox" w:date="2024-03-11T11:55:00Z">
        <w:r w:rsidR="00406B6C">
          <w:rPr>
            <w:rFonts w:ascii="Arial" w:hAnsi="Arial" w:cs="Arial"/>
            <w:color w:val="000000"/>
            <w:sz w:val="20"/>
            <w:szCs w:val="20"/>
          </w:rPr>
          <w:t xml:space="preserve"> qualitative measures</w:t>
        </w:r>
      </w:ins>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372" w:author="Gabriella Meltzer" w:date="2023-12-02T15:23:00Z">
        <w:r w:rsidR="00185307">
          <w:rPr>
            <w:rFonts w:ascii="Arial" w:hAnsi="Arial" w:cs="Arial"/>
            <w:color w:val="000000"/>
            <w:sz w:val="20"/>
            <w:szCs w:val="20"/>
          </w:rPr>
          <w:t>Second, potentially salient covariates on the grade cohort</w:t>
        </w:r>
      </w:ins>
      <w:ins w:id="373" w:author="Gabriella Meltzer" w:date="2023-12-02T15:25:00Z">
        <w:r w:rsidR="00185307">
          <w:rPr>
            <w:rFonts w:ascii="Arial" w:hAnsi="Arial" w:cs="Arial"/>
            <w:color w:val="000000"/>
            <w:sz w:val="20"/>
            <w:szCs w:val="20"/>
          </w:rPr>
          <w:t xml:space="preserve"> </w:t>
        </w:r>
      </w:ins>
      <w:ins w:id="374" w:author="Gabriella Meltzer" w:date="2023-12-02T15:23:00Z">
        <w:r w:rsidR="00185307">
          <w:rPr>
            <w:rFonts w:ascii="Arial" w:hAnsi="Arial" w:cs="Arial"/>
            <w:color w:val="000000"/>
            <w:sz w:val="20"/>
            <w:szCs w:val="20"/>
          </w:rPr>
          <w:t>and county</w:t>
        </w:r>
      </w:ins>
      <w:ins w:id="375" w:author="Gabriella Meltzer" w:date="2023-12-02T15:25:00Z">
        <w:r w:rsidR="00185307">
          <w:rPr>
            <w:rFonts w:ascii="Arial" w:hAnsi="Arial" w:cs="Arial"/>
            <w:color w:val="000000"/>
            <w:sz w:val="20"/>
            <w:szCs w:val="20"/>
          </w:rPr>
          <w:t xml:space="preserve"> </w:t>
        </w:r>
      </w:ins>
      <w:ins w:id="376" w:author="Gabriella Meltzer" w:date="2023-12-02T15:31:00Z">
        <w:r w:rsidR="00185307">
          <w:rPr>
            <w:rFonts w:ascii="Arial" w:hAnsi="Arial" w:cs="Arial"/>
            <w:color w:val="000000"/>
            <w:sz w:val="20"/>
            <w:szCs w:val="20"/>
          </w:rPr>
          <w:t xml:space="preserve">levels </w:t>
        </w:r>
      </w:ins>
      <w:ins w:id="377" w:author="Gabriella Meltzer" w:date="2023-12-02T15:25:00Z">
        <w:r w:rsidR="00185307">
          <w:rPr>
            <w:rFonts w:ascii="Arial" w:hAnsi="Arial" w:cs="Arial"/>
            <w:color w:val="000000"/>
            <w:sz w:val="20"/>
            <w:szCs w:val="20"/>
          </w:rPr>
          <w:t xml:space="preserve">were not available in the SEDA dataset, including </w:t>
        </w:r>
      </w:ins>
      <w:ins w:id="378" w:author="Gabriella Meltzer" w:date="2024-02-17T17:34:00Z">
        <w:r w:rsidR="00B92FED">
          <w:rPr>
            <w:rFonts w:ascii="Arial" w:hAnsi="Arial" w:cs="Arial"/>
            <w:color w:val="000000"/>
            <w:sz w:val="20"/>
            <w:szCs w:val="20"/>
          </w:rPr>
          <w:t>grade</w:t>
        </w:r>
      </w:ins>
      <w:ins w:id="379" w:author="Gabriella Meltzer" w:date="2024-02-17T18:15:00Z">
        <w:r w:rsidR="006F1F28">
          <w:rPr>
            <w:rFonts w:ascii="Arial" w:hAnsi="Arial" w:cs="Arial"/>
            <w:color w:val="000000"/>
            <w:sz w:val="20"/>
            <w:szCs w:val="20"/>
          </w:rPr>
          <w:t xml:space="preserve"> </w:t>
        </w:r>
      </w:ins>
      <w:ins w:id="380" w:author="Gabriella Meltzer" w:date="2024-02-17T17:34:00Z">
        <w:r w:rsidR="00B92FED">
          <w:rPr>
            <w:rFonts w:ascii="Arial" w:hAnsi="Arial" w:cs="Arial"/>
            <w:color w:val="000000"/>
            <w:sz w:val="20"/>
            <w:szCs w:val="20"/>
          </w:rPr>
          <w:t>cohort</w:t>
        </w:r>
      </w:ins>
      <w:ins w:id="381" w:author="Gabriella Meltzer" w:date="2023-12-02T15:25:00Z">
        <w:r w:rsidR="00185307">
          <w:rPr>
            <w:rFonts w:ascii="Arial" w:hAnsi="Arial" w:cs="Arial"/>
            <w:color w:val="000000"/>
            <w:sz w:val="20"/>
            <w:szCs w:val="20"/>
          </w:rPr>
          <w:t xml:space="preserve"> gender composit</w:t>
        </w:r>
      </w:ins>
      <w:ins w:id="382" w:author="Gabriella Meltzer" w:date="2023-12-02T15:26:00Z">
        <w:r w:rsidR="00185307">
          <w:rPr>
            <w:rFonts w:ascii="Arial" w:hAnsi="Arial" w:cs="Arial"/>
            <w:color w:val="000000"/>
            <w:sz w:val="20"/>
            <w:szCs w:val="20"/>
          </w:rPr>
          <w:t>ion</w:t>
        </w:r>
      </w:ins>
      <w:ins w:id="383" w:author="Gabriella Meltzer" w:date="2023-12-02T16:41:00Z">
        <w:r w:rsidR="00900867">
          <w:rPr>
            <w:rFonts w:ascii="Arial" w:hAnsi="Arial" w:cs="Arial"/>
            <w:color w:val="000000"/>
            <w:sz w:val="20"/>
            <w:szCs w:val="20"/>
          </w:rPr>
          <w:t xml:space="preserve">; </w:t>
        </w:r>
      </w:ins>
      <w:ins w:id="384" w:author="Gabriella Meltzer" w:date="2024-02-17T17:34:00Z">
        <w:r w:rsidR="00B92FED">
          <w:rPr>
            <w:rFonts w:ascii="Arial" w:hAnsi="Arial" w:cs="Arial"/>
            <w:color w:val="000000"/>
            <w:sz w:val="20"/>
            <w:szCs w:val="20"/>
          </w:rPr>
          <w:t xml:space="preserve">county </w:t>
        </w:r>
      </w:ins>
      <w:ins w:id="385" w:author="Gabriella Meltzer" w:date="2023-12-02T15:31:00Z">
        <w:r w:rsidR="00185307">
          <w:rPr>
            <w:rFonts w:ascii="Arial" w:hAnsi="Arial" w:cs="Arial"/>
            <w:color w:val="000000"/>
            <w:sz w:val="20"/>
            <w:szCs w:val="20"/>
          </w:rPr>
          <w:t>rates of public, private, and charter schools</w:t>
        </w:r>
      </w:ins>
      <w:ins w:id="386" w:author="Gabriella Meltzer" w:date="2023-12-02T16:41:00Z">
        <w:r w:rsidR="00900867">
          <w:rPr>
            <w:rFonts w:ascii="Arial" w:hAnsi="Arial" w:cs="Arial"/>
            <w:color w:val="000000"/>
            <w:sz w:val="20"/>
            <w:szCs w:val="20"/>
          </w:rPr>
          <w:t xml:space="preserve">; or </w:t>
        </w:r>
      </w:ins>
      <w:ins w:id="387" w:author="Gabriella Meltzer" w:date="2023-12-02T16:42:00Z">
        <w:r w:rsidR="00900867">
          <w:rPr>
            <w:rFonts w:ascii="Arial" w:hAnsi="Arial" w:cs="Arial"/>
            <w:color w:val="000000"/>
            <w:sz w:val="20"/>
            <w:szCs w:val="20"/>
          </w:rPr>
          <w:t>variables pertaining to</w:t>
        </w:r>
      </w:ins>
      <w:ins w:id="388" w:author="Gabriella Meltzer" w:date="2023-12-02T16:43:00Z">
        <w:r w:rsidR="00900867">
          <w:rPr>
            <w:rFonts w:ascii="Arial" w:hAnsi="Arial" w:cs="Arial"/>
            <w:color w:val="000000"/>
            <w:sz w:val="20"/>
            <w:szCs w:val="20"/>
          </w:rPr>
          <w:t xml:space="preserve"> school performance or funding</w:t>
        </w:r>
      </w:ins>
      <w:ins w:id="389" w:author="Gabriella Meltzer" w:date="2023-12-02T15:31:00Z">
        <w:r w:rsidR="00185307">
          <w:rPr>
            <w:rFonts w:ascii="Arial" w:hAnsi="Arial" w:cs="Arial"/>
            <w:color w:val="000000"/>
            <w:sz w:val="20"/>
            <w:szCs w:val="20"/>
          </w:rPr>
          <w:t>.</w:t>
        </w:r>
      </w:ins>
      <w:ins w:id="390" w:author="Gabriella Meltzer" w:date="2023-12-02T15:26:00Z">
        <w:r w:rsidR="00185307">
          <w:rPr>
            <w:rFonts w:ascii="Arial" w:hAnsi="Arial" w:cs="Arial"/>
            <w:color w:val="000000"/>
            <w:sz w:val="20"/>
            <w:szCs w:val="20"/>
          </w:rPr>
          <w:t xml:space="preserve"> </w:t>
        </w:r>
      </w:ins>
      <w:del w:id="391" w:author="Gabriella Meltzer" w:date="2023-12-02T15:31:00Z">
        <w:r w:rsidR="00290354" w:rsidDel="00185307">
          <w:rPr>
            <w:rFonts w:ascii="Arial" w:hAnsi="Arial" w:cs="Arial"/>
            <w:color w:val="000000"/>
            <w:sz w:val="20"/>
            <w:szCs w:val="20"/>
          </w:rPr>
          <w:delText>Second</w:delText>
        </w:r>
      </w:del>
      <w:ins w:id="392"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ins w:id="393" w:author="Gabriella Meltzer" w:date="2024-02-17T17:35:00Z">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ins>
      <w:del w:id="394" w:author="Gabriella Meltzer" w:date="2023-12-02T15:31:00Z">
        <w:r w:rsidR="0023473B" w:rsidDel="00185307">
          <w:rPr>
            <w:rFonts w:ascii="Arial" w:hAnsi="Arial" w:cs="Arial"/>
            <w:color w:val="000000"/>
            <w:sz w:val="20"/>
            <w:szCs w:val="20"/>
          </w:rPr>
          <w:delText>Third</w:delText>
        </w:r>
      </w:del>
      <w:del w:id="395" w:author="Gabriella Meltzer" w:date="2024-02-17T17:42:00Z">
        <w:r w:rsidR="0023473B" w:rsidDel="00B92FED">
          <w:rPr>
            <w:rFonts w:ascii="Arial" w:hAnsi="Arial" w:cs="Arial"/>
            <w:color w:val="000000"/>
            <w:sz w:val="20"/>
            <w:szCs w:val="20"/>
          </w:rPr>
          <w:delText xml:space="preserve">, our difference-in-difference approach </w:delText>
        </w:r>
        <w:commentRangeStart w:id="396"/>
        <w:commentRangeStart w:id="397"/>
        <w:r w:rsidR="0023473B" w:rsidDel="00B92FED">
          <w:rPr>
            <w:rFonts w:ascii="Arial" w:hAnsi="Arial" w:cs="Arial"/>
            <w:color w:val="000000"/>
            <w:sz w:val="20"/>
            <w:szCs w:val="20"/>
          </w:rPr>
          <w:delText xml:space="preserve">does not account </w:delText>
        </w:r>
        <w:commentRangeEnd w:id="396"/>
        <w:r w:rsidR="001B5B82" w:rsidDel="00B92FED">
          <w:rPr>
            <w:rStyle w:val="CommentReference"/>
            <w:rFonts w:ascii="Times New Roman" w:eastAsia="Times New Roman" w:hAnsi="Times New Roman" w:cs="Times New Roman"/>
          </w:rPr>
          <w:commentReference w:id="396"/>
        </w:r>
        <w:commentRangeEnd w:id="397"/>
        <w:r w:rsidR="00900867" w:rsidDel="00B92FED">
          <w:rPr>
            <w:rStyle w:val="CommentReference"/>
            <w:rFonts w:ascii="Times New Roman" w:eastAsia="Times New Roman" w:hAnsi="Times New Roman" w:cs="Times New Roman"/>
          </w:rPr>
          <w:commentReference w:id="397"/>
        </w:r>
        <w:r w:rsidR="0023473B" w:rsidDel="00B92FED">
          <w:rPr>
            <w:rFonts w:ascii="Arial" w:hAnsi="Arial" w:cs="Arial"/>
            <w:color w:val="000000"/>
            <w:sz w:val="20"/>
            <w:szCs w:val="20"/>
          </w:rPr>
          <w:delText xml:space="preserve">for the cumulative effects of repeated </w:delText>
        </w:r>
        <w:r w:rsidR="00262044" w:rsidDel="00B92FED">
          <w:rPr>
            <w:rFonts w:ascii="Arial" w:hAnsi="Arial" w:cs="Arial"/>
            <w:color w:val="000000"/>
            <w:sz w:val="20"/>
            <w:szCs w:val="20"/>
          </w:rPr>
          <w:delText>hurricane</w:delText>
        </w:r>
        <w:r w:rsidR="0023473B" w:rsidDel="00B92FED">
          <w:rPr>
            <w:rFonts w:ascii="Arial" w:hAnsi="Arial" w:cs="Arial"/>
            <w:color w:val="000000"/>
            <w:sz w:val="20"/>
            <w:szCs w:val="20"/>
          </w:rPr>
          <w:delText xml:space="preserve"> exposure over the ten-year study period that may have compounding, adverse effects on students’ educational success and school communities’ disaster </w:delText>
        </w:r>
        <w:commentRangeStart w:id="398"/>
        <w:commentRangeStart w:id="399"/>
        <w:r w:rsidR="0023473B" w:rsidDel="00B92FED">
          <w:rPr>
            <w:rFonts w:ascii="Arial" w:hAnsi="Arial" w:cs="Arial"/>
            <w:color w:val="000000"/>
            <w:sz w:val="20"/>
            <w:szCs w:val="20"/>
          </w:rPr>
          <w:delText>recovery</w:delText>
        </w:r>
        <w:r w:rsidR="00AD76C5" w:rsidDel="00B92FED">
          <w:rPr>
            <w:rFonts w:ascii="Arial" w:hAnsi="Arial" w:cs="Arial"/>
            <w:color w:val="000000"/>
            <w:sz w:val="20"/>
            <w:szCs w:val="20"/>
          </w:rPr>
          <w:delText xml:space="preserve"> </w:delText>
        </w:r>
        <w:commentRangeEnd w:id="398"/>
        <w:r w:rsidR="0077548D" w:rsidDel="00B92FED">
          <w:rPr>
            <w:rStyle w:val="CommentReference"/>
            <w:rFonts w:ascii="Times New Roman" w:eastAsia="Times New Roman" w:hAnsi="Times New Roman" w:cs="Times New Roman"/>
          </w:rPr>
          <w:commentReference w:id="398"/>
        </w:r>
        <w:commentRangeEnd w:id="399"/>
        <w:r w:rsidR="001C13FF" w:rsidDel="00B92FED">
          <w:rPr>
            <w:rStyle w:val="CommentReference"/>
            <w:rFonts w:ascii="Times New Roman" w:eastAsia="Times New Roman" w:hAnsi="Times New Roman" w:cs="Times New Roman"/>
          </w:rPr>
          <w:commentReference w:id="399"/>
        </w:r>
        <w:r w:rsidR="00AD76C5" w:rsidDel="00B92FED">
          <w:rPr>
            <w:rFonts w:ascii="Arial" w:hAnsi="Arial" w:cs="Arial"/>
            <w:color w:val="000000"/>
            <w:sz w:val="20"/>
            <w:szCs w:val="20"/>
          </w:rPr>
          <w:fldChar w:fldCharType="begin"/>
        </w:r>
        <w:r w:rsidR="006907C7" w:rsidDel="00B92FED">
          <w:rPr>
            <w:rFonts w:ascii="Arial" w:hAnsi="Arial" w:cs="Arial"/>
            <w:color w:val="000000"/>
            <w:sz w:val="20"/>
            <w:szCs w:val="20"/>
          </w:rPr>
          <w:del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delInstrText>
        </w:r>
        <w:r w:rsidR="00AD76C5" w:rsidDel="00B92FED">
          <w:rPr>
            <w:rFonts w:ascii="Arial" w:hAnsi="Arial" w:cs="Arial"/>
            <w:color w:val="000000"/>
            <w:sz w:val="20"/>
            <w:szCs w:val="20"/>
          </w:rPr>
          <w:fldChar w:fldCharType="separate"/>
        </w:r>
        <w:r w:rsidR="006907C7" w:rsidDel="00B92FED">
          <w:rPr>
            <w:rFonts w:ascii="Arial" w:hAnsi="Arial" w:cs="Arial"/>
            <w:noProof/>
            <w:color w:val="000000"/>
            <w:sz w:val="20"/>
            <w:szCs w:val="20"/>
          </w:rPr>
          <w:delText>(39)</w:delText>
        </w:r>
        <w:r w:rsidR="00AD76C5" w:rsidDel="00B92FED">
          <w:rPr>
            <w:rFonts w:ascii="Arial" w:hAnsi="Arial" w:cs="Arial"/>
            <w:color w:val="000000"/>
            <w:sz w:val="20"/>
            <w:szCs w:val="20"/>
          </w:rPr>
          <w:fldChar w:fldCharType="end"/>
        </w:r>
        <w:r w:rsidR="0023473B" w:rsidDel="00B92FED">
          <w:rPr>
            <w:rFonts w:ascii="Arial" w:hAnsi="Arial" w:cs="Arial"/>
            <w:color w:val="000000"/>
            <w:sz w:val="20"/>
            <w:szCs w:val="20"/>
          </w:rPr>
          <w:delText>.</w:delText>
        </w:r>
      </w:del>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735C21B"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del w:id="400" w:author="Gabriella Meltzer" w:date="2024-02-17T17:44:00Z">
        <w:r w:rsidDel="0012451C">
          <w:rPr>
            <w:rFonts w:ascii="Arial" w:hAnsi="Arial" w:cs="Arial"/>
            <w:color w:val="000000"/>
            <w:sz w:val="20"/>
            <w:szCs w:val="20"/>
          </w:rPr>
          <w:delText xml:space="preserve">the </w:delText>
        </w:r>
      </w:del>
      <w:r w:rsidR="00E27608">
        <w:rPr>
          <w:rFonts w:ascii="Arial" w:hAnsi="Arial" w:cs="Arial"/>
          <w:color w:val="000000"/>
          <w:sz w:val="20"/>
          <w:szCs w:val="20"/>
        </w:rPr>
        <w:t xml:space="preserve">educational </w:t>
      </w:r>
      <w:del w:id="401" w:author="Gabriella Meltzer" w:date="2024-02-17T17:44:00Z">
        <w:r w:rsidR="004D6464" w:rsidDel="0012451C">
          <w:rPr>
            <w:rFonts w:ascii="Arial" w:hAnsi="Arial" w:cs="Arial"/>
            <w:color w:val="000000"/>
            <w:sz w:val="20"/>
            <w:szCs w:val="20"/>
          </w:rPr>
          <w:delText xml:space="preserve">associations </w:delText>
        </w:r>
      </w:del>
      <w:ins w:id="402" w:author="Gabriella Meltzer" w:date="2024-02-17T17:44:00Z">
        <w:r w:rsidR="0012451C">
          <w:rPr>
            <w:rFonts w:ascii="Arial" w:hAnsi="Arial" w:cs="Arial"/>
            <w:color w:val="000000"/>
            <w:sz w:val="20"/>
            <w:szCs w:val="20"/>
          </w:rPr>
          <w:t xml:space="preserve">outcomes associated with </w:t>
        </w:r>
      </w:ins>
      <w:del w:id="403" w:author="Gabriella Meltzer" w:date="2024-02-17T17:44:00Z">
        <w:r w:rsidDel="0012451C">
          <w:rPr>
            <w:rFonts w:ascii="Arial" w:hAnsi="Arial" w:cs="Arial"/>
            <w:color w:val="000000"/>
            <w:sz w:val="20"/>
            <w:szCs w:val="20"/>
          </w:rPr>
          <w:delText xml:space="preserve">of </w:delText>
        </w:r>
      </w:del>
      <w:r w:rsidR="004D6464">
        <w:rPr>
          <w:rFonts w:ascii="Arial" w:hAnsi="Arial" w:cs="Arial"/>
          <w:color w:val="000000"/>
          <w:sz w:val="20"/>
          <w:szCs w:val="20"/>
        </w:rPr>
        <w:t>hurricane</w:t>
      </w:r>
      <w:ins w:id="404" w:author="Gabriella Meltzer" w:date="2024-02-17T17:44:00Z">
        <w:r w:rsidR="0012451C">
          <w:rPr>
            <w:rFonts w:ascii="Arial" w:hAnsi="Arial" w:cs="Arial"/>
            <w:color w:val="000000"/>
            <w:sz w:val="20"/>
            <w:szCs w:val="20"/>
          </w:rPr>
          <w:t xml:space="preserve"> exposure</w:t>
        </w:r>
      </w:ins>
      <w:del w:id="405" w:author="Gabriella Meltzer" w:date="2024-02-17T17:44:00Z">
        <w:r w:rsidR="004D6464" w:rsidDel="0012451C">
          <w:rPr>
            <w:rFonts w:ascii="Arial" w:hAnsi="Arial" w:cs="Arial"/>
            <w:color w:val="000000"/>
            <w:sz w:val="20"/>
            <w:szCs w:val="20"/>
          </w:rPr>
          <w:delText>s</w:delText>
        </w:r>
      </w:del>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406"/>
      <w:r w:rsidR="000F5B21">
        <w:rPr>
          <w:rFonts w:ascii="Arial" w:hAnsi="Arial" w:cs="Arial"/>
          <w:color w:val="000000"/>
          <w:sz w:val="20"/>
          <w:szCs w:val="20"/>
        </w:rPr>
        <w:t>ographic</w:t>
      </w:r>
      <w:r w:rsidR="00E27608">
        <w:rPr>
          <w:rFonts w:ascii="Arial" w:hAnsi="Arial" w:cs="Arial"/>
          <w:color w:val="000000"/>
          <w:sz w:val="20"/>
          <w:szCs w:val="20"/>
        </w:rPr>
        <w:t xml:space="preserve"> lines</w:t>
      </w:r>
      <w:del w:id="407" w:author="Gabriella Meltzer" w:date="2024-02-17T17:55:00Z">
        <w:r w:rsidR="00AD76C5" w:rsidDel="00C21A05">
          <w:rPr>
            <w:rFonts w:ascii="Arial" w:hAnsi="Arial" w:cs="Arial"/>
            <w:color w:val="000000"/>
            <w:sz w:val="20"/>
            <w:szCs w:val="20"/>
          </w:rPr>
          <w:delText>, placing already disadvantaged students in positions of greater vulnerability to the effects of climate-related disasters</w:delText>
        </w:r>
        <w:commentRangeEnd w:id="406"/>
        <w:r w:rsidR="00E77EAF" w:rsidDel="00C21A05">
          <w:rPr>
            <w:rStyle w:val="CommentReference"/>
            <w:rFonts w:ascii="Times New Roman" w:eastAsia="Times New Roman" w:hAnsi="Times New Roman" w:cs="Times New Roman"/>
          </w:rPr>
          <w:commentReference w:id="406"/>
        </w:r>
      </w:del>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del w:id="408" w:author="Gabriella Meltzer" w:date="2024-02-17T17:55:00Z">
        <w:r w:rsidR="00E27608" w:rsidDel="00C21A05">
          <w:rPr>
            <w:rFonts w:ascii="Arial" w:hAnsi="Arial" w:cs="Arial"/>
            <w:color w:val="000000"/>
            <w:sz w:val="20"/>
            <w:szCs w:val="20"/>
          </w:rPr>
          <w:delText>tropical cyclones</w:delText>
        </w:r>
      </w:del>
      <w:ins w:id="409" w:author="Gabriella Meltzer" w:date="2024-02-17T17:55:00Z">
        <w:r w:rsidR="00C21A05">
          <w:rPr>
            <w:rFonts w:ascii="Arial" w:hAnsi="Arial" w:cs="Arial"/>
            <w:color w:val="000000"/>
            <w:sz w:val="20"/>
            <w:szCs w:val="20"/>
          </w:rPr>
          <w:t>hurricanes</w:t>
        </w:r>
      </w:ins>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ins w:id="410" w:author="Jared Fox" w:date="2024-03-11T11:42:00Z">
        <w:r w:rsidR="00BD3C25">
          <w:rPr>
            <w:rFonts w:ascii="Arial" w:hAnsi="Arial" w:cs="Arial"/>
            <w:color w:val="000000"/>
            <w:sz w:val="20"/>
            <w:szCs w:val="20"/>
          </w:rPr>
          <w:t xml:space="preserve"> </w:t>
        </w:r>
        <w:commentRangeStart w:id="411"/>
        <w:r w:rsidR="00BD3C25">
          <w:rPr>
            <w:rFonts w:ascii="Arial" w:hAnsi="Arial" w:cs="Arial"/>
            <w:color w:val="000000"/>
            <w:sz w:val="20"/>
            <w:szCs w:val="20"/>
          </w:rPr>
          <w:t xml:space="preserve">by focusing on four key aspects </w:t>
        </w:r>
        <w:r w:rsidR="005212B9">
          <w:rPr>
            <w:rFonts w:ascii="Arial" w:hAnsi="Arial" w:cs="Arial"/>
            <w:color w:val="000000"/>
            <w:sz w:val="20"/>
            <w:szCs w:val="20"/>
          </w:rPr>
          <w:t xml:space="preserve">of </w:t>
        </w:r>
      </w:ins>
      <w:ins w:id="412" w:author="Jared Fox" w:date="2024-03-11T11:43:00Z">
        <w:r w:rsidR="005212B9">
          <w:rPr>
            <w:rFonts w:ascii="Arial" w:hAnsi="Arial" w:cs="Arial"/>
            <w:color w:val="000000"/>
            <w:sz w:val="20"/>
            <w:szCs w:val="20"/>
          </w:rPr>
          <w:t>school recovery – emotional, academic, financial, and physical</w:t>
        </w:r>
      </w:ins>
      <w:ins w:id="413" w:author="Jared Fox" w:date="2024-03-11T12:04:00Z">
        <w:r w:rsidR="00662558">
          <w:rPr>
            <w:rFonts w:ascii="Arial" w:hAnsi="Arial" w:cs="Arial"/>
            <w:color w:val="000000"/>
            <w:sz w:val="20"/>
            <w:szCs w:val="20"/>
          </w:rPr>
          <w:t xml:space="preserve"> – detailed by the U.S. Government Accountability Office</w:t>
        </w:r>
      </w:ins>
      <w:r w:rsidR="00E27608">
        <w:rPr>
          <w:rFonts w:ascii="Arial" w:hAnsi="Arial" w:cs="Arial"/>
          <w:color w:val="000000"/>
          <w:sz w:val="20"/>
          <w:szCs w:val="20"/>
        </w:rPr>
        <w:t>.</w:t>
      </w:r>
      <w:del w:id="414" w:author="Gabriella Meltzer" w:date="2024-02-17T18:07:00Z">
        <w:r w:rsidR="00E27608" w:rsidDel="006F1F28">
          <w:rPr>
            <w:rFonts w:ascii="Arial" w:hAnsi="Arial" w:cs="Arial"/>
            <w:color w:val="000000"/>
            <w:sz w:val="20"/>
            <w:szCs w:val="20"/>
          </w:rPr>
          <w:delText xml:space="preserve"> </w:delText>
        </w:r>
      </w:del>
      <w:commentRangeEnd w:id="411"/>
      <w:r w:rsidR="005860C0">
        <w:rPr>
          <w:rStyle w:val="CommentReference"/>
          <w:rFonts w:ascii="Times New Roman" w:eastAsia="Times New Roman" w:hAnsi="Times New Roman" w:cs="Times New Roman"/>
        </w:rPr>
        <w:commentReference w:id="411"/>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The SEDA test </w:t>
      </w:r>
      <w:r w:rsidRPr="00A508E1">
        <w:rPr>
          <w:rFonts w:ascii="Arial" w:hAnsi="Arial" w:cs="Arial"/>
          <w:color w:val="000000"/>
          <w:sz w:val="20"/>
          <w:szCs w:val="20"/>
        </w:rPr>
        <w:lastRenderedPageBreak/>
        <w:t>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05C948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415" w:author="Gabriella Meltzer" w:date="2023-12-02T19:31:00Z">
        <w:r w:rsidR="00A45D7E">
          <w:rPr>
            <w:rFonts w:ascii="Arial" w:hAnsi="Arial" w:cs="Arial"/>
            <w:color w:val="000000"/>
            <w:sz w:val="20"/>
            <w:szCs w:val="20"/>
          </w:rPr>
          <w:t>whether a county had been exposed to a hurricane in a given year</w:t>
        </w:r>
      </w:ins>
      <w:ins w:id="416" w:author="Gabriella Meltzer" w:date="2024-03-11T16:09:00Z">
        <w:r w:rsidR="00D2213B">
          <w:rPr>
            <w:rFonts w:ascii="Arial" w:hAnsi="Arial" w:cs="Arial"/>
            <w:color w:val="000000"/>
            <w:sz w:val="20"/>
            <w:szCs w:val="20"/>
          </w:rPr>
          <w:t>, after which it was considered exposed for the entire study period</w:t>
        </w:r>
      </w:ins>
      <w:ins w:id="417" w:author="Gabriella Meltzer" w:date="2023-12-02T19:31:00Z">
        <w:r w:rsidR="00A45D7E">
          <w:rPr>
            <w:rFonts w:ascii="Arial" w:hAnsi="Arial" w:cs="Arial"/>
            <w:color w:val="000000"/>
            <w:sz w:val="20"/>
            <w:szCs w:val="20"/>
          </w:rPr>
          <w:t xml:space="preserve">. </w:t>
        </w:r>
      </w:ins>
      <w:del w:id="418" w:author="Gabriella Meltzer" w:date="2023-12-02T19:32:00Z">
        <w:r w:rsidRPr="00A508E1" w:rsidDel="00A45D7E">
          <w:rPr>
            <w:rFonts w:ascii="Arial" w:hAnsi="Arial" w:cs="Arial"/>
            <w:color w:val="000000"/>
            <w:sz w:val="20"/>
            <w:szCs w:val="20"/>
          </w:rPr>
          <w:delText xml:space="preserve">exposures on an annual </w:delText>
        </w:r>
        <w:commentRangeStart w:id="419"/>
        <w:commentRangeStart w:id="420"/>
        <w:commentRangeStart w:id="421"/>
        <w:r w:rsidRPr="00A508E1" w:rsidDel="00A45D7E">
          <w:rPr>
            <w:rFonts w:ascii="Arial" w:hAnsi="Arial" w:cs="Arial"/>
            <w:color w:val="000000"/>
            <w:sz w:val="20"/>
            <w:szCs w:val="20"/>
          </w:rPr>
          <w:delText>basis</w:delText>
        </w:r>
        <w:commentRangeEnd w:id="419"/>
        <w:r w:rsidR="006911D1" w:rsidDel="00A45D7E">
          <w:rPr>
            <w:rStyle w:val="CommentReference"/>
            <w:rFonts w:ascii="Times New Roman" w:eastAsia="Times New Roman" w:hAnsi="Times New Roman" w:cs="Times New Roman"/>
          </w:rPr>
          <w:commentReference w:id="419"/>
        </w:r>
        <w:commentRangeEnd w:id="420"/>
        <w:r w:rsidR="00124D78" w:rsidDel="00A45D7E">
          <w:rPr>
            <w:rStyle w:val="CommentReference"/>
            <w:rFonts w:ascii="Times New Roman" w:eastAsia="Times New Roman" w:hAnsi="Times New Roman" w:cs="Times New Roman"/>
          </w:rPr>
          <w:commentReference w:id="420"/>
        </w:r>
        <w:commentRangeEnd w:id="421"/>
        <w:r w:rsidR="00EC4A31" w:rsidDel="00A45D7E">
          <w:rPr>
            <w:rStyle w:val="CommentReference"/>
            <w:rFonts w:ascii="Times New Roman" w:eastAsia="Times New Roman" w:hAnsi="Times New Roman" w:cs="Times New Roman"/>
          </w:rPr>
          <w:commentReference w:id="421"/>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ins w:id="422" w:author="Gabriella Meltzer" w:date="2024-02-17T18:07:00Z">
        <w:r w:rsidR="006F1F28">
          <w:rPr>
            <w:rFonts w:ascii="Arial" w:hAnsi="Arial" w:cs="Arial"/>
            <w:color w:val="000000"/>
            <w:sz w:val="20"/>
            <w:szCs w:val="20"/>
          </w:rPr>
          <w:t xml:space="preserve"> We lagged hurricane exposure </w:t>
        </w:r>
      </w:ins>
      <w:ins w:id="423" w:author="Gabriella Meltzer" w:date="2024-02-17T18:08:00Z">
        <w:r w:rsidR="006F1F28">
          <w:rPr>
            <w:rFonts w:ascii="Arial" w:hAnsi="Arial" w:cs="Arial"/>
            <w:color w:val="000000"/>
            <w:sz w:val="20"/>
            <w:szCs w:val="20"/>
          </w:rPr>
          <w:t>to measure whether standardized</w:t>
        </w:r>
      </w:ins>
      <w:ins w:id="424" w:author="Gabriella Meltzer" w:date="2024-02-17T18:07:00Z">
        <w:r w:rsidR="006F1F28">
          <w:rPr>
            <w:rFonts w:ascii="Arial" w:hAnsi="Arial" w:cs="Arial"/>
            <w:color w:val="000000"/>
            <w:sz w:val="20"/>
            <w:szCs w:val="20"/>
          </w:rPr>
          <w:t xml:space="preserve"> test scores</w:t>
        </w:r>
      </w:ins>
      <w:ins w:id="425" w:author="Gabriella Meltzer" w:date="2024-02-17T18:08:00Z">
        <w:r w:rsidR="006F1F28">
          <w:rPr>
            <w:rFonts w:ascii="Arial" w:hAnsi="Arial" w:cs="Arial"/>
            <w:color w:val="000000"/>
            <w:sz w:val="20"/>
            <w:szCs w:val="20"/>
          </w:rPr>
          <w:t xml:space="preserve"> based on exams administered in </w:t>
        </w:r>
      </w:ins>
      <w:ins w:id="426" w:author="Gabriella Meltzer" w:date="2024-02-17T18:09:00Z">
        <w:r w:rsidR="006F1F28">
          <w:rPr>
            <w:rFonts w:ascii="Arial" w:hAnsi="Arial" w:cs="Arial"/>
            <w:color w:val="000000"/>
            <w:sz w:val="20"/>
            <w:szCs w:val="20"/>
          </w:rPr>
          <w:t>March to May</w:t>
        </w:r>
      </w:ins>
      <w:ins w:id="427" w:author="Gabriella Meltzer" w:date="2024-02-17T18:08:00Z">
        <w:r w:rsidR="006F1F28">
          <w:rPr>
            <w:rFonts w:ascii="Arial" w:hAnsi="Arial" w:cs="Arial"/>
            <w:color w:val="000000"/>
            <w:sz w:val="20"/>
            <w:szCs w:val="20"/>
          </w:rPr>
          <w:t xml:space="preserve"> of</w:t>
        </w:r>
      </w:ins>
      <w:ins w:id="428" w:author="Gabriella Meltzer" w:date="2024-02-17T18:07:00Z">
        <w:r w:rsidR="006F1F28">
          <w:rPr>
            <w:rFonts w:ascii="Arial" w:hAnsi="Arial" w:cs="Arial"/>
            <w:color w:val="000000"/>
            <w:sz w:val="20"/>
            <w:szCs w:val="20"/>
          </w:rPr>
          <w:t xml:space="preserve"> </w:t>
        </w:r>
      </w:ins>
      <w:ins w:id="429" w:author="Gabriella Meltzer" w:date="2024-02-17T18:08:00Z">
        <w:r w:rsidR="006F1F28">
          <w:rPr>
            <w:rFonts w:ascii="Arial" w:hAnsi="Arial" w:cs="Arial"/>
            <w:color w:val="000000"/>
            <w:sz w:val="20"/>
            <w:szCs w:val="20"/>
          </w:rPr>
          <w:t xml:space="preserve">a given academic year were associated with </w:t>
        </w:r>
      </w:ins>
      <w:ins w:id="430" w:author="Gabriella Meltzer" w:date="2024-02-17T18:09:00Z">
        <w:r w:rsidR="006F1F28">
          <w:rPr>
            <w:rFonts w:ascii="Arial" w:hAnsi="Arial" w:cs="Arial"/>
            <w:color w:val="000000"/>
            <w:sz w:val="20"/>
            <w:szCs w:val="20"/>
          </w:rPr>
          <w:t>storms</w:t>
        </w:r>
      </w:ins>
      <w:ins w:id="431" w:author="Gabriella Meltzer" w:date="2024-02-17T18:08:00Z">
        <w:r w:rsidR="006F1F28">
          <w:rPr>
            <w:rFonts w:ascii="Arial" w:hAnsi="Arial" w:cs="Arial"/>
            <w:color w:val="000000"/>
            <w:sz w:val="20"/>
            <w:szCs w:val="20"/>
          </w:rPr>
          <w:t xml:space="preserve"> that took place </w:t>
        </w:r>
      </w:ins>
      <w:ins w:id="432" w:author="Gabriella Meltzer" w:date="2024-02-17T18:09:00Z">
        <w:r w:rsidR="006F1F28">
          <w:rPr>
            <w:rFonts w:ascii="Arial" w:hAnsi="Arial" w:cs="Arial"/>
            <w:color w:val="000000"/>
            <w:sz w:val="20"/>
            <w:szCs w:val="20"/>
          </w:rPr>
          <w:t>during the</w:t>
        </w:r>
      </w:ins>
      <w:ins w:id="433" w:author="Gabriella Meltzer" w:date="2024-02-17T18:08:00Z">
        <w:r w:rsidR="006F1F28">
          <w:rPr>
            <w:rFonts w:ascii="Arial" w:hAnsi="Arial" w:cs="Arial"/>
            <w:color w:val="000000"/>
            <w:sz w:val="20"/>
            <w:szCs w:val="20"/>
          </w:rPr>
          <w:t xml:space="preserve"> </w:t>
        </w:r>
      </w:ins>
      <w:ins w:id="434" w:author="Gabriella Meltzer" w:date="2024-02-17T18:09:00Z">
        <w:r w:rsidR="006F1F28">
          <w:rPr>
            <w:rFonts w:ascii="Arial" w:hAnsi="Arial" w:cs="Arial"/>
            <w:color w:val="000000"/>
            <w:sz w:val="20"/>
            <w:szCs w:val="20"/>
          </w:rPr>
          <w:t>previous hurricane season of May to September.</w:t>
        </w:r>
      </w:ins>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435"/>
      <w:r w:rsidRPr="00A508E1">
        <w:rPr>
          <w:rFonts w:ascii="Arial" w:hAnsi="Arial" w:cs="Arial"/>
          <w:i/>
          <w:iCs/>
          <w:color w:val="000000"/>
          <w:sz w:val="20"/>
          <w:szCs w:val="20"/>
        </w:rPr>
        <w:t>Covariates</w:t>
      </w:r>
      <w:commentRangeEnd w:id="435"/>
      <w:r w:rsidR="00450394">
        <w:rPr>
          <w:rStyle w:val="CommentReference"/>
          <w:rFonts w:ascii="Times New Roman" w:eastAsia="Times New Roman" w:hAnsi="Times New Roman" w:cs="Times New Roman"/>
        </w:rPr>
        <w:commentReference w:id="435"/>
      </w:r>
    </w:p>
    <w:p w14:paraId="6DC7F223" w14:textId="45B4DF22"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436"/>
      <w:r>
        <w:rPr>
          <w:rFonts w:ascii="Arial" w:hAnsi="Arial" w:cs="Arial"/>
          <w:color w:val="000000"/>
          <w:sz w:val="20"/>
          <w:szCs w:val="20"/>
        </w:rPr>
        <w:t>t</w:t>
      </w:r>
      <w:r w:rsidR="00A508E1" w:rsidRPr="00A508E1">
        <w:rPr>
          <w:rFonts w:ascii="Arial" w:hAnsi="Arial" w:cs="Arial"/>
          <w:color w:val="000000"/>
          <w:sz w:val="20"/>
          <w:szCs w:val="20"/>
        </w:rPr>
        <w:t>ime-varying</w:t>
      </w:r>
      <w:ins w:id="437"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436"/>
      <w:r w:rsidR="006C0CE5">
        <w:rPr>
          <w:rStyle w:val="CommentReference"/>
          <w:rFonts w:ascii="Times New Roman" w:eastAsia="Times New Roman" w:hAnsi="Times New Roman" w:cs="Times New Roman"/>
        </w:rPr>
        <w:commentReference w:id="436"/>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438"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439" w:author="Gabriella Meltzer" w:date="2023-12-02T19:27:00Z">
        <w:r w:rsidR="00A45D7E">
          <w:rPr>
            <w:rFonts w:ascii="Arial" w:hAnsi="Arial" w:cs="Arial"/>
            <w:color w:val="000000"/>
            <w:sz w:val="20"/>
            <w:szCs w:val="20"/>
          </w:rPr>
          <w:t xml:space="preserve">that we considered to be potential confounders </w:t>
        </w:r>
      </w:ins>
      <w:ins w:id="440"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441" w:author="Gabriella Meltzer" w:date="2023-12-02T19:29:00Z">
        <w:r w:rsidR="00A45D7E">
          <w:rPr>
            <w:rFonts w:ascii="Arial" w:hAnsi="Arial" w:cs="Arial"/>
            <w:color w:val="000000"/>
            <w:sz w:val="20"/>
            <w:szCs w:val="20"/>
          </w:rPr>
          <w:t>A grade</w:t>
        </w:r>
      </w:ins>
      <w:ins w:id="442" w:author="Gabriella Meltzer" w:date="2024-02-17T18:15:00Z">
        <w:r w:rsidR="006F1F28">
          <w:rPr>
            <w:rFonts w:ascii="Arial" w:hAnsi="Arial" w:cs="Arial"/>
            <w:color w:val="000000"/>
            <w:sz w:val="20"/>
            <w:szCs w:val="20"/>
          </w:rPr>
          <w:t xml:space="preserve"> </w:t>
        </w:r>
      </w:ins>
      <w:ins w:id="443" w:author="Gabriella Meltzer" w:date="2023-12-02T19:29:00Z">
        <w:r w:rsidR="00A45D7E">
          <w:rPr>
            <w:rFonts w:ascii="Arial" w:hAnsi="Arial" w:cs="Arial"/>
            <w:color w:val="000000"/>
            <w:sz w:val="20"/>
            <w:szCs w:val="20"/>
          </w:rPr>
          <w:t xml:space="preserve">cohort is considered </w:t>
        </w:r>
      </w:ins>
      <w:ins w:id="444" w:author="Gabriella Meltzer" w:date="2024-02-17T18:11:00Z">
        <w:r w:rsidR="006F1F28">
          <w:rPr>
            <w:rFonts w:ascii="Arial" w:hAnsi="Arial" w:cs="Arial"/>
            <w:color w:val="000000"/>
            <w:sz w:val="20"/>
            <w:szCs w:val="20"/>
          </w:rPr>
          <w:t xml:space="preserve">all the </w:t>
        </w:r>
      </w:ins>
      <w:ins w:id="445" w:author="Gabriella Meltzer" w:date="2023-12-02T19:29:00Z">
        <w:r w:rsidR="00A45D7E">
          <w:rPr>
            <w:rFonts w:ascii="Arial" w:hAnsi="Arial" w:cs="Arial"/>
            <w:color w:val="000000"/>
            <w:sz w:val="20"/>
            <w:szCs w:val="20"/>
          </w:rPr>
          <w:t>students in a specific grade</w:t>
        </w:r>
      </w:ins>
      <w:ins w:id="446" w:author="Gabriella Meltzer" w:date="2024-02-17T18:10:00Z">
        <w:r w:rsidR="006F1F28">
          <w:rPr>
            <w:rFonts w:ascii="Arial" w:hAnsi="Arial" w:cs="Arial"/>
            <w:color w:val="000000"/>
            <w:sz w:val="20"/>
            <w:szCs w:val="20"/>
          </w:rPr>
          <w:t xml:space="preserve"> level</w:t>
        </w:r>
      </w:ins>
      <w:ins w:id="447" w:author="Gabriella Meltzer" w:date="2023-12-02T19:29:00Z">
        <w:r w:rsidR="00A45D7E">
          <w:rPr>
            <w:rFonts w:ascii="Arial" w:hAnsi="Arial" w:cs="Arial"/>
            <w:color w:val="000000"/>
            <w:sz w:val="20"/>
            <w:szCs w:val="20"/>
          </w:rPr>
          <w:t xml:space="preserve"> in a given county. </w:t>
        </w:r>
      </w:ins>
      <w:commentRangeStart w:id="448"/>
      <w:r w:rsidR="00A508E1" w:rsidRPr="00A508E1">
        <w:rPr>
          <w:rFonts w:ascii="Arial" w:hAnsi="Arial" w:cs="Arial"/>
          <w:color w:val="000000"/>
          <w:sz w:val="20"/>
          <w:szCs w:val="20"/>
        </w:rPr>
        <w:t>At the grade</w:t>
      </w:r>
      <w:ins w:id="449" w:author="Gabriella Meltzer" w:date="2024-02-17T18:15:00Z">
        <w:r w:rsidR="006F1F28">
          <w:rPr>
            <w:rFonts w:ascii="Arial" w:hAnsi="Arial" w:cs="Arial"/>
            <w:color w:val="000000"/>
            <w:sz w:val="20"/>
            <w:szCs w:val="20"/>
          </w:rPr>
          <w:t xml:space="preserve"> </w:t>
        </w:r>
      </w:ins>
      <w:del w:id="450" w:author="Gabriella Meltzer" w:date="2024-02-17T18:10:00Z">
        <w:r w:rsidR="007A7323" w:rsidDel="006F1F28">
          <w:rPr>
            <w:rFonts w:ascii="Arial" w:hAnsi="Arial" w:cs="Arial"/>
            <w:color w:val="000000"/>
            <w:sz w:val="20"/>
            <w:szCs w:val="20"/>
          </w:rPr>
          <w:delText xml:space="preserve"> </w:delText>
        </w:r>
      </w:del>
      <w:r w:rsidR="00A508E1" w:rsidRPr="00A508E1">
        <w:rPr>
          <w:rFonts w:ascii="Arial" w:hAnsi="Arial" w:cs="Arial"/>
          <w:color w:val="000000"/>
          <w:sz w:val="20"/>
          <w:szCs w:val="20"/>
        </w:rPr>
        <w:t>cohort level</w:t>
      </w:r>
      <w:commentRangeEnd w:id="448"/>
      <w:r w:rsidR="00FD3C30">
        <w:rPr>
          <w:rStyle w:val="CommentReference"/>
          <w:rFonts w:ascii="Times New Roman" w:eastAsia="Times New Roman" w:hAnsi="Times New Roman" w:cs="Times New Roman"/>
        </w:rPr>
        <w:commentReference w:id="448"/>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451"/>
      <w:r w:rsidR="00A508E1" w:rsidRPr="00A508E1">
        <w:rPr>
          <w:rFonts w:ascii="Arial" w:hAnsi="Arial" w:cs="Arial"/>
          <w:color w:val="000000"/>
          <w:sz w:val="20"/>
          <w:szCs w:val="20"/>
        </w:rPr>
        <w:t>.</w:t>
      </w:r>
      <w:commentRangeEnd w:id="451"/>
      <w:r w:rsidR="00BE719D">
        <w:rPr>
          <w:rStyle w:val="CommentReference"/>
          <w:rFonts w:ascii="Times New Roman" w:eastAsia="Times New Roman" w:hAnsi="Times New Roman" w:cs="Times New Roman"/>
        </w:rPr>
        <w:commentReference w:id="451"/>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4B3C7D85"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452"/>
      <w:r w:rsidR="001205C1">
        <w:rPr>
          <w:rFonts w:ascii="Arial" w:hAnsi="Arial" w:cs="Arial"/>
          <w:color w:val="000000"/>
          <w:sz w:val="20"/>
          <w:szCs w:val="20"/>
        </w:rPr>
        <w:t xml:space="preserve">Bayesian formulation </w:t>
      </w:r>
      <w:commentRangeEnd w:id="452"/>
      <w:r w:rsidR="00DC702B">
        <w:rPr>
          <w:rStyle w:val="CommentReference"/>
          <w:rFonts w:ascii="Times New Roman" w:eastAsia="Times New Roman" w:hAnsi="Times New Roman" w:cs="Times New Roman"/>
        </w:rPr>
        <w:commentReference w:id="452"/>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453"/>
      <w:r w:rsidR="006A327D">
        <w:rPr>
          <w:rFonts w:ascii="Arial" w:hAnsi="Arial" w:cs="Arial"/>
          <w:color w:val="000000"/>
          <w:sz w:val="20"/>
          <w:szCs w:val="20"/>
        </w:rPr>
        <w:t xml:space="preserve">state-specific </w:t>
      </w:r>
      <w:commentRangeEnd w:id="453"/>
      <w:r w:rsidR="00A36FE9">
        <w:rPr>
          <w:rStyle w:val="CommentReference"/>
          <w:rFonts w:ascii="Times New Roman" w:eastAsia="Times New Roman" w:hAnsi="Times New Roman" w:cs="Times New Roman"/>
        </w:rPr>
        <w:commentReference w:id="453"/>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454"/>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454"/>
      <w:r w:rsidR="0033112A">
        <w:rPr>
          <w:rStyle w:val="CommentReference"/>
          <w:rFonts w:ascii="Times New Roman" w:eastAsia="Times New Roman" w:hAnsi="Times New Roman" w:cs="Times New Roman"/>
        </w:rPr>
        <w:commentReference w:id="454"/>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ins w:id="455" w:author="Gabriella Meltzer" w:date="2024-02-17T18:15:00Z">
        <w:r w:rsidR="006F1F28">
          <w:rPr>
            <w:rFonts w:ascii="Arial" w:hAnsi="Arial" w:cs="Arial"/>
            <w:color w:val="000000"/>
            <w:sz w:val="20"/>
            <w:szCs w:val="20"/>
          </w:rPr>
          <w:t xml:space="preserve"> </w:t>
        </w:r>
      </w:ins>
      <w:del w:id="456" w:author="Gabriella Meltzer" w:date="2024-02-17T18:13:00Z">
        <w:r w:rsidRPr="00A508E1" w:rsidDel="006F1F28">
          <w:rPr>
            <w:rFonts w:ascii="Arial" w:hAnsi="Arial" w:cs="Arial"/>
            <w:color w:val="000000"/>
            <w:sz w:val="20"/>
            <w:szCs w:val="20"/>
          </w:rPr>
          <w:delText xml:space="preserve"> </w:delText>
        </w:r>
      </w:del>
      <w:r w:rsidRPr="00A508E1">
        <w:rPr>
          <w:rFonts w:ascii="Arial" w:hAnsi="Arial" w:cs="Arial"/>
          <w:color w:val="000000"/>
          <w:sz w:val="20"/>
          <w:szCs w:val="20"/>
        </w:rPr>
        <w:t>cohorts as exposed for the remainder of the study peri</w:t>
      </w:r>
      <w:commentRangeStart w:id="457"/>
      <w:r w:rsidRPr="00A508E1">
        <w:rPr>
          <w:rFonts w:ascii="Arial" w:hAnsi="Arial" w:cs="Arial"/>
          <w:color w:val="000000"/>
          <w:sz w:val="20"/>
          <w:szCs w:val="20"/>
        </w:rPr>
        <w:t>od</w:t>
      </w:r>
      <w:commentRangeEnd w:id="457"/>
      <w:r w:rsidR="000D1DD2">
        <w:rPr>
          <w:rStyle w:val="CommentReference"/>
          <w:rFonts w:ascii="Times New Roman" w:eastAsia="Times New Roman" w:hAnsi="Times New Roman" w:cs="Times New Roman"/>
        </w:rPr>
        <w:commentReference w:id="457"/>
      </w:r>
      <w:r w:rsidRPr="00A508E1">
        <w:rPr>
          <w:rFonts w:ascii="Arial" w:hAnsi="Arial" w:cs="Arial"/>
          <w:color w:val="000000"/>
          <w:sz w:val="20"/>
          <w:szCs w:val="20"/>
        </w:rPr>
        <w:t xml:space="preserve">. </w:t>
      </w:r>
      <w:commentRangeStart w:id="458"/>
      <w:del w:id="459" w:author="Gabriella Meltzer" w:date="2024-02-17T18:13:00Z">
        <w:r w:rsidR="003B3B20" w:rsidDel="006F1F28">
          <w:rPr>
            <w:rFonts w:ascii="Arial" w:hAnsi="Arial" w:cs="Arial"/>
            <w:color w:val="000000"/>
            <w:sz w:val="20"/>
            <w:szCs w:val="20"/>
          </w:rPr>
          <w:delText>A cohort is considered students in a specific grade in a given county</w:delText>
        </w:r>
        <w:commentRangeEnd w:id="458"/>
        <w:r w:rsidR="00081E8D" w:rsidDel="006F1F28">
          <w:rPr>
            <w:rStyle w:val="CommentReference"/>
            <w:rFonts w:ascii="Times New Roman" w:eastAsia="Times New Roman" w:hAnsi="Times New Roman" w:cs="Times New Roman"/>
          </w:rPr>
          <w:commentReference w:id="458"/>
        </w:r>
        <w:r w:rsidR="003B3B20" w:rsidDel="006F1F28">
          <w:rPr>
            <w:rFonts w:ascii="Arial" w:hAnsi="Arial" w:cs="Arial"/>
            <w:color w:val="000000"/>
            <w:sz w:val="20"/>
            <w:szCs w:val="20"/>
          </w:rPr>
          <w:delText xml:space="preserve">. </w:delText>
        </w:r>
      </w:del>
      <w:r w:rsidR="003B3B20">
        <w:rPr>
          <w:rFonts w:ascii="Arial" w:hAnsi="Arial" w:cs="Arial"/>
          <w:color w:val="000000"/>
          <w:sz w:val="20"/>
          <w:szCs w:val="20"/>
        </w:rPr>
        <w:t>The model</w:t>
      </w:r>
      <w:ins w:id="460" w:author="Gabriella Meltzer" w:date="2023-12-02T17:49:00Z">
        <w:r w:rsidR="007058B4">
          <w:rPr>
            <w:rFonts w:ascii="Arial" w:hAnsi="Arial" w:cs="Arial"/>
            <w:color w:val="000000"/>
            <w:sz w:val="20"/>
            <w:szCs w:val="20"/>
          </w:rPr>
          <w:t xml:space="preserve"> met </w:t>
        </w:r>
      </w:ins>
      <w:ins w:id="461" w:author="Gabriella Meltzer" w:date="2023-12-02T17:48:00Z">
        <w:r w:rsidR="007058B4">
          <w:rPr>
            <w:rFonts w:ascii="Arial" w:hAnsi="Arial" w:cs="Arial"/>
            <w:color w:val="000000"/>
            <w:sz w:val="20"/>
            <w:szCs w:val="20"/>
          </w:rPr>
          <w:t>all necessary assumptions and</w:t>
        </w:r>
      </w:ins>
      <w:ins w:id="462" w:author="Gabriella Meltzer" w:date="2023-12-02T17:49:00Z">
        <w:r w:rsidR="007058B4">
          <w:rPr>
            <w:rFonts w:ascii="Arial" w:hAnsi="Arial" w:cs="Arial"/>
            <w:color w:val="000000"/>
            <w:sz w:val="20"/>
            <w:szCs w:val="20"/>
          </w:rPr>
          <w:t xml:space="preserve"> was</w:t>
        </w:r>
      </w:ins>
      <w:del w:id="463"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464" w:author="Gabriella Meltzer" w:date="2023-12-02T17:49:00Z">
        <w:r w:rsidR="007058B4">
          <w:rPr>
            <w:rFonts w:ascii="Arial" w:hAnsi="Arial" w:cs="Arial"/>
            <w:color w:val="000000"/>
            <w:sz w:val="20"/>
            <w:szCs w:val="20"/>
          </w:rPr>
          <w:t>,</w:t>
        </w:r>
      </w:ins>
      <w:del w:id="465"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466"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467"/>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467"/>
      <w:r w:rsidR="001C13FF">
        <w:rPr>
          <w:rStyle w:val="CommentReference"/>
          <w:rFonts w:ascii="Times New Roman" w:eastAsia="Times New Roman" w:hAnsi="Times New Roman" w:cs="Times New Roman"/>
        </w:rPr>
        <w:commentReference w:id="467"/>
      </w:r>
      <w:r>
        <w:rPr>
          <w:rFonts w:ascii="Arial" w:hAnsi="Arial" w:cs="Arial"/>
          <w:color w:val="000000"/>
          <w:sz w:val="20"/>
          <w:szCs w:val="20"/>
        </w:rPr>
        <w:t xml:space="preserve"> = </w:t>
      </w:r>
      <w:r>
        <w:rPr>
          <w:rFonts w:ascii="Arial" w:hAnsi="Arial" w:cs="Arial"/>
          <w:color w:val="000000"/>
          <w:sz w:val="20"/>
          <w:szCs w:val="20"/>
        </w:rPr>
        <w:sym w:font="Symbol" w:char="F062"/>
      </w:r>
      <w:r w:rsidR="00EB23A1">
        <w:rPr>
          <w:rFonts w:ascii="Arial" w:hAnsi="Arial" w:cs="Arial"/>
          <w:color w:val="000000"/>
          <w:sz w:val="20"/>
          <w:szCs w:val="20"/>
          <w:vertAlign w:val="subscript"/>
        </w:rPr>
        <w:t>s</w:t>
      </w:r>
      <w:ins w:id="468" w:author="Gabriella Meltzer" w:date="2023-12-02T17:54:00Z">
        <w:r w:rsidR="007058B4">
          <w:rPr>
            <w:rFonts w:ascii="Arial" w:hAnsi="Arial" w:cs="Arial"/>
            <w:color w:val="000000"/>
            <w:sz w:val="20"/>
            <w:szCs w:val="20"/>
          </w:rPr>
          <w:t>Hurricane</w:t>
        </w:r>
      </w:ins>
      <w:del w:id="469"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r>
        <w:rPr>
          <w:rFonts w:ascii="Arial" w:hAnsi="Arial" w:cs="Arial"/>
          <w:color w:val="000000"/>
          <w:sz w:val="20"/>
          <w:szCs w:val="20"/>
        </w:rPr>
        <w:t xml:space="preserve"> + </w:t>
      </w:r>
      <w:commentRangeStart w:id="470"/>
      <w:r>
        <w:rPr>
          <w:rFonts w:ascii="Arial" w:hAnsi="Arial" w:cs="Arial"/>
          <w:color w:val="000000"/>
          <w:sz w:val="20"/>
          <w:szCs w:val="20"/>
        </w:rPr>
        <w:sym w:font="Symbol" w:char="F0E5"/>
      </w:r>
      <w:r>
        <w:rPr>
          <w:rFonts w:ascii="Arial" w:hAnsi="Arial" w:cs="Arial"/>
          <w:color w:val="000000"/>
          <w:sz w:val="20"/>
          <w:szCs w:val="20"/>
        </w:rPr>
        <w:sym w:font="Symbol" w:char="F062"/>
      </w:r>
      <w:commentRangeEnd w:id="470"/>
      <w:r w:rsidR="0073670F">
        <w:rPr>
          <w:rStyle w:val="CommentReference"/>
          <w:rFonts w:ascii="Times New Roman" w:eastAsia="Times New Roman" w:hAnsi="Times New Roman" w:cs="Times New Roman"/>
        </w:rPr>
        <w:commentReference w:id="470"/>
      </w:r>
      <w:r>
        <w:rPr>
          <w:rFonts w:ascii="Arial" w:hAnsi="Arial" w:cs="Arial"/>
          <w:color w:val="000000"/>
          <w:sz w:val="20"/>
          <w:szCs w:val="20"/>
        </w:rPr>
        <w:t>Covariates</w:t>
      </w:r>
      <w:r w:rsidRPr="003B3B20">
        <w:rPr>
          <w:rFonts w:ascii="Arial" w:hAnsi="Arial" w:cs="Arial"/>
          <w:i/>
          <w:iCs/>
          <w:color w:val="000000"/>
          <w:sz w:val="20"/>
          <w:szCs w:val="20"/>
          <w:vertAlign w:val="subscript"/>
        </w:rPr>
        <w:t>itg</w:t>
      </w:r>
      <w:r>
        <w:rPr>
          <w:rFonts w:ascii="Arial" w:hAnsi="Arial" w:cs="Arial"/>
          <w:color w:val="000000"/>
          <w:sz w:val="20"/>
          <w:szCs w:val="20"/>
        </w:rPr>
        <w:t xml:space="preserve"> + Cohort</w:t>
      </w:r>
      <w:r w:rsidRPr="003B3B20">
        <w:rPr>
          <w:rFonts w:ascii="Arial" w:hAnsi="Arial" w:cs="Arial"/>
          <w:i/>
          <w:iCs/>
          <w:color w:val="000000"/>
          <w:sz w:val="20"/>
          <w:szCs w:val="20"/>
          <w:vertAlign w:val="subscript"/>
        </w:rPr>
        <w:t>ig</w:t>
      </w:r>
      <w:r>
        <w:rPr>
          <w:rFonts w:ascii="Arial" w:hAnsi="Arial" w:cs="Arial"/>
          <w:color w:val="000000"/>
          <w:sz w:val="20"/>
          <w:szCs w:val="20"/>
        </w:rPr>
        <w:t xml:space="preserve"> + </w:t>
      </w:r>
      <w:commentRangeStart w:id="471"/>
      <w:commentRangeStart w:id="472"/>
      <w:r>
        <w:rPr>
          <w:rFonts w:ascii="Arial" w:hAnsi="Arial" w:cs="Arial"/>
          <w:color w:val="000000"/>
          <w:sz w:val="20"/>
          <w:szCs w:val="20"/>
        </w:rPr>
        <w:t>Year</w:t>
      </w:r>
      <w:r w:rsidRPr="003B3B20">
        <w:rPr>
          <w:rFonts w:ascii="Arial" w:hAnsi="Arial" w:cs="Arial"/>
          <w:i/>
          <w:iCs/>
          <w:color w:val="000000"/>
          <w:sz w:val="20"/>
          <w:szCs w:val="20"/>
          <w:vertAlign w:val="subscript"/>
        </w:rPr>
        <w:t>t</w:t>
      </w:r>
      <w:r>
        <w:rPr>
          <w:rFonts w:ascii="Arial" w:hAnsi="Arial" w:cs="Arial"/>
          <w:color w:val="000000"/>
          <w:sz w:val="20"/>
          <w:szCs w:val="20"/>
        </w:rPr>
        <w:t xml:space="preserve"> </w:t>
      </w:r>
      <w:commentRangeEnd w:id="471"/>
      <w:r w:rsidR="00A94406">
        <w:rPr>
          <w:rStyle w:val="CommentReference"/>
          <w:rFonts w:ascii="Times New Roman" w:eastAsia="Times New Roman" w:hAnsi="Times New Roman" w:cs="Times New Roman"/>
        </w:rPr>
        <w:commentReference w:id="471"/>
      </w:r>
      <w:commentRangeEnd w:id="472"/>
      <w:r w:rsidR="00CF7AE0">
        <w:rPr>
          <w:rStyle w:val="CommentReference"/>
          <w:rFonts w:ascii="Times New Roman" w:eastAsia="Times New Roman" w:hAnsi="Times New Roman" w:cs="Times New Roman"/>
        </w:rPr>
        <w:commentReference w:id="472"/>
      </w:r>
      <w:r>
        <w:rPr>
          <w:rFonts w:ascii="Arial" w:hAnsi="Arial" w:cs="Arial"/>
          <w:color w:val="000000"/>
          <w:sz w:val="20"/>
          <w:szCs w:val="20"/>
        </w:rPr>
        <w:t xml:space="preserve">+ </w:t>
      </w:r>
      <w:r>
        <w:rPr>
          <w:rFonts w:ascii="Arial" w:hAnsi="Arial" w:cs="Arial"/>
          <w:color w:val="000000"/>
          <w:sz w:val="20"/>
          <w:szCs w:val="20"/>
        </w:rPr>
        <w:sym w:font="Symbol" w:char="F065"/>
      </w:r>
      <w:r w:rsidRPr="003B3B20">
        <w:rPr>
          <w:rFonts w:ascii="Arial" w:hAnsi="Arial" w:cs="Arial"/>
          <w:i/>
          <w:iCs/>
          <w:color w:val="000000"/>
          <w:sz w:val="20"/>
          <w:szCs w:val="20"/>
          <w:vertAlign w:val="subscript"/>
        </w:rPr>
        <w:t>itg</w:t>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r w:rsidRPr="003B3B20">
        <w:rPr>
          <w:rFonts w:ascii="Arial" w:hAnsi="Arial" w:cs="Arial"/>
          <w:i/>
          <w:iCs/>
          <w:color w:val="000000"/>
          <w:sz w:val="20"/>
          <w:szCs w:val="20"/>
        </w:rPr>
        <w:t>i</w:t>
      </w:r>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r w:rsidR="007A7323">
        <w:rPr>
          <w:rFonts w:ascii="Arial" w:hAnsi="Arial" w:cs="Arial"/>
          <w:i/>
          <w:iCs/>
          <w:color w:val="000000"/>
          <w:sz w:val="20"/>
          <w:szCs w:val="20"/>
        </w:rPr>
        <w:t>i</w:t>
      </w:r>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ins w:id="473" w:author="Gabriella Meltzer" w:date="2023-12-02T17:54:00Z">
        <w:r w:rsidR="007058B4">
          <w:rPr>
            <w:rFonts w:ascii="Arial" w:hAnsi="Arial" w:cs="Arial"/>
            <w:color w:val="000000"/>
            <w:sz w:val="20"/>
            <w:szCs w:val="20"/>
          </w:rPr>
          <w:t>Hurricane</w:t>
        </w:r>
      </w:ins>
      <w:del w:id="474"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state </w:t>
      </w:r>
      <w:r w:rsidR="007A7323" w:rsidRPr="007A7323">
        <w:rPr>
          <w:rFonts w:ascii="Arial" w:hAnsi="Arial" w:cs="Arial"/>
          <w:i/>
          <w:iCs/>
          <w:color w:val="000000"/>
          <w:sz w:val="20"/>
          <w:szCs w:val="20"/>
        </w:rPr>
        <w:t>s</w:t>
      </w:r>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i</w:t>
      </w:r>
      <w:r w:rsidR="00C47E5C">
        <w:rPr>
          <w:rFonts w:ascii="Arial" w:hAnsi="Arial" w:cs="Arial"/>
          <w:color w:val="000000"/>
          <w:sz w:val="20"/>
          <w:szCs w:val="20"/>
        </w:rPr>
        <w:t>. Covariates</w:t>
      </w:r>
      <w:r w:rsidR="00C47E5C" w:rsidRPr="00C47E5C">
        <w:rPr>
          <w:rFonts w:ascii="Arial" w:hAnsi="Arial" w:cs="Arial"/>
          <w:i/>
          <w:iCs/>
          <w:color w:val="000000"/>
          <w:sz w:val="20"/>
          <w:szCs w:val="20"/>
          <w:vertAlign w:val="subscript"/>
        </w:rPr>
        <w:t>itg</w:t>
      </w:r>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r w:rsidR="00C47E5C" w:rsidRPr="00C47E5C">
        <w:rPr>
          <w:rFonts w:ascii="Arial" w:hAnsi="Arial" w:cs="Arial"/>
          <w:i/>
          <w:iCs/>
          <w:color w:val="000000"/>
          <w:sz w:val="20"/>
          <w:szCs w:val="20"/>
        </w:rPr>
        <w:t xml:space="preserve">i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Cohort</w:t>
      </w:r>
      <w:r w:rsidR="00C47E5C" w:rsidRPr="00C47E5C">
        <w:rPr>
          <w:rFonts w:ascii="Arial" w:hAnsi="Arial" w:cs="Arial"/>
          <w:i/>
          <w:iCs/>
          <w:color w:val="000000"/>
          <w:sz w:val="20"/>
          <w:szCs w:val="20"/>
          <w:vertAlign w:val="subscript"/>
        </w:rPr>
        <w:t>ig</w:t>
      </w:r>
      <w:r w:rsidR="00C47E5C">
        <w:rPr>
          <w:rFonts w:ascii="Arial" w:hAnsi="Arial" w:cs="Arial"/>
          <w:color w:val="000000"/>
          <w:sz w:val="20"/>
          <w:szCs w:val="20"/>
        </w:rPr>
        <w:t xml:space="preserve"> and Year</w:t>
      </w:r>
      <w:r w:rsidR="00C47E5C" w:rsidRPr="00C47E5C">
        <w:rPr>
          <w:rFonts w:ascii="Arial" w:hAnsi="Arial" w:cs="Arial"/>
          <w:i/>
          <w:iCs/>
          <w:color w:val="000000"/>
          <w:sz w:val="20"/>
          <w:szCs w:val="20"/>
          <w:vertAlign w:val="subscript"/>
        </w:rPr>
        <w:t>t</w:t>
      </w:r>
      <w:r w:rsidR="00C47E5C">
        <w:rPr>
          <w:rFonts w:ascii="Arial" w:hAnsi="Arial" w:cs="Arial"/>
          <w:color w:val="000000"/>
          <w:sz w:val="20"/>
          <w:szCs w:val="20"/>
        </w:rPr>
        <w:t xml:space="preserve"> were cohort and year fixed effects, </w:t>
      </w:r>
      <w:ins w:id="475"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476"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477" w:author="Gabriella Meltzer" w:date="2023-12-02T17:54:00Z">
        <w:r w:rsidR="007058B4">
          <w:rPr>
            <w:rFonts w:ascii="Arial" w:hAnsi="Arial" w:cs="Arial"/>
            <w:color w:val="000000"/>
            <w:sz w:val="20"/>
            <w:szCs w:val="20"/>
          </w:rPr>
          <w:t xml:space="preserve"> treatment of hurrican</w:t>
        </w:r>
      </w:ins>
      <w:ins w:id="478" w:author="Gabriella Meltzer" w:date="2023-12-02T17:55:00Z">
        <w:r w:rsidR="007058B4">
          <w:rPr>
            <w:rFonts w:ascii="Arial" w:hAnsi="Arial" w:cs="Arial"/>
            <w:color w:val="000000"/>
            <w:sz w:val="20"/>
            <w:szCs w:val="20"/>
          </w:rPr>
          <w:t>e exposure were random effects,</w:t>
        </w:r>
      </w:ins>
      <w:ins w:id="479"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r w:rsidR="00C47E5C" w:rsidRPr="003B3B20">
        <w:rPr>
          <w:rFonts w:ascii="Arial" w:hAnsi="Arial" w:cs="Arial"/>
          <w:i/>
          <w:iCs/>
          <w:color w:val="000000"/>
          <w:sz w:val="20"/>
          <w:szCs w:val="20"/>
          <w:vertAlign w:val="subscript"/>
        </w:rPr>
        <w:t>itg</w:t>
      </w:r>
      <w:r w:rsidR="00C47E5C">
        <w:rPr>
          <w:rFonts w:ascii="Arial" w:hAnsi="Arial" w:cs="Arial"/>
          <w:color w:val="000000"/>
          <w:sz w:val="20"/>
          <w:szCs w:val="20"/>
        </w:rPr>
        <w:t xml:space="preserve"> was the random </w:t>
      </w:r>
      <w:commentRangeStart w:id="480"/>
      <w:commentRangeStart w:id="481"/>
      <w:commentRangeStart w:id="482"/>
      <w:commentRangeStart w:id="483"/>
      <w:r w:rsidR="00C47E5C">
        <w:rPr>
          <w:rFonts w:ascii="Arial" w:hAnsi="Arial" w:cs="Arial"/>
          <w:color w:val="000000"/>
          <w:sz w:val="20"/>
          <w:szCs w:val="20"/>
        </w:rPr>
        <w:t>error</w:t>
      </w:r>
      <w:commentRangeEnd w:id="480"/>
      <w:r w:rsidR="001D60DE">
        <w:rPr>
          <w:rStyle w:val="CommentReference"/>
          <w:rFonts w:ascii="Times New Roman" w:eastAsia="Times New Roman" w:hAnsi="Times New Roman" w:cs="Times New Roman"/>
        </w:rPr>
        <w:commentReference w:id="480"/>
      </w:r>
      <w:commentRangeEnd w:id="481"/>
      <w:r w:rsidR="007C7537">
        <w:rPr>
          <w:rStyle w:val="CommentReference"/>
          <w:rFonts w:ascii="Times New Roman" w:eastAsia="Times New Roman" w:hAnsi="Times New Roman" w:cs="Times New Roman"/>
        </w:rPr>
        <w:commentReference w:id="481"/>
      </w:r>
      <w:commentRangeEnd w:id="482"/>
      <w:r w:rsidR="00081E8D">
        <w:rPr>
          <w:rStyle w:val="CommentReference"/>
          <w:rFonts w:ascii="Times New Roman" w:eastAsia="Times New Roman" w:hAnsi="Times New Roman" w:cs="Times New Roman"/>
        </w:rPr>
        <w:commentReference w:id="482"/>
      </w:r>
      <w:commentRangeEnd w:id="483"/>
      <w:r w:rsidR="0073670F">
        <w:rPr>
          <w:rStyle w:val="CommentReference"/>
          <w:rFonts w:ascii="Times New Roman" w:eastAsia="Times New Roman" w:hAnsi="Times New Roman" w:cs="Times New Roman"/>
        </w:rPr>
        <w:commentReference w:id="483"/>
      </w:r>
      <w:r w:rsidR="00C47E5C">
        <w:rPr>
          <w:rFonts w:ascii="Arial" w:hAnsi="Arial" w:cs="Arial"/>
          <w:color w:val="000000"/>
          <w:sz w:val="20"/>
          <w:szCs w:val="20"/>
        </w:rPr>
        <w:t>.</w:t>
      </w:r>
      <w:del w:id="484"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r w:rsidR="00850252" w:rsidRPr="004C116D">
        <w:rPr>
          <w:rFonts w:ascii="Arial" w:hAnsi="Arial" w:cs="Arial"/>
          <w:color w:val="000000"/>
          <w:sz w:val="20"/>
          <w:szCs w:val="20"/>
        </w:rPr>
        <w:t>N</w:t>
      </w:r>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485"/>
      <w:commentRangeStart w:id="486"/>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485"/>
      <w:r w:rsidR="00B22E7A">
        <w:rPr>
          <w:rStyle w:val="CommentReference"/>
          <w:rFonts w:ascii="Times New Roman" w:eastAsia="Times New Roman" w:hAnsi="Times New Roman" w:cs="Times New Roman"/>
        </w:rPr>
        <w:commentReference w:id="485"/>
      </w:r>
      <w:commentRangeEnd w:id="486"/>
      <w:r w:rsidR="0073670F">
        <w:rPr>
          <w:rStyle w:val="CommentReference"/>
          <w:rFonts w:ascii="Times New Roman" w:eastAsia="Times New Roman" w:hAnsi="Times New Roman" w:cs="Times New Roman"/>
        </w:rPr>
        <w:commentReference w:id="486"/>
      </w:r>
      <w:r w:rsidR="00E5185B">
        <w:rPr>
          <w:rFonts w:ascii="Arial" w:hAnsi="Arial" w:cs="Arial"/>
          <w:color w:val="000000"/>
          <w:sz w:val="20"/>
          <w:szCs w:val="20"/>
        </w:rPr>
        <w:t>to have</w:t>
      </w:r>
      <w:r w:rsidR="004C116D">
        <w:rPr>
          <w:rFonts w:ascii="Arial" w:hAnsi="Arial" w:cs="Arial"/>
          <w:color w:val="000000"/>
          <w:sz w:val="20"/>
          <w:szCs w:val="20"/>
        </w:rPr>
        <w:t xml:space="preserve"> logGamma(</w:t>
      </w:r>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w:t>
      </w:r>
      <w:r w:rsidR="00E45095">
        <w:rPr>
          <w:rFonts w:ascii="Arial" w:hAnsi="Arial" w:cs="Arial"/>
          <w:color w:val="000000"/>
          <w:sz w:val="20"/>
          <w:szCs w:val="20"/>
        </w:rPr>
        <w:lastRenderedPageBreak/>
        <w:t xml:space="preserve">two-sided 95% credible intervals </w:t>
      </w:r>
      <w:commentRangeStart w:id="487"/>
      <w:r w:rsidR="00E45095">
        <w:rPr>
          <w:rFonts w:ascii="Arial" w:hAnsi="Arial" w:cs="Arial"/>
          <w:color w:val="000000"/>
          <w:sz w:val="20"/>
          <w:szCs w:val="20"/>
        </w:rPr>
        <w:t>that excluded the null</w:t>
      </w:r>
      <w:commentRangeEnd w:id="487"/>
      <w:r w:rsidR="00B22E7A">
        <w:rPr>
          <w:rStyle w:val="CommentReference"/>
          <w:rFonts w:ascii="Times New Roman" w:eastAsia="Times New Roman" w:hAnsi="Times New Roman" w:cs="Times New Roman"/>
        </w:rPr>
        <w:commentReference w:id="487"/>
      </w:r>
      <w:r w:rsidR="00E45095">
        <w:rPr>
          <w:rFonts w:ascii="Arial" w:hAnsi="Arial" w:cs="Arial"/>
          <w:color w:val="000000"/>
          <w:sz w:val="20"/>
          <w:szCs w:val="20"/>
        </w:rPr>
        <w:t xml:space="preserve">. </w:t>
      </w:r>
      <w:commentRangeStart w:id="488"/>
      <w:r w:rsidR="00E45095">
        <w:rPr>
          <w:rFonts w:ascii="Arial" w:hAnsi="Arial" w:cs="Arial"/>
          <w:color w:val="000000"/>
          <w:sz w:val="20"/>
          <w:szCs w:val="20"/>
        </w:rPr>
        <w:t xml:space="preserve">We obtained comparative analyses of effect estimates </w:t>
      </w:r>
      <w:commentRangeEnd w:id="488"/>
      <w:r w:rsidR="00030D0F">
        <w:rPr>
          <w:rStyle w:val="CommentReference"/>
          <w:rFonts w:ascii="Times New Roman" w:eastAsia="Times New Roman" w:hAnsi="Times New Roman" w:cs="Times New Roman"/>
        </w:rPr>
        <w:commentReference w:id="488"/>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3AD1B8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489"/>
      <w:r w:rsidR="0074570B">
        <w:rPr>
          <w:rFonts w:ascii="Arial" w:hAnsi="Arial" w:cs="Arial"/>
          <w:color w:val="000000"/>
          <w:sz w:val="20"/>
          <w:szCs w:val="20"/>
        </w:rPr>
        <w:t>les</w:t>
      </w:r>
      <w:commentRangeEnd w:id="489"/>
      <w:r w:rsidR="00B10506">
        <w:rPr>
          <w:rStyle w:val="CommentReference"/>
          <w:rFonts w:ascii="Times New Roman" w:eastAsia="Times New Roman" w:hAnsi="Times New Roman" w:cs="Times New Roman"/>
        </w:rPr>
        <w:commentReference w:id="489"/>
      </w:r>
      <w:r w:rsidR="0074570B">
        <w:rPr>
          <w:rFonts w:ascii="Arial" w:hAnsi="Arial" w:cs="Arial"/>
          <w:color w:val="000000"/>
          <w:sz w:val="20"/>
          <w:szCs w:val="20"/>
        </w:rPr>
        <w:t xml:space="preserve">, </w:t>
      </w:r>
      <w:commentRangeStart w:id="490"/>
      <w:r w:rsidR="0074570B">
        <w:rPr>
          <w:rFonts w:ascii="Arial" w:hAnsi="Arial" w:cs="Arial"/>
          <w:color w:val="000000"/>
          <w:sz w:val="20"/>
          <w:szCs w:val="20"/>
        </w:rPr>
        <w:t>as well as counties that only experienced one hurricane over the study period</w:t>
      </w:r>
      <w:commentRangeEnd w:id="490"/>
      <w:r w:rsidR="00B10506">
        <w:rPr>
          <w:rStyle w:val="CommentReference"/>
          <w:rFonts w:ascii="Times New Roman" w:eastAsia="Times New Roman" w:hAnsi="Times New Roman" w:cs="Times New Roman"/>
        </w:rPr>
        <w:commentReference w:id="490"/>
      </w:r>
      <w:ins w:id="491" w:author="Gabriella Meltzer" w:date="2024-02-17T18:14:00Z">
        <w:r w:rsidR="006F1F28">
          <w:rPr>
            <w:rFonts w:ascii="Arial" w:hAnsi="Arial" w:cs="Arial"/>
            <w:color w:val="000000"/>
            <w:sz w:val="20"/>
            <w:szCs w:val="20"/>
          </w:rPr>
          <w:t xml:space="preserve"> to account for the potentially cumulative effects of repeated hurricane exposures over the study period</w:t>
        </w:r>
      </w:ins>
      <w:r w:rsidR="0074570B">
        <w:rPr>
          <w:rFonts w:ascii="Arial" w:hAnsi="Arial" w:cs="Arial"/>
          <w:color w:val="000000"/>
          <w:sz w:val="20"/>
          <w:szCs w:val="20"/>
        </w:rPr>
        <w:t xml:space="preserve">. </w:t>
      </w:r>
      <w:commentRangeStart w:id="492"/>
      <w:del w:id="493" w:author="Gabriella Meltzer" w:date="2024-02-16T20:57:00Z">
        <w:r w:rsidR="0074570B" w:rsidDel="00565B0C">
          <w:rPr>
            <w:rFonts w:ascii="Arial" w:hAnsi="Arial" w:cs="Arial"/>
            <w:color w:val="000000"/>
            <w:sz w:val="20"/>
            <w:szCs w:val="20"/>
          </w:rPr>
          <w:delText>We also conducted a</w:delText>
        </w:r>
        <w:r w:rsidR="00E93A08" w:rsidDel="00565B0C">
          <w:rPr>
            <w:rFonts w:ascii="Arial" w:hAnsi="Arial" w:cs="Arial"/>
            <w:color w:val="000000"/>
            <w:sz w:val="20"/>
            <w:szCs w:val="20"/>
          </w:rPr>
          <w:delText xml:space="preserve">n </w:delText>
        </w:r>
        <w:r w:rsidR="0074570B" w:rsidDel="00565B0C">
          <w:rPr>
            <w:rFonts w:ascii="Arial" w:hAnsi="Arial" w:cs="Arial"/>
            <w:color w:val="000000"/>
            <w:sz w:val="20"/>
            <w:szCs w:val="20"/>
          </w:rPr>
          <w:delText xml:space="preserve">analysis using lagged </w:delText>
        </w:r>
        <w:r w:rsidR="00E93A08" w:rsidDel="00565B0C">
          <w:rPr>
            <w:rFonts w:ascii="Arial" w:hAnsi="Arial" w:cs="Arial"/>
            <w:color w:val="000000"/>
            <w:sz w:val="20"/>
            <w:szCs w:val="20"/>
          </w:rPr>
          <w:delText>exposure effects</w:delText>
        </w:r>
        <w:commentRangeEnd w:id="492"/>
        <w:r w:rsidR="00385C7F" w:rsidDel="00565B0C">
          <w:rPr>
            <w:rStyle w:val="CommentReference"/>
            <w:rFonts w:ascii="Times New Roman" w:eastAsia="Times New Roman" w:hAnsi="Times New Roman" w:cs="Times New Roman"/>
          </w:rPr>
          <w:commentReference w:id="492"/>
        </w:r>
        <w:r w:rsidR="0074570B" w:rsidDel="00565B0C">
          <w:rPr>
            <w:rFonts w:ascii="Arial" w:hAnsi="Arial" w:cs="Arial"/>
            <w:color w:val="000000"/>
            <w:sz w:val="20"/>
            <w:szCs w:val="20"/>
          </w:rPr>
          <w:delText xml:space="preserve">. </w:delText>
        </w:r>
      </w:del>
      <w:ins w:id="494" w:author="Gabriella Meltzer" w:date="2023-12-02T16:29:00Z">
        <w:r w:rsidR="005B38AA">
          <w:rPr>
            <w:rFonts w:ascii="Arial" w:hAnsi="Arial" w:cs="Arial"/>
            <w:color w:val="000000"/>
            <w:sz w:val="20"/>
            <w:szCs w:val="20"/>
          </w:rPr>
          <w:t xml:space="preserve">We also conducted sensitivity analyses examining potential moderating effects by </w:t>
        </w:r>
      </w:ins>
      <w:ins w:id="495" w:author="Gabriella Meltzer" w:date="2024-02-15T23:42:00Z">
        <w:r w:rsidR="00AA7C83">
          <w:rPr>
            <w:rFonts w:ascii="Arial" w:hAnsi="Arial" w:cs="Arial"/>
            <w:color w:val="000000"/>
            <w:sz w:val="20"/>
            <w:szCs w:val="20"/>
          </w:rPr>
          <w:t xml:space="preserve">grade level; </w:t>
        </w:r>
      </w:ins>
      <w:ins w:id="496" w:author="Gabriella Meltzer" w:date="2023-12-02T16:29:00Z">
        <w:r w:rsidR="005B38AA">
          <w:rPr>
            <w:rFonts w:ascii="Arial" w:hAnsi="Arial" w:cs="Arial"/>
            <w:color w:val="000000"/>
            <w:sz w:val="20"/>
            <w:szCs w:val="20"/>
          </w:rPr>
          <w:t>grade cohort-level propo</w:t>
        </w:r>
      </w:ins>
      <w:ins w:id="497" w:author="Gabriella Meltzer" w:date="2023-12-02T16:30:00Z">
        <w:r w:rsidR="005B38AA">
          <w:rPr>
            <w:rFonts w:ascii="Arial" w:hAnsi="Arial" w:cs="Arial"/>
            <w:color w:val="000000"/>
            <w:sz w:val="20"/>
            <w:szCs w:val="20"/>
          </w:rPr>
          <w:t>rtion of</w:t>
        </w:r>
      </w:ins>
      <w:ins w:id="498" w:author="Gabriella Meltzer" w:date="2024-02-15T23:42:00Z">
        <w:r w:rsidR="00AA7C83">
          <w:rPr>
            <w:rFonts w:ascii="Arial" w:hAnsi="Arial" w:cs="Arial"/>
            <w:color w:val="000000"/>
            <w:sz w:val="20"/>
            <w:szCs w:val="20"/>
          </w:rPr>
          <w:t xml:space="preserve"> students racialized as</w:t>
        </w:r>
      </w:ins>
      <w:ins w:id="499" w:author="Gabriella Meltzer" w:date="2023-12-02T16:30:00Z">
        <w:r w:rsidR="005B38AA">
          <w:rPr>
            <w:rFonts w:ascii="Arial" w:hAnsi="Arial" w:cs="Arial"/>
            <w:color w:val="000000"/>
            <w:sz w:val="20"/>
            <w:szCs w:val="20"/>
          </w:rPr>
          <w:t xml:space="preserve"> </w:t>
        </w:r>
      </w:ins>
      <w:ins w:id="500" w:author="Gabriella Meltzer" w:date="2023-12-02T16:29:00Z">
        <w:r w:rsidR="005B38AA">
          <w:rPr>
            <w:rFonts w:ascii="Arial" w:hAnsi="Arial" w:cs="Arial"/>
            <w:color w:val="000000"/>
            <w:sz w:val="20"/>
            <w:szCs w:val="20"/>
          </w:rPr>
          <w:t>Black, Hispanic,</w:t>
        </w:r>
      </w:ins>
      <w:ins w:id="501" w:author="Gabriella Meltzer" w:date="2023-12-02T16:30:00Z">
        <w:r w:rsidR="005B38AA">
          <w:rPr>
            <w:rFonts w:ascii="Arial" w:hAnsi="Arial" w:cs="Arial"/>
            <w:color w:val="000000"/>
            <w:sz w:val="20"/>
            <w:szCs w:val="20"/>
          </w:rPr>
          <w:t xml:space="preserve"> and Indigenous</w:t>
        </w:r>
      </w:ins>
      <w:ins w:id="502" w:author="Gabriella Meltzer" w:date="2023-12-02T16:31:00Z">
        <w:r w:rsidR="005B38AA">
          <w:rPr>
            <w:rFonts w:ascii="Arial" w:hAnsi="Arial" w:cs="Arial"/>
            <w:color w:val="000000"/>
            <w:sz w:val="20"/>
            <w:szCs w:val="20"/>
          </w:rPr>
          <w:t xml:space="preserve"> and socioeconomically disempowered</w:t>
        </w:r>
      </w:ins>
      <w:ins w:id="503" w:author="Gabriella Meltzer" w:date="2023-12-02T16:30:00Z">
        <w:r w:rsidR="005B38AA">
          <w:rPr>
            <w:rFonts w:ascii="Arial" w:hAnsi="Arial" w:cs="Arial"/>
            <w:color w:val="000000"/>
            <w:sz w:val="20"/>
            <w:szCs w:val="20"/>
          </w:rPr>
          <w:t xml:space="preserve"> students</w:t>
        </w:r>
      </w:ins>
      <w:ins w:id="504" w:author="Gabriella Meltzer" w:date="2024-02-15T23:42:00Z">
        <w:r w:rsidR="00AA7C83">
          <w:rPr>
            <w:rFonts w:ascii="Arial" w:hAnsi="Arial" w:cs="Arial"/>
            <w:color w:val="000000"/>
            <w:sz w:val="20"/>
            <w:szCs w:val="20"/>
          </w:rPr>
          <w:t>;</w:t>
        </w:r>
      </w:ins>
      <w:ins w:id="505" w:author="Gabriella Meltzer" w:date="2023-12-02T16:31:00Z">
        <w:r w:rsidR="005B38AA">
          <w:rPr>
            <w:rFonts w:ascii="Arial" w:hAnsi="Arial" w:cs="Arial"/>
            <w:color w:val="000000"/>
            <w:sz w:val="20"/>
            <w:szCs w:val="20"/>
          </w:rPr>
          <w:t xml:space="preserve"> </w:t>
        </w:r>
      </w:ins>
      <w:ins w:id="506" w:author="Gabriella Meltzer" w:date="2024-02-15T23:42:00Z">
        <w:r w:rsidR="00AA7C83">
          <w:rPr>
            <w:rFonts w:ascii="Arial" w:hAnsi="Arial" w:cs="Arial"/>
            <w:color w:val="000000"/>
            <w:sz w:val="20"/>
            <w:szCs w:val="20"/>
          </w:rPr>
          <w:t>and</w:t>
        </w:r>
      </w:ins>
      <w:ins w:id="507" w:author="Gabriella Meltzer" w:date="2023-12-02T16:31:00Z">
        <w:r w:rsidR="005B38AA">
          <w:rPr>
            <w:rFonts w:ascii="Arial" w:hAnsi="Arial" w:cs="Arial"/>
            <w:color w:val="000000"/>
            <w:sz w:val="20"/>
            <w:szCs w:val="20"/>
          </w:rPr>
          <w:t xml:space="preserve"> county-level</w:t>
        </w:r>
      </w:ins>
      <w:ins w:id="508" w:author="Gabriella Meltzer" w:date="2024-02-17T18:16:00Z">
        <w:r w:rsidR="006F1F28">
          <w:rPr>
            <w:rFonts w:ascii="Arial" w:hAnsi="Arial" w:cs="Arial"/>
            <w:color w:val="000000"/>
            <w:sz w:val="20"/>
            <w:szCs w:val="20"/>
          </w:rPr>
          <w:t xml:space="preserve"> poverty rates and</w:t>
        </w:r>
      </w:ins>
      <w:ins w:id="509" w:author="Gabriella Meltzer" w:date="2023-12-02T16:31:00Z">
        <w:r w:rsidR="005B38AA">
          <w:rPr>
            <w:rFonts w:ascii="Arial" w:hAnsi="Arial" w:cs="Arial"/>
            <w:color w:val="000000"/>
            <w:sz w:val="20"/>
            <w:szCs w:val="20"/>
          </w:rPr>
          <w:t xml:space="preserve"> proportion of </w:t>
        </w:r>
      </w:ins>
      <w:ins w:id="510"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ins w:id="511" w:author="Gabriella Meltzer" w:date="2024-02-17T18:17:00Z">
        <w:r w:rsidR="00C74220">
          <w:rPr>
            <w:rFonts w:ascii="Arial" w:hAnsi="Arial" w:cs="Arial"/>
            <w:color w:val="000000"/>
            <w:sz w:val="20"/>
            <w:szCs w:val="20"/>
          </w:rPr>
          <w:t>r</w:t>
        </w:r>
      </w:ins>
      <w:commentRangeStart w:id="512"/>
      <w:del w:id="513" w:author="Gabriella Meltzer" w:date="2024-02-17T18:17:00Z">
        <w:r w:rsidR="0098266C" w:rsidDel="00C74220">
          <w:rPr>
            <w:rFonts w:ascii="Arial" w:hAnsi="Arial" w:cs="Arial"/>
            <w:color w:val="000000"/>
            <w:sz w:val="20"/>
            <w:szCs w:val="20"/>
          </w:rPr>
          <w:delText xml:space="preserve">meaningfully different </w:delText>
        </w:r>
        <w:commentRangeEnd w:id="512"/>
        <w:r w:rsidR="007A4509" w:rsidDel="00C74220">
          <w:rPr>
            <w:rStyle w:val="CommentReference"/>
            <w:rFonts w:ascii="Times New Roman" w:eastAsia="Times New Roman" w:hAnsi="Times New Roman" w:cs="Times New Roman"/>
          </w:rPr>
          <w:commentReference w:id="512"/>
        </w:r>
        <w:r w:rsidR="0098266C" w:rsidDel="00C74220">
          <w:rPr>
            <w:rFonts w:ascii="Arial" w:hAnsi="Arial" w:cs="Arial"/>
            <w:color w:val="000000"/>
            <w:sz w:val="20"/>
            <w:szCs w:val="20"/>
          </w:rPr>
          <w:delText>r</w:delText>
        </w:r>
      </w:del>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514"/>
      <w:r w:rsidR="0098266C">
        <w:rPr>
          <w:rFonts w:ascii="Arial" w:hAnsi="Arial" w:cs="Arial"/>
          <w:color w:val="000000"/>
          <w:sz w:val="20"/>
          <w:szCs w:val="20"/>
        </w:rPr>
        <w:t>model.</w:t>
      </w:r>
      <w:commentRangeEnd w:id="514"/>
      <w:r w:rsidR="00001889">
        <w:rPr>
          <w:rStyle w:val="CommentReference"/>
          <w:rFonts w:ascii="Times New Roman" w:eastAsia="Times New Roman" w:hAnsi="Times New Roman" w:cs="Times New Roman"/>
        </w:rPr>
        <w:commentReference w:id="514"/>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515"/>
      <w:r w:rsidRPr="00F649EE">
        <w:rPr>
          <w:rFonts w:ascii="Arial" w:hAnsi="Arial" w:cs="Arial"/>
          <w:b/>
          <w:color w:val="000000"/>
          <w:sz w:val="20"/>
          <w:szCs w:val="20"/>
        </w:rPr>
        <w:t>Acknowledgments</w:t>
      </w:r>
      <w:commentRangeEnd w:id="515"/>
      <w:r w:rsidR="00E95B0F">
        <w:rPr>
          <w:rStyle w:val="CommentReference"/>
          <w:rFonts w:ascii="Times New Roman" w:eastAsia="Times New Roman" w:hAnsi="Times New Roman" w:cs="Times New Roman"/>
        </w:rPr>
        <w:commentReference w:id="515"/>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629875B2"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ins w:id="516" w:author="Gabriella Meltzer" w:date="2024-02-17T18:19:00Z">
        <w:r w:rsidR="00C74220">
          <w:rPr>
            <w:rFonts w:ascii="Arial" w:hAnsi="Arial" w:cs="Arial"/>
            <w:b/>
            <w:color w:val="000000"/>
            <w:sz w:val="20"/>
            <w:szCs w:val="20"/>
          </w:rPr>
          <w:t>.</w:t>
        </w:r>
      </w:ins>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lastRenderedPageBreak/>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6731FA">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6F4A263E"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ins w:id="519" w:author="Gabriella Meltzer" w:date="2024-01-02T16:01:00Z">
        <w:r>
          <w:rPr>
            <w:rFonts w:ascii="Arial" w:hAnsi="Arial" w:cs="Arial"/>
            <w:b/>
            <w:noProof/>
            <w:color w:val="000000"/>
            <w:sz w:val="20"/>
            <w:szCs w:val="20"/>
          </w:rPr>
          <w:lastRenderedPageBreak/>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ins>
      <w:del w:id="520" w:author="Gabriella Meltzer" w:date="2024-01-02T16:00:00Z">
        <w:r w:rsidR="00214938" w:rsidDel="00E515D0">
          <w:rPr>
            <w:rFonts w:ascii="Arial" w:hAnsi="Arial" w:cs="Arial"/>
            <w:b/>
            <w:noProof/>
            <w:color w:val="000000"/>
            <w:sz w:val="20"/>
            <w:szCs w:val="20"/>
          </w:rPr>
          <w:lastRenderedPageBreak/>
          <w:drawing>
            <wp:inline distT="0" distB="0" distL="0" distR="0" wp14:anchorId="01323069" wp14:editId="6EDFE635">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del>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93F3895" w:rsidR="00E6133D" w:rsidRPr="00F649EE" w:rsidDel="00706857" w:rsidRDefault="00E6133D" w:rsidP="00E6133D">
      <w:pPr>
        <w:keepNext/>
        <w:pBdr>
          <w:top w:val="nil"/>
          <w:left w:val="nil"/>
          <w:bottom w:val="nil"/>
          <w:right w:val="nil"/>
          <w:between w:val="nil"/>
        </w:pBdr>
        <w:spacing w:before="240" w:after="60"/>
        <w:contextualSpacing/>
        <w:rPr>
          <w:del w:id="521" w:author="Gabriella Meltzer" w:date="2024-01-02T23:40:00Z"/>
          <w:rFonts w:ascii="Arial" w:hAnsi="Arial" w:cs="Arial"/>
          <w:color w:val="000000"/>
          <w:sz w:val="20"/>
          <w:szCs w:val="20"/>
        </w:rPr>
      </w:pPr>
      <w:commentRangeStart w:id="522"/>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w:t>
      </w:r>
      <w:commentRangeEnd w:id="522"/>
      <w:r w:rsidR="00E515D0">
        <w:rPr>
          <w:rStyle w:val="CommentReference"/>
          <w:rFonts w:ascii="Times New Roman" w:eastAsia="Times New Roman" w:hAnsi="Times New Roman" w:cs="Times New Roman"/>
        </w:rPr>
        <w:commentReference w:id="522"/>
      </w:r>
      <w:r w:rsidRPr="00F649EE">
        <w:rPr>
          <w:rFonts w:ascii="Arial" w:hAnsi="Arial" w:cs="Arial"/>
          <w:b/>
          <w:color w:val="000000"/>
          <w:sz w:val="20"/>
          <w:szCs w:val="20"/>
        </w:rPr>
        <w:t xml:space="preserve">.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523"/>
      <w:r w:rsidR="006A327D">
        <w:rPr>
          <w:rFonts w:ascii="Arial" w:hAnsi="Arial" w:cs="Arial"/>
          <w:color w:val="000000"/>
          <w:sz w:val="20"/>
          <w:szCs w:val="20"/>
        </w:rPr>
        <w:t>2018</w:t>
      </w:r>
      <w:commentRangeEnd w:id="523"/>
      <w:r w:rsidR="006B54D3">
        <w:rPr>
          <w:rStyle w:val="CommentReference"/>
          <w:rFonts w:ascii="Times New Roman" w:eastAsia="Times New Roman" w:hAnsi="Times New Roman" w:cs="Times New Roman"/>
        </w:rPr>
        <w:commentReference w:id="523"/>
      </w:r>
      <w:del w:id="524" w:author="Gabriella Meltzer" w:date="2024-01-02T23:40:00Z">
        <w:r w:rsidR="00E53538" w:rsidDel="00706857">
          <w:rPr>
            <w:rFonts w:ascii="Arial" w:hAnsi="Arial" w:cs="Arial"/>
            <w:color w:val="000000"/>
            <w:sz w:val="20"/>
            <w:szCs w:val="20"/>
          </w:rPr>
          <w:delText>.</w:delText>
        </w:r>
      </w:del>
    </w:p>
    <w:p w14:paraId="5D3BAD94" w14:textId="77777777" w:rsidR="00980C22" w:rsidRPr="00F649EE" w:rsidRDefault="00980C22">
      <w:pPr>
        <w:keepNext/>
        <w:pBdr>
          <w:top w:val="nil"/>
          <w:left w:val="nil"/>
          <w:bottom w:val="nil"/>
          <w:right w:val="nil"/>
          <w:between w:val="nil"/>
        </w:pBdr>
        <w:spacing w:before="240" w:after="60"/>
        <w:contextualSpacing/>
        <w:rPr>
          <w:rFonts w:ascii="Arial" w:hAnsi="Arial" w:cs="Arial"/>
          <w:color w:val="000000"/>
          <w:sz w:val="20"/>
          <w:szCs w:val="20"/>
        </w:rPr>
        <w:pPrChange w:id="525" w:author="Gabriella Meltzer" w:date="2024-01-02T23:40:00Z">
          <w:pPr>
            <w:pBdr>
              <w:top w:val="nil"/>
              <w:left w:val="nil"/>
              <w:bottom w:val="nil"/>
              <w:right w:val="nil"/>
              <w:between w:val="nil"/>
            </w:pBdr>
            <w:contextualSpacing/>
          </w:pPr>
        </w:pPrChange>
      </w:pPr>
    </w:p>
    <w:p w14:paraId="58E61D78" w14:textId="5F52A514"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ins w:id="526" w:author="Gabriella Meltzer" w:date="2024-01-03T12:55:00Z">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7">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ins>
      <w:del w:id="527" w:author="Gabriella Meltzer" w:date="2024-01-02T16:16:00Z">
        <w:r w:rsidR="006A327D" w:rsidDel="003B2CF4">
          <w:rPr>
            <w:rFonts w:ascii="Arial" w:hAnsi="Arial" w:cs="Arial"/>
            <w:color w:val="000000"/>
            <w:sz w:val="20"/>
            <w:szCs w:val="20"/>
          </w:rPr>
          <w:br w:type="page"/>
        </w:r>
      </w:del>
      <w:ins w:id="528" w:author="Gabriella Meltzer" w:date="2024-01-03T13:47:00Z">
        <w:r w:rsidR="00BC6C76">
          <w:rPr>
            <w:rFonts w:ascii="Arial" w:hAnsi="Arial" w:cs="Arial"/>
            <w:noProof/>
            <w:color w:val="000000"/>
            <w:sz w:val="20"/>
            <w:szCs w:val="20"/>
          </w:rPr>
          <w:lastRenderedPageBreak/>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8">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ins>
    </w:p>
    <w:p w14:paraId="40C7443E" w14:textId="5562A081" w:rsidR="007701F7" w:rsidDel="00DE56EC" w:rsidRDefault="00125FC7" w:rsidP="007701F7">
      <w:pPr>
        <w:tabs>
          <w:tab w:val="left" w:pos="1060"/>
        </w:tabs>
        <w:rPr>
          <w:del w:id="529" w:author="Gabriella Meltzer" w:date="2024-01-03T12:56:00Z"/>
          <w:rFonts w:ascii="Arial" w:hAnsi="Arial" w:cs="Arial"/>
          <w:color w:val="000000"/>
          <w:sz w:val="20"/>
          <w:szCs w:val="20"/>
        </w:rPr>
      </w:pPr>
      <w:del w:id="530" w:author="Gabriella Meltzer" w:date="2024-01-03T12:55:00Z">
        <w:r w:rsidDel="00DE56EC">
          <w:rPr>
            <w:rFonts w:ascii="Arial" w:hAnsi="Arial" w:cs="Arial"/>
            <w:noProof/>
            <w:color w:val="000000"/>
            <w:sz w:val="20"/>
            <w:szCs w:val="20"/>
          </w:rPr>
          <w:lastRenderedPageBreak/>
          <w:drawing>
            <wp:inline distT="0" distB="0" distL="0" distR="0" wp14:anchorId="19A3C709" wp14:editId="5A284C86">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9">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51562A" w:rsidDel="00DE56EC">
          <w:rPr>
            <w:rFonts w:ascii="Arial" w:hAnsi="Arial" w:cs="Arial"/>
            <w:noProof/>
            <w:color w:val="000000"/>
            <w:sz w:val="20"/>
            <w:szCs w:val="20"/>
          </w:rPr>
          <w:drawing>
            <wp:inline distT="0" distB="0" distL="0" distR="0" wp14:anchorId="418D91B5" wp14:editId="68916400">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20">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del>
    </w:p>
    <w:p w14:paraId="0FB80888" w14:textId="7CAF93F6" w:rsidR="007701F7" w:rsidRDefault="007701F7">
      <w:pPr>
        <w:tabs>
          <w:tab w:val="left" w:pos="1060"/>
        </w:tabs>
        <w:rPr>
          <w:rFonts w:ascii="Arial" w:hAnsi="Arial" w:cs="Arial"/>
          <w:sz w:val="20"/>
          <w:szCs w:val="20"/>
        </w:rPr>
        <w:pPrChange w:id="531" w:author="Gabriella Meltzer" w:date="2024-01-03T12:56:00Z">
          <w:pPr>
            <w:tabs>
              <w:tab w:val="left" w:pos="1060"/>
              <w:tab w:val="left" w:pos="7740"/>
            </w:tabs>
            <w:ind w:left="-630" w:right="-360"/>
          </w:pPr>
        </w:pPrChange>
      </w:pPr>
    </w:p>
    <w:p w14:paraId="4433406F" w14:textId="3111186C" w:rsidR="00F249BB" w:rsidRDefault="007701F7" w:rsidP="00F249BB">
      <w:pPr>
        <w:rPr>
          <w:rFonts w:ascii="Arial" w:hAnsi="Arial" w:cs="Arial"/>
          <w:color w:val="000000"/>
          <w:sz w:val="20"/>
          <w:szCs w:val="20"/>
        </w:rPr>
      </w:pPr>
      <w:commentRangeStart w:id="532"/>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commentRangeEnd w:id="532"/>
      <w:r w:rsidR="00547C75">
        <w:rPr>
          <w:rStyle w:val="CommentReference"/>
          <w:rFonts w:ascii="Times New Roman" w:eastAsia="Times New Roman" w:hAnsi="Times New Roman" w:cs="Times New Roman"/>
        </w:rPr>
        <w:commentReference w:id="532"/>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2A84621F"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ins w:id="533" w:author="Gabriella Meltzer" w:date="2024-01-03T14:10:00Z">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21">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ins>
      <w:del w:id="534" w:author="Gabriella Meltzer" w:date="2024-01-03T14:09:00Z">
        <w:r w:rsidR="002E68FC" w:rsidDel="00C000EA">
          <w:rPr>
            <w:rFonts w:ascii="Arial" w:hAnsi="Arial" w:cs="Arial"/>
            <w:noProof/>
            <w:color w:val="000000"/>
            <w:sz w:val="20"/>
            <w:szCs w:val="20"/>
          </w:rPr>
          <w:drawing>
            <wp:inline distT="0" distB="0" distL="0" distR="0" wp14:anchorId="04F3803A" wp14:editId="502CD14F">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22">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del>
      <w:del w:id="535" w:author="Gabriella Meltzer" w:date="2024-01-03T14:10:00Z">
        <w:r w:rsidR="002E68FC" w:rsidDel="00C000EA">
          <w:rPr>
            <w:rFonts w:ascii="Arial" w:hAnsi="Arial" w:cs="Arial"/>
            <w:noProof/>
            <w:color w:val="000000"/>
            <w:sz w:val="20"/>
            <w:szCs w:val="20"/>
          </w:rPr>
          <w:lastRenderedPageBreak/>
          <w:drawing>
            <wp:inline distT="0" distB="0" distL="0" distR="0" wp14:anchorId="25079589" wp14:editId="38A123BF">
              <wp:extent cx="4187952" cy="4187952"/>
              <wp:effectExtent l="0" t="0" r="3175" b="317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23">
                        <a:extLst>
                          <a:ext uri="{28A0092B-C50C-407E-A947-70E740481C1C}">
                            <a14:useLocalDpi xmlns:a14="http://schemas.microsoft.com/office/drawing/2010/main" val="0"/>
                          </a:ext>
                        </a:extLst>
                      </a:blip>
                      <a:stretch>
                        <a:fillRect/>
                      </a:stretch>
                    </pic:blipFill>
                    <pic:spPr>
                      <a:xfrm>
                        <a:off x="0" y="0"/>
                        <a:ext cx="4187952" cy="4187952"/>
                      </a:xfrm>
                      <a:prstGeom prst="rect">
                        <a:avLst/>
                      </a:prstGeom>
                    </pic:spPr>
                  </pic:pic>
                </a:graphicData>
              </a:graphic>
            </wp:inline>
          </w:drawing>
        </w:r>
      </w:del>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ins w:id="536" w:author="Gabriella Meltzer" w:date="2024-01-03T14:10:00Z">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24">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ins>
    </w:p>
    <w:p w14:paraId="312D4D99" w14:textId="039CCD1C" w:rsidR="009450B4" w:rsidRDefault="009450B4" w:rsidP="009450B4">
      <w:pPr>
        <w:rPr>
          <w:rFonts w:ascii="Arial" w:hAnsi="Arial" w:cs="Arial"/>
          <w:color w:val="000000"/>
          <w:sz w:val="20"/>
          <w:szCs w:val="20"/>
        </w:rPr>
      </w:pPr>
      <w:commentRangeStart w:id="537"/>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commentRangeEnd w:id="537"/>
      <w:r w:rsidR="00111623">
        <w:rPr>
          <w:rStyle w:val="CommentReference"/>
          <w:rFonts w:ascii="Times New Roman" w:eastAsia="Times New Roman" w:hAnsi="Times New Roman" w:cs="Times New Roman"/>
        </w:rPr>
        <w:commentReference w:id="537"/>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rsidDel="00706857" w14:paraId="0934879D" w14:textId="4EA800AB" w:rsidTr="007701F7">
        <w:trPr>
          <w:del w:id="538" w:author="Gabriella Meltzer" w:date="2024-01-02T23:39:00Z"/>
        </w:trPr>
        <w:tc>
          <w:tcPr>
            <w:tcW w:w="2882" w:type="dxa"/>
            <w:tcBorders>
              <w:top w:val="single" w:sz="2" w:space="0" w:color="auto"/>
              <w:left w:val="single" w:sz="2" w:space="0" w:color="auto"/>
              <w:bottom w:val="single" w:sz="2" w:space="0" w:color="auto"/>
            </w:tcBorders>
          </w:tcPr>
          <w:tbl>
            <w:tblPr>
              <w:tblStyle w:val="TableGrid"/>
              <w:tblW w:w="14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3420"/>
              <w:gridCol w:w="810"/>
              <w:gridCol w:w="720"/>
              <w:gridCol w:w="720"/>
              <w:gridCol w:w="720"/>
              <w:gridCol w:w="720"/>
              <w:gridCol w:w="720"/>
              <w:gridCol w:w="720"/>
              <w:gridCol w:w="720"/>
              <w:gridCol w:w="720"/>
              <w:gridCol w:w="720"/>
              <w:gridCol w:w="720"/>
            </w:tblGrid>
            <w:tr w:rsidR="00706857" w:rsidRPr="00706857" w14:paraId="09AA5440" w14:textId="77777777" w:rsidTr="00786FE5">
              <w:trPr>
                <w:ins w:id="539" w:author="Gabriella Meltzer" w:date="2024-01-02T23:39:00Z"/>
              </w:trPr>
              <w:tc>
                <w:tcPr>
                  <w:tcW w:w="3420" w:type="dxa"/>
                  <w:tcBorders>
                    <w:top w:val="single" w:sz="2" w:space="0" w:color="auto"/>
                    <w:left w:val="single" w:sz="2" w:space="0" w:color="auto"/>
                    <w:bottom w:val="single" w:sz="2" w:space="0" w:color="auto"/>
                  </w:tcBorders>
                </w:tcPr>
                <w:p w14:paraId="31079A38" w14:textId="77777777" w:rsidR="00706857" w:rsidRPr="00706857" w:rsidRDefault="00706857" w:rsidP="00706857">
                  <w:pPr>
                    <w:spacing w:after="200"/>
                    <w:rPr>
                      <w:ins w:id="540" w:author="Gabriella Meltzer" w:date="2024-01-02T23:39:00Z"/>
                      <w:rFonts w:ascii="Arial" w:hAnsi="Arial" w:cs="Arial"/>
                      <w:sz w:val="20"/>
                      <w:szCs w:val="20"/>
                    </w:rPr>
                  </w:pPr>
                </w:p>
              </w:tc>
              <w:tc>
                <w:tcPr>
                  <w:tcW w:w="3420" w:type="dxa"/>
                  <w:tcBorders>
                    <w:top w:val="single" w:sz="2" w:space="0" w:color="auto"/>
                    <w:left w:val="single" w:sz="2" w:space="0" w:color="auto"/>
                    <w:bottom w:val="single" w:sz="2" w:space="0" w:color="auto"/>
                  </w:tcBorders>
                </w:tcPr>
                <w:p w14:paraId="0BB41E5A" w14:textId="77777777" w:rsidR="00706857" w:rsidRPr="00706857" w:rsidRDefault="00706857" w:rsidP="00706857">
                  <w:pPr>
                    <w:spacing w:after="200"/>
                    <w:rPr>
                      <w:ins w:id="541" w:author="Gabriella Meltzer" w:date="2024-01-02T23:39:00Z"/>
                      <w:rFonts w:ascii="Arial" w:hAnsi="Arial" w:cs="Arial"/>
                      <w:sz w:val="20"/>
                      <w:szCs w:val="20"/>
                    </w:rPr>
                  </w:pPr>
                </w:p>
              </w:tc>
              <w:tc>
                <w:tcPr>
                  <w:tcW w:w="810" w:type="dxa"/>
                  <w:tcBorders>
                    <w:top w:val="single" w:sz="2" w:space="0" w:color="auto"/>
                    <w:bottom w:val="single" w:sz="2" w:space="0" w:color="auto"/>
                  </w:tcBorders>
                </w:tcPr>
                <w:p w14:paraId="17FD2B87" w14:textId="77777777" w:rsidR="00706857" w:rsidRPr="00706857" w:rsidRDefault="00706857" w:rsidP="00706857">
                  <w:pPr>
                    <w:spacing w:after="200"/>
                    <w:rPr>
                      <w:ins w:id="542" w:author="Gabriella Meltzer" w:date="2024-01-02T23:39:00Z"/>
                      <w:rFonts w:ascii="Arial" w:hAnsi="Arial" w:cs="Arial"/>
                      <w:b/>
                      <w:bCs/>
                      <w:sz w:val="20"/>
                      <w:szCs w:val="20"/>
                    </w:rPr>
                  </w:pPr>
                  <w:ins w:id="543" w:author="Gabriella Meltzer" w:date="2024-01-02T23:39:00Z">
                    <w:r w:rsidRPr="00706857">
                      <w:rPr>
                        <w:rFonts w:ascii="Arial" w:hAnsi="Arial" w:cs="Arial"/>
                        <w:b/>
                        <w:bCs/>
                        <w:sz w:val="20"/>
                        <w:szCs w:val="20"/>
                      </w:rPr>
                      <w:t>Grade</w:t>
                    </w:r>
                  </w:ins>
                </w:p>
              </w:tc>
              <w:tc>
                <w:tcPr>
                  <w:tcW w:w="3600" w:type="dxa"/>
                  <w:gridSpan w:val="5"/>
                  <w:tcBorders>
                    <w:top w:val="single" w:sz="2" w:space="0" w:color="auto"/>
                    <w:bottom w:val="single" w:sz="2" w:space="0" w:color="auto"/>
                    <w:right w:val="single" w:sz="2" w:space="0" w:color="auto"/>
                  </w:tcBorders>
                </w:tcPr>
                <w:p w14:paraId="667BA2CC" w14:textId="77777777" w:rsidR="00706857" w:rsidRPr="00706857" w:rsidRDefault="00706857" w:rsidP="00706857">
                  <w:pPr>
                    <w:spacing w:after="200"/>
                    <w:rPr>
                      <w:ins w:id="544" w:author="Gabriella Meltzer" w:date="2024-01-02T23:39:00Z"/>
                      <w:rFonts w:ascii="Arial" w:hAnsi="Arial" w:cs="Arial"/>
                      <w:b/>
                      <w:bCs/>
                      <w:sz w:val="20"/>
                      <w:szCs w:val="20"/>
                    </w:rPr>
                  </w:pPr>
                  <w:ins w:id="545" w:author="Gabriella Meltzer" w:date="2024-01-02T23:39:00Z">
                    <w:r w:rsidRPr="00706857">
                      <w:rPr>
                        <w:rFonts w:ascii="Arial" w:hAnsi="Arial" w:cs="Arial"/>
                        <w:b/>
                        <w:bCs/>
                        <w:sz w:val="20"/>
                        <w:szCs w:val="20"/>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
                <w:p w14:paraId="30215443" w14:textId="77777777" w:rsidR="00706857" w:rsidRPr="00706857" w:rsidRDefault="00706857" w:rsidP="00706857">
                  <w:pPr>
                    <w:spacing w:after="200"/>
                    <w:rPr>
                      <w:ins w:id="546" w:author="Gabriella Meltzer" w:date="2024-01-02T23:39:00Z"/>
                      <w:rFonts w:ascii="Arial" w:hAnsi="Arial" w:cs="Arial"/>
                      <w:b/>
                      <w:bCs/>
                      <w:sz w:val="20"/>
                      <w:szCs w:val="20"/>
                    </w:rPr>
                  </w:pPr>
                  <w:ins w:id="547" w:author="Gabriella Meltzer" w:date="2024-01-02T23:39:00Z">
                    <w:r w:rsidRPr="00706857">
                      <w:rPr>
                        <w:rFonts w:ascii="Arial" w:hAnsi="Arial" w:cs="Arial"/>
                        <w:b/>
                        <w:bCs/>
                        <w:sz w:val="20"/>
                        <w:szCs w:val="20"/>
                      </w:rPr>
                      <w:t>2018 percentiles</w:t>
                    </w:r>
                  </w:ins>
                </w:p>
              </w:tc>
            </w:tr>
            <w:tr w:rsidR="00706857" w:rsidRPr="00706857" w14:paraId="20831E74" w14:textId="77777777" w:rsidTr="00786FE5">
              <w:trPr>
                <w:ins w:id="548" w:author="Gabriella Meltzer" w:date="2024-01-02T23:39:00Z"/>
              </w:trPr>
              <w:tc>
                <w:tcPr>
                  <w:tcW w:w="3420" w:type="dxa"/>
                  <w:vMerge w:val="restart"/>
                  <w:tcBorders>
                    <w:top w:val="single" w:sz="2" w:space="0" w:color="auto"/>
                    <w:left w:val="single" w:sz="2" w:space="0" w:color="auto"/>
                  </w:tcBorders>
                  <w:vAlign w:val="center"/>
                </w:tcPr>
                <w:p w14:paraId="666EE0C8" w14:textId="77777777" w:rsidR="00706857" w:rsidRPr="00706857" w:rsidRDefault="00706857" w:rsidP="00706857">
                  <w:pPr>
                    <w:spacing w:after="200"/>
                    <w:rPr>
                      <w:ins w:id="549" w:author="Gabriella Meltzer" w:date="2024-01-02T23:39:00Z"/>
                      <w:rFonts w:ascii="Arial" w:hAnsi="Arial" w:cs="Arial"/>
                      <w:sz w:val="20"/>
                      <w:szCs w:val="20"/>
                    </w:rPr>
                  </w:pPr>
                  <w:ins w:id="550" w:author="Gabriella Meltzer" w:date="2024-01-02T23:39:00Z">
                    <w:r w:rsidRPr="00706857">
                      <w:rPr>
                        <w:rFonts w:ascii="Arial" w:hAnsi="Arial" w:cs="Arial"/>
                        <w:sz w:val="20"/>
                        <w:szCs w:val="20"/>
                      </w:rPr>
                      <w:t>Grade-specific standardized test scores</w:t>
                    </w:r>
                  </w:ins>
                </w:p>
              </w:tc>
              <w:tc>
                <w:tcPr>
                  <w:tcW w:w="3420" w:type="dxa"/>
                  <w:tcBorders>
                    <w:top w:val="single" w:sz="2" w:space="0" w:color="auto"/>
                    <w:left w:val="single" w:sz="2" w:space="0" w:color="auto"/>
                  </w:tcBorders>
                </w:tcPr>
                <w:p w14:paraId="46B24813" w14:textId="77777777" w:rsidR="00706857" w:rsidRPr="00706857" w:rsidRDefault="00706857" w:rsidP="00706857">
                  <w:pPr>
                    <w:spacing w:after="200"/>
                    <w:rPr>
                      <w:ins w:id="551" w:author="Gabriella Meltzer" w:date="2024-01-02T23:39:00Z"/>
                      <w:rFonts w:ascii="Arial" w:hAnsi="Arial" w:cs="Arial"/>
                      <w:sz w:val="20"/>
                      <w:szCs w:val="20"/>
                    </w:rPr>
                  </w:pPr>
                </w:p>
              </w:tc>
              <w:tc>
                <w:tcPr>
                  <w:tcW w:w="810" w:type="dxa"/>
                  <w:tcBorders>
                    <w:top w:val="single" w:sz="2" w:space="0" w:color="auto"/>
                  </w:tcBorders>
                </w:tcPr>
                <w:p w14:paraId="4083DE90" w14:textId="77777777" w:rsidR="00706857" w:rsidRPr="00706857" w:rsidRDefault="00706857" w:rsidP="00706857">
                  <w:pPr>
                    <w:spacing w:after="200"/>
                    <w:rPr>
                      <w:ins w:id="552" w:author="Gabriella Meltzer" w:date="2024-01-02T23:39:00Z"/>
                      <w:rFonts w:ascii="Arial" w:hAnsi="Arial" w:cs="Arial"/>
                      <w:sz w:val="20"/>
                      <w:szCs w:val="20"/>
                    </w:rPr>
                  </w:pPr>
                </w:p>
              </w:tc>
              <w:tc>
                <w:tcPr>
                  <w:tcW w:w="720" w:type="dxa"/>
                  <w:tcBorders>
                    <w:top w:val="single" w:sz="2" w:space="0" w:color="auto"/>
                  </w:tcBorders>
                </w:tcPr>
                <w:p w14:paraId="1DFE161A" w14:textId="77777777" w:rsidR="00706857" w:rsidRPr="00706857" w:rsidRDefault="00706857" w:rsidP="00706857">
                  <w:pPr>
                    <w:spacing w:after="200"/>
                    <w:rPr>
                      <w:ins w:id="553" w:author="Gabriella Meltzer" w:date="2024-01-02T23:39:00Z"/>
                      <w:rFonts w:ascii="Arial" w:hAnsi="Arial" w:cs="Arial"/>
                      <w:sz w:val="20"/>
                      <w:szCs w:val="20"/>
                    </w:rPr>
                  </w:pPr>
                  <w:ins w:id="554"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7A2AA7A" w14:textId="77777777" w:rsidR="00706857" w:rsidRPr="00706857" w:rsidRDefault="00706857" w:rsidP="00706857">
                  <w:pPr>
                    <w:spacing w:after="200"/>
                    <w:rPr>
                      <w:ins w:id="555" w:author="Gabriella Meltzer" w:date="2024-01-02T23:39:00Z"/>
                      <w:rFonts w:ascii="Arial" w:hAnsi="Arial" w:cs="Arial"/>
                      <w:sz w:val="20"/>
                      <w:szCs w:val="20"/>
                    </w:rPr>
                  </w:pPr>
                  <w:ins w:id="556"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ins>
                </w:p>
              </w:tc>
              <w:tc>
                <w:tcPr>
                  <w:tcW w:w="720" w:type="dxa"/>
                  <w:tcBorders>
                    <w:top w:val="single" w:sz="2" w:space="0" w:color="auto"/>
                  </w:tcBorders>
                </w:tcPr>
                <w:p w14:paraId="7672EBA6" w14:textId="77777777" w:rsidR="00706857" w:rsidRPr="00706857" w:rsidRDefault="00706857" w:rsidP="00706857">
                  <w:pPr>
                    <w:spacing w:after="200"/>
                    <w:rPr>
                      <w:ins w:id="557" w:author="Gabriella Meltzer" w:date="2024-01-02T23:39:00Z"/>
                      <w:rFonts w:ascii="Arial" w:hAnsi="Arial" w:cs="Arial"/>
                      <w:sz w:val="20"/>
                      <w:szCs w:val="20"/>
                    </w:rPr>
                  </w:pPr>
                  <w:ins w:id="558"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1C73DA3" w14:textId="77777777" w:rsidR="00706857" w:rsidRPr="00706857" w:rsidRDefault="00706857" w:rsidP="00706857">
                  <w:pPr>
                    <w:spacing w:after="200"/>
                    <w:rPr>
                      <w:ins w:id="559" w:author="Gabriella Meltzer" w:date="2024-01-02T23:39:00Z"/>
                      <w:rFonts w:ascii="Arial" w:hAnsi="Arial" w:cs="Arial"/>
                      <w:sz w:val="20"/>
                      <w:szCs w:val="20"/>
                    </w:rPr>
                  </w:pPr>
                  <w:ins w:id="560"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right w:val="single" w:sz="2" w:space="0" w:color="auto"/>
                  </w:tcBorders>
                </w:tcPr>
                <w:p w14:paraId="43945348" w14:textId="77777777" w:rsidR="00706857" w:rsidRPr="00706857" w:rsidRDefault="00706857" w:rsidP="00706857">
                  <w:pPr>
                    <w:spacing w:after="200"/>
                    <w:rPr>
                      <w:ins w:id="561" w:author="Gabriella Meltzer" w:date="2024-01-02T23:39:00Z"/>
                      <w:rFonts w:ascii="Arial" w:hAnsi="Arial" w:cs="Arial"/>
                      <w:sz w:val="20"/>
                      <w:szCs w:val="20"/>
                    </w:rPr>
                  </w:pPr>
                  <w:ins w:id="562"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left w:val="single" w:sz="2" w:space="0" w:color="auto"/>
                  </w:tcBorders>
                </w:tcPr>
                <w:p w14:paraId="2C4BCC6C" w14:textId="77777777" w:rsidR="00706857" w:rsidRPr="00706857" w:rsidRDefault="00706857" w:rsidP="00706857">
                  <w:pPr>
                    <w:spacing w:after="200"/>
                    <w:rPr>
                      <w:ins w:id="563" w:author="Gabriella Meltzer" w:date="2024-01-02T23:39:00Z"/>
                      <w:rFonts w:ascii="Arial" w:hAnsi="Arial" w:cs="Arial"/>
                      <w:sz w:val="20"/>
                      <w:szCs w:val="20"/>
                    </w:rPr>
                  </w:pPr>
                  <w:ins w:id="564" w:author="Gabriella Meltzer" w:date="2024-01-02T23:39:00Z">
                    <w:r w:rsidRPr="00706857">
                      <w:rPr>
                        <w:rFonts w:ascii="Arial" w:hAnsi="Arial" w:cs="Arial"/>
                        <w:sz w:val="20"/>
                        <w:szCs w:val="20"/>
                      </w:rPr>
                      <w:t>5</w:t>
                    </w:r>
                    <w:r w:rsidRPr="00706857">
                      <w:rPr>
                        <w:rFonts w:ascii="Arial" w:hAnsi="Arial" w:cs="Arial"/>
                        <w:sz w:val="20"/>
                        <w:szCs w:val="20"/>
                        <w:vertAlign w:val="superscript"/>
                      </w:rPr>
                      <w:t>th</w:t>
                    </w:r>
                  </w:ins>
                </w:p>
              </w:tc>
              <w:tc>
                <w:tcPr>
                  <w:tcW w:w="720" w:type="dxa"/>
                  <w:tcBorders>
                    <w:top w:val="single" w:sz="2" w:space="0" w:color="auto"/>
                  </w:tcBorders>
                </w:tcPr>
                <w:p w14:paraId="72EE07D9" w14:textId="77777777" w:rsidR="00706857" w:rsidRPr="00706857" w:rsidRDefault="00706857" w:rsidP="00706857">
                  <w:pPr>
                    <w:spacing w:after="200"/>
                    <w:rPr>
                      <w:ins w:id="565" w:author="Gabriella Meltzer" w:date="2024-01-02T23:39:00Z"/>
                      <w:rFonts w:ascii="Arial" w:hAnsi="Arial" w:cs="Arial"/>
                      <w:sz w:val="20"/>
                      <w:szCs w:val="20"/>
                    </w:rPr>
                  </w:pPr>
                  <w:ins w:id="566" w:author="Gabriella Meltzer" w:date="2024-01-02T23:39:00Z">
                    <w:r w:rsidRPr="00706857">
                      <w:rPr>
                        <w:rFonts w:ascii="Arial" w:hAnsi="Arial" w:cs="Arial"/>
                        <w:sz w:val="20"/>
                        <w:szCs w:val="20"/>
                      </w:rPr>
                      <w:t>25</w:t>
                    </w:r>
                    <w:r w:rsidRPr="00706857">
                      <w:rPr>
                        <w:rFonts w:ascii="Arial" w:hAnsi="Arial" w:cs="Arial"/>
                        <w:sz w:val="20"/>
                        <w:szCs w:val="20"/>
                        <w:vertAlign w:val="superscript"/>
                      </w:rPr>
                      <w:t>th</w:t>
                    </w:r>
                    <w:r w:rsidRPr="00706857">
                      <w:rPr>
                        <w:rFonts w:ascii="Arial" w:hAnsi="Arial" w:cs="Arial"/>
                        <w:sz w:val="20"/>
                        <w:szCs w:val="20"/>
                      </w:rPr>
                      <w:t xml:space="preserve"> </w:t>
                    </w:r>
                  </w:ins>
                </w:p>
              </w:tc>
              <w:tc>
                <w:tcPr>
                  <w:tcW w:w="720" w:type="dxa"/>
                  <w:tcBorders>
                    <w:top w:val="single" w:sz="2" w:space="0" w:color="auto"/>
                  </w:tcBorders>
                </w:tcPr>
                <w:p w14:paraId="30B00E03" w14:textId="77777777" w:rsidR="00706857" w:rsidRPr="00706857" w:rsidRDefault="00706857" w:rsidP="00706857">
                  <w:pPr>
                    <w:spacing w:after="200"/>
                    <w:rPr>
                      <w:ins w:id="567" w:author="Gabriella Meltzer" w:date="2024-01-02T23:39:00Z"/>
                      <w:rFonts w:ascii="Arial" w:hAnsi="Arial" w:cs="Arial"/>
                      <w:sz w:val="20"/>
                      <w:szCs w:val="20"/>
                    </w:rPr>
                  </w:pPr>
                  <w:ins w:id="568" w:author="Gabriella Meltzer" w:date="2024-01-02T23:39:00Z">
                    <w:r w:rsidRPr="00706857">
                      <w:rPr>
                        <w:rFonts w:ascii="Arial" w:hAnsi="Arial" w:cs="Arial"/>
                        <w:sz w:val="20"/>
                        <w:szCs w:val="20"/>
                      </w:rPr>
                      <w:t>50</w:t>
                    </w:r>
                    <w:r w:rsidRPr="00706857">
                      <w:rPr>
                        <w:rFonts w:ascii="Arial" w:hAnsi="Arial" w:cs="Arial"/>
                        <w:sz w:val="20"/>
                        <w:szCs w:val="20"/>
                        <w:vertAlign w:val="superscript"/>
                      </w:rPr>
                      <w:t>th</w:t>
                    </w:r>
                  </w:ins>
                </w:p>
              </w:tc>
              <w:tc>
                <w:tcPr>
                  <w:tcW w:w="720" w:type="dxa"/>
                  <w:tcBorders>
                    <w:top w:val="single" w:sz="2" w:space="0" w:color="auto"/>
                  </w:tcBorders>
                </w:tcPr>
                <w:p w14:paraId="6D165E6E" w14:textId="77777777" w:rsidR="00706857" w:rsidRPr="00706857" w:rsidRDefault="00706857" w:rsidP="00706857">
                  <w:pPr>
                    <w:spacing w:after="200"/>
                    <w:rPr>
                      <w:ins w:id="569" w:author="Gabriella Meltzer" w:date="2024-01-02T23:39:00Z"/>
                      <w:rFonts w:ascii="Arial" w:hAnsi="Arial" w:cs="Arial"/>
                      <w:sz w:val="20"/>
                      <w:szCs w:val="20"/>
                    </w:rPr>
                  </w:pPr>
                  <w:ins w:id="570" w:author="Gabriella Meltzer" w:date="2024-01-02T23:39:00Z">
                    <w:r w:rsidRPr="00706857">
                      <w:rPr>
                        <w:rFonts w:ascii="Arial" w:hAnsi="Arial" w:cs="Arial"/>
                        <w:sz w:val="20"/>
                        <w:szCs w:val="20"/>
                      </w:rPr>
                      <w:t>75</w:t>
                    </w:r>
                    <w:r w:rsidRPr="00706857">
                      <w:rPr>
                        <w:rFonts w:ascii="Arial" w:hAnsi="Arial" w:cs="Arial"/>
                        <w:sz w:val="20"/>
                        <w:szCs w:val="20"/>
                        <w:vertAlign w:val="superscript"/>
                      </w:rPr>
                      <w:t>th</w:t>
                    </w:r>
                  </w:ins>
                </w:p>
              </w:tc>
              <w:tc>
                <w:tcPr>
                  <w:tcW w:w="720" w:type="dxa"/>
                  <w:tcBorders>
                    <w:top w:val="single" w:sz="2" w:space="0" w:color="auto"/>
                    <w:right w:val="single" w:sz="2" w:space="0" w:color="auto"/>
                  </w:tcBorders>
                </w:tcPr>
                <w:p w14:paraId="0E319DE5" w14:textId="77777777" w:rsidR="00706857" w:rsidRPr="00706857" w:rsidRDefault="00706857" w:rsidP="00706857">
                  <w:pPr>
                    <w:spacing w:after="200"/>
                    <w:rPr>
                      <w:ins w:id="571" w:author="Gabriella Meltzer" w:date="2024-01-02T23:39:00Z"/>
                      <w:rFonts w:ascii="Arial" w:hAnsi="Arial" w:cs="Arial"/>
                      <w:sz w:val="20"/>
                      <w:szCs w:val="20"/>
                    </w:rPr>
                  </w:pPr>
                  <w:ins w:id="572" w:author="Gabriella Meltzer" w:date="2024-01-02T23:39:00Z">
                    <w:r w:rsidRPr="00706857">
                      <w:rPr>
                        <w:rFonts w:ascii="Arial" w:hAnsi="Arial" w:cs="Arial"/>
                        <w:sz w:val="20"/>
                        <w:szCs w:val="20"/>
                      </w:rPr>
                      <w:t>95</w:t>
                    </w:r>
                    <w:r w:rsidRPr="00706857">
                      <w:rPr>
                        <w:rFonts w:ascii="Arial" w:hAnsi="Arial" w:cs="Arial"/>
                        <w:sz w:val="20"/>
                        <w:szCs w:val="20"/>
                        <w:vertAlign w:val="superscript"/>
                      </w:rPr>
                      <w:t>th</w:t>
                    </w:r>
                    <w:r w:rsidRPr="00706857">
                      <w:rPr>
                        <w:rFonts w:ascii="Arial" w:hAnsi="Arial" w:cs="Arial"/>
                        <w:sz w:val="20"/>
                        <w:szCs w:val="20"/>
                      </w:rPr>
                      <w:t xml:space="preserve"> </w:t>
                    </w:r>
                  </w:ins>
                </w:p>
              </w:tc>
            </w:tr>
            <w:tr w:rsidR="00706857" w:rsidRPr="00706857" w14:paraId="5C275789" w14:textId="77777777" w:rsidTr="00786FE5">
              <w:trPr>
                <w:ins w:id="573" w:author="Gabriella Meltzer" w:date="2024-01-02T23:39:00Z"/>
              </w:trPr>
              <w:tc>
                <w:tcPr>
                  <w:tcW w:w="3420" w:type="dxa"/>
                  <w:vMerge/>
                  <w:tcBorders>
                    <w:left w:val="single" w:sz="2" w:space="0" w:color="auto"/>
                  </w:tcBorders>
                </w:tcPr>
                <w:p w14:paraId="61340DD2" w14:textId="77777777" w:rsidR="00706857" w:rsidRPr="00706857" w:rsidRDefault="00706857" w:rsidP="00706857">
                  <w:pPr>
                    <w:spacing w:after="200"/>
                    <w:rPr>
                      <w:ins w:id="574" w:author="Gabriella Meltzer" w:date="2024-01-02T23:39:00Z"/>
                      <w:rFonts w:ascii="Arial" w:hAnsi="Arial" w:cs="Arial"/>
                      <w:sz w:val="20"/>
                      <w:szCs w:val="20"/>
                    </w:rPr>
                  </w:pPr>
                </w:p>
              </w:tc>
              <w:tc>
                <w:tcPr>
                  <w:tcW w:w="3420" w:type="dxa"/>
                  <w:vMerge w:val="restart"/>
                  <w:tcBorders>
                    <w:left w:val="single" w:sz="2" w:space="0" w:color="auto"/>
                  </w:tcBorders>
                </w:tcPr>
                <w:p w14:paraId="25032EA5" w14:textId="77777777" w:rsidR="00706857" w:rsidRPr="00706857" w:rsidRDefault="00706857" w:rsidP="00706857">
                  <w:pPr>
                    <w:spacing w:after="200"/>
                    <w:rPr>
                      <w:ins w:id="575" w:author="Gabriella Meltzer" w:date="2024-01-02T23:39:00Z"/>
                      <w:rFonts w:ascii="Arial" w:hAnsi="Arial" w:cs="Arial"/>
                      <w:sz w:val="20"/>
                      <w:szCs w:val="20"/>
                    </w:rPr>
                  </w:pPr>
                  <w:ins w:id="576" w:author="Gabriella Meltzer" w:date="2024-01-02T23:39:00Z">
                    <w:r w:rsidRPr="00706857">
                      <w:rPr>
                        <w:rFonts w:ascii="Arial" w:hAnsi="Arial" w:cs="Arial"/>
                        <w:sz w:val="20"/>
                        <w:szCs w:val="20"/>
                      </w:rPr>
                      <w:t>Mean Standardized Math Score</w:t>
                    </w:r>
                  </w:ins>
                </w:p>
              </w:tc>
              <w:tc>
                <w:tcPr>
                  <w:tcW w:w="810" w:type="dxa"/>
                </w:tcPr>
                <w:p w14:paraId="0621455D" w14:textId="77777777" w:rsidR="00706857" w:rsidRPr="00706857" w:rsidRDefault="00706857" w:rsidP="00706857">
                  <w:pPr>
                    <w:spacing w:after="200"/>
                    <w:rPr>
                      <w:ins w:id="577" w:author="Gabriella Meltzer" w:date="2024-01-02T23:39:00Z"/>
                      <w:rFonts w:ascii="Arial" w:hAnsi="Arial" w:cs="Arial"/>
                      <w:sz w:val="20"/>
                      <w:szCs w:val="20"/>
                    </w:rPr>
                  </w:pPr>
                  <w:ins w:id="578" w:author="Gabriella Meltzer" w:date="2024-01-02T23:39:00Z">
                    <w:r w:rsidRPr="00706857">
                      <w:rPr>
                        <w:rFonts w:ascii="Arial" w:hAnsi="Arial" w:cs="Arial"/>
                        <w:sz w:val="20"/>
                        <w:szCs w:val="20"/>
                      </w:rPr>
                      <w:t>3</w:t>
                    </w:r>
                  </w:ins>
                </w:p>
              </w:tc>
              <w:tc>
                <w:tcPr>
                  <w:tcW w:w="720" w:type="dxa"/>
                </w:tcPr>
                <w:p w14:paraId="456EB6F5" w14:textId="77777777" w:rsidR="00706857" w:rsidRPr="00706857" w:rsidRDefault="00706857" w:rsidP="00706857">
                  <w:pPr>
                    <w:spacing w:after="200"/>
                    <w:rPr>
                      <w:ins w:id="579" w:author="Gabriella Meltzer" w:date="2024-01-02T23:39:00Z"/>
                      <w:rFonts w:ascii="Arial" w:hAnsi="Arial" w:cs="Arial"/>
                      <w:sz w:val="20"/>
                      <w:szCs w:val="20"/>
                    </w:rPr>
                  </w:pPr>
                  <w:ins w:id="580" w:author="Gabriella Meltzer" w:date="2024-01-02T23:39:00Z">
                    <w:r w:rsidRPr="00706857">
                      <w:rPr>
                        <w:rFonts w:ascii="Arial" w:hAnsi="Arial" w:cs="Arial"/>
                        <w:sz w:val="20"/>
                        <w:szCs w:val="20"/>
                      </w:rPr>
                      <w:t>1.24</w:t>
                    </w:r>
                  </w:ins>
                </w:p>
              </w:tc>
              <w:tc>
                <w:tcPr>
                  <w:tcW w:w="720" w:type="dxa"/>
                </w:tcPr>
                <w:p w14:paraId="436DBB5B" w14:textId="77777777" w:rsidR="00706857" w:rsidRPr="00706857" w:rsidRDefault="00706857" w:rsidP="00706857">
                  <w:pPr>
                    <w:spacing w:after="200"/>
                    <w:rPr>
                      <w:ins w:id="581" w:author="Gabriella Meltzer" w:date="2024-01-02T23:39:00Z"/>
                      <w:rFonts w:ascii="Arial" w:hAnsi="Arial" w:cs="Arial"/>
                      <w:sz w:val="20"/>
                      <w:szCs w:val="20"/>
                    </w:rPr>
                  </w:pPr>
                  <w:ins w:id="582" w:author="Gabriella Meltzer" w:date="2024-01-02T23:39:00Z">
                    <w:r w:rsidRPr="00706857">
                      <w:rPr>
                        <w:rFonts w:ascii="Arial" w:hAnsi="Arial" w:cs="Arial"/>
                        <w:sz w:val="20"/>
                        <w:szCs w:val="20"/>
                      </w:rPr>
                      <w:t>2.23</w:t>
                    </w:r>
                  </w:ins>
                </w:p>
              </w:tc>
              <w:tc>
                <w:tcPr>
                  <w:tcW w:w="720" w:type="dxa"/>
                </w:tcPr>
                <w:p w14:paraId="63B9708B" w14:textId="77777777" w:rsidR="00706857" w:rsidRPr="00706857" w:rsidRDefault="00706857" w:rsidP="00706857">
                  <w:pPr>
                    <w:spacing w:after="200"/>
                    <w:rPr>
                      <w:ins w:id="583" w:author="Gabriella Meltzer" w:date="2024-01-02T23:39:00Z"/>
                      <w:rFonts w:ascii="Arial" w:hAnsi="Arial" w:cs="Arial"/>
                      <w:sz w:val="20"/>
                      <w:szCs w:val="20"/>
                    </w:rPr>
                  </w:pPr>
                  <w:ins w:id="584" w:author="Gabriella Meltzer" w:date="2024-01-02T23:39:00Z">
                    <w:r w:rsidRPr="00706857">
                      <w:rPr>
                        <w:rFonts w:ascii="Arial" w:hAnsi="Arial" w:cs="Arial"/>
                        <w:sz w:val="20"/>
                        <w:szCs w:val="20"/>
                      </w:rPr>
                      <w:t>2.82</w:t>
                    </w:r>
                  </w:ins>
                </w:p>
              </w:tc>
              <w:tc>
                <w:tcPr>
                  <w:tcW w:w="720" w:type="dxa"/>
                </w:tcPr>
                <w:p w14:paraId="5C1F6035" w14:textId="77777777" w:rsidR="00706857" w:rsidRPr="00706857" w:rsidRDefault="00706857" w:rsidP="00706857">
                  <w:pPr>
                    <w:spacing w:after="200"/>
                    <w:rPr>
                      <w:ins w:id="585" w:author="Gabriella Meltzer" w:date="2024-01-02T23:39:00Z"/>
                      <w:rFonts w:ascii="Arial" w:hAnsi="Arial" w:cs="Arial"/>
                      <w:sz w:val="20"/>
                      <w:szCs w:val="20"/>
                    </w:rPr>
                  </w:pPr>
                  <w:ins w:id="586" w:author="Gabriella Meltzer" w:date="2024-01-02T23:39:00Z">
                    <w:r w:rsidRPr="00706857">
                      <w:rPr>
                        <w:rFonts w:ascii="Arial" w:hAnsi="Arial" w:cs="Arial"/>
                        <w:sz w:val="20"/>
                        <w:szCs w:val="20"/>
                      </w:rPr>
                      <w:t>3.28</w:t>
                    </w:r>
                  </w:ins>
                </w:p>
              </w:tc>
              <w:tc>
                <w:tcPr>
                  <w:tcW w:w="720" w:type="dxa"/>
                  <w:tcBorders>
                    <w:right w:val="single" w:sz="2" w:space="0" w:color="auto"/>
                  </w:tcBorders>
                </w:tcPr>
                <w:p w14:paraId="3ABAB7AE" w14:textId="77777777" w:rsidR="00706857" w:rsidRPr="00706857" w:rsidRDefault="00706857" w:rsidP="00706857">
                  <w:pPr>
                    <w:spacing w:after="200"/>
                    <w:rPr>
                      <w:ins w:id="587" w:author="Gabriella Meltzer" w:date="2024-01-02T23:39:00Z"/>
                      <w:rFonts w:ascii="Arial" w:hAnsi="Arial" w:cs="Arial"/>
                      <w:sz w:val="20"/>
                      <w:szCs w:val="20"/>
                    </w:rPr>
                  </w:pPr>
                  <w:ins w:id="588" w:author="Gabriella Meltzer" w:date="2024-01-02T23:39:00Z">
                    <w:r w:rsidRPr="00706857">
                      <w:rPr>
                        <w:rFonts w:ascii="Arial" w:hAnsi="Arial" w:cs="Arial"/>
                        <w:sz w:val="20"/>
                        <w:szCs w:val="20"/>
                      </w:rPr>
                      <w:t>3.98</w:t>
                    </w:r>
                  </w:ins>
                </w:p>
              </w:tc>
              <w:tc>
                <w:tcPr>
                  <w:tcW w:w="720" w:type="dxa"/>
                  <w:tcBorders>
                    <w:left w:val="single" w:sz="2" w:space="0" w:color="auto"/>
                  </w:tcBorders>
                </w:tcPr>
                <w:p w14:paraId="282573AA" w14:textId="77777777" w:rsidR="00706857" w:rsidRPr="00706857" w:rsidRDefault="00706857" w:rsidP="00706857">
                  <w:pPr>
                    <w:spacing w:after="200"/>
                    <w:rPr>
                      <w:ins w:id="589" w:author="Gabriella Meltzer" w:date="2024-01-02T23:39:00Z"/>
                      <w:rFonts w:ascii="Arial" w:hAnsi="Arial" w:cs="Arial"/>
                      <w:sz w:val="20"/>
                      <w:szCs w:val="20"/>
                    </w:rPr>
                  </w:pPr>
                  <w:ins w:id="590" w:author="Gabriella Meltzer" w:date="2024-01-02T23:39:00Z">
                    <w:r w:rsidRPr="00706857">
                      <w:rPr>
                        <w:rFonts w:ascii="Arial" w:hAnsi="Arial" w:cs="Arial"/>
                        <w:sz w:val="20"/>
                        <w:szCs w:val="20"/>
                      </w:rPr>
                      <w:t>1.73</w:t>
                    </w:r>
                  </w:ins>
                </w:p>
              </w:tc>
              <w:tc>
                <w:tcPr>
                  <w:tcW w:w="720" w:type="dxa"/>
                </w:tcPr>
                <w:p w14:paraId="3FD31859" w14:textId="77777777" w:rsidR="00706857" w:rsidRPr="00706857" w:rsidRDefault="00706857" w:rsidP="00706857">
                  <w:pPr>
                    <w:spacing w:after="200"/>
                    <w:rPr>
                      <w:ins w:id="591" w:author="Gabriella Meltzer" w:date="2024-01-02T23:39:00Z"/>
                      <w:rFonts w:ascii="Arial" w:hAnsi="Arial" w:cs="Arial"/>
                      <w:sz w:val="20"/>
                      <w:szCs w:val="20"/>
                    </w:rPr>
                  </w:pPr>
                  <w:ins w:id="592" w:author="Gabriella Meltzer" w:date="2024-01-02T23:39:00Z">
                    <w:r w:rsidRPr="00706857">
                      <w:rPr>
                        <w:rFonts w:ascii="Arial" w:hAnsi="Arial" w:cs="Arial"/>
                        <w:sz w:val="20"/>
                        <w:szCs w:val="20"/>
                      </w:rPr>
                      <w:t>2.54</w:t>
                    </w:r>
                  </w:ins>
                </w:p>
              </w:tc>
              <w:tc>
                <w:tcPr>
                  <w:tcW w:w="720" w:type="dxa"/>
                </w:tcPr>
                <w:p w14:paraId="2059F523" w14:textId="77777777" w:rsidR="00706857" w:rsidRPr="00706857" w:rsidRDefault="00706857" w:rsidP="00706857">
                  <w:pPr>
                    <w:spacing w:after="200"/>
                    <w:rPr>
                      <w:ins w:id="593" w:author="Gabriella Meltzer" w:date="2024-01-02T23:39:00Z"/>
                      <w:rFonts w:ascii="Arial" w:hAnsi="Arial" w:cs="Arial"/>
                      <w:sz w:val="20"/>
                      <w:szCs w:val="20"/>
                    </w:rPr>
                  </w:pPr>
                  <w:ins w:id="594" w:author="Gabriella Meltzer" w:date="2024-01-02T23:39:00Z">
                    <w:r w:rsidRPr="00706857">
                      <w:rPr>
                        <w:rFonts w:ascii="Arial" w:hAnsi="Arial" w:cs="Arial"/>
                        <w:sz w:val="20"/>
                        <w:szCs w:val="20"/>
                      </w:rPr>
                      <w:t>3.08</w:t>
                    </w:r>
                  </w:ins>
                </w:p>
              </w:tc>
              <w:tc>
                <w:tcPr>
                  <w:tcW w:w="720" w:type="dxa"/>
                </w:tcPr>
                <w:p w14:paraId="361DFB49" w14:textId="77777777" w:rsidR="00706857" w:rsidRPr="00706857" w:rsidRDefault="00706857" w:rsidP="00706857">
                  <w:pPr>
                    <w:spacing w:after="200"/>
                    <w:rPr>
                      <w:ins w:id="595" w:author="Gabriella Meltzer" w:date="2024-01-02T23:39:00Z"/>
                      <w:rFonts w:ascii="Arial" w:hAnsi="Arial" w:cs="Arial"/>
                      <w:sz w:val="20"/>
                      <w:szCs w:val="20"/>
                    </w:rPr>
                  </w:pPr>
                  <w:ins w:id="596" w:author="Gabriella Meltzer" w:date="2024-01-02T23:39:00Z">
                    <w:r w:rsidRPr="00706857">
                      <w:rPr>
                        <w:rFonts w:ascii="Arial" w:hAnsi="Arial" w:cs="Arial"/>
                        <w:sz w:val="20"/>
                        <w:szCs w:val="20"/>
                      </w:rPr>
                      <w:t>3.57</w:t>
                    </w:r>
                  </w:ins>
                </w:p>
              </w:tc>
              <w:tc>
                <w:tcPr>
                  <w:tcW w:w="720" w:type="dxa"/>
                  <w:tcBorders>
                    <w:right w:val="single" w:sz="2" w:space="0" w:color="auto"/>
                  </w:tcBorders>
                </w:tcPr>
                <w:p w14:paraId="373DE282" w14:textId="77777777" w:rsidR="00706857" w:rsidRPr="00706857" w:rsidRDefault="00706857" w:rsidP="00706857">
                  <w:pPr>
                    <w:spacing w:after="200"/>
                    <w:rPr>
                      <w:ins w:id="597" w:author="Gabriella Meltzer" w:date="2024-01-02T23:39:00Z"/>
                      <w:rFonts w:ascii="Arial" w:hAnsi="Arial" w:cs="Arial"/>
                      <w:sz w:val="20"/>
                      <w:szCs w:val="20"/>
                    </w:rPr>
                  </w:pPr>
                  <w:ins w:id="598" w:author="Gabriella Meltzer" w:date="2024-01-02T23:39:00Z">
                    <w:r w:rsidRPr="00706857">
                      <w:rPr>
                        <w:rFonts w:ascii="Arial" w:hAnsi="Arial" w:cs="Arial"/>
                        <w:sz w:val="20"/>
                        <w:szCs w:val="20"/>
                      </w:rPr>
                      <w:t>4.29</w:t>
                    </w:r>
                  </w:ins>
                </w:p>
              </w:tc>
            </w:tr>
            <w:tr w:rsidR="00706857" w:rsidRPr="00706857" w14:paraId="2FBE3059" w14:textId="77777777" w:rsidTr="00786FE5">
              <w:trPr>
                <w:ins w:id="599" w:author="Gabriella Meltzer" w:date="2024-01-02T23:39:00Z"/>
              </w:trPr>
              <w:tc>
                <w:tcPr>
                  <w:tcW w:w="3420" w:type="dxa"/>
                  <w:vMerge/>
                  <w:tcBorders>
                    <w:left w:val="single" w:sz="2" w:space="0" w:color="auto"/>
                  </w:tcBorders>
                </w:tcPr>
                <w:p w14:paraId="6C561974" w14:textId="77777777" w:rsidR="00706857" w:rsidRPr="00706857" w:rsidRDefault="00706857" w:rsidP="00706857">
                  <w:pPr>
                    <w:spacing w:after="200"/>
                    <w:rPr>
                      <w:ins w:id="600" w:author="Gabriella Meltzer" w:date="2024-01-02T23:39:00Z"/>
                      <w:rFonts w:ascii="Arial" w:hAnsi="Arial" w:cs="Arial"/>
                      <w:sz w:val="20"/>
                      <w:szCs w:val="20"/>
                    </w:rPr>
                  </w:pPr>
                </w:p>
              </w:tc>
              <w:tc>
                <w:tcPr>
                  <w:tcW w:w="3420" w:type="dxa"/>
                  <w:vMerge/>
                  <w:tcBorders>
                    <w:left w:val="single" w:sz="2" w:space="0" w:color="auto"/>
                  </w:tcBorders>
                </w:tcPr>
                <w:p w14:paraId="3E1B6C8E" w14:textId="77777777" w:rsidR="00706857" w:rsidRPr="00706857" w:rsidRDefault="00706857" w:rsidP="00706857">
                  <w:pPr>
                    <w:spacing w:after="200"/>
                    <w:rPr>
                      <w:ins w:id="601" w:author="Gabriella Meltzer" w:date="2024-01-02T23:39:00Z"/>
                      <w:rFonts w:ascii="Arial" w:hAnsi="Arial" w:cs="Arial"/>
                      <w:sz w:val="20"/>
                      <w:szCs w:val="20"/>
                    </w:rPr>
                  </w:pPr>
                </w:p>
              </w:tc>
              <w:tc>
                <w:tcPr>
                  <w:tcW w:w="810" w:type="dxa"/>
                </w:tcPr>
                <w:p w14:paraId="3D204F57" w14:textId="77777777" w:rsidR="00706857" w:rsidRPr="00706857" w:rsidRDefault="00706857" w:rsidP="00706857">
                  <w:pPr>
                    <w:spacing w:after="200"/>
                    <w:rPr>
                      <w:ins w:id="602" w:author="Gabriella Meltzer" w:date="2024-01-02T23:39:00Z"/>
                      <w:rFonts w:ascii="Arial" w:hAnsi="Arial" w:cs="Arial"/>
                      <w:sz w:val="20"/>
                      <w:szCs w:val="20"/>
                    </w:rPr>
                  </w:pPr>
                  <w:ins w:id="603" w:author="Gabriella Meltzer" w:date="2024-01-02T23:39:00Z">
                    <w:r w:rsidRPr="00706857">
                      <w:rPr>
                        <w:rFonts w:ascii="Arial" w:hAnsi="Arial" w:cs="Arial"/>
                        <w:sz w:val="20"/>
                        <w:szCs w:val="20"/>
                      </w:rPr>
                      <w:t>4</w:t>
                    </w:r>
                  </w:ins>
                </w:p>
              </w:tc>
              <w:tc>
                <w:tcPr>
                  <w:tcW w:w="720" w:type="dxa"/>
                </w:tcPr>
                <w:p w14:paraId="1B908896" w14:textId="77777777" w:rsidR="00706857" w:rsidRPr="00706857" w:rsidRDefault="00706857" w:rsidP="00706857">
                  <w:pPr>
                    <w:spacing w:after="200"/>
                    <w:rPr>
                      <w:ins w:id="604" w:author="Gabriella Meltzer" w:date="2024-01-02T23:39:00Z"/>
                      <w:rFonts w:ascii="Arial" w:hAnsi="Arial" w:cs="Arial"/>
                      <w:sz w:val="20"/>
                      <w:szCs w:val="20"/>
                    </w:rPr>
                  </w:pPr>
                  <w:ins w:id="605" w:author="Gabriella Meltzer" w:date="2024-01-02T23:39:00Z">
                    <w:r w:rsidRPr="00706857">
                      <w:rPr>
                        <w:rFonts w:ascii="Arial" w:hAnsi="Arial" w:cs="Arial"/>
                        <w:sz w:val="20"/>
                        <w:szCs w:val="20"/>
                      </w:rPr>
                      <w:t>2.28</w:t>
                    </w:r>
                  </w:ins>
                </w:p>
              </w:tc>
              <w:tc>
                <w:tcPr>
                  <w:tcW w:w="720" w:type="dxa"/>
                </w:tcPr>
                <w:p w14:paraId="12D49D04" w14:textId="77777777" w:rsidR="00706857" w:rsidRPr="00706857" w:rsidRDefault="00706857" w:rsidP="00706857">
                  <w:pPr>
                    <w:spacing w:after="200"/>
                    <w:rPr>
                      <w:ins w:id="606" w:author="Gabriella Meltzer" w:date="2024-01-02T23:39:00Z"/>
                      <w:rFonts w:ascii="Arial" w:hAnsi="Arial" w:cs="Arial"/>
                      <w:sz w:val="20"/>
                      <w:szCs w:val="20"/>
                    </w:rPr>
                  </w:pPr>
                  <w:ins w:id="607" w:author="Gabriella Meltzer" w:date="2024-01-02T23:39:00Z">
                    <w:r w:rsidRPr="00706857">
                      <w:rPr>
                        <w:rFonts w:ascii="Arial" w:hAnsi="Arial" w:cs="Arial"/>
                        <w:sz w:val="20"/>
                        <w:szCs w:val="20"/>
                      </w:rPr>
                      <w:t>3.20</w:t>
                    </w:r>
                  </w:ins>
                </w:p>
              </w:tc>
              <w:tc>
                <w:tcPr>
                  <w:tcW w:w="720" w:type="dxa"/>
                </w:tcPr>
                <w:p w14:paraId="0198509D" w14:textId="77777777" w:rsidR="00706857" w:rsidRPr="00706857" w:rsidRDefault="00706857" w:rsidP="00706857">
                  <w:pPr>
                    <w:spacing w:after="200"/>
                    <w:rPr>
                      <w:ins w:id="608" w:author="Gabriella Meltzer" w:date="2024-01-02T23:39:00Z"/>
                      <w:rFonts w:ascii="Arial" w:hAnsi="Arial" w:cs="Arial"/>
                      <w:sz w:val="20"/>
                      <w:szCs w:val="20"/>
                    </w:rPr>
                  </w:pPr>
                  <w:ins w:id="609" w:author="Gabriella Meltzer" w:date="2024-01-02T23:39:00Z">
                    <w:r w:rsidRPr="00706857">
                      <w:rPr>
                        <w:rFonts w:ascii="Arial" w:hAnsi="Arial" w:cs="Arial"/>
                        <w:sz w:val="20"/>
                        <w:szCs w:val="20"/>
                      </w:rPr>
                      <w:t>3.74</w:t>
                    </w:r>
                  </w:ins>
                </w:p>
              </w:tc>
              <w:tc>
                <w:tcPr>
                  <w:tcW w:w="720" w:type="dxa"/>
                </w:tcPr>
                <w:p w14:paraId="4B594651" w14:textId="77777777" w:rsidR="00706857" w:rsidRPr="00706857" w:rsidRDefault="00706857" w:rsidP="00706857">
                  <w:pPr>
                    <w:spacing w:after="200"/>
                    <w:rPr>
                      <w:ins w:id="610" w:author="Gabriella Meltzer" w:date="2024-01-02T23:39:00Z"/>
                      <w:rFonts w:ascii="Arial" w:hAnsi="Arial" w:cs="Arial"/>
                      <w:sz w:val="20"/>
                      <w:szCs w:val="20"/>
                    </w:rPr>
                  </w:pPr>
                  <w:ins w:id="611" w:author="Gabriella Meltzer" w:date="2024-01-02T23:39:00Z">
                    <w:r w:rsidRPr="00706857">
                      <w:rPr>
                        <w:rFonts w:ascii="Arial" w:hAnsi="Arial" w:cs="Arial"/>
                        <w:sz w:val="20"/>
                        <w:szCs w:val="20"/>
                      </w:rPr>
                      <w:t>4.21</w:t>
                    </w:r>
                  </w:ins>
                </w:p>
              </w:tc>
              <w:tc>
                <w:tcPr>
                  <w:tcW w:w="720" w:type="dxa"/>
                  <w:tcBorders>
                    <w:right w:val="single" w:sz="2" w:space="0" w:color="auto"/>
                  </w:tcBorders>
                </w:tcPr>
                <w:p w14:paraId="3AEB5C81" w14:textId="77777777" w:rsidR="00706857" w:rsidRPr="00706857" w:rsidRDefault="00706857" w:rsidP="00706857">
                  <w:pPr>
                    <w:spacing w:after="200"/>
                    <w:rPr>
                      <w:ins w:id="612" w:author="Gabriella Meltzer" w:date="2024-01-02T23:39:00Z"/>
                      <w:rFonts w:ascii="Arial" w:hAnsi="Arial" w:cs="Arial"/>
                      <w:sz w:val="20"/>
                      <w:szCs w:val="20"/>
                    </w:rPr>
                  </w:pPr>
                  <w:ins w:id="613" w:author="Gabriella Meltzer" w:date="2024-01-02T23:39:00Z">
                    <w:r w:rsidRPr="00706857">
                      <w:rPr>
                        <w:rFonts w:ascii="Arial" w:hAnsi="Arial" w:cs="Arial"/>
                        <w:sz w:val="20"/>
                        <w:szCs w:val="20"/>
                      </w:rPr>
                      <w:t>4.87</w:t>
                    </w:r>
                  </w:ins>
                </w:p>
              </w:tc>
              <w:tc>
                <w:tcPr>
                  <w:tcW w:w="720" w:type="dxa"/>
                  <w:tcBorders>
                    <w:left w:val="single" w:sz="2" w:space="0" w:color="auto"/>
                  </w:tcBorders>
                </w:tcPr>
                <w:p w14:paraId="7248A650" w14:textId="77777777" w:rsidR="00706857" w:rsidRPr="00706857" w:rsidRDefault="00706857" w:rsidP="00706857">
                  <w:pPr>
                    <w:spacing w:after="200"/>
                    <w:rPr>
                      <w:ins w:id="614" w:author="Gabriella Meltzer" w:date="2024-01-02T23:39:00Z"/>
                      <w:rFonts w:ascii="Arial" w:hAnsi="Arial" w:cs="Arial"/>
                      <w:sz w:val="20"/>
                      <w:szCs w:val="20"/>
                    </w:rPr>
                  </w:pPr>
                  <w:ins w:id="615" w:author="Gabriella Meltzer" w:date="2024-01-02T23:39:00Z">
                    <w:r w:rsidRPr="00706857">
                      <w:rPr>
                        <w:rFonts w:ascii="Arial" w:hAnsi="Arial" w:cs="Arial"/>
                        <w:sz w:val="20"/>
                        <w:szCs w:val="20"/>
                      </w:rPr>
                      <w:t>2.24</w:t>
                    </w:r>
                  </w:ins>
                </w:p>
              </w:tc>
              <w:tc>
                <w:tcPr>
                  <w:tcW w:w="720" w:type="dxa"/>
                </w:tcPr>
                <w:p w14:paraId="68214904" w14:textId="77777777" w:rsidR="00706857" w:rsidRPr="00706857" w:rsidRDefault="00706857" w:rsidP="00706857">
                  <w:pPr>
                    <w:spacing w:after="200"/>
                    <w:rPr>
                      <w:ins w:id="616" w:author="Gabriella Meltzer" w:date="2024-01-02T23:39:00Z"/>
                      <w:rFonts w:ascii="Arial" w:hAnsi="Arial" w:cs="Arial"/>
                      <w:sz w:val="20"/>
                      <w:szCs w:val="20"/>
                    </w:rPr>
                  </w:pPr>
                  <w:ins w:id="617" w:author="Gabriella Meltzer" w:date="2024-01-02T23:39:00Z">
                    <w:r w:rsidRPr="00706857">
                      <w:rPr>
                        <w:rFonts w:ascii="Arial" w:hAnsi="Arial" w:cs="Arial"/>
                        <w:sz w:val="20"/>
                        <w:szCs w:val="20"/>
                      </w:rPr>
                      <w:t>3.23</w:t>
                    </w:r>
                  </w:ins>
                </w:p>
              </w:tc>
              <w:tc>
                <w:tcPr>
                  <w:tcW w:w="720" w:type="dxa"/>
                </w:tcPr>
                <w:p w14:paraId="5FFB0554" w14:textId="77777777" w:rsidR="00706857" w:rsidRPr="00706857" w:rsidRDefault="00706857" w:rsidP="00706857">
                  <w:pPr>
                    <w:spacing w:after="200"/>
                    <w:rPr>
                      <w:ins w:id="618" w:author="Gabriella Meltzer" w:date="2024-01-02T23:39:00Z"/>
                      <w:rFonts w:ascii="Arial" w:hAnsi="Arial" w:cs="Arial"/>
                      <w:sz w:val="20"/>
                      <w:szCs w:val="20"/>
                    </w:rPr>
                  </w:pPr>
                  <w:ins w:id="619" w:author="Gabriella Meltzer" w:date="2024-01-02T23:39:00Z">
                    <w:r w:rsidRPr="00706857">
                      <w:rPr>
                        <w:rFonts w:ascii="Arial" w:hAnsi="Arial" w:cs="Arial"/>
                        <w:sz w:val="20"/>
                        <w:szCs w:val="20"/>
                      </w:rPr>
                      <w:t>3.92</w:t>
                    </w:r>
                  </w:ins>
                </w:p>
              </w:tc>
              <w:tc>
                <w:tcPr>
                  <w:tcW w:w="720" w:type="dxa"/>
                </w:tcPr>
                <w:p w14:paraId="3C08506A" w14:textId="77777777" w:rsidR="00706857" w:rsidRPr="00706857" w:rsidRDefault="00706857" w:rsidP="00706857">
                  <w:pPr>
                    <w:spacing w:after="200"/>
                    <w:rPr>
                      <w:ins w:id="620" w:author="Gabriella Meltzer" w:date="2024-01-02T23:39:00Z"/>
                      <w:rFonts w:ascii="Arial" w:hAnsi="Arial" w:cs="Arial"/>
                      <w:sz w:val="20"/>
                      <w:szCs w:val="20"/>
                    </w:rPr>
                  </w:pPr>
                  <w:ins w:id="621" w:author="Gabriella Meltzer" w:date="2024-01-02T23:39:00Z">
                    <w:r w:rsidRPr="00706857">
                      <w:rPr>
                        <w:rFonts w:ascii="Arial" w:hAnsi="Arial" w:cs="Arial"/>
                        <w:sz w:val="20"/>
                        <w:szCs w:val="20"/>
                      </w:rPr>
                      <w:t>4.45</w:t>
                    </w:r>
                  </w:ins>
                </w:p>
              </w:tc>
              <w:tc>
                <w:tcPr>
                  <w:tcW w:w="720" w:type="dxa"/>
                  <w:tcBorders>
                    <w:right w:val="single" w:sz="2" w:space="0" w:color="auto"/>
                  </w:tcBorders>
                </w:tcPr>
                <w:p w14:paraId="2601D7BD" w14:textId="77777777" w:rsidR="00706857" w:rsidRPr="00706857" w:rsidRDefault="00706857" w:rsidP="00706857">
                  <w:pPr>
                    <w:spacing w:after="200"/>
                    <w:rPr>
                      <w:ins w:id="622" w:author="Gabriella Meltzer" w:date="2024-01-02T23:39:00Z"/>
                      <w:rFonts w:ascii="Arial" w:hAnsi="Arial" w:cs="Arial"/>
                      <w:sz w:val="20"/>
                      <w:szCs w:val="20"/>
                    </w:rPr>
                  </w:pPr>
                  <w:ins w:id="623" w:author="Gabriella Meltzer" w:date="2024-01-02T23:39:00Z">
                    <w:r w:rsidRPr="00706857">
                      <w:rPr>
                        <w:rFonts w:ascii="Arial" w:hAnsi="Arial" w:cs="Arial"/>
                        <w:sz w:val="20"/>
                        <w:szCs w:val="20"/>
                      </w:rPr>
                      <w:t>5.24</w:t>
                    </w:r>
                  </w:ins>
                </w:p>
              </w:tc>
            </w:tr>
            <w:tr w:rsidR="00706857" w:rsidRPr="00706857" w14:paraId="168DE341" w14:textId="77777777" w:rsidTr="00786FE5">
              <w:trPr>
                <w:ins w:id="624" w:author="Gabriella Meltzer" w:date="2024-01-02T23:39:00Z"/>
              </w:trPr>
              <w:tc>
                <w:tcPr>
                  <w:tcW w:w="3420" w:type="dxa"/>
                  <w:vMerge/>
                  <w:tcBorders>
                    <w:left w:val="single" w:sz="2" w:space="0" w:color="auto"/>
                  </w:tcBorders>
                </w:tcPr>
                <w:p w14:paraId="2E519323" w14:textId="77777777" w:rsidR="00706857" w:rsidRPr="00706857" w:rsidRDefault="00706857" w:rsidP="00706857">
                  <w:pPr>
                    <w:spacing w:after="200"/>
                    <w:rPr>
                      <w:ins w:id="625" w:author="Gabriella Meltzer" w:date="2024-01-02T23:39:00Z"/>
                      <w:rFonts w:ascii="Arial" w:hAnsi="Arial" w:cs="Arial"/>
                      <w:sz w:val="20"/>
                      <w:szCs w:val="20"/>
                    </w:rPr>
                  </w:pPr>
                </w:p>
              </w:tc>
              <w:tc>
                <w:tcPr>
                  <w:tcW w:w="3420" w:type="dxa"/>
                  <w:vMerge/>
                  <w:tcBorders>
                    <w:left w:val="single" w:sz="2" w:space="0" w:color="auto"/>
                  </w:tcBorders>
                </w:tcPr>
                <w:p w14:paraId="0A86602A" w14:textId="77777777" w:rsidR="00706857" w:rsidRPr="00706857" w:rsidRDefault="00706857" w:rsidP="00706857">
                  <w:pPr>
                    <w:spacing w:after="200"/>
                    <w:rPr>
                      <w:ins w:id="626" w:author="Gabriella Meltzer" w:date="2024-01-02T23:39:00Z"/>
                      <w:rFonts w:ascii="Arial" w:hAnsi="Arial" w:cs="Arial"/>
                      <w:sz w:val="20"/>
                      <w:szCs w:val="20"/>
                    </w:rPr>
                  </w:pPr>
                </w:p>
              </w:tc>
              <w:tc>
                <w:tcPr>
                  <w:tcW w:w="810" w:type="dxa"/>
                </w:tcPr>
                <w:p w14:paraId="6023D272" w14:textId="77777777" w:rsidR="00706857" w:rsidRPr="00706857" w:rsidRDefault="00706857" w:rsidP="00706857">
                  <w:pPr>
                    <w:spacing w:after="200"/>
                    <w:rPr>
                      <w:ins w:id="627" w:author="Gabriella Meltzer" w:date="2024-01-02T23:39:00Z"/>
                      <w:rFonts w:ascii="Arial" w:hAnsi="Arial" w:cs="Arial"/>
                      <w:sz w:val="20"/>
                      <w:szCs w:val="20"/>
                    </w:rPr>
                  </w:pPr>
                  <w:ins w:id="628" w:author="Gabriella Meltzer" w:date="2024-01-02T23:39:00Z">
                    <w:r w:rsidRPr="00706857">
                      <w:rPr>
                        <w:rFonts w:ascii="Arial" w:hAnsi="Arial" w:cs="Arial"/>
                        <w:sz w:val="20"/>
                        <w:szCs w:val="20"/>
                      </w:rPr>
                      <w:t>5</w:t>
                    </w:r>
                  </w:ins>
                </w:p>
              </w:tc>
              <w:tc>
                <w:tcPr>
                  <w:tcW w:w="720" w:type="dxa"/>
                </w:tcPr>
                <w:p w14:paraId="594D392D" w14:textId="77777777" w:rsidR="00706857" w:rsidRPr="00706857" w:rsidRDefault="00706857" w:rsidP="00706857">
                  <w:pPr>
                    <w:spacing w:after="200"/>
                    <w:rPr>
                      <w:ins w:id="629" w:author="Gabriella Meltzer" w:date="2024-01-02T23:39:00Z"/>
                      <w:rFonts w:ascii="Arial" w:hAnsi="Arial" w:cs="Arial"/>
                      <w:sz w:val="20"/>
                      <w:szCs w:val="20"/>
                    </w:rPr>
                  </w:pPr>
                  <w:ins w:id="630" w:author="Gabriella Meltzer" w:date="2024-01-02T23:39:00Z">
                    <w:r w:rsidRPr="00706857">
                      <w:rPr>
                        <w:rFonts w:ascii="Arial" w:hAnsi="Arial" w:cs="Arial"/>
                        <w:sz w:val="20"/>
                        <w:szCs w:val="20"/>
                      </w:rPr>
                      <w:t>3.12</w:t>
                    </w:r>
                  </w:ins>
                </w:p>
              </w:tc>
              <w:tc>
                <w:tcPr>
                  <w:tcW w:w="720" w:type="dxa"/>
                </w:tcPr>
                <w:p w14:paraId="0297646B" w14:textId="77777777" w:rsidR="00706857" w:rsidRPr="00706857" w:rsidRDefault="00706857" w:rsidP="00706857">
                  <w:pPr>
                    <w:spacing w:after="200"/>
                    <w:rPr>
                      <w:ins w:id="631" w:author="Gabriella Meltzer" w:date="2024-01-02T23:39:00Z"/>
                      <w:rFonts w:ascii="Arial" w:hAnsi="Arial" w:cs="Arial"/>
                      <w:sz w:val="20"/>
                      <w:szCs w:val="20"/>
                    </w:rPr>
                  </w:pPr>
                  <w:ins w:id="632" w:author="Gabriella Meltzer" w:date="2024-01-02T23:39:00Z">
                    <w:r w:rsidRPr="00706857">
                      <w:rPr>
                        <w:rFonts w:ascii="Arial" w:hAnsi="Arial" w:cs="Arial"/>
                        <w:sz w:val="20"/>
                        <w:szCs w:val="20"/>
                      </w:rPr>
                      <w:t>4.20</w:t>
                    </w:r>
                  </w:ins>
                </w:p>
              </w:tc>
              <w:tc>
                <w:tcPr>
                  <w:tcW w:w="720" w:type="dxa"/>
                </w:tcPr>
                <w:p w14:paraId="04F41406" w14:textId="77777777" w:rsidR="00706857" w:rsidRPr="00706857" w:rsidRDefault="00706857" w:rsidP="00706857">
                  <w:pPr>
                    <w:spacing w:after="200"/>
                    <w:rPr>
                      <w:ins w:id="633" w:author="Gabriella Meltzer" w:date="2024-01-02T23:39:00Z"/>
                      <w:rFonts w:ascii="Arial" w:hAnsi="Arial" w:cs="Arial"/>
                      <w:sz w:val="20"/>
                      <w:szCs w:val="20"/>
                    </w:rPr>
                  </w:pPr>
                  <w:ins w:id="634" w:author="Gabriella Meltzer" w:date="2024-01-02T23:39:00Z">
                    <w:r w:rsidRPr="00706857">
                      <w:rPr>
                        <w:rFonts w:ascii="Arial" w:hAnsi="Arial" w:cs="Arial"/>
                        <w:sz w:val="20"/>
                        <w:szCs w:val="20"/>
                      </w:rPr>
                      <w:t>4.78</w:t>
                    </w:r>
                  </w:ins>
                </w:p>
              </w:tc>
              <w:tc>
                <w:tcPr>
                  <w:tcW w:w="720" w:type="dxa"/>
                </w:tcPr>
                <w:p w14:paraId="22B0D1AC" w14:textId="77777777" w:rsidR="00706857" w:rsidRPr="00706857" w:rsidRDefault="00706857" w:rsidP="00706857">
                  <w:pPr>
                    <w:spacing w:after="200"/>
                    <w:rPr>
                      <w:ins w:id="635" w:author="Gabriella Meltzer" w:date="2024-01-02T23:39:00Z"/>
                      <w:rFonts w:ascii="Arial" w:hAnsi="Arial" w:cs="Arial"/>
                      <w:sz w:val="20"/>
                      <w:szCs w:val="20"/>
                    </w:rPr>
                  </w:pPr>
                  <w:ins w:id="636" w:author="Gabriella Meltzer" w:date="2024-01-02T23:39:00Z">
                    <w:r w:rsidRPr="00706857">
                      <w:rPr>
                        <w:rFonts w:ascii="Arial" w:hAnsi="Arial" w:cs="Arial"/>
                        <w:sz w:val="20"/>
                        <w:szCs w:val="20"/>
                      </w:rPr>
                      <w:t>5.20</w:t>
                    </w:r>
                  </w:ins>
                </w:p>
              </w:tc>
              <w:tc>
                <w:tcPr>
                  <w:tcW w:w="720" w:type="dxa"/>
                  <w:tcBorders>
                    <w:right w:val="single" w:sz="2" w:space="0" w:color="auto"/>
                  </w:tcBorders>
                </w:tcPr>
                <w:p w14:paraId="74687363" w14:textId="77777777" w:rsidR="00706857" w:rsidRPr="00706857" w:rsidRDefault="00706857" w:rsidP="00706857">
                  <w:pPr>
                    <w:spacing w:after="200"/>
                    <w:rPr>
                      <w:ins w:id="637" w:author="Gabriella Meltzer" w:date="2024-01-02T23:39:00Z"/>
                      <w:rFonts w:ascii="Arial" w:hAnsi="Arial" w:cs="Arial"/>
                      <w:sz w:val="20"/>
                      <w:szCs w:val="20"/>
                    </w:rPr>
                  </w:pPr>
                  <w:ins w:id="638" w:author="Gabriella Meltzer" w:date="2024-01-02T23:39:00Z">
                    <w:r w:rsidRPr="00706857">
                      <w:rPr>
                        <w:rFonts w:ascii="Arial" w:hAnsi="Arial" w:cs="Arial"/>
                        <w:sz w:val="20"/>
                        <w:szCs w:val="20"/>
                      </w:rPr>
                      <w:t>5.97</w:t>
                    </w:r>
                  </w:ins>
                </w:p>
              </w:tc>
              <w:tc>
                <w:tcPr>
                  <w:tcW w:w="720" w:type="dxa"/>
                  <w:tcBorders>
                    <w:left w:val="single" w:sz="2" w:space="0" w:color="auto"/>
                  </w:tcBorders>
                </w:tcPr>
                <w:p w14:paraId="661F8B98" w14:textId="77777777" w:rsidR="00706857" w:rsidRPr="00706857" w:rsidRDefault="00706857" w:rsidP="00706857">
                  <w:pPr>
                    <w:spacing w:after="200"/>
                    <w:rPr>
                      <w:ins w:id="639" w:author="Gabriella Meltzer" w:date="2024-01-02T23:39:00Z"/>
                      <w:rFonts w:ascii="Arial" w:hAnsi="Arial" w:cs="Arial"/>
                      <w:sz w:val="20"/>
                      <w:szCs w:val="20"/>
                    </w:rPr>
                  </w:pPr>
                  <w:ins w:id="640" w:author="Gabriella Meltzer" w:date="2024-01-02T23:39:00Z">
                    <w:r w:rsidRPr="00706857">
                      <w:rPr>
                        <w:rFonts w:ascii="Arial" w:hAnsi="Arial" w:cs="Arial"/>
                        <w:sz w:val="20"/>
                        <w:szCs w:val="20"/>
                      </w:rPr>
                      <w:t>2.95</w:t>
                    </w:r>
                  </w:ins>
                </w:p>
              </w:tc>
              <w:tc>
                <w:tcPr>
                  <w:tcW w:w="720" w:type="dxa"/>
                </w:tcPr>
                <w:p w14:paraId="633B3ABB" w14:textId="77777777" w:rsidR="00706857" w:rsidRPr="00706857" w:rsidRDefault="00706857" w:rsidP="00706857">
                  <w:pPr>
                    <w:spacing w:after="200"/>
                    <w:rPr>
                      <w:ins w:id="641" w:author="Gabriella Meltzer" w:date="2024-01-02T23:39:00Z"/>
                      <w:rFonts w:ascii="Arial" w:hAnsi="Arial" w:cs="Arial"/>
                      <w:sz w:val="20"/>
                      <w:szCs w:val="20"/>
                    </w:rPr>
                  </w:pPr>
                  <w:ins w:id="642" w:author="Gabriella Meltzer" w:date="2024-01-02T23:39:00Z">
                    <w:r w:rsidRPr="00706857">
                      <w:rPr>
                        <w:rFonts w:ascii="Arial" w:hAnsi="Arial" w:cs="Arial"/>
                        <w:sz w:val="20"/>
                        <w:szCs w:val="20"/>
                      </w:rPr>
                      <w:t>4.04</w:t>
                    </w:r>
                  </w:ins>
                </w:p>
              </w:tc>
              <w:tc>
                <w:tcPr>
                  <w:tcW w:w="720" w:type="dxa"/>
                </w:tcPr>
                <w:p w14:paraId="72490314" w14:textId="77777777" w:rsidR="00706857" w:rsidRPr="00706857" w:rsidRDefault="00706857" w:rsidP="00706857">
                  <w:pPr>
                    <w:spacing w:after="200"/>
                    <w:rPr>
                      <w:ins w:id="643" w:author="Gabriella Meltzer" w:date="2024-01-02T23:39:00Z"/>
                      <w:rFonts w:ascii="Arial" w:hAnsi="Arial" w:cs="Arial"/>
                      <w:sz w:val="20"/>
                      <w:szCs w:val="20"/>
                    </w:rPr>
                  </w:pPr>
                  <w:ins w:id="644" w:author="Gabriella Meltzer" w:date="2024-01-02T23:39:00Z">
                    <w:r w:rsidRPr="00706857">
                      <w:rPr>
                        <w:rFonts w:ascii="Arial" w:hAnsi="Arial" w:cs="Arial"/>
                        <w:sz w:val="20"/>
                        <w:szCs w:val="20"/>
                      </w:rPr>
                      <w:t>4.72</w:t>
                    </w:r>
                  </w:ins>
                </w:p>
              </w:tc>
              <w:tc>
                <w:tcPr>
                  <w:tcW w:w="720" w:type="dxa"/>
                </w:tcPr>
                <w:p w14:paraId="76080CB9" w14:textId="77777777" w:rsidR="00706857" w:rsidRPr="00706857" w:rsidRDefault="00706857" w:rsidP="00706857">
                  <w:pPr>
                    <w:spacing w:after="200"/>
                    <w:rPr>
                      <w:ins w:id="645" w:author="Gabriella Meltzer" w:date="2024-01-02T23:39:00Z"/>
                      <w:rFonts w:ascii="Arial" w:hAnsi="Arial" w:cs="Arial"/>
                      <w:sz w:val="20"/>
                      <w:szCs w:val="20"/>
                    </w:rPr>
                  </w:pPr>
                  <w:ins w:id="646" w:author="Gabriella Meltzer" w:date="2024-01-02T23:39:00Z">
                    <w:r w:rsidRPr="00706857">
                      <w:rPr>
                        <w:rFonts w:ascii="Arial" w:hAnsi="Arial" w:cs="Arial"/>
                        <w:sz w:val="20"/>
                        <w:szCs w:val="20"/>
                      </w:rPr>
                      <w:t>5.25</w:t>
                    </w:r>
                  </w:ins>
                </w:p>
              </w:tc>
              <w:tc>
                <w:tcPr>
                  <w:tcW w:w="720" w:type="dxa"/>
                  <w:tcBorders>
                    <w:right w:val="single" w:sz="2" w:space="0" w:color="auto"/>
                  </w:tcBorders>
                </w:tcPr>
                <w:p w14:paraId="2DDD1C28" w14:textId="77777777" w:rsidR="00706857" w:rsidRPr="00706857" w:rsidRDefault="00706857" w:rsidP="00706857">
                  <w:pPr>
                    <w:spacing w:after="200"/>
                    <w:rPr>
                      <w:ins w:id="647" w:author="Gabriella Meltzer" w:date="2024-01-02T23:39:00Z"/>
                      <w:rFonts w:ascii="Arial" w:hAnsi="Arial" w:cs="Arial"/>
                      <w:sz w:val="20"/>
                      <w:szCs w:val="20"/>
                    </w:rPr>
                  </w:pPr>
                  <w:ins w:id="648" w:author="Gabriella Meltzer" w:date="2024-01-02T23:39:00Z">
                    <w:r w:rsidRPr="00706857">
                      <w:rPr>
                        <w:rFonts w:ascii="Arial" w:hAnsi="Arial" w:cs="Arial"/>
                        <w:sz w:val="20"/>
                        <w:szCs w:val="20"/>
                      </w:rPr>
                      <w:t>6.14</w:t>
                    </w:r>
                  </w:ins>
                </w:p>
              </w:tc>
            </w:tr>
            <w:tr w:rsidR="00706857" w:rsidRPr="00706857" w14:paraId="53713C53" w14:textId="77777777" w:rsidTr="00786FE5">
              <w:trPr>
                <w:ins w:id="649" w:author="Gabriella Meltzer" w:date="2024-01-02T23:39:00Z"/>
              </w:trPr>
              <w:tc>
                <w:tcPr>
                  <w:tcW w:w="3420" w:type="dxa"/>
                  <w:vMerge/>
                  <w:tcBorders>
                    <w:left w:val="single" w:sz="2" w:space="0" w:color="auto"/>
                  </w:tcBorders>
                </w:tcPr>
                <w:p w14:paraId="5C53FB58" w14:textId="77777777" w:rsidR="00706857" w:rsidRPr="00706857" w:rsidRDefault="00706857" w:rsidP="00706857">
                  <w:pPr>
                    <w:spacing w:after="200"/>
                    <w:rPr>
                      <w:ins w:id="650" w:author="Gabriella Meltzer" w:date="2024-01-02T23:39:00Z"/>
                      <w:rFonts w:ascii="Arial" w:hAnsi="Arial" w:cs="Arial"/>
                      <w:sz w:val="20"/>
                      <w:szCs w:val="20"/>
                    </w:rPr>
                  </w:pPr>
                </w:p>
              </w:tc>
              <w:tc>
                <w:tcPr>
                  <w:tcW w:w="3420" w:type="dxa"/>
                  <w:vMerge/>
                  <w:tcBorders>
                    <w:left w:val="single" w:sz="2" w:space="0" w:color="auto"/>
                  </w:tcBorders>
                </w:tcPr>
                <w:p w14:paraId="1CDE4ACB" w14:textId="77777777" w:rsidR="00706857" w:rsidRPr="00706857" w:rsidRDefault="00706857" w:rsidP="00706857">
                  <w:pPr>
                    <w:spacing w:after="200"/>
                    <w:rPr>
                      <w:ins w:id="651" w:author="Gabriella Meltzer" w:date="2024-01-02T23:39:00Z"/>
                      <w:rFonts w:ascii="Arial" w:hAnsi="Arial" w:cs="Arial"/>
                      <w:sz w:val="20"/>
                      <w:szCs w:val="20"/>
                    </w:rPr>
                  </w:pPr>
                </w:p>
              </w:tc>
              <w:tc>
                <w:tcPr>
                  <w:tcW w:w="810" w:type="dxa"/>
                </w:tcPr>
                <w:p w14:paraId="16E80FD6" w14:textId="77777777" w:rsidR="00706857" w:rsidRPr="00706857" w:rsidRDefault="00706857" w:rsidP="00706857">
                  <w:pPr>
                    <w:spacing w:after="200"/>
                    <w:rPr>
                      <w:ins w:id="652" w:author="Gabriella Meltzer" w:date="2024-01-02T23:39:00Z"/>
                      <w:rFonts w:ascii="Arial" w:hAnsi="Arial" w:cs="Arial"/>
                      <w:sz w:val="20"/>
                      <w:szCs w:val="20"/>
                    </w:rPr>
                  </w:pPr>
                  <w:ins w:id="653" w:author="Gabriella Meltzer" w:date="2024-01-02T23:39:00Z">
                    <w:r w:rsidRPr="00706857">
                      <w:rPr>
                        <w:rFonts w:ascii="Arial" w:hAnsi="Arial" w:cs="Arial"/>
                        <w:sz w:val="20"/>
                        <w:szCs w:val="20"/>
                      </w:rPr>
                      <w:t>6</w:t>
                    </w:r>
                  </w:ins>
                </w:p>
              </w:tc>
              <w:tc>
                <w:tcPr>
                  <w:tcW w:w="720" w:type="dxa"/>
                </w:tcPr>
                <w:p w14:paraId="5FB44029" w14:textId="77777777" w:rsidR="00706857" w:rsidRPr="00706857" w:rsidRDefault="00706857" w:rsidP="00706857">
                  <w:pPr>
                    <w:spacing w:after="200"/>
                    <w:rPr>
                      <w:ins w:id="654" w:author="Gabriella Meltzer" w:date="2024-01-02T23:39:00Z"/>
                      <w:rFonts w:ascii="Arial" w:hAnsi="Arial" w:cs="Arial"/>
                      <w:sz w:val="20"/>
                      <w:szCs w:val="20"/>
                    </w:rPr>
                  </w:pPr>
                  <w:ins w:id="655" w:author="Gabriella Meltzer" w:date="2024-01-02T23:39:00Z">
                    <w:r w:rsidRPr="00706857">
                      <w:rPr>
                        <w:rFonts w:ascii="Arial" w:hAnsi="Arial" w:cs="Arial"/>
                        <w:sz w:val="20"/>
                        <w:szCs w:val="20"/>
                      </w:rPr>
                      <w:t>4.25</w:t>
                    </w:r>
                  </w:ins>
                </w:p>
              </w:tc>
              <w:tc>
                <w:tcPr>
                  <w:tcW w:w="720" w:type="dxa"/>
                </w:tcPr>
                <w:p w14:paraId="210E404F" w14:textId="77777777" w:rsidR="00706857" w:rsidRPr="00706857" w:rsidRDefault="00706857" w:rsidP="00706857">
                  <w:pPr>
                    <w:spacing w:after="200"/>
                    <w:rPr>
                      <w:ins w:id="656" w:author="Gabriella Meltzer" w:date="2024-01-02T23:39:00Z"/>
                      <w:rFonts w:ascii="Arial" w:hAnsi="Arial" w:cs="Arial"/>
                      <w:sz w:val="20"/>
                      <w:szCs w:val="20"/>
                    </w:rPr>
                  </w:pPr>
                  <w:ins w:id="657" w:author="Gabriella Meltzer" w:date="2024-01-02T23:39:00Z">
                    <w:r w:rsidRPr="00706857">
                      <w:rPr>
                        <w:rFonts w:ascii="Arial" w:hAnsi="Arial" w:cs="Arial"/>
                        <w:sz w:val="20"/>
                        <w:szCs w:val="20"/>
                      </w:rPr>
                      <w:t>5.26</w:t>
                    </w:r>
                  </w:ins>
                </w:p>
              </w:tc>
              <w:tc>
                <w:tcPr>
                  <w:tcW w:w="720" w:type="dxa"/>
                </w:tcPr>
                <w:p w14:paraId="3AC5E141" w14:textId="77777777" w:rsidR="00706857" w:rsidRPr="00706857" w:rsidRDefault="00706857" w:rsidP="00706857">
                  <w:pPr>
                    <w:spacing w:after="200"/>
                    <w:rPr>
                      <w:ins w:id="658" w:author="Gabriella Meltzer" w:date="2024-01-02T23:39:00Z"/>
                      <w:rFonts w:ascii="Arial" w:hAnsi="Arial" w:cs="Arial"/>
                      <w:sz w:val="20"/>
                      <w:szCs w:val="20"/>
                    </w:rPr>
                  </w:pPr>
                  <w:ins w:id="659" w:author="Gabriella Meltzer" w:date="2024-01-02T23:39:00Z">
                    <w:r w:rsidRPr="00706857">
                      <w:rPr>
                        <w:rFonts w:ascii="Arial" w:hAnsi="Arial" w:cs="Arial"/>
                        <w:sz w:val="20"/>
                        <w:szCs w:val="20"/>
                      </w:rPr>
                      <w:t>5.77</w:t>
                    </w:r>
                  </w:ins>
                </w:p>
              </w:tc>
              <w:tc>
                <w:tcPr>
                  <w:tcW w:w="720" w:type="dxa"/>
                </w:tcPr>
                <w:p w14:paraId="545F4A30" w14:textId="77777777" w:rsidR="00706857" w:rsidRPr="00706857" w:rsidRDefault="00706857" w:rsidP="00706857">
                  <w:pPr>
                    <w:spacing w:after="200"/>
                    <w:rPr>
                      <w:ins w:id="660" w:author="Gabriella Meltzer" w:date="2024-01-02T23:39:00Z"/>
                      <w:rFonts w:ascii="Arial" w:hAnsi="Arial" w:cs="Arial"/>
                      <w:sz w:val="20"/>
                      <w:szCs w:val="20"/>
                    </w:rPr>
                  </w:pPr>
                  <w:ins w:id="661" w:author="Gabriella Meltzer" w:date="2024-01-02T23:39:00Z">
                    <w:r w:rsidRPr="00706857">
                      <w:rPr>
                        <w:rFonts w:ascii="Arial" w:hAnsi="Arial" w:cs="Arial"/>
                        <w:sz w:val="20"/>
                        <w:szCs w:val="20"/>
                      </w:rPr>
                      <w:t>6.34</w:t>
                    </w:r>
                  </w:ins>
                </w:p>
              </w:tc>
              <w:tc>
                <w:tcPr>
                  <w:tcW w:w="720" w:type="dxa"/>
                  <w:tcBorders>
                    <w:right w:val="single" w:sz="2" w:space="0" w:color="auto"/>
                  </w:tcBorders>
                </w:tcPr>
                <w:p w14:paraId="66ADE987" w14:textId="77777777" w:rsidR="00706857" w:rsidRPr="00706857" w:rsidRDefault="00706857" w:rsidP="00706857">
                  <w:pPr>
                    <w:spacing w:after="200"/>
                    <w:rPr>
                      <w:ins w:id="662" w:author="Gabriella Meltzer" w:date="2024-01-02T23:39:00Z"/>
                      <w:rFonts w:ascii="Arial" w:hAnsi="Arial" w:cs="Arial"/>
                      <w:sz w:val="20"/>
                      <w:szCs w:val="20"/>
                    </w:rPr>
                  </w:pPr>
                  <w:ins w:id="663" w:author="Gabriella Meltzer" w:date="2024-01-02T23:39:00Z">
                    <w:r w:rsidRPr="00706857">
                      <w:rPr>
                        <w:rFonts w:ascii="Arial" w:hAnsi="Arial" w:cs="Arial"/>
                        <w:sz w:val="20"/>
                        <w:szCs w:val="20"/>
                      </w:rPr>
                      <w:t>7.16</w:t>
                    </w:r>
                  </w:ins>
                </w:p>
              </w:tc>
              <w:tc>
                <w:tcPr>
                  <w:tcW w:w="720" w:type="dxa"/>
                  <w:tcBorders>
                    <w:left w:val="single" w:sz="2" w:space="0" w:color="auto"/>
                  </w:tcBorders>
                </w:tcPr>
                <w:p w14:paraId="38E4D4EF" w14:textId="77777777" w:rsidR="00706857" w:rsidRPr="00706857" w:rsidRDefault="00706857" w:rsidP="00706857">
                  <w:pPr>
                    <w:spacing w:after="200"/>
                    <w:rPr>
                      <w:ins w:id="664" w:author="Gabriella Meltzer" w:date="2024-01-02T23:39:00Z"/>
                      <w:rFonts w:ascii="Arial" w:hAnsi="Arial" w:cs="Arial"/>
                      <w:sz w:val="20"/>
                      <w:szCs w:val="20"/>
                    </w:rPr>
                  </w:pPr>
                  <w:ins w:id="665" w:author="Gabriella Meltzer" w:date="2024-01-02T23:39:00Z">
                    <w:r w:rsidRPr="00706857">
                      <w:rPr>
                        <w:rFonts w:ascii="Arial" w:hAnsi="Arial" w:cs="Arial"/>
                        <w:sz w:val="20"/>
                        <w:szCs w:val="20"/>
                      </w:rPr>
                      <w:t>3.83</w:t>
                    </w:r>
                  </w:ins>
                </w:p>
              </w:tc>
              <w:tc>
                <w:tcPr>
                  <w:tcW w:w="720" w:type="dxa"/>
                </w:tcPr>
                <w:p w14:paraId="3DC99616" w14:textId="77777777" w:rsidR="00706857" w:rsidRPr="00706857" w:rsidRDefault="00706857" w:rsidP="00706857">
                  <w:pPr>
                    <w:spacing w:after="200"/>
                    <w:rPr>
                      <w:ins w:id="666" w:author="Gabriella Meltzer" w:date="2024-01-02T23:39:00Z"/>
                      <w:rFonts w:ascii="Arial" w:hAnsi="Arial" w:cs="Arial"/>
                      <w:sz w:val="20"/>
                      <w:szCs w:val="20"/>
                    </w:rPr>
                  </w:pPr>
                  <w:ins w:id="667" w:author="Gabriella Meltzer" w:date="2024-01-02T23:39:00Z">
                    <w:r w:rsidRPr="00706857">
                      <w:rPr>
                        <w:rFonts w:ascii="Arial" w:hAnsi="Arial" w:cs="Arial"/>
                        <w:sz w:val="20"/>
                        <w:szCs w:val="20"/>
                      </w:rPr>
                      <w:t>4.94</w:t>
                    </w:r>
                  </w:ins>
                </w:p>
              </w:tc>
              <w:tc>
                <w:tcPr>
                  <w:tcW w:w="720" w:type="dxa"/>
                </w:tcPr>
                <w:p w14:paraId="798FABD8" w14:textId="77777777" w:rsidR="00706857" w:rsidRPr="00706857" w:rsidRDefault="00706857" w:rsidP="00706857">
                  <w:pPr>
                    <w:spacing w:after="200"/>
                    <w:rPr>
                      <w:ins w:id="668" w:author="Gabriella Meltzer" w:date="2024-01-02T23:39:00Z"/>
                      <w:rFonts w:ascii="Arial" w:hAnsi="Arial" w:cs="Arial"/>
                      <w:sz w:val="20"/>
                      <w:szCs w:val="20"/>
                    </w:rPr>
                  </w:pPr>
                  <w:ins w:id="669" w:author="Gabriella Meltzer" w:date="2024-01-02T23:39:00Z">
                    <w:r w:rsidRPr="00706857">
                      <w:rPr>
                        <w:rFonts w:ascii="Arial" w:hAnsi="Arial" w:cs="Arial"/>
                        <w:sz w:val="20"/>
                        <w:szCs w:val="20"/>
                      </w:rPr>
                      <w:t>5.66</w:t>
                    </w:r>
                  </w:ins>
                </w:p>
              </w:tc>
              <w:tc>
                <w:tcPr>
                  <w:tcW w:w="720" w:type="dxa"/>
                </w:tcPr>
                <w:p w14:paraId="17C08637" w14:textId="77777777" w:rsidR="00706857" w:rsidRPr="00706857" w:rsidRDefault="00706857" w:rsidP="00706857">
                  <w:pPr>
                    <w:spacing w:after="200"/>
                    <w:rPr>
                      <w:ins w:id="670" w:author="Gabriella Meltzer" w:date="2024-01-02T23:39:00Z"/>
                      <w:rFonts w:ascii="Arial" w:hAnsi="Arial" w:cs="Arial"/>
                      <w:sz w:val="20"/>
                      <w:szCs w:val="20"/>
                    </w:rPr>
                  </w:pPr>
                  <w:ins w:id="671" w:author="Gabriella Meltzer" w:date="2024-01-02T23:39:00Z">
                    <w:r w:rsidRPr="00706857">
                      <w:rPr>
                        <w:rFonts w:ascii="Arial" w:hAnsi="Arial" w:cs="Arial"/>
                        <w:sz w:val="20"/>
                        <w:szCs w:val="20"/>
                      </w:rPr>
                      <w:t>6.26</w:t>
                    </w:r>
                  </w:ins>
                </w:p>
              </w:tc>
              <w:tc>
                <w:tcPr>
                  <w:tcW w:w="720" w:type="dxa"/>
                  <w:tcBorders>
                    <w:right w:val="single" w:sz="2" w:space="0" w:color="auto"/>
                  </w:tcBorders>
                </w:tcPr>
                <w:p w14:paraId="4FE9B27D" w14:textId="77777777" w:rsidR="00706857" w:rsidRPr="00706857" w:rsidRDefault="00706857" w:rsidP="00706857">
                  <w:pPr>
                    <w:spacing w:after="200"/>
                    <w:rPr>
                      <w:ins w:id="672" w:author="Gabriella Meltzer" w:date="2024-01-02T23:39:00Z"/>
                      <w:rFonts w:ascii="Arial" w:hAnsi="Arial" w:cs="Arial"/>
                      <w:sz w:val="20"/>
                      <w:szCs w:val="20"/>
                    </w:rPr>
                  </w:pPr>
                  <w:ins w:id="673" w:author="Gabriella Meltzer" w:date="2024-01-02T23:39:00Z">
                    <w:r w:rsidRPr="00706857">
                      <w:rPr>
                        <w:rFonts w:ascii="Arial" w:hAnsi="Arial" w:cs="Arial"/>
                        <w:sz w:val="20"/>
                        <w:szCs w:val="20"/>
                      </w:rPr>
                      <w:t>7.36</w:t>
                    </w:r>
                  </w:ins>
                </w:p>
              </w:tc>
            </w:tr>
            <w:tr w:rsidR="00706857" w:rsidRPr="00706857" w14:paraId="5D92C876" w14:textId="77777777" w:rsidTr="00786FE5">
              <w:trPr>
                <w:ins w:id="674" w:author="Gabriella Meltzer" w:date="2024-01-02T23:39:00Z"/>
              </w:trPr>
              <w:tc>
                <w:tcPr>
                  <w:tcW w:w="3420" w:type="dxa"/>
                  <w:vMerge/>
                  <w:tcBorders>
                    <w:left w:val="single" w:sz="2" w:space="0" w:color="auto"/>
                  </w:tcBorders>
                </w:tcPr>
                <w:p w14:paraId="3A2430F7" w14:textId="77777777" w:rsidR="00706857" w:rsidRPr="00706857" w:rsidRDefault="00706857" w:rsidP="00706857">
                  <w:pPr>
                    <w:spacing w:after="200"/>
                    <w:rPr>
                      <w:ins w:id="675" w:author="Gabriella Meltzer" w:date="2024-01-02T23:39:00Z"/>
                      <w:rFonts w:ascii="Arial" w:hAnsi="Arial" w:cs="Arial"/>
                      <w:sz w:val="20"/>
                      <w:szCs w:val="20"/>
                    </w:rPr>
                  </w:pPr>
                </w:p>
              </w:tc>
              <w:tc>
                <w:tcPr>
                  <w:tcW w:w="3420" w:type="dxa"/>
                  <w:vMerge/>
                  <w:tcBorders>
                    <w:left w:val="single" w:sz="2" w:space="0" w:color="auto"/>
                  </w:tcBorders>
                </w:tcPr>
                <w:p w14:paraId="19775464" w14:textId="77777777" w:rsidR="00706857" w:rsidRPr="00706857" w:rsidRDefault="00706857" w:rsidP="00706857">
                  <w:pPr>
                    <w:spacing w:after="200"/>
                    <w:rPr>
                      <w:ins w:id="676" w:author="Gabriella Meltzer" w:date="2024-01-02T23:39:00Z"/>
                      <w:rFonts w:ascii="Arial" w:hAnsi="Arial" w:cs="Arial"/>
                      <w:sz w:val="20"/>
                      <w:szCs w:val="20"/>
                    </w:rPr>
                  </w:pPr>
                </w:p>
              </w:tc>
              <w:tc>
                <w:tcPr>
                  <w:tcW w:w="810" w:type="dxa"/>
                </w:tcPr>
                <w:p w14:paraId="11ED3FF2" w14:textId="77777777" w:rsidR="00706857" w:rsidRPr="00706857" w:rsidRDefault="00706857" w:rsidP="00706857">
                  <w:pPr>
                    <w:spacing w:after="200"/>
                    <w:rPr>
                      <w:ins w:id="677" w:author="Gabriella Meltzer" w:date="2024-01-02T23:39:00Z"/>
                      <w:rFonts w:ascii="Arial" w:hAnsi="Arial" w:cs="Arial"/>
                      <w:sz w:val="20"/>
                      <w:szCs w:val="20"/>
                    </w:rPr>
                  </w:pPr>
                  <w:ins w:id="678" w:author="Gabriella Meltzer" w:date="2024-01-02T23:39:00Z">
                    <w:r w:rsidRPr="00706857">
                      <w:rPr>
                        <w:rFonts w:ascii="Arial" w:hAnsi="Arial" w:cs="Arial"/>
                        <w:sz w:val="20"/>
                        <w:szCs w:val="20"/>
                      </w:rPr>
                      <w:t>7</w:t>
                    </w:r>
                  </w:ins>
                </w:p>
              </w:tc>
              <w:tc>
                <w:tcPr>
                  <w:tcW w:w="720" w:type="dxa"/>
                </w:tcPr>
                <w:p w14:paraId="55BAE28E" w14:textId="77777777" w:rsidR="00706857" w:rsidRPr="00706857" w:rsidRDefault="00706857" w:rsidP="00706857">
                  <w:pPr>
                    <w:spacing w:after="200"/>
                    <w:rPr>
                      <w:ins w:id="679" w:author="Gabriella Meltzer" w:date="2024-01-02T23:39:00Z"/>
                      <w:rFonts w:ascii="Arial" w:hAnsi="Arial" w:cs="Arial"/>
                      <w:sz w:val="20"/>
                      <w:szCs w:val="20"/>
                    </w:rPr>
                  </w:pPr>
                  <w:ins w:id="680" w:author="Gabriella Meltzer" w:date="2024-01-02T23:39:00Z">
                    <w:r w:rsidRPr="00706857">
                      <w:rPr>
                        <w:rFonts w:ascii="Arial" w:hAnsi="Arial" w:cs="Arial"/>
                        <w:sz w:val="20"/>
                        <w:szCs w:val="20"/>
                      </w:rPr>
                      <w:t>5.08</w:t>
                    </w:r>
                  </w:ins>
                </w:p>
              </w:tc>
              <w:tc>
                <w:tcPr>
                  <w:tcW w:w="720" w:type="dxa"/>
                </w:tcPr>
                <w:p w14:paraId="7D9251E6" w14:textId="77777777" w:rsidR="00706857" w:rsidRPr="00706857" w:rsidRDefault="00706857" w:rsidP="00706857">
                  <w:pPr>
                    <w:spacing w:after="200"/>
                    <w:rPr>
                      <w:ins w:id="681" w:author="Gabriella Meltzer" w:date="2024-01-02T23:39:00Z"/>
                      <w:rFonts w:ascii="Arial" w:hAnsi="Arial" w:cs="Arial"/>
                      <w:sz w:val="20"/>
                      <w:szCs w:val="20"/>
                    </w:rPr>
                  </w:pPr>
                  <w:ins w:id="682" w:author="Gabriella Meltzer" w:date="2024-01-02T23:39:00Z">
                    <w:r w:rsidRPr="00706857">
                      <w:rPr>
                        <w:rFonts w:ascii="Arial" w:hAnsi="Arial" w:cs="Arial"/>
                        <w:sz w:val="20"/>
                        <w:szCs w:val="20"/>
                      </w:rPr>
                      <w:t>6.17</w:t>
                    </w:r>
                  </w:ins>
                </w:p>
              </w:tc>
              <w:tc>
                <w:tcPr>
                  <w:tcW w:w="720" w:type="dxa"/>
                </w:tcPr>
                <w:p w14:paraId="715CEF78" w14:textId="77777777" w:rsidR="00706857" w:rsidRPr="00706857" w:rsidRDefault="00706857" w:rsidP="00706857">
                  <w:pPr>
                    <w:spacing w:after="200"/>
                    <w:rPr>
                      <w:ins w:id="683" w:author="Gabriella Meltzer" w:date="2024-01-02T23:39:00Z"/>
                      <w:rFonts w:ascii="Arial" w:hAnsi="Arial" w:cs="Arial"/>
                      <w:sz w:val="20"/>
                      <w:szCs w:val="20"/>
                    </w:rPr>
                  </w:pPr>
                  <w:ins w:id="684" w:author="Gabriella Meltzer" w:date="2024-01-02T23:39:00Z">
                    <w:r w:rsidRPr="00706857">
                      <w:rPr>
                        <w:rFonts w:ascii="Arial" w:hAnsi="Arial" w:cs="Arial"/>
                        <w:sz w:val="20"/>
                        <w:szCs w:val="20"/>
                      </w:rPr>
                      <w:t>6.84</w:t>
                    </w:r>
                  </w:ins>
                </w:p>
              </w:tc>
              <w:tc>
                <w:tcPr>
                  <w:tcW w:w="720" w:type="dxa"/>
                </w:tcPr>
                <w:p w14:paraId="155BC5CF" w14:textId="77777777" w:rsidR="00706857" w:rsidRPr="00706857" w:rsidRDefault="00706857" w:rsidP="00706857">
                  <w:pPr>
                    <w:spacing w:after="200"/>
                    <w:rPr>
                      <w:ins w:id="685" w:author="Gabriella Meltzer" w:date="2024-01-02T23:39:00Z"/>
                      <w:rFonts w:ascii="Arial" w:hAnsi="Arial" w:cs="Arial"/>
                      <w:sz w:val="20"/>
                      <w:szCs w:val="20"/>
                    </w:rPr>
                  </w:pPr>
                  <w:ins w:id="686" w:author="Gabriella Meltzer" w:date="2024-01-02T23:39:00Z">
                    <w:r w:rsidRPr="00706857">
                      <w:rPr>
                        <w:rFonts w:ascii="Arial" w:hAnsi="Arial" w:cs="Arial"/>
                        <w:sz w:val="20"/>
                        <w:szCs w:val="20"/>
                      </w:rPr>
                      <w:t>7.33</w:t>
                    </w:r>
                  </w:ins>
                </w:p>
              </w:tc>
              <w:tc>
                <w:tcPr>
                  <w:tcW w:w="720" w:type="dxa"/>
                  <w:tcBorders>
                    <w:right w:val="single" w:sz="2" w:space="0" w:color="auto"/>
                  </w:tcBorders>
                </w:tcPr>
                <w:p w14:paraId="7CC0495F" w14:textId="77777777" w:rsidR="00706857" w:rsidRPr="00706857" w:rsidRDefault="00706857" w:rsidP="00706857">
                  <w:pPr>
                    <w:spacing w:after="200"/>
                    <w:rPr>
                      <w:ins w:id="687" w:author="Gabriella Meltzer" w:date="2024-01-02T23:39:00Z"/>
                      <w:rFonts w:ascii="Arial" w:hAnsi="Arial" w:cs="Arial"/>
                      <w:sz w:val="20"/>
                      <w:szCs w:val="20"/>
                    </w:rPr>
                  </w:pPr>
                  <w:ins w:id="688" w:author="Gabriella Meltzer" w:date="2024-01-02T23:39:00Z">
                    <w:r w:rsidRPr="00706857">
                      <w:rPr>
                        <w:rFonts w:ascii="Arial" w:hAnsi="Arial" w:cs="Arial"/>
                        <w:sz w:val="20"/>
                        <w:szCs w:val="20"/>
                      </w:rPr>
                      <w:t>8.22</w:t>
                    </w:r>
                  </w:ins>
                </w:p>
              </w:tc>
              <w:tc>
                <w:tcPr>
                  <w:tcW w:w="720" w:type="dxa"/>
                  <w:tcBorders>
                    <w:left w:val="single" w:sz="2" w:space="0" w:color="auto"/>
                  </w:tcBorders>
                </w:tcPr>
                <w:p w14:paraId="77CBC409" w14:textId="77777777" w:rsidR="00706857" w:rsidRPr="00706857" w:rsidRDefault="00706857" w:rsidP="00706857">
                  <w:pPr>
                    <w:spacing w:after="200"/>
                    <w:rPr>
                      <w:ins w:id="689" w:author="Gabriella Meltzer" w:date="2024-01-02T23:39:00Z"/>
                      <w:rFonts w:ascii="Arial" w:hAnsi="Arial" w:cs="Arial"/>
                      <w:sz w:val="20"/>
                      <w:szCs w:val="20"/>
                    </w:rPr>
                  </w:pPr>
                  <w:ins w:id="690" w:author="Gabriella Meltzer" w:date="2024-01-02T23:39:00Z">
                    <w:r w:rsidRPr="00706857">
                      <w:rPr>
                        <w:rFonts w:ascii="Arial" w:hAnsi="Arial" w:cs="Arial"/>
                        <w:sz w:val="20"/>
                        <w:szCs w:val="20"/>
                      </w:rPr>
                      <w:t>4.47</w:t>
                    </w:r>
                  </w:ins>
                </w:p>
              </w:tc>
              <w:tc>
                <w:tcPr>
                  <w:tcW w:w="720" w:type="dxa"/>
                </w:tcPr>
                <w:p w14:paraId="5F2C774B" w14:textId="77777777" w:rsidR="00706857" w:rsidRPr="00706857" w:rsidRDefault="00706857" w:rsidP="00706857">
                  <w:pPr>
                    <w:spacing w:after="200"/>
                    <w:rPr>
                      <w:ins w:id="691" w:author="Gabriella Meltzer" w:date="2024-01-02T23:39:00Z"/>
                      <w:rFonts w:ascii="Arial" w:hAnsi="Arial" w:cs="Arial"/>
                      <w:sz w:val="20"/>
                      <w:szCs w:val="20"/>
                    </w:rPr>
                  </w:pPr>
                  <w:ins w:id="692" w:author="Gabriella Meltzer" w:date="2024-01-02T23:39:00Z">
                    <w:r w:rsidRPr="00706857">
                      <w:rPr>
                        <w:rFonts w:ascii="Arial" w:hAnsi="Arial" w:cs="Arial"/>
                        <w:sz w:val="20"/>
                        <w:szCs w:val="20"/>
                      </w:rPr>
                      <w:t>5.80</w:t>
                    </w:r>
                  </w:ins>
                </w:p>
              </w:tc>
              <w:tc>
                <w:tcPr>
                  <w:tcW w:w="720" w:type="dxa"/>
                </w:tcPr>
                <w:p w14:paraId="47E952FC" w14:textId="77777777" w:rsidR="00706857" w:rsidRPr="00706857" w:rsidRDefault="00706857" w:rsidP="00706857">
                  <w:pPr>
                    <w:spacing w:after="200"/>
                    <w:rPr>
                      <w:ins w:id="693" w:author="Gabriella Meltzer" w:date="2024-01-02T23:39:00Z"/>
                      <w:rFonts w:ascii="Arial" w:hAnsi="Arial" w:cs="Arial"/>
                      <w:sz w:val="20"/>
                      <w:szCs w:val="20"/>
                    </w:rPr>
                  </w:pPr>
                  <w:ins w:id="694" w:author="Gabriella Meltzer" w:date="2024-01-02T23:39:00Z">
                    <w:r w:rsidRPr="00706857">
                      <w:rPr>
                        <w:rFonts w:ascii="Arial" w:hAnsi="Arial" w:cs="Arial"/>
                        <w:sz w:val="20"/>
                        <w:szCs w:val="20"/>
                      </w:rPr>
                      <w:t>6.49</w:t>
                    </w:r>
                  </w:ins>
                </w:p>
              </w:tc>
              <w:tc>
                <w:tcPr>
                  <w:tcW w:w="720" w:type="dxa"/>
                </w:tcPr>
                <w:p w14:paraId="5D21661C" w14:textId="77777777" w:rsidR="00706857" w:rsidRPr="00706857" w:rsidRDefault="00706857" w:rsidP="00706857">
                  <w:pPr>
                    <w:spacing w:after="200"/>
                    <w:rPr>
                      <w:ins w:id="695" w:author="Gabriella Meltzer" w:date="2024-01-02T23:39:00Z"/>
                      <w:rFonts w:ascii="Arial" w:hAnsi="Arial" w:cs="Arial"/>
                      <w:sz w:val="20"/>
                      <w:szCs w:val="20"/>
                    </w:rPr>
                  </w:pPr>
                  <w:ins w:id="696" w:author="Gabriella Meltzer" w:date="2024-01-02T23:39:00Z">
                    <w:r w:rsidRPr="00706857">
                      <w:rPr>
                        <w:rFonts w:ascii="Arial" w:hAnsi="Arial" w:cs="Arial"/>
                        <w:sz w:val="20"/>
                        <w:szCs w:val="20"/>
                      </w:rPr>
                      <w:t>7.20</w:t>
                    </w:r>
                  </w:ins>
                </w:p>
              </w:tc>
              <w:tc>
                <w:tcPr>
                  <w:tcW w:w="720" w:type="dxa"/>
                  <w:tcBorders>
                    <w:right w:val="single" w:sz="2" w:space="0" w:color="auto"/>
                  </w:tcBorders>
                </w:tcPr>
                <w:p w14:paraId="655734D5" w14:textId="77777777" w:rsidR="00706857" w:rsidRPr="00706857" w:rsidRDefault="00706857" w:rsidP="00706857">
                  <w:pPr>
                    <w:spacing w:after="200"/>
                    <w:rPr>
                      <w:ins w:id="697" w:author="Gabriella Meltzer" w:date="2024-01-02T23:39:00Z"/>
                      <w:rFonts w:ascii="Arial" w:hAnsi="Arial" w:cs="Arial"/>
                      <w:sz w:val="20"/>
                      <w:szCs w:val="20"/>
                    </w:rPr>
                  </w:pPr>
                  <w:ins w:id="698" w:author="Gabriella Meltzer" w:date="2024-01-02T23:39:00Z">
                    <w:r w:rsidRPr="00706857">
                      <w:rPr>
                        <w:rFonts w:ascii="Arial" w:hAnsi="Arial" w:cs="Arial"/>
                        <w:sz w:val="20"/>
                        <w:szCs w:val="20"/>
                      </w:rPr>
                      <w:t>8.25</w:t>
                    </w:r>
                  </w:ins>
                </w:p>
              </w:tc>
            </w:tr>
            <w:tr w:rsidR="00706857" w:rsidRPr="00706857" w14:paraId="2B7C7344" w14:textId="77777777" w:rsidTr="00786FE5">
              <w:trPr>
                <w:ins w:id="699" w:author="Gabriella Meltzer" w:date="2024-01-02T23:39:00Z"/>
              </w:trPr>
              <w:tc>
                <w:tcPr>
                  <w:tcW w:w="3420" w:type="dxa"/>
                  <w:vMerge/>
                  <w:tcBorders>
                    <w:left w:val="single" w:sz="2" w:space="0" w:color="auto"/>
                  </w:tcBorders>
                </w:tcPr>
                <w:p w14:paraId="63214516" w14:textId="77777777" w:rsidR="00706857" w:rsidRPr="00706857" w:rsidRDefault="00706857" w:rsidP="00706857">
                  <w:pPr>
                    <w:spacing w:after="200"/>
                    <w:rPr>
                      <w:ins w:id="700" w:author="Gabriella Meltzer" w:date="2024-01-02T23:39:00Z"/>
                      <w:rFonts w:ascii="Arial" w:hAnsi="Arial" w:cs="Arial"/>
                      <w:sz w:val="20"/>
                      <w:szCs w:val="20"/>
                    </w:rPr>
                  </w:pPr>
                </w:p>
              </w:tc>
              <w:tc>
                <w:tcPr>
                  <w:tcW w:w="3420" w:type="dxa"/>
                  <w:vMerge/>
                  <w:tcBorders>
                    <w:left w:val="single" w:sz="2" w:space="0" w:color="auto"/>
                  </w:tcBorders>
                </w:tcPr>
                <w:p w14:paraId="0E643E41" w14:textId="77777777" w:rsidR="00706857" w:rsidRPr="00706857" w:rsidRDefault="00706857" w:rsidP="00706857">
                  <w:pPr>
                    <w:spacing w:after="200"/>
                    <w:rPr>
                      <w:ins w:id="701" w:author="Gabriella Meltzer" w:date="2024-01-02T23:39:00Z"/>
                      <w:rFonts w:ascii="Arial" w:hAnsi="Arial" w:cs="Arial"/>
                      <w:sz w:val="20"/>
                      <w:szCs w:val="20"/>
                    </w:rPr>
                  </w:pPr>
                </w:p>
              </w:tc>
              <w:tc>
                <w:tcPr>
                  <w:tcW w:w="810" w:type="dxa"/>
                </w:tcPr>
                <w:p w14:paraId="36B4EE40" w14:textId="77777777" w:rsidR="00706857" w:rsidRPr="00706857" w:rsidRDefault="00706857" w:rsidP="00706857">
                  <w:pPr>
                    <w:spacing w:after="200"/>
                    <w:rPr>
                      <w:ins w:id="702" w:author="Gabriella Meltzer" w:date="2024-01-02T23:39:00Z"/>
                      <w:rFonts w:ascii="Arial" w:hAnsi="Arial" w:cs="Arial"/>
                      <w:sz w:val="20"/>
                      <w:szCs w:val="20"/>
                    </w:rPr>
                  </w:pPr>
                  <w:ins w:id="703" w:author="Gabriella Meltzer" w:date="2024-01-02T23:39:00Z">
                    <w:r w:rsidRPr="00706857">
                      <w:rPr>
                        <w:rFonts w:ascii="Arial" w:hAnsi="Arial" w:cs="Arial"/>
                        <w:sz w:val="20"/>
                        <w:szCs w:val="20"/>
                      </w:rPr>
                      <w:t>8</w:t>
                    </w:r>
                  </w:ins>
                </w:p>
              </w:tc>
              <w:tc>
                <w:tcPr>
                  <w:tcW w:w="720" w:type="dxa"/>
                </w:tcPr>
                <w:p w14:paraId="5624CE49" w14:textId="77777777" w:rsidR="00706857" w:rsidRPr="00706857" w:rsidRDefault="00706857" w:rsidP="00706857">
                  <w:pPr>
                    <w:spacing w:after="200"/>
                    <w:rPr>
                      <w:ins w:id="704" w:author="Gabriella Meltzer" w:date="2024-01-02T23:39:00Z"/>
                      <w:rFonts w:ascii="Arial" w:hAnsi="Arial" w:cs="Arial"/>
                      <w:sz w:val="20"/>
                      <w:szCs w:val="20"/>
                    </w:rPr>
                  </w:pPr>
                  <w:ins w:id="705" w:author="Gabriella Meltzer" w:date="2024-01-02T23:39:00Z">
                    <w:r w:rsidRPr="00706857">
                      <w:rPr>
                        <w:rFonts w:ascii="Arial" w:hAnsi="Arial" w:cs="Arial"/>
                        <w:sz w:val="20"/>
                        <w:szCs w:val="20"/>
                      </w:rPr>
                      <w:t>6.15</w:t>
                    </w:r>
                  </w:ins>
                </w:p>
              </w:tc>
              <w:tc>
                <w:tcPr>
                  <w:tcW w:w="720" w:type="dxa"/>
                </w:tcPr>
                <w:p w14:paraId="5D0AB9D5" w14:textId="77777777" w:rsidR="00706857" w:rsidRPr="00706857" w:rsidRDefault="00706857" w:rsidP="00706857">
                  <w:pPr>
                    <w:spacing w:after="200"/>
                    <w:rPr>
                      <w:ins w:id="706" w:author="Gabriella Meltzer" w:date="2024-01-02T23:39:00Z"/>
                      <w:rFonts w:ascii="Arial" w:hAnsi="Arial" w:cs="Arial"/>
                      <w:sz w:val="20"/>
                      <w:szCs w:val="20"/>
                    </w:rPr>
                  </w:pPr>
                  <w:ins w:id="707" w:author="Gabriella Meltzer" w:date="2024-01-02T23:39:00Z">
                    <w:r w:rsidRPr="00706857">
                      <w:rPr>
                        <w:rFonts w:ascii="Arial" w:hAnsi="Arial" w:cs="Arial"/>
                        <w:sz w:val="20"/>
                        <w:szCs w:val="20"/>
                      </w:rPr>
                      <w:t>7.28</w:t>
                    </w:r>
                  </w:ins>
                </w:p>
              </w:tc>
              <w:tc>
                <w:tcPr>
                  <w:tcW w:w="720" w:type="dxa"/>
                </w:tcPr>
                <w:p w14:paraId="7F880F1F" w14:textId="77777777" w:rsidR="00706857" w:rsidRPr="00706857" w:rsidRDefault="00706857" w:rsidP="00706857">
                  <w:pPr>
                    <w:spacing w:after="200"/>
                    <w:rPr>
                      <w:ins w:id="708" w:author="Gabriella Meltzer" w:date="2024-01-02T23:39:00Z"/>
                      <w:rFonts w:ascii="Arial" w:hAnsi="Arial" w:cs="Arial"/>
                      <w:sz w:val="20"/>
                      <w:szCs w:val="20"/>
                    </w:rPr>
                  </w:pPr>
                  <w:ins w:id="709" w:author="Gabriella Meltzer" w:date="2024-01-02T23:39:00Z">
                    <w:r w:rsidRPr="00706857">
                      <w:rPr>
                        <w:rFonts w:ascii="Arial" w:hAnsi="Arial" w:cs="Arial"/>
                        <w:sz w:val="20"/>
                        <w:szCs w:val="20"/>
                      </w:rPr>
                      <w:t>7.88</w:t>
                    </w:r>
                  </w:ins>
                </w:p>
              </w:tc>
              <w:tc>
                <w:tcPr>
                  <w:tcW w:w="720" w:type="dxa"/>
                </w:tcPr>
                <w:p w14:paraId="21B903F0" w14:textId="77777777" w:rsidR="00706857" w:rsidRPr="00706857" w:rsidRDefault="00706857" w:rsidP="00706857">
                  <w:pPr>
                    <w:spacing w:after="200"/>
                    <w:rPr>
                      <w:ins w:id="710" w:author="Gabriella Meltzer" w:date="2024-01-02T23:39:00Z"/>
                      <w:rFonts w:ascii="Arial" w:hAnsi="Arial" w:cs="Arial"/>
                      <w:sz w:val="20"/>
                      <w:szCs w:val="20"/>
                    </w:rPr>
                  </w:pPr>
                  <w:ins w:id="711" w:author="Gabriella Meltzer" w:date="2024-01-02T23:39:00Z">
                    <w:r w:rsidRPr="00706857">
                      <w:rPr>
                        <w:rFonts w:ascii="Arial" w:hAnsi="Arial" w:cs="Arial"/>
                        <w:sz w:val="20"/>
                        <w:szCs w:val="20"/>
                      </w:rPr>
                      <w:t>8.45</w:t>
                    </w:r>
                  </w:ins>
                </w:p>
              </w:tc>
              <w:tc>
                <w:tcPr>
                  <w:tcW w:w="720" w:type="dxa"/>
                  <w:tcBorders>
                    <w:right w:val="single" w:sz="2" w:space="0" w:color="auto"/>
                  </w:tcBorders>
                </w:tcPr>
                <w:p w14:paraId="51D8C269" w14:textId="77777777" w:rsidR="00706857" w:rsidRPr="00706857" w:rsidRDefault="00706857" w:rsidP="00706857">
                  <w:pPr>
                    <w:spacing w:after="200"/>
                    <w:rPr>
                      <w:ins w:id="712" w:author="Gabriella Meltzer" w:date="2024-01-02T23:39:00Z"/>
                      <w:rFonts w:ascii="Arial" w:hAnsi="Arial" w:cs="Arial"/>
                      <w:sz w:val="20"/>
                      <w:szCs w:val="20"/>
                    </w:rPr>
                  </w:pPr>
                  <w:ins w:id="713" w:author="Gabriella Meltzer" w:date="2024-01-02T23:39:00Z">
                    <w:r w:rsidRPr="00706857">
                      <w:rPr>
                        <w:rFonts w:ascii="Arial" w:hAnsi="Arial" w:cs="Arial"/>
                        <w:sz w:val="20"/>
                        <w:szCs w:val="20"/>
                      </w:rPr>
                      <w:t>9.48</w:t>
                    </w:r>
                  </w:ins>
                </w:p>
              </w:tc>
              <w:tc>
                <w:tcPr>
                  <w:tcW w:w="720" w:type="dxa"/>
                  <w:tcBorders>
                    <w:left w:val="single" w:sz="2" w:space="0" w:color="auto"/>
                  </w:tcBorders>
                </w:tcPr>
                <w:p w14:paraId="03A72724" w14:textId="77777777" w:rsidR="00706857" w:rsidRPr="00706857" w:rsidRDefault="00706857" w:rsidP="00706857">
                  <w:pPr>
                    <w:spacing w:after="200"/>
                    <w:rPr>
                      <w:ins w:id="714" w:author="Gabriella Meltzer" w:date="2024-01-02T23:39:00Z"/>
                      <w:rFonts w:ascii="Arial" w:hAnsi="Arial" w:cs="Arial"/>
                      <w:sz w:val="20"/>
                      <w:szCs w:val="20"/>
                    </w:rPr>
                  </w:pPr>
                  <w:ins w:id="715" w:author="Gabriella Meltzer" w:date="2024-01-02T23:39:00Z">
                    <w:r w:rsidRPr="00706857">
                      <w:rPr>
                        <w:rFonts w:ascii="Arial" w:hAnsi="Arial" w:cs="Arial"/>
                        <w:sz w:val="20"/>
                        <w:szCs w:val="20"/>
                      </w:rPr>
                      <w:t>5.30</w:t>
                    </w:r>
                  </w:ins>
                </w:p>
              </w:tc>
              <w:tc>
                <w:tcPr>
                  <w:tcW w:w="720" w:type="dxa"/>
                </w:tcPr>
                <w:p w14:paraId="3E954042" w14:textId="77777777" w:rsidR="00706857" w:rsidRPr="00706857" w:rsidRDefault="00706857" w:rsidP="00706857">
                  <w:pPr>
                    <w:spacing w:after="200"/>
                    <w:rPr>
                      <w:ins w:id="716" w:author="Gabriella Meltzer" w:date="2024-01-02T23:39:00Z"/>
                      <w:rFonts w:ascii="Arial" w:hAnsi="Arial" w:cs="Arial"/>
                      <w:sz w:val="20"/>
                      <w:szCs w:val="20"/>
                    </w:rPr>
                  </w:pPr>
                  <w:ins w:id="717" w:author="Gabriella Meltzer" w:date="2024-01-02T23:39:00Z">
                    <w:r w:rsidRPr="00706857">
                      <w:rPr>
                        <w:rFonts w:ascii="Arial" w:hAnsi="Arial" w:cs="Arial"/>
                        <w:sz w:val="20"/>
                        <w:szCs w:val="20"/>
                      </w:rPr>
                      <w:t>6.61</w:t>
                    </w:r>
                  </w:ins>
                </w:p>
              </w:tc>
              <w:tc>
                <w:tcPr>
                  <w:tcW w:w="720" w:type="dxa"/>
                </w:tcPr>
                <w:p w14:paraId="7ECEF5F2" w14:textId="77777777" w:rsidR="00706857" w:rsidRPr="00706857" w:rsidRDefault="00706857" w:rsidP="00706857">
                  <w:pPr>
                    <w:spacing w:after="200"/>
                    <w:rPr>
                      <w:ins w:id="718" w:author="Gabriella Meltzer" w:date="2024-01-02T23:39:00Z"/>
                      <w:rFonts w:ascii="Arial" w:hAnsi="Arial" w:cs="Arial"/>
                      <w:sz w:val="20"/>
                      <w:szCs w:val="20"/>
                    </w:rPr>
                  </w:pPr>
                  <w:ins w:id="719" w:author="Gabriella Meltzer" w:date="2024-01-02T23:39:00Z">
                    <w:r w:rsidRPr="00706857">
                      <w:rPr>
                        <w:rFonts w:ascii="Arial" w:hAnsi="Arial" w:cs="Arial"/>
                        <w:sz w:val="20"/>
                        <w:szCs w:val="20"/>
                      </w:rPr>
                      <w:t>7.39</w:t>
                    </w:r>
                  </w:ins>
                </w:p>
              </w:tc>
              <w:tc>
                <w:tcPr>
                  <w:tcW w:w="720" w:type="dxa"/>
                </w:tcPr>
                <w:p w14:paraId="64BE3A2D" w14:textId="77777777" w:rsidR="00706857" w:rsidRPr="00706857" w:rsidRDefault="00706857" w:rsidP="00706857">
                  <w:pPr>
                    <w:spacing w:after="200"/>
                    <w:rPr>
                      <w:ins w:id="720" w:author="Gabriella Meltzer" w:date="2024-01-02T23:39:00Z"/>
                      <w:rFonts w:ascii="Arial" w:hAnsi="Arial" w:cs="Arial"/>
                      <w:sz w:val="20"/>
                      <w:szCs w:val="20"/>
                    </w:rPr>
                  </w:pPr>
                  <w:ins w:id="721" w:author="Gabriella Meltzer" w:date="2024-01-02T23:39:00Z">
                    <w:r w:rsidRPr="00706857">
                      <w:rPr>
                        <w:rFonts w:ascii="Arial" w:hAnsi="Arial" w:cs="Arial"/>
                        <w:sz w:val="20"/>
                        <w:szCs w:val="20"/>
                      </w:rPr>
                      <w:t>8.20</w:t>
                    </w:r>
                  </w:ins>
                </w:p>
              </w:tc>
              <w:tc>
                <w:tcPr>
                  <w:tcW w:w="720" w:type="dxa"/>
                  <w:tcBorders>
                    <w:right w:val="single" w:sz="2" w:space="0" w:color="auto"/>
                  </w:tcBorders>
                </w:tcPr>
                <w:p w14:paraId="70CAB486" w14:textId="77777777" w:rsidR="00706857" w:rsidRPr="00706857" w:rsidRDefault="00706857" w:rsidP="00706857">
                  <w:pPr>
                    <w:spacing w:after="200"/>
                    <w:rPr>
                      <w:ins w:id="722" w:author="Gabriella Meltzer" w:date="2024-01-02T23:39:00Z"/>
                      <w:rFonts w:ascii="Arial" w:hAnsi="Arial" w:cs="Arial"/>
                      <w:sz w:val="20"/>
                      <w:szCs w:val="20"/>
                    </w:rPr>
                  </w:pPr>
                  <w:ins w:id="723" w:author="Gabriella Meltzer" w:date="2024-01-02T23:39:00Z">
                    <w:r w:rsidRPr="00706857">
                      <w:rPr>
                        <w:rFonts w:ascii="Arial" w:hAnsi="Arial" w:cs="Arial"/>
                        <w:sz w:val="20"/>
                        <w:szCs w:val="20"/>
                      </w:rPr>
                      <w:t>9.30</w:t>
                    </w:r>
                  </w:ins>
                </w:p>
              </w:tc>
            </w:tr>
            <w:tr w:rsidR="00706857" w:rsidRPr="00706857" w14:paraId="7B8E64B8" w14:textId="77777777" w:rsidTr="00786FE5">
              <w:trPr>
                <w:ins w:id="724" w:author="Gabriella Meltzer" w:date="2024-01-02T23:39:00Z"/>
              </w:trPr>
              <w:tc>
                <w:tcPr>
                  <w:tcW w:w="3420" w:type="dxa"/>
                  <w:vMerge/>
                  <w:tcBorders>
                    <w:left w:val="single" w:sz="2" w:space="0" w:color="auto"/>
                  </w:tcBorders>
                </w:tcPr>
                <w:p w14:paraId="605EB179" w14:textId="77777777" w:rsidR="00706857" w:rsidRPr="00706857" w:rsidRDefault="00706857" w:rsidP="00706857">
                  <w:pPr>
                    <w:spacing w:after="200"/>
                    <w:rPr>
                      <w:ins w:id="725" w:author="Gabriella Meltzer" w:date="2024-01-02T23:39:00Z"/>
                      <w:rFonts w:ascii="Arial" w:hAnsi="Arial" w:cs="Arial"/>
                      <w:sz w:val="20"/>
                      <w:szCs w:val="20"/>
                    </w:rPr>
                  </w:pPr>
                </w:p>
              </w:tc>
              <w:tc>
                <w:tcPr>
                  <w:tcW w:w="3420" w:type="dxa"/>
                  <w:vMerge w:val="restart"/>
                  <w:tcBorders>
                    <w:left w:val="single" w:sz="2" w:space="0" w:color="auto"/>
                  </w:tcBorders>
                </w:tcPr>
                <w:p w14:paraId="2BCB4A85" w14:textId="77777777" w:rsidR="00706857" w:rsidRPr="00706857" w:rsidRDefault="00706857" w:rsidP="00706857">
                  <w:pPr>
                    <w:spacing w:after="200"/>
                    <w:rPr>
                      <w:ins w:id="726" w:author="Gabriella Meltzer" w:date="2024-01-02T23:39:00Z"/>
                      <w:rFonts w:ascii="Arial" w:hAnsi="Arial" w:cs="Arial"/>
                      <w:sz w:val="20"/>
                      <w:szCs w:val="20"/>
                    </w:rPr>
                  </w:pPr>
                  <w:ins w:id="727" w:author="Gabriella Meltzer" w:date="2024-01-02T23:39:00Z">
                    <w:r w:rsidRPr="00706857">
                      <w:rPr>
                        <w:rFonts w:ascii="Arial" w:hAnsi="Arial" w:cs="Arial"/>
                        <w:sz w:val="20"/>
                        <w:szCs w:val="20"/>
                      </w:rPr>
                      <w:t>Mean Standardized RLA Score</w:t>
                    </w:r>
                  </w:ins>
                </w:p>
              </w:tc>
              <w:tc>
                <w:tcPr>
                  <w:tcW w:w="810" w:type="dxa"/>
                </w:tcPr>
                <w:p w14:paraId="30F6A8CF" w14:textId="77777777" w:rsidR="00706857" w:rsidRPr="00706857" w:rsidRDefault="00706857" w:rsidP="00706857">
                  <w:pPr>
                    <w:spacing w:after="200"/>
                    <w:rPr>
                      <w:ins w:id="728" w:author="Gabriella Meltzer" w:date="2024-01-02T23:39:00Z"/>
                      <w:rFonts w:ascii="Arial" w:hAnsi="Arial" w:cs="Arial"/>
                      <w:sz w:val="20"/>
                      <w:szCs w:val="20"/>
                    </w:rPr>
                  </w:pPr>
                  <w:ins w:id="729" w:author="Gabriella Meltzer" w:date="2024-01-02T23:39:00Z">
                    <w:r w:rsidRPr="00706857">
                      <w:rPr>
                        <w:rFonts w:ascii="Arial" w:hAnsi="Arial" w:cs="Arial"/>
                        <w:sz w:val="20"/>
                        <w:szCs w:val="20"/>
                      </w:rPr>
                      <w:t>3</w:t>
                    </w:r>
                  </w:ins>
                </w:p>
              </w:tc>
              <w:tc>
                <w:tcPr>
                  <w:tcW w:w="720" w:type="dxa"/>
                </w:tcPr>
                <w:p w14:paraId="01B6D489" w14:textId="77777777" w:rsidR="00706857" w:rsidRPr="00706857" w:rsidRDefault="00706857" w:rsidP="00706857">
                  <w:pPr>
                    <w:spacing w:after="200"/>
                    <w:rPr>
                      <w:ins w:id="730" w:author="Gabriella Meltzer" w:date="2024-01-02T23:39:00Z"/>
                      <w:rFonts w:ascii="Arial" w:hAnsi="Arial" w:cs="Arial"/>
                      <w:sz w:val="20"/>
                      <w:szCs w:val="20"/>
                    </w:rPr>
                  </w:pPr>
                  <w:ins w:id="731" w:author="Gabriella Meltzer" w:date="2024-01-02T23:39:00Z">
                    <w:r w:rsidRPr="00706857">
                      <w:rPr>
                        <w:rFonts w:ascii="Arial" w:hAnsi="Arial" w:cs="Arial"/>
                        <w:sz w:val="20"/>
                        <w:szCs w:val="20"/>
                      </w:rPr>
                      <w:t>0.96</w:t>
                    </w:r>
                  </w:ins>
                </w:p>
              </w:tc>
              <w:tc>
                <w:tcPr>
                  <w:tcW w:w="720" w:type="dxa"/>
                </w:tcPr>
                <w:p w14:paraId="5E043C3F" w14:textId="77777777" w:rsidR="00706857" w:rsidRPr="00706857" w:rsidRDefault="00706857" w:rsidP="00706857">
                  <w:pPr>
                    <w:spacing w:after="200"/>
                    <w:rPr>
                      <w:ins w:id="732" w:author="Gabriella Meltzer" w:date="2024-01-02T23:39:00Z"/>
                      <w:rFonts w:ascii="Arial" w:hAnsi="Arial" w:cs="Arial"/>
                      <w:sz w:val="20"/>
                      <w:szCs w:val="20"/>
                    </w:rPr>
                  </w:pPr>
                  <w:ins w:id="733" w:author="Gabriella Meltzer" w:date="2024-01-02T23:39:00Z">
                    <w:r w:rsidRPr="00706857">
                      <w:rPr>
                        <w:rFonts w:ascii="Arial" w:hAnsi="Arial" w:cs="Arial"/>
                        <w:sz w:val="20"/>
                        <w:szCs w:val="20"/>
                      </w:rPr>
                      <w:t>2.08</w:t>
                    </w:r>
                  </w:ins>
                </w:p>
              </w:tc>
              <w:tc>
                <w:tcPr>
                  <w:tcW w:w="720" w:type="dxa"/>
                </w:tcPr>
                <w:p w14:paraId="63882ABB" w14:textId="77777777" w:rsidR="00706857" w:rsidRPr="00706857" w:rsidRDefault="00706857" w:rsidP="00706857">
                  <w:pPr>
                    <w:spacing w:after="200"/>
                    <w:rPr>
                      <w:ins w:id="734" w:author="Gabriella Meltzer" w:date="2024-01-02T23:39:00Z"/>
                      <w:rFonts w:ascii="Arial" w:hAnsi="Arial" w:cs="Arial"/>
                      <w:sz w:val="20"/>
                      <w:szCs w:val="20"/>
                    </w:rPr>
                  </w:pPr>
                  <w:ins w:id="735" w:author="Gabriella Meltzer" w:date="2024-01-02T23:39:00Z">
                    <w:r w:rsidRPr="00706857">
                      <w:rPr>
                        <w:rFonts w:ascii="Arial" w:hAnsi="Arial" w:cs="Arial"/>
                        <w:sz w:val="20"/>
                        <w:szCs w:val="20"/>
                      </w:rPr>
                      <w:t>2.72</w:t>
                    </w:r>
                  </w:ins>
                </w:p>
              </w:tc>
              <w:tc>
                <w:tcPr>
                  <w:tcW w:w="720" w:type="dxa"/>
                </w:tcPr>
                <w:p w14:paraId="79DC43B6" w14:textId="77777777" w:rsidR="00706857" w:rsidRPr="00706857" w:rsidRDefault="00706857" w:rsidP="00706857">
                  <w:pPr>
                    <w:spacing w:after="200"/>
                    <w:rPr>
                      <w:ins w:id="736" w:author="Gabriella Meltzer" w:date="2024-01-02T23:39:00Z"/>
                      <w:rFonts w:ascii="Arial" w:hAnsi="Arial" w:cs="Arial"/>
                      <w:sz w:val="20"/>
                      <w:szCs w:val="20"/>
                    </w:rPr>
                  </w:pPr>
                  <w:ins w:id="737" w:author="Gabriella Meltzer" w:date="2024-01-02T23:39:00Z">
                    <w:r w:rsidRPr="00706857">
                      <w:rPr>
                        <w:rFonts w:ascii="Arial" w:hAnsi="Arial" w:cs="Arial"/>
                        <w:sz w:val="20"/>
                        <w:szCs w:val="20"/>
                      </w:rPr>
                      <w:t>3.37</w:t>
                    </w:r>
                  </w:ins>
                </w:p>
              </w:tc>
              <w:tc>
                <w:tcPr>
                  <w:tcW w:w="720" w:type="dxa"/>
                  <w:tcBorders>
                    <w:right w:val="single" w:sz="2" w:space="0" w:color="auto"/>
                  </w:tcBorders>
                </w:tcPr>
                <w:p w14:paraId="121EA005" w14:textId="77777777" w:rsidR="00706857" w:rsidRPr="00706857" w:rsidRDefault="00706857" w:rsidP="00706857">
                  <w:pPr>
                    <w:spacing w:after="200"/>
                    <w:rPr>
                      <w:ins w:id="738" w:author="Gabriella Meltzer" w:date="2024-01-02T23:39:00Z"/>
                      <w:rFonts w:ascii="Arial" w:hAnsi="Arial" w:cs="Arial"/>
                      <w:sz w:val="20"/>
                      <w:szCs w:val="20"/>
                    </w:rPr>
                  </w:pPr>
                  <w:ins w:id="739" w:author="Gabriella Meltzer" w:date="2024-01-02T23:39:00Z">
                    <w:r w:rsidRPr="00706857">
                      <w:rPr>
                        <w:rFonts w:ascii="Arial" w:hAnsi="Arial" w:cs="Arial"/>
                        <w:sz w:val="20"/>
                        <w:szCs w:val="20"/>
                      </w:rPr>
                      <w:t>4.37</w:t>
                    </w:r>
                  </w:ins>
                </w:p>
              </w:tc>
              <w:tc>
                <w:tcPr>
                  <w:tcW w:w="720" w:type="dxa"/>
                  <w:tcBorders>
                    <w:left w:val="single" w:sz="2" w:space="0" w:color="auto"/>
                  </w:tcBorders>
                </w:tcPr>
                <w:p w14:paraId="3BED9FE1" w14:textId="77777777" w:rsidR="00706857" w:rsidRPr="00706857" w:rsidRDefault="00706857" w:rsidP="00706857">
                  <w:pPr>
                    <w:spacing w:after="200"/>
                    <w:rPr>
                      <w:ins w:id="740" w:author="Gabriella Meltzer" w:date="2024-01-02T23:39:00Z"/>
                      <w:rFonts w:ascii="Arial" w:hAnsi="Arial" w:cs="Arial"/>
                      <w:sz w:val="20"/>
                      <w:szCs w:val="20"/>
                    </w:rPr>
                  </w:pPr>
                  <w:ins w:id="741" w:author="Gabriella Meltzer" w:date="2024-01-02T23:39:00Z">
                    <w:r w:rsidRPr="00706857">
                      <w:rPr>
                        <w:rFonts w:ascii="Arial" w:hAnsi="Arial" w:cs="Arial"/>
                        <w:sz w:val="20"/>
                        <w:szCs w:val="20"/>
                      </w:rPr>
                      <w:t>1.00</w:t>
                    </w:r>
                  </w:ins>
                </w:p>
              </w:tc>
              <w:tc>
                <w:tcPr>
                  <w:tcW w:w="720" w:type="dxa"/>
                </w:tcPr>
                <w:p w14:paraId="261B6031" w14:textId="77777777" w:rsidR="00706857" w:rsidRPr="00706857" w:rsidRDefault="00706857" w:rsidP="00706857">
                  <w:pPr>
                    <w:spacing w:after="200"/>
                    <w:rPr>
                      <w:ins w:id="742" w:author="Gabriella Meltzer" w:date="2024-01-02T23:39:00Z"/>
                      <w:rFonts w:ascii="Arial" w:hAnsi="Arial" w:cs="Arial"/>
                      <w:sz w:val="20"/>
                      <w:szCs w:val="20"/>
                    </w:rPr>
                  </w:pPr>
                  <w:ins w:id="743" w:author="Gabriella Meltzer" w:date="2024-01-02T23:39:00Z">
                    <w:r w:rsidRPr="00706857">
                      <w:rPr>
                        <w:rFonts w:ascii="Arial" w:hAnsi="Arial" w:cs="Arial"/>
                        <w:sz w:val="20"/>
                        <w:szCs w:val="20"/>
                      </w:rPr>
                      <w:t>2.06</w:t>
                    </w:r>
                  </w:ins>
                </w:p>
              </w:tc>
              <w:tc>
                <w:tcPr>
                  <w:tcW w:w="720" w:type="dxa"/>
                </w:tcPr>
                <w:p w14:paraId="03460F65" w14:textId="77777777" w:rsidR="00706857" w:rsidRPr="00706857" w:rsidRDefault="00706857" w:rsidP="00706857">
                  <w:pPr>
                    <w:spacing w:after="200"/>
                    <w:rPr>
                      <w:ins w:id="744" w:author="Gabriella Meltzer" w:date="2024-01-02T23:39:00Z"/>
                      <w:rFonts w:ascii="Arial" w:hAnsi="Arial" w:cs="Arial"/>
                      <w:sz w:val="20"/>
                      <w:szCs w:val="20"/>
                    </w:rPr>
                  </w:pPr>
                  <w:ins w:id="745" w:author="Gabriella Meltzer" w:date="2024-01-02T23:39:00Z">
                    <w:r w:rsidRPr="00706857">
                      <w:rPr>
                        <w:rFonts w:ascii="Arial" w:hAnsi="Arial" w:cs="Arial"/>
                        <w:sz w:val="20"/>
                        <w:szCs w:val="20"/>
                      </w:rPr>
                      <w:t>2.70</w:t>
                    </w:r>
                  </w:ins>
                </w:p>
              </w:tc>
              <w:tc>
                <w:tcPr>
                  <w:tcW w:w="720" w:type="dxa"/>
                </w:tcPr>
                <w:p w14:paraId="31C95622" w14:textId="77777777" w:rsidR="00706857" w:rsidRPr="00706857" w:rsidRDefault="00706857" w:rsidP="00706857">
                  <w:pPr>
                    <w:spacing w:after="200"/>
                    <w:rPr>
                      <w:ins w:id="746" w:author="Gabriella Meltzer" w:date="2024-01-02T23:39:00Z"/>
                      <w:rFonts w:ascii="Arial" w:hAnsi="Arial" w:cs="Arial"/>
                      <w:sz w:val="20"/>
                      <w:szCs w:val="20"/>
                    </w:rPr>
                  </w:pPr>
                  <w:ins w:id="747" w:author="Gabriella Meltzer" w:date="2024-01-02T23:39:00Z">
                    <w:r w:rsidRPr="00706857">
                      <w:rPr>
                        <w:rFonts w:ascii="Arial" w:hAnsi="Arial" w:cs="Arial"/>
                        <w:sz w:val="20"/>
                        <w:szCs w:val="20"/>
                      </w:rPr>
                      <w:t>3.43</w:t>
                    </w:r>
                  </w:ins>
                </w:p>
              </w:tc>
              <w:tc>
                <w:tcPr>
                  <w:tcW w:w="720" w:type="dxa"/>
                  <w:tcBorders>
                    <w:right w:val="single" w:sz="2" w:space="0" w:color="auto"/>
                  </w:tcBorders>
                </w:tcPr>
                <w:p w14:paraId="13FA11ED" w14:textId="77777777" w:rsidR="00706857" w:rsidRPr="00706857" w:rsidRDefault="00706857" w:rsidP="00706857">
                  <w:pPr>
                    <w:spacing w:after="200"/>
                    <w:rPr>
                      <w:ins w:id="748" w:author="Gabriella Meltzer" w:date="2024-01-02T23:39:00Z"/>
                      <w:rFonts w:ascii="Arial" w:hAnsi="Arial" w:cs="Arial"/>
                      <w:sz w:val="20"/>
                      <w:szCs w:val="20"/>
                    </w:rPr>
                  </w:pPr>
                  <w:ins w:id="749" w:author="Gabriella Meltzer" w:date="2024-01-02T23:39:00Z">
                    <w:r w:rsidRPr="00706857">
                      <w:rPr>
                        <w:rFonts w:ascii="Arial" w:hAnsi="Arial" w:cs="Arial"/>
                        <w:sz w:val="20"/>
                        <w:szCs w:val="20"/>
                      </w:rPr>
                      <w:t>4.30</w:t>
                    </w:r>
                  </w:ins>
                </w:p>
              </w:tc>
            </w:tr>
            <w:tr w:rsidR="00706857" w:rsidRPr="00706857" w14:paraId="25E002CF" w14:textId="77777777" w:rsidTr="00786FE5">
              <w:trPr>
                <w:ins w:id="750" w:author="Gabriella Meltzer" w:date="2024-01-02T23:39:00Z"/>
              </w:trPr>
              <w:tc>
                <w:tcPr>
                  <w:tcW w:w="3420" w:type="dxa"/>
                  <w:vMerge/>
                  <w:tcBorders>
                    <w:left w:val="single" w:sz="2" w:space="0" w:color="auto"/>
                  </w:tcBorders>
                </w:tcPr>
                <w:p w14:paraId="20BAECD1" w14:textId="77777777" w:rsidR="00706857" w:rsidRPr="00706857" w:rsidRDefault="00706857" w:rsidP="00706857">
                  <w:pPr>
                    <w:spacing w:after="200"/>
                    <w:rPr>
                      <w:ins w:id="751" w:author="Gabriella Meltzer" w:date="2024-01-02T23:39:00Z"/>
                      <w:rFonts w:ascii="Arial" w:hAnsi="Arial" w:cs="Arial"/>
                      <w:sz w:val="20"/>
                      <w:szCs w:val="20"/>
                    </w:rPr>
                  </w:pPr>
                </w:p>
              </w:tc>
              <w:tc>
                <w:tcPr>
                  <w:tcW w:w="3420" w:type="dxa"/>
                  <w:vMerge/>
                  <w:tcBorders>
                    <w:left w:val="single" w:sz="2" w:space="0" w:color="auto"/>
                  </w:tcBorders>
                </w:tcPr>
                <w:p w14:paraId="3E1BDF13" w14:textId="77777777" w:rsidR="00706857" w:rsidRPr="00706857" w:rsidRDefault="00706857" w:rsidP="00706857">
                  <w:pPr>
                    <w:spacing w:after="200"/>
                    <w:rPr>
                      <w:ins w:id="752" w:author="Gabriella Meltzer" w:date="2024-01-02T23:39:00Z"/>
                      <w:rFonts w:ascii="Arial" w:hAnsi="Arial" w:cs="Arial"/>
                      <w:sz w:val="20"/>
                      <w:szCs w:val="20"/>
                    </w:rPr>
                  </w:pPr>
                </w:p>
              </w:tc>
              <w:tc>
                <w:tcPr>
                  <w:tcW w:w="810" w:type="dxa"/>
                </w:tcPr>
                <w:p w14:paraId="4E49AAE0" w14:textId="77777777" w:rsidR="00706857" w:rsidRPr="00706857" w:rsidRDefault="00706857" w:rsidP="00706857">
                  <w:pPr>
                    <w:spacing w:after="200"/>
                    <w:rPr>
                      <w:ins w:id="753" w:author="Gabriella Meltzer" w:date="2024-01-02T23:39:00Z"/>
                      <w:rFonts w:ascii="Arial" w:hAnsi="Arial" w:cs="Arial"/>
                      <w:sz w:val="20"/>
                      <w:szCs w:val="20"/>
                    </w:rPr>
                  </w:pPr>
                  <w:ins w:id="754" w:author="Gabriella Meltzer" w:date="2024-01-02T23:39:00Z">
                    <w:r w:rsidRPr="00706857">
                      <w:rPr>
                        <w:rFonts w:ascii="Arial" w:hAnsi="Arial" w:cs="Arial"/>
                        <w:sz w:val="20"/>
                        <w:szCs w:val="20"/>
                      </w:rPr>
                      <w:t>4</w:t>
                    </w:r>
                  </w:ins>
                </w:p>
              </w:tc>
              <w:tc>
                <w:tcPr>
                  <w:tcW w:w="720" w:type="dxa"/>
                </w:tcPr>
                <w:p w14:paraId="7B2D3E72" w14:textId="77777777" w:rsidR="00706857" w:rsidRPr="00706857" w:rsidRDefault="00706857" w:rsidP="00706857">
                  <w:pPr>
                    <w:spacing w:after="200"/>
                    <w:rPr>
                      <w:ins w:id="755" w:author="Gabriella Meltzer" w:date="2024-01-02T23:39:00Z"/>
                      <w:rFonts w:ascii="Arial" w:hAnsi="Arial" w:cs="Arial"/>
                      <w:sz w:val="20"/>
                      <w:szCs w:val="20"/>
                    </w:rPr>
                  </w:pPr>
                  <w:ins w:id="756" w:author="Gabriella Meltzer" w:date="2024-01-02T23:39:00Z">
                    <w:r w:rsidRPr="00706857">
                      <w:rPr>
                        <w:rFonts w:ascii="Arial" w:hAnsi="Arial" w:cs="Arial"/>
                        <w:sz w:val="20"/>
                        <w:szCs w:val="20"/>
                      </w:rPr>
                      <w:t>2.04</w:t>
                    </w:r>
                  </w:ins>
                </w:p>
              </w:tc>
              <w:tc>
                <w:tcPr>
                  <w:tcW w:w="720" w:type="dxa"/>
                </w:tcPr>
                <w:p w14:paraId="11C18AE9" w14:textId="77777777" w:rsidR="00706857" w:rsidRPr="00706857" w:rsidRDefault="00706857" w:rsidP="00706857">
                  <w:pPr>
                    <w:spacing w:after="200"/>
                    <w:rPr>
                      <w:ins w:id="757" w:author="Gabriella Meltzer" w:date="2024-01-02T23:39:00Z"/>
                      <w:rFonts w:ascii="Arial" w:hAnsi="Arial" w:cs="Arial"/>
                      <w:sz w:val="20"/>
                      <w:szCs w:val="20"/>
                    </w:rPr>
                  </w:pPr>
                  <w:ins w:id="758" w:author="Gabriella Meltzer" w:date="2024-01-02T23:39:00Z">
                    <w:r w:rsidRPr="00706857">
                      <w:rPr>
                        <w:rFonts w:ascii="Arial" w:hAnsi="Arial" w:cs="Arial"/>
                        <w:sz w:val="20"/>
                        <w:szCs w:val="20"/>
                      </w:rPr>
                      <w:t>2.94</w:t>
                    </w:r>
                  </w:ins>
                </w:p>
              </w:tc>
              <w:tc>
                <w:tcPr>
                  <w:tcW w:w="720" w:type="dxa"/>
                </w:tcPr>
                <w:p w14:paraId="48FACAE9" w14:textId="77777777" w:rsidR="00706857" w:rsidRPr="00706857" w:rsidRDefault="00706857" w:rsidP="00706857">
                  <w:pPr>
                    <w:spacing w:after="200"/>
                    <w:rPr>
                      <w:ins w:id="759" w:author="Gabriella Meltzer" w:date="2024-01-02T23:39:00Z"/>
                      <w:rFonts w:ascii="Arial" w:hAnsi="Arial" w:cs="Arial"/>
                      <w:sz w:val="20"/>
                      <w:szCs w:val="20"/>
                    </w:rPr>
                  </w:pPr>
                  <w:ins w:id="760" w:author="Gabriella Meltzer" w:date="2024-01-02T23:39:00Z">
                    <w:r w:rsidRPr="00706857">
                      <w:rPr>
                        <w:rFonts w:ascii="Arial" w:hAnsi="Arial" w:cs="Arial"/>
                        <w:sz w:val="20"/>
                        <w:szCs w:val="20"/>
                      </w:rPr>
                      <w:t>3.49</w:t>
                    </w:r>
                  </w:ins>
                </w:p>
              </w:tc>
              <w:tc>
                <w:tcPr>
                  <w:tcW w:w="720" w:type="dxa"/>
                </w:tcPr>
                <w:p w14:paraId="5847244F" w14:textId="77777777" w:rsidR="00706857" w:rsidRPr="00706857" w:rsidRDefault="00706857" w:rsidP="00706857">
                  <w:pPr>
                    <w:spacing w:after="200"/>
                    <w:rPr>
                      <w:ins w:id="761" w:author="Gabriella Meltzer" w:date="2024-01-02T23:39:00Z"/>
                      <w:rFonts w:ascii="Arial" w:hAnsi="Arial" w:cs="Arial"/>
                      <w:sz w:val="20"/>
                      <w:szCs w:val="20"/>
                    </w:rPr>
                  </w:pPr>
                  <w:ins w:id="762" w:author="Gabriella Meltzer" w:date="2024-01-02T23:39:00Z">
                    <w:r w:rsidRPr="00706857">
                      <w:rPr>
                        <w:rFonts w:ascii="Arial" w:hAnsi="Arial" w:cs="Arial"/>
                        <w:sz w:val="20"/>
                        <w:szCs w:val="20"/>
                      </w:rPr>
                      <w:t>4.11</w:t>
                    </w:r>
                  </w:ins>
                </w:p>
              </w:tc>
              <w:tc>
                <w:tcPr>
                  <w:tcW w:w="720" w:type="dxa"/>
                  <w:tcBorders>
                    <w:right w:val="single" w:sz="2" w:space="0" w:color="auto"/>
                  </w:tcBorders>
                </w:tcPr>
                <w:p w14:paraId="3C48D878" w14:textId="77777777" w:rsidR="00706857" w:rsidRPr="00706857" w:rsidRDefault="00706857" w:rsidP="00706857">
                  <w:pPr>
                    <w:spacing w:after="200"/>
                    <w:rPr>
                      <w:ins w:id="763" w:author="Gabriella Meltzer" w:date="2024-01-02T23:39:00Z"/>
                      <w:rFonts w:ascii="Arial" w:hAnsi="Arial" w:cs="Arial"/>
                      <w:sz w:val="20"/>
                      <w:szCs w:val="20"/>
                    </w:rPr>
                  </w:pPr>
                  <w:ins w:id="764" w:author="Gabriella Meltzer" w:date="2024-01-02T23:39:00Z">
                    <w:r w:rsidRPr="00706857">
                      <w:rPr>
                        <w:rFonts w:ascii="Arial" w:hAnsi="Arial" w:cs="Arial"/>
                        <w:sz w:val="20"/>
                        <w:szCs w:val="20"/>
                      </w:rPr>
                      <w:t>5.02</w:t>
                    </w:r>
                  </w:ins>
                </w:p>
              </w:tc>
              <w:tc>
                <w:tcPr>
                  <w:tcW w:w="720" w:type="dxa"/>
                  <w:tcBorders>
                    <w:left w:val="single" w:sz="2" w:space="0" w:color="auto"/>
                  </w:tcBorders>
                </w:tcPr>
                <w:p w14:paraId="51A55167" w14:textId="77777777" w:rsidR="00706857" w:rsidRPr="00706857" w:rsidRDefault="00706857" w:rsidP="00706857">
                  <w:pPr>
                    <w:spacing w:after="200"/>
                    <w:rPr>
                      <w:ins w:id="765" w:author="Gabriella Meltzer" w:date="2024-01-02T23:39:00Z"/>
                      <w:rFonts w:ascii="Arial" w:hAnsi="Arial" w:cs="Arial"/>
                      <w:sz w:val="20"/>
                      <w:szCs w:val="20"/>
                    </w:rPr>
                  </w:pPr>
                  <w:ins w:id="766" w:author="Gabriella Meltzer" w:date="2024-01-02T23:39:00Z">
                    <w:r w:rsidRPr="00706857">
                      <w:rPr>
                        <w:rFonts w:ascii="Arial" w:hAnsi="Arial" w:cs="Arial"/>
                        <w:sz w:val="20"/>
                        <w:szCs w:val="20"/>
                      </w:rPr>
                      <w:t>1.90</w:t>
                    </w:r>
                  </w:ins>
                </w:p>
              </w:tc>
              <w:tc>
                <w:tcPr>
                  <w:tcW w:w="720" w:type="dxa"/>
                </w:tcPr>
                <w:p w14:paraId="4E30C624" w14:textId="77777777" w:rsidR="00706857" w:rsidRPr="00706857" w:rsidRDefault="00706857" w:rsidP="00706857">
                  <w:pPr>
                    <w:spacing w:after="200"/>
                    <w:rPr>
                      <w:ins w:id="767" w:author="Gabriella Meltzer" w:date="2024-01-02T23:39:00Z"/>
                      <w:rFonts w:ascii="Arial" w:hAnsi="Arial" w:cs="Arial"/>
                      <w:sz w:val="20"/>
                      <w:szCs w:val="20"/>
                    </w:rPr>
                  </w:pPr>
                  <w:ins w:id="768" w:author="Gabriella Meltzer" w:date="2024-01-02T23:39:00Z">
                    <w:r w:rsidRPr="00706857">
                      <w:rPr>
                        <w:rFonts w:ascii="Arial" w:hAnsi="Arial" w:cs="Arial"/>
                        <w:sz w:val="20"/>
                        <w:szCs w:val="20"/>
                      </w:rPr>
                      <w:t>2.99</w:t>
                    </w:r>
                  </w:ins>
                </w:p>
              </w:tc>
              <w:tc>
                <w:tcPr>
                  <w:tcW w:w="720" w:type="dxa"/>
                </w:tcPr>
                <w:p w14:paraId="402E383B" w14:textId="77777777" w:rsidR="00706857" w:rsidRPr="00706857" w:rsidRDefault="00706857" w:rsidP="00706857">
                  <w:pPr>
                    <w:spacing w:after="200"/>
                    <w:rPr>
                      <w:ins w:id="769" w:author="Gabriella Meltzer" w:date="2024-01-02T23:39:00Z"/>
                      <w:rFonts w:ascii="Arial" w:hAnsi="Arial" w:cs="Arial"/>
                      <w:sz w:val="20"/>
                      <w:szCs w:val="20"/>
                    </w:rPr>
                  </w:pPr>
                  <w:ins w:id="770" w:author="Gabriella Meltzer" w:date="2024-01-02T23:39:00Z">
                    <w:r w:rsidRPr="00706857">
                      <w:rPr>
                        <w:rFonts w:ascii="Arial" w:hAnsi="Arial" w:cs="Arial"/>
                        <w:sz w:val="20"/>
                        <w:szCs w:val="20"/>
                      </w:rPr>
                      <w:t>3.63</w:t>
                    </w:r>
                  </w:ins>
                </w:p>
              </w:tc>
              <w:tc>
                <w:tcPr>
                  <w:tcW w:w="720" w:type="dxa"/>
                </w:tcPr>
                <w:p w14:paraId="48301184" w14:textId="77777777" w:rsidR="00706857" w:rsidRPr="00706857" w:rsidRDefault="00706857" w:rsidP="00706857">
                  <w:pPr>
                    <w:spacing w:after="200"/>
                    <w:rPr>
                      <w:ins w:id="771" w:author="Gabriella Meltzer" w:date="2024-01-02T23:39:00Z"/>
                      <w:rFonts w:ascii="Arial" w:hAnsi="Arial" w:cs="Arial"/>
                      <w:sz w:val="20"/>
                      <w:szCs w:val="20"/>
                    </w:rPr>
                  </w:pPr>
                  <w:ins w:id="772" w:author="Gabriella Meltzer" w:date="2024-01-02T23:39:00Z">
                    <w:r w:rsidRPr="00706857">
                      <w:rPr>
                        <w:rFonts w:ascii="Arial" w:hAnsi="Arial" w:cs="Arial"/>
                        <w:sz w:val="20"/>
                        <w:szCs w:val="20"/>
                      </w:rPr>
                      <w:t>4.35</w:t>
                    </w:r>
                  </w:ins>
                </w:p>
              </w:tc>
              <w:tc>
                <w:tcPr>
                  <w:tcW w:w="720" w:type="dxa"/>
                  <w:tcBorders>
                    <w:right w:val="single" w:sz="2" w:space="0" w:color="auto"/>
                  </w:tcBorders>
                </w:tcPr>
                <w:p w14:paraId="771CC5DF" w14:textId="77777777" w:rsidR="00706857" w:rsidRPr="00706857" w:rsidRDefault="00706857" w:rsidP="00706857">
                  <w:pPr>
                    <w:spacing w:after="200"/>
                    <w:rPr>
                      <w:ins w:id="773" w:author="Gabriella Meltzer" w:date="2024-01-02T23:39:00Z"/>
                      <w:rFonts w:ascii="Arial" w:hAnsi="Arial" w:cs="Arial"/>
                      <w:sz w:val="20"/>
                      <w:szCs w:val="20"/>
                    </w:rPr>
                  </w:pPr>
                  <w:ins w:id="774" w:author="Gabriella Meltzer" w:date="2024-01-02T23:39:00Z">
                    <w:r w:rsidRPr="00706857">
                      <w:rPr>
                        <w:rFonts w:ascii="Arial" w:hAnsi="Arial" w:cs="Arial"/>
                        <w:sz w:val="20"/>
                        <w:szCs w:val="20"/>
                      </w:rPr>
                      <w:t>5.16</w:t>
                    </w:r>
                  </w:ins>
                </w:p>
              </w:tc>
            </w:tr>
            <w:tr w:rsidR="00706857" w:rsidRPr="00706857" w14:paraId="2D0386D4" w14:textId="77777777" w:rsidTr="00786FE5">
              <w:trPr>
                <w:ins w:id="775" w:author="Gabriella Meltzer" w:date="2024-01-02T23:39:00Z"/>
              </w:trPr>
              <w:tc>
                <w:tcPr>
                  <w:tcW w:w="3420" w:type="dxa"/>
                  <w:vMerge/>
                  <w:tcBorders>
                    <w:left w:val="single" w:sz="2" w:space="0" w:color="auto"/>
                  </w:tcBorders>
                </w:tcPr>
                <w:p w14:paraId="1DD89059" w14:textId="77777777" w:rsidR="00706857" w:rsidRPr="00706857" w:rsidRDefault="00706857" w:rsidP="00706857">
                  <w:pPr>
                    <w:spacing w:after="200"/>
                    <w:rPr>
                      <w:ins w:id="776" w:author="Gabriella Meltzer" w:date="2024-01-02T23:39:00Z"/>
                      <w:rFonts w:ascii="Arial" w:hAnsi="Arial" w:cs="Arial"/>
                      <w:sz w:val="20"/>
                      <w:szCs w:val="20"/>
                    </w:rPr>
                  </w:pPr>
                </w:p>
              </w:tc>
              <w:tc>
                <w:tcPr>
                  <w:tcW w:w="3420" w:type="dxa"/>
                  <w:vMerge/>
                  <w:tcBorders>
                    <w:left w:val="single" w:sz="2" w:space="0" w:color="auto"/>
                  </w:tcBorders>
                </w:tcPr>
                <w:p w14:paraId="1826754F" w14:textId="77777777" w:rsidR="00706857" w:rsidRPr="00706857" w:rsidRDefault="00706857" w:rsidP="00706857">
                  <w:pPr>
                    <w:spacing w:after="200"/>
                    <w:rPr>
                      <w:ins w:id="777" w:author="Gabriella Meltzer" w:date="2024-01-02T23:39:00Z"/>
                      <w:rFonts w:ascii="Arial" w:hAnsi="Arial" w:cs="Arial"/>
                      <w:sz w:val="20"/>
                      <w:szCs w:val="20"/>
                    </w:rPr>
                  </w:pPr>
                </w:p>
              </w:tc>
              <w:tc>
                <w:tcPr>
                  <w:tcW w:w="810" w:type="dxa"/>
                </w:tcPr>
                <w:p w14:paraId="166F1C69" w14:textId="77777777" w:rsidR="00706857" w:rsidRPr="00706857" w:rsidRDefault="00706857" w:rsidP="00706857">
                  <w:pPr>
                    <w:spacing w:after="200"/>
                    <w:rPr>
                      <w:ins w:id="778" w:author="Gabriella Meltzer" w:date="2024-01-02T23:39:00Z"/>
                      <w:rFonts w:ascii="Arial" w:hAnsi="Arial" w:cs="Arial"/>
                      <w:sz w:val="20"/>
                      <w:szCs w:val="20"/>
                    </w:rPr>
                  </w:pPr>
                  <w:ins w:id="779" w:author="Gabriella Meltzer" w:date="2024-01-02T23:39:00Z">
                    <w:r w:rsidRPr="00706857">
                      <w:rPr>
                        <w:rFonts w:ascii="Arial" w:hAnsi="Arial" w:cs="Arial"/>
                        <w:sz w:val="20"/>
                        <w:szCs w:val="20"/>
                      </w:rPr>
                      <w:t>5</w:t>
                    </w:r>
                  </w:ins>
                </w:p>
              </w:tc>
              <w:tc>
                <w:tcPr>
                  <w:tcW w:w="720" w:type="dxa"/>
                </w:tcPr>
                <w:p w14:paraId="3FA1B146" w14:textId="77777777" w:rsidR="00706857" w:rsidRPr="00706857" w:rsidRDefault="00706857" w:rsidP="00706857">
                  <w:pPr>
                    <w:spacing w:after="200"/>
                    <w:rPr>
                      <w:ins w:id="780" w:author="Gabriella Meltzer" w:date="2024-01-02T23:39:00Z"/>
                      <w:rFonts w:ascii="Arial" w:hAnsi="Arial" w:cs="Arial"/>
                      <w:sz w:val="20"/>
                      <w:szCs w:val="20"/>
                    </w:rPr>
                  </w:pPr>
                  <w:ins w:id="781" w:author="Gabriella Meltzer" w:date="2024-01-02T23:39:00Z">
                    <w:r w:rsidRPr="00706857">
                      <w:rPr>
                        <w:rFonts w:ascii="Arial" w:hAnsi="Arial" w:cs="Arial"/>
                        <w:sz w:val="20"/>
                        <w:szCs w:val="20"/>
                      </w:rPr>
                      <w:t>2.93</w:t>
                    </w:r>
                  </w:ins>
                </w:p>
              </w:tc>
              <w:tc>
                <w:tcPr>
                  <w:tcW w:w="720" w:type="dxa"/>
                </w:tcPr>
                <w:p w14:paraId="391AAF0F" w14:textId="77777777" w:rsidR="00706857" w:rsidRPr="00706857" w:rsidRDefault="00706857" w:rsidP="00706857">
                  <w:pPr>
                    <w:spacing w:after="200"/>
                    <w:rPr>
                      <w:ins w:id="782" w:author="Gabriella Meltzer" w:date="2024-01-02T23:39:00Z"/>
                      <w:rFonts w:ascii="Arial" w:hAnsi="Arial" w:cs="Arial"/>
                      <w:sz w:val="20"/>
                      <w:szCs w:val="20"/>
                    </w:rPr>
                  </w:pPr>
                  <w:ins w:id="783" w:author="Gabriella Meltzer" w:date="2024-01-02T23:39:00Z">
                    <w:r w:rsidRPr="00706857">
                      <w:rPr>
                        <w:rFonts w:ascii="Arial" w:hAnsi="Arial" w:cs="Arial"/>
                        <w:sz w:val="20"/>
                        <w:szCs w:val="20"/>
                      </w:rPr>
                      <w:t>3.94</w:t>
                    </w:r>
                  </w:ins>
                </w:p>
              </w:tc>
              <w:tc>
                <w:tcPr>
                  <w:tcW w:w="720" w:type="dxa"/>
                </w:tcPr>
                <w:p w14:paraId="4FBAAA1D" w14:textId="77777777" w:rsidR="00706857" w:rsidRPr="00706857" w:rsidRDefault="00706857" w:rsidP="00706857">
                  <w:pPr>
                    <w:spacing w:after="200"/>
                    <w:rPr>
                      <w:ins w:id="784" w:author="Gabriella Meltzer" w:date="2024-01-02T23:39:00Z"/>
                      <w:rFonts w:ascii="Arial" w:hAnsi="Arial" w:cs="Arial"/>
                      <w:sz w:val="20"/>
                      <w:szCs w:val="20"/>
                    </w:rPr>
                  </w:pPr>
                  <w:ins w:id="785" w:author="Gabriella Meltzer" w:date="2024-01-02T23:39:00Z">
                    <w:r w:rsidRPr="00706857">
                      <w:rPr>
                        <w:rFonts w:ascii="Arial" w:hAnsi="Arial" w:cs="Arial"/>
                        <w:sz w:val="20"/>
                        <w:szCs w:val="20"/>
                      </w:rPr>
                      <w:t>4.54</w:t>
                    </w:r>
                  </w:ins>
                </w:p>
              </w:tc>
              <w:tc>
                <w:tcPr>
                  <w:tcW w:w="720" w:type="dxa"/>
                </w:tcPr>
                <w:p w14:paraId="471D084E" w14:textId="77777777" w:rsidR="00706857" w:rsidRPr="00706857" w:rsidRDefault="00706857" w:rsidP="00706857">
                  <w:pPr>
                    <w:spacing w:after="200"/>
                    <w:rPr>
                      <w:ins w:id="786" w:author="Gabriella Meltzer" w:date="2024-01-02T23:39:00Z"/>
                      <w:rFonts w:ascii="Arial" w:hAnsi="Arial" w:cs="Arial"/>
                      <w:sz w:val="20"/>
                      <w:szCs w:val="20"/>
                    </w:rPr>
                  </w:pPr>
                  <w:ins w:id="787" w:author="Gabriella Meltzer" w:date="2024-01-02T23:39:00Z">
                    <w:r w:rsidRPr="00706857">
                      <w:rPr>
                        <w:rFonts w:ascii="Arial" w:hAnsi="Arial" w:cs="Arial"/>
                        <w:sz w:val="20"/>
                        <w:szCs w:val="20"/>
                      </w:rPr>
                      <w:t>5.02</w:t>
                    </w:r>
                  </w:ins>
                </w:p>
              </w:tc>
              <w:tc>
                <w:tcPr>
                  <w:tcW w:w="720" w:type="dxa"/>
                  <w:tcBorders>
                    <w:right w:val="single" w:sz="2" w:space="0" w:color="auto"/>
                  </w:tcBorders>
                </w:tcPr>
                <w:p w14:paraId="3FD47626" w14:textId="77777777" w:rsidR="00706857" w:rsidRPr="00706857" w:rsidRDefault="00706857" w:rsidP="00706857">
                  <w:pPr>
                    <w:spacing w:after="200"/>
                    <w:rPr>
                      <w:ins w:id="788" w:author="Gabriella Meltzer" w:date="2024-01-02T23:39:00Z"/>
                      <w:rFonts w:ascii="Arial" w:hAnsi="Arial" w:cs="Arial"/>
                      <w:sz w:val="20"/>
                      <w:szCs w:val="20"/>
                    </w:rPr>
                  </w:pPr>
                  <w:ins w:id="789" w:author="Gabriella Meltzer" w:date="2024-01-02T23:39:00Z">
                    <w:r w:rsidRPr="00706857">
                      <w:rPr>
                        <w:rFonts w:ascii="Arial" w:hAnsi="Arial" w:cs="Arial"/>
                        <w:sz w:val="20"/>
                        <w:szCs w:val="20"/>
                      </w:rPr>
                      <w:t>5.95</w:t>
                    </w:r>
                  </w:ins>
                </w:p>
              </w:tc>
              <w:tc>
                <w:tcPr>
                  <w:tcW w:w="720" w:type="dxa"/>
                  <w:tcBorders>
                    <w:left w:val="single" w:sz="2" w:space="0" w:color="auto"/>
                  </w:tcBorders>
                </w:tcPr>
                <w:p w14:paraId="54C5532A" w14:textId="77777777" w:rsidR="00706857" w:rsidRPr="00706857" w:rsidRDefault="00706857" w:rsidP="00706857">
                  <w:pPr>
                    <w:spacing w:after="200"/>
                    <w:rPr>
                      <w:ins w:id="790" w:author="Gabriella Meltzer" w:date="2024-01-02T23:39:00Z"/>
                      <w:rFonts w:ascii="Arial" w:hAnsi="Arial" w:cs="Arial"/>
                      <w:sz w:val="20"/>
                      <w:szCs w:val="20"/>
                    </w:rPr>
                  </w:pPr>
                  <w:ins w:id="791" w:author="Gabriella Meltzer" w:date="2024-01-02T23:39:00Z">
                    <w:r w:rsidRPr="00706857">
                      <w:rPr>
                        <w:rFonts w:ascii="Arial" w:hAnsi="Arial" w:cs="Arial"/>
                        <w:sz w:val="20"/>
                        <w:szCs w:val="20"/>
                      </w:rPr>
                      <w:t>2.87</w:t>
                    </w:r>
                  </w:ins>
                </w:p>
              </w:tc>
              <w:tc>
                <w:tcPr>
                  <w:tcW w:w="720" w:type="dxa"/>
                </w:tcPr>
                <w:p w14:paraId="3114576A" w14:textId="77777777" w:rsidR="00706857" w:rsidRPr="00706857" w:rsidRDefault="00706857" w:rsidP="00706857">
                  <w:pPr>
                    <w:spacing w:after="200"/>
                    <w:rPr>
                      <w:ins w:id="792" w:author="Gabriella Meltzer" w:date="2024-01-02T23:39:00Z"/>
                      <w:rFonts w:ascii="Arial" w:hAnsi="Arial" w:cs="Arial"/>
                      <w:sz w:val="20"/>
                      <w:szCs w:val="20"/>
                    </w:rPr>
                  </w:pPr>
                  <w:ins w:id="793" w:author="Gabriella Meltzer" w:date="2024-01-02T23:39:00Z">
                    <w:r w:rsidRPr="00706857">
                      <w:rPr>
                        <w:rFonts w:ascii="Arial" w:hAnsi="Arial" w:cs="Arial"/>
                        <w:sz w:val="20"/>
                        <w:szCs w:val="20"/>
                      </w:rPr>
                      <w:t>3.76</w:t>
                    </w:r>
                  </w:ins>
                </w:p>
              </w:tc>
              <w:tc>
                <w:tcPr>
                  <w:tcW w:w="720" w:type="dxa"/>
                </w:tcPr>
                <w:p w14:paraId="746A3939" w14:textId="77777777" w:rsidR="00706857" w:rsidRPr="00706857" w:rsidRDefault="00706857" w:rsidP="00706857">
                  <w:pPr>
                    <w:spacing w:after="200"/>
                    <w:rPr>
                      <w:ins w:id="794" w:author="Gabriella Meltzer" w:date="2024-01-02T23:39:00Z"/>
                      <w:rFonts w:ascii="Arial" w:hAnsi="Arial" w:cs="Arial"/>
                      <w:sz w:val="20"/>
                      <w:szCs w:val="20"/>
                    </w:rPr>
                  </w:pPr>
                  <w:ins w:id="795" w:author="Gabriella Meltzer" w:date="2024-01-02T23:39:00Z">
                    <w:r w:rsidRPr="00706857">
                      <w:rPr>
                        <w:rFonts w:ascii="Arial" w:hAnsi="Arial" w:cs="Arial"/>
                        <w:sz w:val="20"/>
                        <w:szCs w:val="20"/>
                      </w:rPr>
                      <w:t>4.44</w:t>
                    </w:r>
                  </w:ins>
                </w:p>
              </w:tc>
              <w:tc>
                <w:tcPr>
                  <w:tcW w:w="720" w:type="dxa"/>
                </w:tcPr>
                <w:p w14:paraId="2A2236FF" w14:textId="77777777" w:rsidR="00706857" w:rsidRPr="00706857" w:rsidRDefault="00706857" w:rsidP="00706857">
                  <w:pPr>
                    <w:spacing w:after="200"/>
                    <w:rPr>
                      <w:ins w:id="796" w:author="Gabriella Meltzer" w:date="2024-01-02T23:39:00Z"/>
                      <w:rFonts w:ascii="Arial" w:hAnsi="Arial" w:cs="Arial"/>
                      <w:sz w:val="20"/>
                      <w:szCs w:val="20"/>
                    </w:rPr>
                  </w:pPr>
                  <w:ins w:id="797" w:author="Gabriella Meltzer" w:date="2024-01-02T23:39:00Z">
                    <w:r w:rsidRPr="00706857">
                      <w:rPr>
                        <w:rFonts w:ascii="Arial" w:hAnsi="Arial" w:cs="Arial"/>
                        <w:sz w:val="20"/>
                        <w:szCs w:val="20"/>
                      </w:rPr>
                      <w:t>5.13</w:t>
                    </w:r>
                  </w:ins>
                </w:p>
              </w:tc>
              <w:tc>
                <w:tcPr>
                  <w:tcW w:w="720" w:type="dxa"/>
                  <w:tcBorders>
                    <w:right w:val="single" w:sz="2" w:space="0" w:color="auto"/>
                  </w:tcBorders>
                </w:tcPr>
                <w:p w14:paraId="7DA48EB4" w14:textId="77777777" w:rsidR="00706857" w:rsidRPr="00706857" w:rsidRDefault="00706857" w:rsidP="00706857">
                  <w:pPr>
                    <w:spacing w:after="200"/>
                    <w:rPr>
                      <w:ins w:id="798" w:author="Gabriella Meltzer" w:date="2024-01-02T23:39:00Z"/>
                      <w:rFonts w:ascii="Arial" w:hAnsi="Arial" w:cs="Arial"/>
                      <w:sz w:val="20"/>
                      <w:szCs w:val="20"/>
                    </w:rPr>
                  </w:pPr>
                  <w:ins w:id="799" w:author="Gabriella Meltzer" w:date="2024-01-02T23:39:00Z">
                    <w:r w:rsidRPr="00706857">
                      <w:rPr>
                        <w:rFonts w:ascii="Arial" w:hAnsi="Arial" w:cs="Arial"/>
                        <w:sz w:val="20"/>
                        <w:szCs w:val="20"/>
                      </w:rPr>
                      <w:t>6.07</w:t>
                    </w:r>
                  </w:ins>
                </w:p>
              </w:tc>
            </w:tr>
            <w:tr w:rsidR="00706857" w:rsidRPr="00706857" w14:paraId="134353F8" w14:textId="77777777" w:rsidTr="00786FE5">
              <w:trPr>
                <w:ins w:id="800" w:author="Gabriella Meltzer" w:date="2024-01-02T23:39:00Z"/>
              </w:trPr>
              <w:tc>
                <w:tcPr>
                  <w:tcW w:w="3420" w:type="dxa"/>
                  <w:vMerge/>
                  <w:tcBorders>
                    <w:left w:val="single" w:sz="2" w:space="0" w:color="auto"/>
                  </w:tcBorders>
                </w:tcPr>
                <w:p w14:paraId="7B583B2B" w14:textId="77777777" w:rsidR="00706857" w:rsidRPr="00706857" w:rsidRDefault="00706857" w:rsidP="00706857">
                  <w:pPr>
                    <w:spacing w:after="200"/>
                    <w:rPr>
                      <w:ins w:id="801" w:author="Gabriella Meltzer" w:date="2024-01-02T23:39:00Z"/>
                      <w:rFonts w:ascii="Arial" w:hAnsi="Arial" w:cs="Arial"/>
                      <w:sz w:val="20"/>
                      <w:szCs w:val="20"/>
                    </w:rPr>
                  </w:pPr>
                </w:p>
              </w:tc>
              <w:tc>
                <w:tcPr>
                  <w:tcW w:w="3420" w:type="dxa"/>
                  <w:vMerge/>
                  <w:tcBorders>
                    <w:left w:val="single" w:sz="2" w:space="0" w:color="auto"/>
                  </w:tcBorders>
                </w:tcPr>
                <w:p w14:paraId="02E2DDC1" w14:textId="77777777" w:rsidR="00706857" w:rsidRPr="00706857" w:rsidRDefault="00706857" w:rsidP="00706857">
                  <w:pPr>
                    <w:spacing w:after="200"/>
                    <w:rPr>
                      <w:ins w:id="802" w:author="Gabriella Meltzer" w:date="2024-01-02T23:39:00Z"/>
                      <w:rFonts w:ascii="Arial" w:hAnsi="Arial" w:cs="Arial"/>
                      <w:sz w:val="20"/>
                      <w:szCs w:val="20"/>
                    </w:rPr>
                  </w:pPr>
                </w:p>
              </w:tc>
              <w:tc>
                <w:tcPr>
                  <w:tcW w:w="810" w:type="dxa"/>
                </w:tcPr>
                <w:p w14:paraId="5461F5C7" w14:textId="77777777" w:rsidR="00706857" w:rsidRPr="00706857" w:rsidRDefault="00706857" w:rsidP="00706857">
                  <w:pPr>
                    <w:spacing w:after="200"/>
                    <w:rPr>
                      <w:ins w:id="803" w:author="Gabriella Meltzer" w:date="2024-01-02T23:39:00Z"/>
                      <w:rFonts w:ascii="Arial" w:hAnsi="Arial" w:cs="Arial"/>
                      <w:sz w:val="20"/>
                      <w:szCs w:val="20"/>
                    </w:rPr>
                  </w:pPr>
                  <w:ins w:id="804" w:author="Gabriella Meltzer" w:date="2024-01-02T23:39:00Z">
                    <w:r w:rsidRPr="00706857">
                      <w:rPr>
                        <w:rFonts w:ascii="Arial" w:hAnsi="Arial" w:cs="Arial"/>
                        <w:sz w:val="20"/>
                        <w:szCs w:val="20"/>
                      </w:rPr>
                      <w:t>6</w:t>
                    </w:r>
                  </w:ins>
                </w:p>
              </w:tc>
              <w:tc>
                <w:tcPr>
                  <w:tcW w:w="720" w:type="dxa"/>
                </w:tcPr>
                <w:p w14:paraId="4D1EA3C5" w14:textId="77777777" w:rsidR="00706857" w:rsidRPr="00706857" w:rsidRDefault="00706857" w:rsidP="00706857">
                  <w:pPr>
                    <w:spacing w:after="200"/>
                    <w:rPr>
                      <w:ins w:id="805" w:author="Gabriella Meltzer" w:date="2024-01-02T23:39:00Z"/>
                      <w:rFonts w:ascii="Arial" w:hAnsi="Arial" w:cs="Arial"/>
                      <w:sz w:val="20"/>
                      <w:szCs w:val="20"/>
                    </w:rPr>
                  </w:pPr>
                  <w:ins w:id="806" w:author="Gabriella Meltzer" w:date="2024-01-02T23:39:00Z">
                    <w:r w:rsidRPr="00706857">
                      <w:rPr>
                        <w:rFonts w:ascii="Arial" w:hAnsi="Arial" w:cs="Arial"/>
                        <w:sz w:val="20"/>
                        <w:szCs w:val="20"/>
                      </w:rPr>
                      <w:t>4.06</w:t>
                    </w:r>
                  </w:ins>
                </w:p>
              </w:tc>
              <w:tc>
                <w:tcPr>
                  <w:tcW w:w="720" w:type="dxa"/>
                </w:tcPr>
                <w:p w14:paraId="2B7D8A32" w14:textId="77777777" w:rsidR="00706857" w:rsidRPr="00706857" w:rsidRDefault="00706857" w:rsidP="00706857">
                  <w:pPr>
                    <w:spacing w:after="200"/>
                    <w:rPr>
                      <w:ins w:id="807" w:author="Gabriella Meltzer" w:date="2024-01-02T23:39:00Z"/>
                      <w:rFonts w:ascii="Arial" w:hAnsi="Arial" w:cs="Arial"/>
                      <w:sz w:val="20"/>
                      <w:szCs w:val="20"/>
                    </w:rPr>
                  </w:pPr>
                  <w:ins w:id="808" w:author="Gabriella Meltzer" w:date="2024-01-02T23:39:00Z">
                    <w:r w:rsidRPr="00706857">
                      <w:rPr>
                        <w:rFonts w:ascii="Arial" w:hAnsi="Arial" w:cs="Arial"/>
                        <w:sz w:val="20"/>
                        <w:szCs w:val="20"/>
                      </w:rPr>
                      <w:t>5.00</w:t>
                    </w:r>
                  </w:ins>
                </w:p>
              </w:tc>
              <w:tc>
                <w:tcPr>
                  <w:tcW w:w="720" w:type="dxa"/>
                </w:tcPr>
                <w:p w14:paraId="0A2B5A89" w14:textId="77777777" w:rsidR="00706857" w:rsidRPr="00706857" w:rsidRDefault="00706857" w:rsidP="00706857">
                  <w:pPr>
                    <w:spacing w:after="200"/>
                    <w:rPr>
                      <w:ins w:id="809" w:author="Gabriella Meltzer" w:date="2024-01-02T23:39:00Z"/>
                      <w:rFonts w:ascii="Arial" w:hAnsi="Arial" w:cs="Arial"/>
                      <w:sz w:val="20"/>
                      <w:szCs w:val="20"/>
                    </w:rPr>
                  </w:pPr>
                  <w:ins w:id="810" w:author="Gabriella Meltzer" w:date="2024-01-02T23:39:00Z">
                    <w:r w:rsidRPr="00706857">
                      <w:rPr>
                        <w:rFonts w:ascii="Arial" w:hAnsi="Arial" w:cs="Arial"/>
                        <w:sz w:val="20"/>
                        <w:szCs w:val="20"/>
                      </w:rPr>
                      <w:t>5.52</w:t>
                    </w:r>
                  </w:ins>
                </w:p>
              </w:tc>
              <w:tc>
                <w:tcPr>
                  <w:tcW w:w="720" w:type="dxa"/>
                </w:tcPr>
                <w:p w14:paraId="3C3D005A" w14:textId="77777777" w:rsidR="00706857" w:rsidRPr="00706857" w:rsidRDefault="00706857" w:rsidP="00706857">
                  <w:pPr>
                    <w:spacing w:after="200"/>
                    <w:rPr>
                      <w:ins w:id="811" w:author="Gabriella Meltzer" w:date="2024-01-02T23:39:00Z"/>
                      <w:rFonts w:ascii="Arial" w:hAnsi="Arial" w:cs="Arial"/>
                      <w:sz w:val="20"/>
                      <w:szCs w:val="20"/>
                    </w:rPr>
                  </w:pPr>
                  <w:ins w:id="812" w:author="Gabriella Meltzer" w:date="2024-01-02T23:39:00Z">
                    <w:r w:rsidRPr="00706857">
                      <w:rPr>
                        <w:rFonts w:ascii="Arial" w:hAnsi="Arial" w:cs="Arial"/>
                        <w:sz w:val="20"/>
                        <w:szCs w:val="20"/>
                      </w:rPr>
                      <w:t>6.05</w:t>
                    </w:r>
                  </w:ins>
                </w:p>
              </w:tc>
              <w:tc>
                <w:tcPr>
                  <w:tcW w:w="720" w:type="dxa"/>
                  <w:tcBorders>
                    <w:right w:val="single" w:sz="2" w:space="0" w:color="auto"/>
                  </w:tcBorders>
                </w:tcPr>
                <w:p w14:paraId="0B435A96" w14:textId="77777777" w:rsidR="00706857" w:rsidRPr="00706857" w:rsidRDefault="00706857" w:rsidP="00706857">
                  <w:pPr>
                    <w:spacing w:after="200"/>
                    <w:rPr>
                      <w:ins w:id="813" w:author="Gabriella Meltzer" w:date="2024-01-02T23:39:00Z"/>
                      <w:rFonts w:ascii="Arial" w:hAnsi="Arial" w:cs="Arial"/>
                      <w:sz w:val="20"/>
                      <w:szCs w:val="20"/>
                    </w:rPr>
                  </w:pPr>
                  <w:ins w:id="814" w:author="Gabriella Meltzer" w:date="2024-01-02T23:39:00Z">
                    <w:r w:rsidRPr="00706857">
                      <w:rPr>
                        <w:rFonts w:ascii="Arial" w:hAnsi="Arial" w:cs="Arial"/>
                        <w:sz w:val="20"/>
                        <w:szCs w:val="20"/>
                      </w:rPr>
                      <w:t>6.89</w:t>
                    </w:r>
                  </w:ins>
                </w:p>
              </w:tc>
              <w:tc>
                <w:tcPr>
                  <w:tcW w:w="720" w:type="dxa"/>
                  <w:tcBorders>
                    <w:left w:val="single" w:sz="2" w:space="0" w:color="auto"/>
                  </w:tcBorders>
                </w:tcPr>
                <w:p w14:paraId="31F6D075" w14:textId="77777777" w:rsidR="00706857" w:rsidRPr="00706857" w:rsidRDefault="00706857" w:rsidP="00706857">
                  <w:pPr>
                    <w:spacing w:after="200"/>
                    <w:rPr>
                      <w:ins w:id="815" w:author="Gabriella Meltzer" w:date="2024-01-02T23:39:00Z"/>
                      <w:rFonts w:ascii="Arial" w:hAnsi="Arial" w:cs="Arial"/>
                      <w:sz w:val="20"/>
                      <w:szCs w:val="20"/>
                    </w:rPr>
                  </w:pPr>
                  <w:ins w:id="816" w:author="Gabriella Meltzer" w:date="2024-01-02T23:39:00Z">
                    <w:r w:rsidRPr="00706857">
                      <w:rPr>
                        <w:rFonts w:ascii="Arial" w:hAnsi="Arial" w:cs="Arial"/>
                        <w:sz w:val="20"/>
                        <w:szCs w:val="20"/>
                      </w:rPr>
                      <w:t>3.84</w:t>
                    </w:r>
                  </w:ins>
                </w:p>
              </w:tc>
              <w:tc>
                <w:tcPr>
                  <w:tcW w:w="720" w:type="dxa"/>
                </w:tcPr>
                <w:p w14:paraId="64A7F989" w14:textId="77777777" w:rsidR="00706857" w:rsidRPr="00706857" w:rsidRDefault="00706857" w:rsidP="00706857">
                  <w:pPr>
                    <w:spacing w:after="200"/>
                    <w:rPr>
                      <w:ins w:id="817" w:author="Gabriella Meltzer" w:date="2024-01-02T23:39:00Z"/>
                      <w:rFonts w:ascii="Arial" w:hAnsi="Arial" w:cs="Arial"/>
                      <w:sz w:val="20"/>
                      <w:szCs w:val="20"/>
                    </w:rPr>
                  </w:pPr>
                  <w:ins w:id="818" w:author="Gabriella Meltzer" w:date="2024-01-02T23:39:00Z">
                    <w:r w:rsidRPr="00706857">
                      <w:rPr>
                        <w:rFonts w:ascii="Arial" w:hAnsi="Arial" w:cs="Arial"/>
                        <w:sz w:val="20"/>
                        <w:szCs w:val="20"/>
                      </w:rPr>
                      <w:t>4.77</w:t>
                    </w:r>
                  </w:ins>
                </w:p>
              </w:tc>
              <w:tc>
                <w:tcPr>
                  <w:tcW w:w="720" w:type="dxa"/>
                </w:tcPr>
                <w:p w14:paraId="1B1CDF3A" w14:textId="77777777" w:rsidR="00706857" w:rsidRPr="00706857" w:rsidRDefault="00706857" w:rsidP="00706857">
                  <w:pPr>
                    <w:spacing w:after="200"/>
                    <w:rPr>
                      <w:ins w:id="819" w:author="Gabriella Meltzer" w:date="2024-01-02T23:39:00Z"/>
                      <w:rFonts w:ascii="Arial" w:hAnsi="Arial" w:cs="Arial"/>
                      <w:sz w:val="20"/>
                      <w:szCs w:val="20"/>
                    </w:rPr>
                  </w:pPr>
                  <w:ins w:id="820" w:author="Gabriella Meltzer" w:date="2024-01-02T23:39:00Z">
                    <w:r w:rsidRPr="00706857">
                      <w:rPr>
                        <w:rFonts w:ascii="Arial" w:hAnsi="Arial" w:cs="Arial"/>
                        <w:sz w:val="20"/>
                        <w:szCs w:val="20"/>
                      </w:rPr>
                      <w:t>5.35</w:t>
                    </w:r>
                  </w:ins>
                </w:p>
              </w:tc>
              <w:tc>
                <w:tcPr>
                  <w:tcW w:w="720" w:type="dxa"/>
                </w:tcPr>
                <w:p w14:paraId="3DAC8179" w14:textId="77777777" w:rsidR="00706857" w:rsidRPr="00706857" w:rsidRDefault="00706857" w:rsidP="00706857">
                  <w:pPr>
                    <w:spacing w:after="200"/>
                    <w:rPr>
                      <w:ins w:id="821" w:author="Gabriella Meltzer" w:date="2024-01-02T23:39:00Z"/>
                      <w:rFonts w:ascii="Arial" w:hAnsi="Arial" w:cs="Arial"/>
                      <w:sz w:val="20"/>
                      <w:szCs w:val="20"/>
                    </w:rPr>
                  </w:pPr>
                  <w:ins w:id="822" w:author="Gabriella Meltzer" w:date="2024-01-02T23:39:00Z">
                    <w:r w:rsidRPr="00706857">
                      <w:rPr>
                        <w:rFonts w:ascii="Arial" w:hAnsi="Arial" w:cs="Arial"/>
                        <w:sz w:val="20"/>
                        <w:szCs w:val="20"/>
                      </w:rPr>
                      <w:t>6.10</w:t>
                    </w:r>
                  </w:ins>
                </w:p>
              </w:tc>
              <w:tc>
                <w:tcPr>
                  <w:tcW w:w="720" w:type="dxa"/>
                  <w:tcBorders>
                    <w:right w:val="single" w:sz="2" w:space="0" w:color="auto"/>
                  </w:tcBorders>
                </w:tcPr>
                <w:p w14:paraId="1DEFCAC9" w14:textId="77777777" w:rsidR="00706857" w:rsidRPr="00706857" w:rsidRDefault="00706857" w:rsidP="00706857">
                  <w:pPr>
                    <w:spacing w:after="200"/>
                    <w:rPr>
                      <w:ins w:id="823" w:author="Gabriella Meltzer" w:date="2024-01-02T23:39:00Z"/>
                      <w:rFonts w:ascii="Arial" w:hAnsi="Arial" w:cs="Arial"/>
                      <w:sz w:val="20"/>
                      <w:szCs w:val="20"/>
                    </w:rPr>
                  </w:pPr>
                  <w:ins w:id="824" w:author="Gabriella Meltzer" w:date="2024-01-02T23:39:00Z">
                    <w:r w:rsidRPr="00706857">
                      <w:rPr>
                        <w:rFonts w:ascii="Arial" w:hAnsi="Arial" w:cs="Arial"/>
                        <w:sz w:val="20"/>
                        <w:szCs w:val="20"/>
                      </w:rPr>
                      <w:t>6.99</w:t>
                    </w:r>
                  </w:ins>
                </w:p>
              </w:tc>
            </w:tr>
            <w:tr w:rsidR="00706857" w:rsidRPr="00706857" w14:paraId="5C685AD2" w14:textId="77777777" w:rsidTr="00786FE5">
              <w:trPr>
                <w:ins w:id="825" w:author="Gabriella Meltzer" w:date="2024-01-02T23:39:00Z"/>
              </w:trPr>
              <w:tc>
                <w:tcPr>
                  <w:tcW w:w="3420" w:type="dxa"/>
                  <w:vMerge/>
                  <w:tcBorders>
                    <w:left w:val="single" w:sz="2" w:space="0" w:color="auto"/>
                  </w:tcBorders>
                </w:tcPr>
                <w:p w14:paraId="18F9077F" w14:textId="77777777" w:rsidR="00706857" w:rsidRPr="00706857" w:rsidRDefault="00706857" w:rsidP="00706857">
                  <w:pPr>
                    <w:spacing w:after="200"/>
                    <w:rPr>
                      <w:ins w:id="826" w:author="Gabriella Meltzer" w:date="2024-01-02T23:39:00Z"/>
                      <w:rFonts w:ascii="Arial" w:hAnsi="Arial" w:cs="Arial"/>
                      <w:sz w:val="20"/>
                      <w:szCs w:val="20"/>
                    </w:rPr>
                  </w:pPr>
                </w:p>
              </w:tc>
              <w:tc>
                <w:tcPr>
                  <w:tcW w:w="3420" w:type="dxa"/>
                  <w:vMerge/>
                  <w:tcBorders>
                    <w:left w:val="single" w:sz="2" w:space="0" w:color="auto"/>
                  </w:tcBorders>
                </w:tcPr>
                <w:p w14:paraId="24A141AB" w14:textId="77777777" w:rsidR="00706857" w:rsidRPr="00706857" w:rsidRDefault="00706857" w:rsidP="00706857">
                  <w:pPr>
                    <w:spacing w:after="200"/>
                    <w:rPr>
                      <w:ins w:id="827" w:author="Gabriella Meltzer" w:date="2024-01-02T23:39:00Z"/>
                      <w:rFonts w:ascii="Arial" w:hAnsi="Arial" w:cs="Arial"/>
                      <w:sz w:val="20"/>
                      <w:szCs w:val="20"/>
                    </w:rPr>
                  </w:pPr>
                </w:p>
              </w:tc>
              <w:tc>
                <w:tcPr>
                  <w:tcW w:w="810" w:type="dxa"/>
                </w:tcPr>
                <w:p w14:paraId="59610F3E" w14:textId="77777777" w:rsidR="00706857" w:rsidRPr="00706857" w:rsidRDefault="00706857" w:rsidP="00706857">
                  <w:pPr>
                    <w:spacing w:after="200"/>
                    <w:rPr>
                      <w:ins w:id="828" w:author="Gabriella Meltzer" w:date="2024-01-02T23:39:00Z"/>
                      <w:rFonts w:ascii="Arial" w:hAnsi="Arial" w:cs="Arial"/>
                      <w:sz w:val="20"/>
                      <w:szCs w:val="20"/>
                    </w:rPr>
                  </w:pPr>
                  <w:ins w:id="829" w:author="Gabriella Meltzer" w:date="2024-01-02T23:39:00Z">
                    <w:r w:rsidRPr="00706857">
                      <w:rPr>
                        <w:rFonts w:ascii="Arial" w:hAnsi="Arial" w:cs="Arial"/>
                        <w:sz w:val="20"/>
                        <w:szCs w:val="20"/>
                      </w:rPr>
                      <w:t>7</w:t>
                    </w:r>
                  </w:ins>
                </w:p>
              </w:tc>
              <w:tc>
                <w:tcPr>
                  <w:tcW w:w="720" w:type="dxa"/>
                </w:tcPr>
                <w:p w14:paraId="7B929A5B" w14:textId="77777777" w:rsidR="00706857" w:rsidRPr="00706857" w:rsidRDefault="00706857" w:rsidP="00706857">
                  <w:pPr>
                    <w:spacing w:after="200"/>
                    <w:rPr>
                      <w:ins w:id="830" w:author="Gabriella Meltzer" w:date="2024-01-02T23:39:00Z"/>
                      <w:rFonts w:ascii="Arial" w:hAnsi="Arial" w:cs="Arial"/>
                      <w:sz w:val="20"/>
                      <w:szCs w:val="20"/>
                    </w:rPr>
                  </w:pPr>
                  <w:ins w:id="831" w:author="Gabriella Meltzer" w:date="2024-01-02T23:39:00Z">
                    <w:r w:rsidRPr="00706857">
                      <w:rPr>
                        <w:rFonts w:ascii="Arial" w:hAnsi="Arial" w:cs="Arial"/>
                        <w:sz w:val="20"/>
                        <w:szCs w:val="20"/>
                      </w:rPr>
                      <w:t>4.90</w:t>
                    </w:r>
                  </w:ins>
                </w:p>
              </w:tc>
              <w:tc>
                <w:tcPr>
                  <w:tcW w:w="720" w:type="dxa"/>
                </w:tcPr>
                <w:p w14:paraId="42389749" w14:textId="77777777" w:rsidR="00706857" w:rsidRPr="00706857" w:rsidRDefault="00706857" w:rsidP="00706857">
                  <w:pPr>
                    <w:spacing w:after="200"/>
                    <w:rPr>
                      <w:ins w:id="832" w:author="Gabriella Meltzer" w:date="2024-01-02T23:39:00Z"/>
                      <w:rFonts w:ascii="Arial" w:hAnsi="Arial" w:cs="Arial"/>
                      <w:sz w:val="20"/>
                      <w:szCs w:val="20"/>
                    </w:rPr>
                  </w:pPr>
                  <w:ins w:id="833" w:author="Gabriella Meltzer" w:date="2024-01-02T23:39:00Z">
                    <w:r w:rsidRPr="00706857">
                      <w:rPr>
                        <w:rFonts w:ascii="Arial" w:hAnsi="Arial" w:cs="Arial"/>
                        <w:sz w:val="20"/>
                        <w:szCs w:val="20"/>
                      </w:rPr>
                      <w:t>5.83</w:t>
                    </w:r>
                  </w:ins>
                </w:p>
              </w:tc>
              <w:tc>
                <w:tcPr>
                  <w:tcW w:w="720" w:type="dxa"/>
                </w:tcPr>
                <w:p w14:paraId="101099AC" w14:textId="77777777" w:rsidR="00706857" w:rsidRPr="00706857" w:rsidRDefault="00706857" w:rsidP="00706857">
                  <w:pPr>
                    <w:spacing w:after="200"/>
                    <w:rPr>
                      <w:ins w:id="834" w:author="Gabriella Meltzer" w:date="2024-01-02T23:39:00Z"/>
                      <w:rFonts w:ascii="Arial" w:hAnsi="Arial" w:cs="Arial"/>
                      <w:sz w:val="20"/>
                      <w:szCs w:val="20"/>
                    </w:rPr>
                  </w:pPr>
                  <w:ins w:id="835" w:author="Gabriella Meltzer" w:date="2024-01-02T23:39:00Z">
                    <w:r w:rsidRPr="00706857">
                      <w:rPr>
                        <w:rFonts w:ascii="Arial" w:hAnsi="Arial" w:cs="Arial"/>
                        <w:sz w:val="20"/>
                        <w:szCs w:val="20"/>
                      </w:rPr>
                      <w:t>6.40</w:t>
                    </w:r>
                  </w:ins>
                </w:p>
              </w:tc>
              <w:tc>
                <w:tcPr>
                  <w:tcW w:w="720" w:type="dxa"/>
                </w:tcPr>
                <w:p w14:paraId="67E42044" w14:textId="77777777" w:rsidR="00706857" w:rsidRPr="00706857" w:rsidRDefault="00706857" w:rsidP="00706857">
                  <w:pPr>
                    <w:spacing w:after="200"/>
                    <w:rPr>
                      <w:ins w:id="836" w:author="Gabriella Meltzer" w:date="2024-01-02T23:39:00Z"/>
                      <w:rFonts w:ascii="Arial" w:hAnsi="Arial" w:cs="Arial"/>
                      <w:sz w:val="20"/>
                      <w:szCs w:val="20"/>
                    </w:rPr>
                  </w:pPr>
                  <w:ins w:id="837" w:author="Gabriella Meltzer" w:date="2024-01-02T23:39:00Z">
                    <w:r w:rsidRPr="00706857">
                      <w:rPr>
                        <w:rFonts w:ascii="Arial" w:hAnsi="Arial" w:cs="Arial"/>
                        <w:sz w:val="20"/>
                        <w:szCs w:val="20"/>
                      </w:rPr>
                      <w:t>6.88</w:t>
                    </w:r>
                  </w:ins>
                </w:p>
              </w:tc>
              <w:tc>
                <w:tcPr>
                  <w:tcW w:w="720" w:type="dxa"/>
                  <w:tcBorders>
                    <w:right w:val="single" w:sz="2" w:space="0" w:color="auto"/>
                  </w:tcBorders>
                </w:tcPr>
                <w:p w14:paraId="35B6C72A" w14:textId="77777777" w:rsidR="00706857" w:rsidRPr="00706857" w:rsidRDefault="00706857" w:rsidP="00706857">
                  <w:pPr>
                    <w:spacing w:after="200"/>
                    <w:rPr>
                      <w:ins w:id="838" w:author="Gabriella Meltzer" w:date="2024-01-02T23:39:00Z"/>
                      <w:rFonts w:ascii="Arial" w:hAnsi="Arial" w:cs="Arial"/>
                      <w:sz w:val="20"/>
                      <w:szCs w:val="20"/>
                    </w:rPr>
                  </w:pPr>
                  <w:ins w:id="839" w:author="Gabriella Meltzer" w:date="2024-01-02T23:39:00Z">
                    <w:r w:rsidRPr="00706857">
                      <w:rPr>
                        <w:rFonts w:ascii="Arial" w:hAnsi="Arial" w:cs="Arial"/>
                        <w:sz w:val="20"/>
                        <w:szCs w:val="20"/>
                      </w:rPr>
                      <w:t>7.73</w:t>
                    </w:r>
                  </w:ins>
                </w:p>
              </w:tc>
              <w:tc>
                <w:tcPr>
                  <w:tcW w:w="720" w:type="dxa"/>
                  <w:tcBorders>
                    <w:left w:val="single" w:sz="2" w:space="0" w:color="auto"/>
                  </w:tcBorders>
                </w:tcPr>
                <w:p w14:paraId="400376C4" w14:textId="77777777" w:rsidR="00706857" w:rsidRPr="00706857" w:rsidRDefault="00706857" w:rsidP="00706857">
                  <w:pPr>
                    <w:spacing w:after="200"/>
                    <w:rPr>
                      <w:ins w:id="840" w:author="Gabriella Meltzer" w:date="2024-01-02T23:39:00Z"/>
                      <w:rFonts w:ascii="Arial" w:hAnsi="Arial" w:cs="Arial"/>
                      <w:sz w:val="20"/>
                      <w:szCs w:val="20"/>
                    </w:rPr>
                  </w:pPr>
                  <w:ins w:id="841" w:author="Gabriella Meltzer" w:date="2024-01-02T23:39:00Z">
                    <w:r w:rsidRPr="00706857">
                      <w:rPr>
                        <w:rFonts w:ascii="Arial" w:hAnsi="Arial" w:cs="Arial"/>
                        <w:sz w:val="20"/>
                        <w:szCs w:val="20"/>
                      </w:rPr>
                      <w:t>4.89</w:t>
                    </w:r>
                  </w:ins>
                </w:p>
              </w:tc>
              <w:tc>
                <w:tcPr>
                  <w:tcW w:w="720" w:type="dxa"/>
                </w:tcPr>
                <w:p w14:paraId="5FF0153E" w14:textId="77777777" w:rsidR="00706857" w:rsidRPr="00706857" w:rsidRDefault="00706857" w:rsidP="00706857">
                  <w:pPr>
                    <w:spacing w:after="200"/>
                    <w:rPr>
                      <w:ins w:id="842" w:author="Gabriella Meltzer" w:date="2024-01-02T23:39:00Z"/>
                      <w:rFonts w:ascii="Arial" w:hAnsi="Arial" w:cs="Arial"/>
                      <w:sz w:val="20"/>
                      <w:szCs w:val="20"/>
                    </w:rPr>
                  </w:pPr>
                  <w:ins w:id="843" w:author="Gabriella Meltzer" w:date="2024-01-02T23:39:00Z">
                    <w:r w:rsidRPr="00706857">
                      <w:rPr>
                        <w:rFonts w:ascii="Arial" w:hAnsi="Arial" w:cs="Arial"/>
                        <w:sz w:val="20"/>
                        <w:szCs w:val="20"/>
                      </w:rPr>
                      <w:t>5.77</w:t>
                    </w:r>
                  </w:ins>
                </w:p>
              </w:tc>
              <w:tc>
                <w:tcPr>
                  <w:tcW w:w="720" w:type="dxa"/>
                </w:tcPr>
                <w:p w14:paraId="186BD5C6" w14:textId="77777777" w:rsidR="00706857" w:rsidRPr="00706857" w:rsidRDefault="00706857" w:rsidP="00706857">
                  <w:pPr>
                    <w:spacing w:after="200"/>
                    <w:rPr>
                      <w:ins w:id="844" w:author="Gabriella Meltzer" w:date="2024-01-02T23:39:00Z"/>
                      <w:rFonts w:ascii="Arial" w:hAnsi="Arial" w:cs="Arial"/>
                      <w:sz w:val="20"/>
                      <w:szCs w:val="20"/>
                    </w:rPr>
                  </w:pPr>
                  <w:ins w:id="845" w:author="Gabriella Meltzer" w:date="2024-01-02T23:39:00Z">
                    <w:r w:rsidRPr="00706857">
                      <w:rPr>
                        <w:rFonts w:ascii="Arial" w:hAnsi="Arial" w:cs="Arial"/>
                        <w:sz w:val="20"/>
                        <w:szCs w:val="20"/>
                      </w:rPr>
                      <w:t>6.40</w:t>
                    </w:r>
                  </w:ins>
                </w:p>
              </w:tc>
              <w:tc>
                <w:tcPr>
                  <w:tcW w:w="720" w:type="dxa"/>
                </w:tcPr>
                <w:p w14:paraId="7BF4D622" w14:textId="77777777" w:rsidR="00706857" w:rsidRPr="00706857" w:rsidRDefault="00706857" w:rsidP="00706857">
                  <w:pPr>
                    <w:spacing w:after="200"/>
                    <w:rPr>
                      <w:ins w:id="846" w:author="Gabriella Meltzer" w:date="2024-01-02T23:39:00Z"/>
                      <w:rFonts w:ascii="Arial" w:hAnsi="Arial" w:cs="Arial"/>
                      <w:sz w:val="20"/>
                      <w:szCs w:val="20"/>
                    </w:rPr>
                  </w:pPr>
                  <w:ins w:id="847" w:author="Gabriella Meltzer" w:date="2024-01-02T23:39:00Z">
                    <w:r w:rsidRPr="00706857">
                      <w:rPr>
                        <w:rFonts w:ascii="Arial" w:hAnsi="Arial" w:cs="Arial"/>
                        <w:sz w:val="20"/>
                        <w:szCs w:val="20"/>
                      </w:rPr>
                      <w:t>6.98</w:t>
                    </w:r>
                  </w:ins>
                </w:p>
              </w:tc>
              <w:tc>
                <w:tcPr>
                  <w:tcW w:w="720" w:type="dxa"/>
                  <w:tcBorders>
                    <w:right w:val="single" w:sz="2" w:space="0" w:color="auto"/>
                  </w:tcBorders>
                </w:tcPr>
                <w:p w14:paraId="7AC7C1F2" w14:textId="77777777" w:rsidR="00706857" w:rsidRPr="00706857" w:rsidRDefault="00706857" w:rsidP="00706857">
                  <w:pPr>
                    <w:spacing w:after="200"/>
                    <w:rPr>
                      <w:ins w:id="848" w:author="Gabriella Meltzer" w:date="2024-01-02T23:39:00Z"/>
                      <w:rFonts w:ascii="Arial" w:hAnsi="Arial" w:cs="Arial"/>
                      <w:sz w:val="20"/>
                      <w:szCs w:val="20"/>
                    </w:rPr>
                  </w:pPr>
                  <w:ins w:id="849" w:author="Gabriella Meltzer" w:date="2024-01-02T23:39:00Z">
                    <w:r w:rsidRPr="00706857">
                      <w:rPr>
                        <w:rFonts w:ascii="Arial" w:hAnsi="Arial" w:cs="Arial"/>
                        <w:sz w:val="20"/>
                        <w:szCs w:val="20"/>
                      </w:rPr>
                      <w:t>7.91</w:t>
                    </w:r>
                  </w:ins>
                </w:p>
              </w:tc>
            </w:tr>
            <w:tr w:rsidR="00706857" w:rsidRPr="00706857" w14:paraId="543DB591" w14:textId="77777777" w:rsidTr="00786FE5">
              <w:trPr>
                <w:ins w:id="850" w:author="Gabriella Meltzer" w:date="2024-01-02T23:39:00Z"/>
              </w:trPr>
              <w:tc>
                <w:tcPr>
                  <w:tcW w:w="3420" w:type="dxa"/>
                  <w:vMerge/>
                  <w:tcBorders>
                    <w:left w:val="single" w:sz="2" w:space="0" w:color="auto"/>
                    <w:bottom w:val="single" w:sz="4" w:space="0" w:color="auto"/>
                  </w:tcBorders>
                </w:tcPr>
                <w:p w14:paraId="2A711883" w14:textId="77777777" w:rsidR="00706857" w:rsidRPr="00706857" w:rsidRDefault="00706857" w:rsidP="00706857">
                  <w:pPr>
                    <w:spacing w:after="200"/>
                    <w:rPr>
                      <w:ins w:id="851" w:author="Gabriella Meltzer" w:date="2024-01-02T23:39:00Z"/>
                      <w:rFonts w:ascii="Arial" w:hAnsi="Arial" w:cs="Arial"/>
                      <w:sz w:val="20"/>
                      <w:szCs w:val="20"/>
                    </w:rPr>
                  </w:pPr>
                </w:p>
              </w:tc>
              <w:tc>
                <w:tcPr>
                  <w:tcW w:w="3420" w:type="dxa"/>
                  <w:vMerge/>
                  <w:tcBorders>
                    <w:left w:val="single" w:sz="2" w:space="0" w:color="auto"/>
                    <w:bottom w:val="single" w:sz="4" w:space="0" w:color="auto"/>
                  </w:tcBorders>
                </w:tcPr>
                <w:p w14:paraId="4FC6147C" w14:textId="77777777" w:rsidR="00706857" w:rsidRPr="00706857" w:rsidRDefault="00706857" w:rsidP="00706857">
                  <w:pPr>
                    <w:spacing w:after="200"/>
                    <w:rPr>
                      <w:ins w:id="852" w:author="Gabriella Meltzer" w:date="2024-01-02T23:39:00Z"/>
                      <w:rFonts w:ascii="Arial" w:hAnsi="Arial" w:cs="Arial"/>
                      <w:sz w:val="20"/>
                      <w:szCs w:val="20"/>
                    </w:rPr>
                  </w:pPr>
                </w:p>
              </w:tc>
              <w:tc>
                <w:tcPr>
                  <w:tcW w:w="810" w:type="dxa"/>
                  <w:tcBorders>
                    <w:bottom w:val="single" w:sz="4" w:space="0" w:color="auto"/>
                  </w:tcBorders>
                </w:tcPr>
                <w:p w14:paraId="7D0CAA0A" w14:textId="77777777" w:rsidR="00706857" w:rsidRPr="00706857" w:rsidRDefault="00706857" w:rsidP="00706857">
                  <w:pPr>
                    <w:spacing w:after="200"/>
                    <w:rPr>
                      <w:ins w:id="853" w:author="Gabriella Meltzer" w:date="2024-01-02T23:39:00Z"/>
                      <w:rFonts w:ascii="Arial" w:hAnsi="Arial" w:cs="Arial"/>
                      <w:sz w:val="20"/>
                      <w:szCs w:val="20"/>
                    </w:rPr>
                  </w:pPr>
                  <w:ins w:id="854" w:author="Gabriella Meltzer" w:date="2024-01-02T23:39:00Z">
                    <w:r w:rsidRPr="00706857">
                      <w:rPr>
                        <w:rFonts w:ascii="Arial" w:hAnsi="Arial" w:cs="Arial"/>
                        <w:sz w:val="20"/>
                        <w:szCs w:val="20"/>
                      </w:rPr>
                      <w:t>8</w:t>
                    </w:r>
                  </w:ins>
                </w:p>
              </w:tc>
              <w:tc>
                <w:tcPr>
                  <w:tcW w:w="720" w:type="dxa"/>
                  <w:tcBorders>
                    <w:bottom w:val="single" w:sz="4" w:space="0" w:color="auto"/>
                  </w:tcBorders>
                </w:tcPr>
                <w:p w14:paraId="69E44F65" w14:textId="77777777" w:rsidR="00706857" w:rsidRPr="00706857" w:rsidRDefault="00706857" w:rsidP="00706857">
                  <w:pPr>
                    <w:spacing w:after="200"/>
                    <w:rPr>
                      <w:ins w:id="855" w:author="Gabriella Meltzer" w:date="2024-01-02T23:39:00Z"/>
                      <w:rFonts w:ascii="Arial" w:hAnsi="Arial" w:cs="Arial"/>
                      <w:sz w:val="20"/>
                      <w:szCs w:val="20"/>
                    </w:rPr>
                  </w:pPr>
                  <w:ins w:id="856" w:author="Gabriella Meltzer" w:date="2024-01-02T23:39:00Z">
                    <w:r w:rsidRPr="00706857">
                      <w:rPr>
                        <w:rFonts w:ascii="Arial" w:hAnsi="Arial" w:cs="Arial"/>
                        <w:sz w:val="20"/>
                        <w:szCs w:val="20"/>
                      </w:rPr>
                      <w:t>5.92</w:t>
                    </w:r>
                  </w:ins>
                </w:p>
              </w:tc>
              <w:tc>
                <w:tcPr>
                  <w:tcW w:w="720" w:type="dxa"/>
                  <w:tcBorders>
                    <w:bottom w:val="single" w:sz="4" w:space="0" w:color="auto"/>
                  </w:tcBorders>
                </w:tcPr>
                <w:p w14:paraId="76C6C901" w14:textId="77777777" w:rsidR="00706857" w:rsidRPr="00706857" w:rsidRDefault="00706857" w:rsidP="00706857">
                  <w:pPr>
                    <w:spacing w:after="200"/>
                    <w:rPr>
                      <w:ins w:id="857" w:author="Gabriella Meltzer" w:date="2024-01-02T23:39:00Z"/>
                      <w:rFonts w:ascii="Arial" w:hAnsi="Arial" w:cs="Arial"/>
                      <w:sz w:val="20"/>
                      <w:szCs w:val="20"/>
                    </w:rPr>
                  </w:pPr>
                  <w:ins w:id="858" w:author="Gabriella Meltzer" w:date="2024-01-02T23:39:00Z">
                    <w:r w:rsidRPr="00706857">
                      <w:rPr>
                        <w:rFonts w:ascii="Arial" w:hAnsi="Arial" w:cs="Arial"/>
                        <w:sz w:val="20"/>
                        <w:szCs w:val="20"/>
                      </w:rPr>
                      <w:t>6.87</w:t>
                    </w:r>
                  </w:ins>
                </w:p>
              </w:tc>
              <w:tc>
                <w:tcPr>
                  <w:tcW w:w="720" w:type="dxa"/>
                  <w:tcBorders>
                    <w:bottom w:val="single" w:sz="4" w:space="0" w:color="auto"/>
                  </w:tcBorders>
                </w:tcPr>
                <w:p w14:paraId="431A1A1C" w14:textId="77777777" w:rsidR="00706857" w:rsidRPr="00706857" w:rsidRDefault="00706857" w:rsidP="00706857">
                  <w:pPr>
                    <w:spacing w:after="200"/>
                    <w:rPr>
                      <w:ins w:id="859" w:author="Gabriella Meltzer" w:date="2024-01-02T23:39:00Z"/>
                      <w:rFonts w:ascii="Arial" w:hAnsi="Arial" w:cs="Arial"/>
                      <w:sz w:val="20"/>
                      <w:szCs w:val="20"/>
                    </w:rPr>
                  </w:pPr>
                  <w:ins w:id="860" w:author="Gabriella Meltzer" w:date="2024-01-02T23:39:00Z">
                    <w:r w:rsidRPr="00706857">
                      <w:rPr>
                        <w:rFonts w:ascii="Arial" w:hAnsi="Arial" w:cs="Arial"/>
                        <w:sz w:val="20"/>
                        <w:szCs w:val="20"/>
                      </w:rPr>
                      <w:t>7.39</w:t>
                    </w:r>
                  </w:ins>
                </w:p>
              </w:tc>
              <w:tc>
                <w:tcPr>
                  <w:tcW w:w="720" w:type="dxa"/>
                  <w:tcBorders>
                    <w:bottom w:val="single" w:sz="4" w:space="0" w:color="auto"/>
                  </w:tcBorders>
                </w:tcPr>
                <w:p w14:paraId="5B6869A1" w14:textId="77777777" w:rsidR="00706857" w:rsidRPr="00706857" w:rsidRDefault="00706857" w:rsidP="00706857">
                  <w:pPr>
                    <w:spacing w:after="200"/>
                    <w:rPr>
                      <w:ins w:id="861" w:author="Gabriella Meltzer" w:date="2024-01-02T23:39:00Z"/>
                      <w:rFonts w:ascii="Arial" w:hAnsi="Arial" w:cs="Arial"/>
                      <w:sz w:val="20"/>
                      <w:szCs w:val="20"/>
                    </w:rPr>
                  </w:pPr>
                  <w:ins w:id="862" w:author="Gabriella Meltzer" w:date="2024-01-02T23:39:00Z">
                    <w:r w:rsidRPr="00706857">
                      <w:rPr>
                        <w:rFonts w:ascii="Arial" w:hAnsi="Arial" w:cs="Arial"/>
                        <w:sz w:val="20"/>
                        <w:szCs w:val="20"/>
                      </w:rPr>
                      <w:t>7.90</w:t>
                    </w:r>
                  </w:ins>
                </w:p>
              </w:tc>
              <w:tc>
                <w:tcPr>
                  <w:tcW w:w="720" w:type="dxa"/>
                  <w:tcBorders>
                    <w:bottom w:val="single" w:sz="4" w:space="0" w:color="auto"/>
                    <w:right w:val="single" w:sz="2" w:space="0" w:color="auto"/>
                  </w:tcBorders>
                </w:tcPr>
                <w:p w14:paraId="4FA92DF0" w14:textId="77777777" w:rsidR="00706857" w:rsidRPr="00706857" w:rsidRDefault="00706857" w:rsidP="00706857">
                  <w:pPr>
                    <w:spacing w:after="200"/>
                    <w:rPr>
                      <w:ins w:id="863" w:author="Gabriella Meltzer" w:date="2024-01-02T23:39:00Z"/>
                      <w:rFonts w:ascii="Arial" w:hAnsi="Arial" w:cs="Arial"/>
                      <w:sz w:val="20"/>
                      <w:szCs w:val="20"/>
                    </w:rPr>
                  </w:pPr>
                  <w:ins w:id="864" w:author="Gabriella Meltzer" w:date="2024-01-02T23:39:00Z">
                    <w:r w:rsidRPr="00706857">
                      <w:rPr>
                        <w:rFonts w:ascii="Arial" w:hAnsi="Arial" w:cs="Arial"/>
                        <w:sz w:val="20"/>
                        <w:szCs w:val="20"/>
                      </w:rPr>
                      <w:t>8.68</w:t>
                    </w:r>
                  </w:ins>
                </w:p>
              </w:tc>
              <w:tc>
                <w:tcPr>
                  <w:tcW w:w="720" w:type="dxa"/>
                  <w:tcBorders>
                    <w:left w:val="single" w:sz="2" w:space="0" w:color="auto"/>
                    <w:bottom w:val="single" w:sz="4" w:space="0" w:color="auto"/>
                  </w:tcBorders>
                </w:tcPr>
                <w:p w14:paraId="285431F8" w14:textId="77777777" w:rsidR="00706857" w:rsidRPr="00706857" w:rsidRDefault="00706857" w:rsidP="00706857">
                  <w:pPr>
                    <w:spacing w:after="200"/>
                    <w:rPr>
                      <w:ins w:id="865" w:author="Gabriella Meltzer" w:date="2024-01-02T23:39:00Z"/>
                      <w:rFonts w:ascii="Arial" w:hAnsi="Arial" w:cs="Arial"/>
                      <w:sz w:val="20"/>
                      <w:szCs w:val="20"/>
                    </w:rPr>
                  </w:pPr>
                  <w:ins w:id="866" w:author="Gabriella Meltzer" w:date="2024-01-02T23:39:00Z">
                    <w:r w:rsidRPr="00706857">
                      <w:rPr>
                        <w:rFonts w:ascii="Arial" w:hAnsi="Arial" w:cs="Arial"/>
                        <w:sz w:val="20"/>
                        <w:szCs w:val="20"/>
                      </w:rPr>
                      <w:t>5.98</w:t>
                    </w:r>
                  </w:ins>
                </w:p>
              </w:tc>
              <w:tc>
                <w:tcPr>
                  <w:tcW w:w="720" w:type="dxa"/>
                  <w:tcBorders>
                    <w:bottom w:val="single" w:sz="4" w:space="0" w:color="auto"/>
                  </w:tcBorders>
                </w:tcPr>
                <w:p w14:paraId="410DD282" w14:textId="77777777" w:rsidR="00706857" w:rsidRPr="00706857" w:rsidRDefault="00706857" w:rsidP="00706857">
                  <w:pPr>
                    <w:spacing w:after="200"/>
                    <w:rPr>
                      <w:ins w:id="867" w:author="Gabriella Meltzer" w:date="2024-01-02T23:39:00Z"/>
                      <w:rFonts w:ascii="Arial" w:hAnsi="Arial" w:cs="Arial"/>
                      <w:sz w:val="20"/>
                      <w:szCs w:val="20"/>
                    </w:rPr>
                  </w:pPr>
                  <w:ins w:id="868" w:author="Gabriella Meltzer" w:date="2024-01-02T23:39:00Z">
                    <w:r w:rsidRPr="00706857">
                      <w:rPr>
                        <w:rFonts w:ascii="Arial" w:hAnsi="Arial" w:cs="Arial"/>
                        <w:sz w:val="20"/>
                        <w:szCs w:val="20"/>
                      </w:rPr>
                      <w:t>6.84</w:t>
                    </w:r>
                  </w:ins>
                </w:p>
              </w:tc>
              <w:tc>
                <w:tcPr>
                  <w:tcW w:w="720" w:type="dxa"/>
                  <w:tcBorders>
                    <w:bottom w:val="single" w:sz="4" w:space="0" w:color="auto"/>
                  </w:tcBorders>
                </w:tcPr>
                <w:p w14:paraId="4A518FC8" w14:textId="77777777" w:rsidR="00706857" w:rsidRPr="00706857" w:rsidRDefault="00706857" w:rsidP="00706857">
                  <w:pPr>
                    <w:spacing w:after="200"/>
                    <w:rPr>
                      <w:ins w:id="869" w:author="Gabriella Meltzer" w:date="2024-01-02T23:39:00Z"/>
                      <w:rFonts w:ascii="Arial" w:hAnsi="Arial" w:cs="Arial"/>
                      <w:sz w:val="20"/>
                      <w:szCs w:val="20"/>
                    </w:rPr>
                  </w:pPr>
                  <w:ins w:id="870" w:author="Gabriella Meltzer" w:date="2024-01-02T23:39:00Z">
                    <w:r w:rsidRPr="00706857">
                      <w:rPr>
                        <w:rFonts w:ascii="Arial" w:hAnsi="Arial" w:cs="Arial"/>
                        <w:sz w:val="20"/>
                        <w:szCs w:val="20"/>
                      </w:rPr>
                      <w:t>7.36</w:t>
                    </w:r>
                  </w:ins>
                </w:p>
              </w:tc>
              <w:tc>
                <w:tcPr>
                  <w:tcW w:w="720" w:type="dxa"/>
                  <w:tcBorders>
                    <w:bottom w:val="single" w:sz="4" w:space="0" w:color="auto"/>
                  </w:tcBorders>
                </w:tcPr>
                <w:p w14:paraId="3605BB3B" w14:textId="77777777" w:rsidR="00706857" w:rsidRPr="00706857" w:rsidRDefault="00706857" w:rsidP="00706857">
                  <w:pPr>
                    <w:spacing w:after="200"/>
                    <w:rPr>
                      <w:ins w:id="871" w:author="Gabriella Meltzer" w:date="2024-01-02T23:39:00Z"/>
                      <w:rFonts w:ascii="Arial" w:hAnsi="Arial" w:cs="Arial"/>
                      <w:sz w:val="20"/>
                      <w:szCs w:val="20"/>
                    </w:rPr>
                  </w:pPr>
                  <w:ins w:id="872" w:author="Gabriella Meltzer" w:date="2024-01-02T23:39:00Z">
                    <w:r w:rsidRPr="00706857">
                      <w:rPr>
                        <w:rFonts w:ascii="Arial" w:hAnsi="Arial" w:cs="Arial"/>
                        <w:sz w:val="20"/>
                        <w:szCs w:val="20"/>
                      </w:rPr>
                      <w:t>7.95</w:t>
                    </w:r>
                  </w:ins>
                </w:p>
              </w:tc>
              <w:tc>
                <w:tcPr>
                  <w:tcW w:w="720" w:type="dxa"/>
                  <w:tcBorders>
                    <w:bottom w:val="single" w:sz="4" w:space="0" w:color="auto"/>
                    <w:right w:val="single" w:sz="2" w:space="0" w:color="auto"/>
                  </w:tcBorders>
                </w:tcPr>
                <w:p w14:paraId="14EC9C87" w14:textId="77777777" w:rsidR="00706857" w:rsidRPr="00706857" w:rsidRDefault="00706857" w:rsidP="00706857">
                  <w:pPr>
                    <w:spacing w:after="200"/>
                    <w:rPr>
                      <w:ins w:id="873" w:author="Gabriella Meltzer" w:date="2024-01-02T23:39:00Z"/>
                      <w:rFonts w:ascii="Arial" w:hAnsi="Arial" w:cs="Arial"/>
                      <w:sz w:val="20"/>
                      <w:szCs w:val="20"/>
                    </w:rPr>
                  </w:pPr>
                  <w:ins w:id="874" w:author="Gabriella Meltzer" w:date="2024-01-02T23:39:00Z">
                    <w:r w:rsidRPr="00706857">
                      <w:rPr>
                        <w:rFonts w:ascii="Arial" w:hAnsi="Arial" w:cs="Arial"/>
                        <w:sz w:val="20"/>
                        <w:szCs w:val="20"/>
                      </w:rPr>
                      <w:t>8.84</w:t>
                    </w:r>
                  </w:ins>
                </w:p>
              </w:tc>
            </w:tr>
            <w:tr w:rsidR="00706857" w:rsidRPr="00706857" w14:paraId="4886AC05" w14:textId="77777777" w:rsidTr="00786FE5">
              <w:trPr>
                <w:ins w:id="875" w:author="Gabriella Meltzer" w:date="2024-01-02T23:39:00Z"/>
              </w:trPr>
              <w:tc>
                <w:tcPr>
                  <w:tcW w:w="3420" w:type="dxa"/>
                  <w:vMerge w:val="restart"/>
                  <w:tcBorders>
                    <w:top w:val="single" w:sz="4" w:space="0" w:color="auto"/>
                    <w:left w:val="single" w:sz="2" w:space="0" w:color="auto"/>
                  </w:tcBorders>
                  <w:vAlign w:val="center"/>
                </w:tcPr>
                <w:p w14:paraId="5E6B634D" w14:textId="77777777" w:rsidR="00706857" w:rsidRPr="00706857" w:rsidRDefault="00706857" w:rsidP="00706857">
                  <w:pPr>
                    <w:spacing w:after="200"/>
                    <w:rPr>
                      <w:ins w:id="876" w:author="Gabriella Meltzer" w:date="2024-01-02T23:39:00Z"/>
                      <w:rFonts w:ascii="Arial" w:hAnsi="Arial" w:cs="Arial"/>
                      <w:sz w:val="20"/>
                      <w:szCs w:val="20"/>
                    </w:rPr>
                  </w:pPr>
                  <w:ins w:id="877" w:author="Gabriella Meltzer" w:date="2024-01-02T23:39:00Z">
                    <w:r w:rsidRPr="00706857">
                      <w:rPr>
                        <w:rFonts w:ascii="Arial" w:hAnsi="Arial" w:cs="Arial"/>
                        <w:sz w:val="20"/>
                        <w:szCs w:val="20"/>
                      </w:rPr>
                      <w:t>Grade cohort level variables</w:t>
                    </w:r>
                  </w:ins>
                </w:p>
              </w:tc>
              <w:tc>
                <w:tcPr>
                  <w:tcW w:w="3420" w:type="dxa"/>
                  <w:tcBorders>
                    <w:top w:val="single" w:sz="4" w:space="0" w:color="auto"/>
                    <w:left w:val="single" w:sz="2" w:space="0" w:color="auto"/>
                  </w:tcBorders>
                </w:tcPr>
                <w:p w14:paraId="58CD62D4" w14:textId="77777777" w:rsidR="00706857" w:rsidRPr="00706857" w:rsidRDefault="00706857" w:rsidP="00706857">
                  <w:pPr>
                    <w:spacing w:after="200"/>
                    <w:rPr>
                      <w:ins w:id="878" w:author="Gabriella Meltzer" w:date="2024-01-02T23:39:00Z"/>
                      <w:rFonts w:ascii="Arial" w:hAnsi="Arial" w:cs="Arial"/>
                      <w:sz w:val="20"/>
                      <w:szCs w:val="20"/>
                    </w:rPr>
                  </w:pPr>
                  <w:ins w:id="879" w:author="Gabriella Meltzer" w:date="2024-01-02T23:39:00Z">
                    <w:r w:rsidRPr="00706857">
                      <w:rPr>
                        <w:rFonts w:ascii="Arial" w:hAnsi="Arial" w:cs="Arial"/>
                        <w:sz w:val="20"/>
                        <w:szCs w:val="20"/>
                      </w:rPr>
                      <w:t>Percent American Indian/Alaska Native</w:t>
                    </w:r>
                  </w:ins>
                </w:p>
              </w:tc>
              <w:tc>
                <w:tcPr>
                  <w:tcW w:w="810" w:type="dxa"/>
                  <w:tcBorders>
                    <w:top w:val="single" w:sz="4" w:space="0" w:color="auto"/>
                  </w:tcBorders>
                </w:tcPr>
                <w:p w14:paraId="5A554165" w14:textId="77777777" w:rsidR="00706857" w:rsidRPr="00706857" w:rsidRDefault="00706857" w:rsidP="00706857">
                  <w:pPr>
                    <w:spacing w:after="200"/>
                    <w:rPr>
                      <w:ins w:id="880" w:author="Gabriella Meltzer" w:date="2024-01-02T23:39:00Z"/>
                      <w:rFonts w:ascii="Arial" w:hAnsi="Arial" w:cs="Arial"/>
                      <w:sz w:val="20"/>
                      <w:szCs w:val="20"/>
                    </w:rPr>
                  </w:pPr>
                </w:p>
              </w:tc>
              <w:tc>
                <w:tcPr>
                  <w:tcW w:w="720" w:type="dxa"/>
                  <w:tcBorders>
                    <w:top w:val="single" w:sz="4" w:space="0" w:color="auto"/>
                  </w:tcBorders>
                </w:tcPr>
                <w:p w14:paraId="13BAAC7E" w14:textId="77777777" w:rsidR="00706857" w:rsidRPr="00706857" w:rsidRDefault="00706857" w:rsidP="00706857">
                  <w:pPr>
                    <w:spacing w:after="200"/>
                    <w:rPr>
                      <w:ins w:id="881" w:author="Gabriella Meltzer" w:date="2024-01-02T23:39:00Z"/>
                      <w:rFonts w:ascii="Arial" w:hAnsi="Arial" w:cs="Arial"/>
                      <w:sz w:val="20"/>
                      <w:szCs w:val="20"/>
                    </w:rPr>
                  </w:pPr>
                  <w:ins w:id="882" w:author="Gabriella Meltzer" w:date="2024-01-02T23:39:00Z">
                    <w:r w:rsidRPr="00706857">
                      <w:rPr>
                        <w:rFonts w:ascii="Arial" w:hAnsi="Arial" w:cs="Arial"/>
                        <w:sz w:val="20"/>
                        <w:szCs w:val="20"/>
                      </w:rPr>
                      <w:t>0.00</w:t>
                    </w:r>
                  </w:ins>
                </w:p>
              </w:tc>
              <w:tc>
                <w:tcPr>
                  <w:tcW w:w="720" w:type="dxa"/>
                  <w:tcBorders>
                    <w:top w:val="single" w:sz="4" w:space="0" w:color="auto"/>
                  </w:tcBorders>
                </w:tcPr>
                <w:p w14:paraId="7B78075B" w14:textId="77777777" w:rsidR="00706857" w:rsidRPr="00706857" w:rsidRDefault="00706857" w:rsidP="00706857">
                  <w:pPr>
                    <w:spacing w:after="200"/>
                    <w:rPr>
                      <w:ins w:id="883" w:author="Gabriella Meltzer" w:date="2024-01-02T23:39:00Z"/>
                      <w:rFonts w:ascii="Arial" w:hAnsi="Arial" w:cs="Arial"/>
                      <w:sz w:val="20"/>
                      <w:szCs w:val="20"/>
                    </w:rPr>
                  </w:pPr>
                  <w:ins w:id="884" w:author="Gabriella Meltzer" w:date="2024-01-02T23:39:00Z">
                    <w:r w:rsidRPr="00706857">
                      <w:rPr>
                        <w:rFonts w:ascii="Arial" w:hAnsi="Arial" w:cs="Arial"/>
                        <w:sz w:val="20"/>
                        <w:szCs w:val="20"/>
                      </w:rPr>
                      <w:t>0.00</w:t>
                    </w:r>
                  </w:ins>
                </w:p>
              </w:tc>
              <w:tc>
                <w:tcPr>
                  <w:tcW w:w="720" w:type="dxa"/>
                  <w:tcBorders>
                    <w:top w:val="single" w:sz="4" w:space="0" w:color="auto"/>
                  </w:tcBorders>
                </w:tcPr>
                <w:p w14:paraId="46BF26FE" w14:textId="77777777" w:rsidR="00706857" w:rsidRPr="00706857" w:rsidRDefault="00706857" w:rsidP="00706857">
                  <w:pPr>
                    <w:spacing w:after="200"/>
                    <w:rPr>
                      <w:ins w:id="885" w:author="Gabriella Meltzer" w:date="2024-01-02T23:39:00Z"/>
                      <w:rFonts w:ascii="Arial" w:hAnsi="Arial" w:cs="Arial"/>
                      <w:sz w:val="20"/>
                      <w:szCs w:val="20"/>
                    </w:rPr>
                  </w:pPr>
                  <w:ins w:id="886" w:author="Gabriella Meltzer" w:date="2024-01-02T23:39:00Z">
                    <w:r w:rsidRPr="00706857">
                      <w:rPr>
                        <w:rFonts w:ascii="Arial" w:hAnsi="Arial" w:cs="Arial"/>
                        <w:sz w:val="20"/>
                        <w:szCs w:val="20"/>
                      </w:rPr>
                      <w:t>0.00</w:t>
                    </w:r>
                  </w:ins>
                </w:p>
              </w:tc>
              <w:tc>
                <w:tcPr>
                  <w:tcW w:w="720" w:type="dxa"/>
                  <w:tcBorders>
                    <w:top w:val="single" w:sz="4" w:space="0" w:color="auto"/>
                  </w:tcBorders>
                </w:tcPr>
                <w:p w14:paraId="2E47BEB5" w14:textId="77777777" w:rsidR="00706857" w:rsidRPr="00706857" w:rsidRDefault="00706857" w:rsidP="00706857">
                  <w:pPr>
                    <w:spacing w:after="200"/>
                    <w:rPr>
                      <w:ins w:id="887" w:author="Gabriella Meltzer" w:date="2024-01-02T23:39:00Z"/>
                      <w:rFonts w:ascii="Arial" w:hAnsi="Arial" w:cs="Arial"/>
                      <w:sz w:val="20"/>
                      <w:szCs w:val="20"/>
                    </w:rPr>
                  </w:pPr>
                  <w:ins w:id="888" w:author="Gabriella Meltzer" w:date="2024-01-02T23:39:00Z">
                    <w:r w:rsidRPr="00706857">
                      <w:rPr>
                        <w:rFonts w:ascii="Arial" w:hAnsi="Arial" w:cs="Arial"/>
                        <w:sz w:val="20"/>
                        <w:szCs w:val="20"/>
                      </w:rPr>
                      <w:t>0.01</w:t>
                    </w:r>
                  </w:ins>
                </w:p>
              </w:tc>
              <w:tc>
                <w:tcPr>
                  <w:tcW w:w="720" w:type="dxa"/>
                  <w:tcBorders>
                    <w:top w:val="single" w:sz="4" w:space="0" w:color="auto"/>
                    <w:right w:val="single" w:sz="2" w:space="0" w:color="auto"/>
                  </w:tcBorders>
                </w:tcPr>
                <w:p w14:paraId="116BF6D4" w14:textId="77777777" w:rsidR="00706857" w:rsidRPr="00706857" w:rsidRDefault="00706857" w:rsidP="00706857">
                  <w:pPr>
                    <w:spacing w:after="200"/>
                    <w:rPr>
                      <w:ins w:id="889" w:author="Gabriella Meltzer" w:date="2024-01-02T23:39:00Z"/>
                      <w:rFonts w:ascii="Arial" w:hAnsi="Arial" w:cs="Arial"/>
                      <w:sz w:val="20"/>
                      <w:szCs w:val="20"/>
                    </w:rPr>
                  </w:pPr>
                  <w:ins w:id="890" w:author="Gabriella Meltzer" w:date="2024-01-02T23:39:00Z">
                    <w:r w:rsidRPr="00706857">
                      <w:rPr>
                        <w:rFonts w:ascii="Arial" w:hAnsi="Arial" w:cs="Arial"/>
                        <w:sz w:val="20"/>
                        <w:szCs w:val="20"/>
                      </w:rPr>
                      <w:t>0.02</w:t>
                    </w:r>
                  </w:ins>
                </w:p>
              </w:tc>
              <w:tc>
                <w:tcPr>
                  <w:tcW w:w="720" w:type="dxa"/>
                  <w:tcBorders>
                    <w:top w:val="single" w:sz="4" w:space="0" w:color="auto"/>
                    <w:left w:val="single" w:sz="2" w:space="0" w:color="auto"/>
                  </w:tcBorders>
                </w:tcPr>
                <w:p w14:paraId="75E8EB05" w14:textId="77777777" w:rsidR="00706857" w:rsidRPr="00706857" w:rsidRDefault="00706857" w:rsidP="00706857">
                  <w:pPr>
                    <w:spacing w:after="200"/>
                    <w:rPr>
                      <w:ins w:id="891" w:author="Gabriella Meltzer" w:date="2024-01-02T23:39:00Z"/>
                      <w:rFonts w:ascii="Arial" w:hAnsi="Arial" w:cs="Arial"/>
                      <w:sz w:val="20"/>
                      <w:szCs w:val="20"/>
                    </w:rPr>
                  </w:pPr>
                  <w:ins w:id="892" w:author="Gabriella Meltzer" w:date="2024-01-02T23:39:00Z">
                    <w:r w:rsidRPr="00706857">
                      <w:rPr>
                        <w:rFonts w:ascii="Arial" w:hAnsi="Arial" w:cs="Arial"/>
                        <w:sz w:val="20"/>
                        <w:szCs w:val="20"/>
                      </w:rPr>
                      <w:t>0.00</w:t>
                    </w:r>
                  </w:ins>
                </w:p>
              </w:tc>
              <w:tc>
                <w:tcPr>
                  <w:tcW w:w="720" w:type="dxa"/>
                  <w:tcBorders>
                    <w:top w:val="single" w:sz="4" w:space="0" w:color="auto"/>
                  </w:tcBorders>
                </w:tcPr>
                <w:p w14:paraId="038D0E04" w14:textId="77777777" w:rsidR="00706857" w:rsidRPr="00706857" w:rsidRDefault="00706857" w:rsidP="00706857">
                  <w:pPr>
                    <w:spacing w:after="200"/>
                    <w:rPr>
                      <w:ins w:id="893" w:author="Gabriella Meltzer" w:date="2024-01-02T23:39:00Z"/>
                      <w:rFonts w:ascii="Arial" w:hAnsi="Arial" w:cs="Arial"/>
                      <w:sz w:val="20"/>
                      <w:szCs w:val="20"/>
                    </w:rPr>
                  </w:pPr>
                  <w:ins w:id="894" w:author="Gabriella Meltzer" w:date="2024-01-02T23:39:00Z">
                    <w:r w:rsidRPr="00706857">
                      <w:rPr>
                        <w:rFonts w:ascii="Arial" w:hAnsi="Arial" w:cs="Arial"/>
                        <w:sz w:val="20"/>
                        <w:szCs w:val="20"/>
                      </w:rPr>
                      <w:t>0.00</w:t>
                    </w:r>
                  </w:ins>
                </w:p>
              </w:tc>
              <w:tc>
                <w:tcPr>
                  <w:tcW w:w="720" w:type="dxa"/>
                  <w:tcBorders>
                    <w:top w:val="single" w:sz="4" w:space="0" w:color="auto"/>
                  </w:tcBorders>
                </w:tcPr>
                <w:p w14:paraId="555F51D8" w14:textId="77777777" w:rsidR="00706857" w:rsidRPr="00706857" w:rsidRDefault="00706857" w:rsidP="00706857">
                  <w:pPr>
                    <w:spacing w:after="200"/>
                    <w:rPr>
                      <w:ins w:id="895" w:author="Gabriella Meltzer" w:date="2024-01-02T23:39:00Z"/>
                      <w:rFonts w:ascii="Arial" w:hAnsi="Arial" w:cs="Arial"/>
                      <w:sz w:val="20"/>
                      <w:szCs w:val="20"/>
                    </w:rPr>
                  </w:pPr>
                  <w:ins w:id="896" w:author="Gabriella Meltzer" w:date="2024-01-02T23:39:00Z">
                    <w:r w:rsidRPr="00706857">
                      <w:rPr>
                        <w:rFonts w:ascii="Arial" w:hAnsi="Arial" w:cs="Arial"/>
                        <w:sz w:val="20"/>
                        <w:szCs w:val="20"/>
                      </w:rPr>
                      <w:t>0.00</w:t>
                    </w:r>
                  </w:ins>
                </w:p>
              </w:tc>
              <w:tc>
                <w:tcPr>
                  <w:tcW w:w="720" w:type="dxa"/>
                  <w:tcBorders>
                    <w:top w:val="single" w:sz="4" w:space="0" w:color="auto"/>
                  </w:tcBorders>
                </w:tcPr>
                <w:p w14:paraId="44D3B39E" w14:textId="77777777" w:rsidR="00706857" w:rsidRPr="00706857" w:rsidRDefault="00706857" w:rsidP="00706857">
                  <w:pPr>
                    <w:spacing w:after="200"/>
                    <w:rPr>
                      <w:ins w:id="897" w:author="Gabriella Meltzer" w:date="2024-01-02T23:39:00Z"/>
                      <w:rFonts w:ascii="Arial" w:hAnsi="Arial" w:cs="Arial"/>
                      <w:sz w:val="20"/>
                      <w:szCs w:val="20"/>
                    </w:rPr>
                  </w:pPr>
                  <w:ins w:id="898" w:author="Gabriella Meltzer" w:date="2024-01-02T23:39:00Z">
                    <w:r w:rsidRPr="00706857">
                      <w:rPr>
                        <w:rFonts w:ascii="Arial" w:hAnsi="Arial" w:cs="Arial"/>
                        <w:sz w:val="20"/>
                        <w:szCs w:val="20"/>
                      </w:rPr>
                      <w:t>0.00</w:t>
                    </w:r>
                  </w:ins>
                </w:p>
              </w:tc>
              <w:tc>
                <w:tcPr>
                  <w:tcW w:w="720" w:type="dxa"/>
                  <w:tcBorders>
                    <w:top w:val="single" w:sz="4" w:space="0" w:color="auto"/>
                    <w:right w:val="single" w:sz="2" w:space="0" w:color="auto"/>
                  </w:tcBorders>
                </w:tcPr>
                <w:p w14:paraId="089EA0AC" w14:textId="77777777" w:rsidR="00706857" w:rsidRPr="00706857" w:rsidRDefault="00706857" w:rsidP="00706857">
                  <w:pPr>
                    <w:spacing w:after="200"/>
                    <w:rPr>
                      <w:ins w:id="899" w:author="Gabriella Meltzer" w:date="2024-01-02T23:39:00Z"/>
                      <w:rFonts w:ascii="Arial" w:hAnsi="Arial" w:cs="Arial"/>
                      <w:sz w:val="20"/>
                      <w:szCs w:val="20"/>
                    </w:rPr>
                  </w:pPr>
                  <w:ins w:id="900" w:author="Gabriella Meltzer" w:date="2024-01-02T23:39:00Z">
                    <w:r w:rsidRPr="00706857">
                      <w:rPr>
                        <w:rFonts w:ascii="Arial" w:hAnsi="Arial" w:cs="Arial"/>
                        <w:sz w:val="20"/>
                        <w:szCs w:val="20"/>
                      </w:rPr>
                      <w:t>0.02</w:t>
                    </w:r>
                  </w:ins>
                </w:p>
              </w:tc>
            </w:tr>
            <w:tr w:rsidR="00706857" w:rsidRPr="00706857" w14:paraId="562BECAB" w14:textId="77777777" w:rsidTr="00786FE5">
              <w:trPr>
                <w:ins w:id="901" w:author="Gabriella Meltzer" w:date="2024-01-02T23:39:00Z"/>
              </w:trPr>
              <w:tc>
                <w:tcPr>
                  <w:tcW w:w="3420" w:type="dxa"/>
                  <w:vMerge/>
                  <w:tcBorders>
                    <w:left w:val="single" w:sz="2" w:space="0" w:color="auto"/>
                  </w:tcBorders>
                </w:tcPr>
                <w:p w14:paraId="718204DE" w14:textId="77777777" w:rsidR="00706857" w:rsidRPr="00706857" w:rsidRDefault="00706857" w:rsidP="00706857">
                  <w:pPr>
                    <w:spacing w:after="200"/>
                    <w:rPr>
                      <w:ins w:id="902" w:author="Gabriella Meltzer" w:date="2024-01-02T23:39:00Z"/>
                      <w:rFonts w:ascii="Arial" w:hAnsi="Arial" w:cs="Arial"/>
                      <w:sz w:val="20"/>
                      <w:szCs w:val="20"/>
                    </w:rPr>
                  </w:pPr>
                </w:p>
              </w:tc>
              <w:tc>
                <w:tcPr>
                  <w:tcW w:w="3420" w:type="dxa"/>
                  <w:tcBorders>
                    <w:left w:val="single" w:sz="2" w:space="0" w:color="auto"/>
                  </w:tcBorders>
                </w:tcPr>
                <w:p w14:paraId="2401BCAD" w14:textId="77777777" w:rsidR="00706857" w:rsidRPr="00706857" w:rsidRDefault="00706857" w:rsidP="00706857">
                  <w:pPr>
                    <w:spacing w:after="200"/>
                    <w:rPr>
                      <w:ins w:id="903" w:author="Gabriella Meltzer" w:date="2024-01-02T23:39:00Z"/>
                      <w:rFonts w:ascii="Arial" w:hAnsi="Arial" w:cs="Arial"/>
                      <w:sz w:val="20"/>
                      <w:szCs w:val="20"/>
                    </w:rPr>
                  </w:pPr>
                  <w:ins w:id="904" w:author="Gabriella Meltzer" w:date="2024-01-02T23:39:00Z">
                    <w:r w:rsidRPr="00706857">
                      <w:rPr>
                        <w:rFonts w:ascii="Arial" w:hAnsi="Arial" w:cs="Arial"/>
                        <w:sz w:val="20"/>
                        <w:szCs w:val="20"/>
                      </w:rPr>
                      <w:t>Percent Asian</w:t>
                    </w:r>
                  </w:ins>
                </w:p>
              </w:tc>
              <w:tc>
                <w:tcPr>
                  <w:tcW w:w="810" w:type="dxa"/>
                </w:tcPr>
                <w:p w14:paraId="71AFEE6B" w14:textId="77777777" w:rsidR="00706857" w:rsidRPr="00706857" w:rsidRDefault="00706857" w:rsidP="00706857">
                  <w:pPr>
                    <w:spacing w:after="200"/>
                    <w:rPr>
                      <w:ins w:id="905" w:author="Gabriella Meltzer" w:date="2024-01-02T23:39:00Z"/>
                      <w:rFonts w:ascii="Arial" w:hAnsi="Arial" w:cs="Arial"/>
                      <w:sz w:val="20"/>
                      <w:szCs w:val="20"/>
                    </w:rPr>
                  </w:pPr>
                </w:p>
              </w:tc>
              <w:tc>
                <w:tcPr>
                  <w:tcW w:w="720" w:type="dxa"/>
                </w:tcPr>
                <w:p w14:paraId="055A7A35" w14:textId="77777777" w:rsidR="00706857" w:rsidRPr="00706857" w:rsidRDefault="00706857" w:rsidP="00706857">
                  <w:pPr>
                    <w:spacing w:after="200"/>
                    <w:rPr>
                      <w:ins w:id="906" w:author="Gabriella Meltzer" w:date="2024-01-02T23:39:00Z"/>
                      <w:rFonts w:ascii="Arial" w:hAnsi="Arial" w:cs="Arial"/>
                      <w:sz w:val="20"/>
                      <w:szCs w:val="20"/>
                    </w:rPr>
                  </w:pPr>
                  <w:ins w:id="907" w:author="Gabriella Meltzer" w:date="2024-01-02T23:39:00Z">
                    <w:r w:rsidRPr="00706857">
                      <w:rPr>
                        <w:rFonts w:ascii="Arial" w:hAnsi="Arial" w:cs="Arial"/>
                        <w:sz w:val="20"/>
                        <w:szCs w:val="20"/>
                      </w:rPr>
                      <w:t>0.00</w:t>
                    </w:r>
                  </w:ins>
                </w:p>
              </w:tc>
              <w:tc>
                <w:tcPr>
                  <w:tcW w:w="720" w:type="dxa"/>
                </w:tcPr>
                <w:p w14:paraId="7B0EF620" w14:textId="77777777" w:rsidR="00706857" w:rsidRPr="00706857" w:rsidRDefault="00706857" w:rsidP="00706857">
                  <w:pPr>
                    <w:spacing w:after="200"/>
                    <w:rPr>
                      <w:ins w:id="908" w:author="Gabriella Meltzer" w:date="2024-01-02T23:39:00Z"/>
                      <w:rFonts w:ascii="Arial" w:hAnsi="Arial" w:cs="Arial"/>
                      <w:sz w:val="20"/>
                      <w:szCs w:val="20"/>
                    </w:rPr>
                  </w:pPr>
                  <w:ins w:id="909" w:author="Gabriella Meltzer" w:date="2024-01-02T23:39:00Z">
                    <w:r w:rsidRPr="00706857">
                      <w:rPr>
                        <w:rFonts w:ascii="Arial" w:hAnsi="Arial" w:cs="Arial"/>
                        <w:sz w:val="20"/>
                        <w:szCs w:val="20"/>
                      </w:rPr>
                      <w:t>0.00</w:t>
                    </w:r>
                  </w:ins>
                </w:p>
              </w:tc>
              <w:tc>
                <w:tcPr>
                  <w:tcW w:w="720" w:type="dxa"/>
                </w:tcPr>
                <w:p w14:paraId="080536A5" w14:textId="77777777" w:rsidR="00706857" w:rsidRPr="00706857" w:rsidRDefault="00706857" w:rsidP="00706857">
                  <w:pPr>
                    <w:spacing w:after="200"/>
                    <w:rPr>
                      <w:ins w:id="910" w:author="Gabriella Meltzer" w:date="2024-01-02T23:39:00Z"/>
                      <w:rFonts w:ascii="Arial" w:hAnsi="Arial" w:cs="Arial"/>
                      <w:sz w:val="20"/>
                      <w:szCs w:val="20"/>
                    </w:rPr>
                  </w:pPr>
                  <w:ins w:id="911" w:author="Gabriella Meltzer" w:date="2024-01-02T23:39:00Z">
                    <w:r w:rsidRPr="00706857">
                      <w:rPr>
                        <w:rFonts w:ascii="Arial" w:hAnsi="Arial" w:cs="Arial"/>
                        <w:sz w:val="20"/>
                        <w:szCs w:val="20"/>
                      </w:rPr>
                      <w:t>0.01</w:t>
                    </w:r>
                  </w:ins>
                </w:p>
              </w:tc>
              <w:tc>
                <w:tcPr>
                  <w:tcW w:w="720" w:type="dxa"/>
                </w:tcPr>
                <w:p w14:paraId="4B0E05B9" w14:textId="77777777" w:rsidR="00706857" w:rsidRPr="00706857" w:rsidRDefault="00706857" w:rsidP="00706857">
                  <w:pPr>
                    <w:spacing w:after="200"/>
                    <w:rPr>
                      <w:ins w:id="912" w:author="Gabriella Meltzer" w:date="2024-01-02T23:39:00Z"/>
                      <w:rFonts w:ascii="Arial" w:hAnsi="Arial" w:cs="Arial"/>
                      <w:sz w:val="20"/>
                      <w:szCs w:val="20"/>
                    </w:rPr>
                  </w:pPr>
                  <w:ins w:id="913" w:author="Gabriella Meltzer" w:date="2024-01-02T23:39:00Z">
                    <w:r w:rsidRPr="00706857">
                      <w:rPr>
                        <w:rFonts w:ascii="Arial" w:hAnsi="Arial" w:cs="Arial"/>
                        <w:sz w:val="20"/>
                        <w:szCs w:val="20"/>
                      </w:rPr>
                      <w:t>0.01</w:t>
                    </w:r>
                  </w:ins>
                </w:p>
              </w:tc>
              <w:tc>
                <w:tcPr>
                  <w:tcW w:w="720" w:type="dxa"/>
                  <w:tcBorders>
                    <w:right w:val="single" w:sz="2" w:space="0" w:color="auto"/>
                  </w:tcBorders>
                </w:tcPr>
                <w:p w14:paraId="73FE635E" w14:textId="77777777" w:rsidR="00706857" w:rsidRPr="00706857" w:rsidRDefault="00706857" w:rsidP="00706857">
                  <w:pPr>
                    <w:spacing w:after="200"/>
                    <w:rPr>
                      <w:ins w:id="914" w:author="Gabriella Meltzer" w:date="2024-01-02T23:39:00Z"/>
                      <w:rFonts w:ascii="Arial" w:hAnsi="Arial" w:cs="Arial"/>
                      <w:sz w:val="20"/>
                      <w:szCs w:val="20"/>
                    </w:rPr>
                  </w:pPr>
                  <w:ins w:id="915" w:author="Gabriella Meltzer" w:date="2024-01-02T23:39:00Z">
                    <w:r w:rsidRPr="00706857">
                      <w:rPr>
                        <w:rFonts w:ascii="Arial" w:hAnsi="Arial" w:cs="Arial"/>
                        <w:sz w:val="20"/>
                        <w:szCs w:val="20"/>
                      </w:rPr>
                      <w:t>0.05</w:t>
                    </w:r>
                  </w:ins>
                </w:p>
              </w:tc>
              <w:tc>
                <w:tcPr>
                  <w:tcW w:w="720" w:type="dxa"/>
                  <w:tcBorders>
                    <w:left w:val="single" w:sz="2" w:space="0" w:color="auto"/>
                  </w:tcBorders>
                </w:tcPr>
                <w:p w14:paraId="01371333" w14:textId="77777777" w:rsidR="00706857" w:rsidRPr="00706857" w:rsidRDefault="00706857" w:rsidP="00706857">
                  <w:pPr>
                    <w:spacing w:after="200"/>
                    <w:rPr>
                      <w:ins w:id="916" w:author="Gabriella Meltzer" w:date="2024-01-02T23:39:00Z"/>
                      <w:rFonts w:ascii="Arial" w:hAnsi="Arial" w:cs="Arial"/>
                      <w:sz w:val="20"/>
                      <w:szCs w:val="20"/>
                    </w:rPr>
                  </w:pPr>
                  <w:ins w:id="917" w:author="Gabriella Meltzer" w:date="2024-01-02T23:39:00Z">
                    <w:r w:rsidRPr="00706857">
                      <w:rPr>
                        <w:rFonts w:ascii="Arial" w:hAnsi="Arial" w:cs="Arial"/>
                        <w:sz w:val="20"/>
                        <w:szCs w:val="20"/>
                      </w:rPr>
                      <w:t>0.00</w:t>
                    </w:r>
                  </w:ins>
                </w:p>
              </w:tc>
              <w:tc>
                <w:tcPr>
                  <w:tcW w:w="720" w:type="dxa"/>
                </w:tcPr>
                <w:p w14:paraId="38E83D5B" w14:textId="77777777" w:rsidR="00706857" w:rsidRPr="00706857" w:rsidRDefault="00706857" w:rsidP="00706857">
                  <w:pPr>
                    <w:spacing w:after="200"/>
                    <w:rPr>
                      <w:ins w:id="918" w:author="Gabriella Meltzer" w:date="2024-01-02T23:39:00Z"/>
                      <w:rFonts w:ascii="Arial" w:hAnsi="Arial" w:cs="Arial"/>
                      <w:sz w:val="20"/>
                      <w:szCs w:val="20"/>
                    </w:rPr>
                  </w:pPr>
                  <w:ins w:id="919" w:author="Gabriella Meltzer" w:date="2024-01-02T23:39:00Z">
                    <w:r w:rsidRPr="00706857">
                      <w:rPr>
                        <w:rFonts w:ascii="Arial" w:hAnsi="Arial" w:cs="Arial"/>
                        <w:sz w:val="20"/>
                        <w:szCs w:val="20"/>
                      </w:rPr>
                      <w:t>0.00</w:t>
                    </w:r>
                  </w:ins>
                </w:p>
              </w:tc>
              <w:tc>
                <w:tcPr>
                  <w:tcW w:w="720" w:type="dxa"/>
                </w:tcPr>
                <w:p w14:paraId="40869DE2" w14:textId="77777777" w:rsidR="00706857" w:rsidRPr="00706857" w:rsidRDefault="00706857" w:rsidP="00706857">
                  <w:pPr>
                    <w:spacing w:after="200"/>
                    <w:rPr>
                      <w:ins w:id="920" w:author="Gabriella Meltzer" w:date="2024-01-02T23:39:00Z"/>
                      <w:rFonts w:ascii="Arial" w:hAnsi="Arial" w:cs="Arial"/>
                      <w:sz w:val="20"/>
                      <w:szCs w:val="20"/>
                    </w:rPr>
                  </w:pPr>
                  <w:ins w:id="921" w:author="Gabriella Meltzer" w:date="2024-01-02T23:39:00Z">
                    <w:r w:rsidRPr="00706857">
                      <w:rPr>
                        <w:rFonts w:ascii="Arial" w:hAnsi="Arial" w:cs="Arial"/>
                        <w:sz w:val="20"/>
                        <w:szCs w:val="20"/>
                      </w:rPr>
                      <w:t>0.01</w:t>
                    </w:r>
                  </w:ins>
                </w:p>
              </w:tc>
              <w:tc>
                <w:tcPr>
                  <w:tcW w:w="720" w:type="dxa"/>
                </w:tcPr>
                <w:p w14:paraId="0763B388" w14:textId="77777777" w:rsidR="00706857" w:rsidRPr="00706857" w:rsidRDefault="00706857" w:rsidP="00706857">
                  <w:pPr>
                    <w:spacing w:after="200"/>
                    <w:rPr>
                      <w:ins w:id="922" w:author="Gabriella Meltzer" w:date="2024-01-02T23:39:00Z"/>
                      <w:rFonts w:ascii="Arial" w:hAnsi="Arial" w:cs="Arial"/>
                      <w:sz w:val="20"/>
                      <w:szCs w:val="20"/>
                    </w:rPr>
                  </w:pPr>
                  <w:ins w:id="923" w:author="Gabriella Meltzer" w:date="2024-01-02T23:39:00Z">
                    <w:r w:rsidRPr="00706857">
                      <w:rPr>
                        <w:rFonts w:ascii="Arial" w:hAnsi="Arial" w:cs="Arial"/>
                        <w:sz w:val="20"/>
                        <w:szCs w:val="20"/>
                      </w:rPr>
                      <w:t>0.02</w:t>
                    </w:r>
                  </w:ins>
                </w:p>
              </w:tc>
              <w:tc>
                <w:tcPr>
                  <w:tcW w:w="720" w:type="dxa"/>
                  <w:tcBorders>
                    <w:right w:val="single" w:sz="2" w:space="0" w:color="auto"/>
                  </w:tcBorders>
                </w:tcPr>
                <w:p w14:paraId="16EB2660" w14:textId="77777777" w:rsidR="00706857" w:rsidRPr="00706857" w:rsidRDefault="00706857" w:rsidP="00706857">
                  <w:pPr>
                    <w:spacing w:after="200"/>
                    <w:rPr>
                      <w:ins w:id="924" w:author="Gabriella Meltzer" w:date="2024-01-02T23:39:00Z"/>
                      <w:rFonts w:ascii="Arial" w:hAnsi="Arial" w:cs="Arial"/>
                      <w:sz w:val="20"/>
                      <w:szCs w:val="20"/>
                    </w:rPr>
                  </w:pPr>
                  <w:ins w:id="925" w:author="Gabriella Meltzer" w:date="2024-01-02T23:39:00Z">
                    <w:r w:rsidRPr="00706857">
                      <w:rPr>
                        <w:rFonts w:ascii="Arial" w:hAnsi="Arial" w:cs="Arial"/>
                        <w:sz w:val="20"/>
                        <w:szCs w:val="20"/>
                      </w:rPr>
                      <w:t>0.06</w:t>
                    </w:r>
                  </w:ins>
                </w:p>
              </w:tc>
            </w:tr>
            <w:tr w:rsidR="00706857" w:rsidRPr="00706857" w14:paraId="54760DD5" w14:textId="77777777" w:rsidTr="00786FE5">
              <w:trPr>
                <w:ins w:id="926" w:author="Gabriella Meltzer" w:date="2024-01-02T23:39:00Z"/>
              </w:trPr>
              <w:tc>
                <w:tcPr>
                  <w:tcW w:w="3420" w:type="dxa"/>
                  <w:vMerge/>
                  <w:tcBorders>
                    <w:left w:val="single" w:sz="2" w:space="0" w:color="auto"/>
                  </w:tcBorders>
                </w:tcPr>
                <w:p w14:paraId="6E233402" w14:textId="77777777" w:rsidR="00706857" w:rsidRPr="00706857" w:rsidRDefault="00706857" w:rsidP="00706857">
                  <w:pPr>
                    <w:spacing w:after="200"/>
                    <w:rPr>
                      <w:ins w:id="927" w:author="Gabriella Meltzer" w:date="2024-01-02T23:39:00Z"/>
                      <w:rFonts w:ascii="Arial" w:hAnsi="Arial" w:cs="Arial"/>
                      <w:sz w:val="20"/>
                      <w:szCs w:val="20"/>
                    </w:rPr>
                  </w:pPr>
                </w:p>
              </w:tc>
              <w:tc>
                <w:tcPr>
                  <w:tcW w:w="3420" w:type="dxa"/>
                  <w:tcBorders>
                    <w:left w:val="single" w:sz="2" w:space="0" w:color="auto"/>
                  </w:tcBorders>
                </w:tcPr>
                <w:p w14:paraId="578F3366" w14:textId="77777777" w:rsidR="00706857" w:rsidRPr="00706857" w:rsidRDefault="00706857" w:rsidP="00706857">
                  <w:pPr>
                    <w:spacing w:after="200"/>
                    <w:rPr>
                      <w:ins w:id="928" w:author="Gabriella Meltzer" w:date="2024-01-02T23:39:00Z"/>
                      <w:rFonts w:ascii="Arial" w:hAnsi="Arial" w:cs="Arial"/>
                      <w:sz w:val="20"/>
                      <w:szCs w:val="20"/>
                    </w:rPr>
                  </w:pPr>
                  <w:ins w:id="929" w:author="Gabriella Meltzer" w:date="2024-01-02T23:39:00Z">
                    <w:r w:rsidRPr="00706857">
                      <w:rPr>
                        <w:rFonts w:ascii="Arial" w:hAnsi="Arial" w:cs="Arial"/>
                        <w:sz w:val="20"/>
                        <w:szCs w:val="20"/>
                      </w:rPr>
                      <w:t>Percent Hispanic</w:t>
                    </w:r>
                  </w:ins>
                </w:p>
              </w:tc>
              <w:tc>
                <w:tcPr>
                  <w:tcW w:w="810" w:type="dxa"/>
                </w:tcPr>
                <w:p w14:paraId="2BB3C7DE" w14:textId="77777777" w:rsidR="00706857" w:rsidRPr="00706857" w:rsidRDefault="00706857" w:rsidP="00706857">
                  <w:pPr>
                    <w:spacing w:after="200"/>
                    <w:rPr>
                      <w:ins w:id="930" w:author="Gabriella Meltzer" w:date="2024-01-02T23:39:00Z"/>
                      <w:rFonts w:ascii="Arial" w:hAnsi="Arial" w:cs="Arial"/>
                      <w:sz w:val="20"/>
                      <w:szCs w:val="20"/>
                    </w:rPr>
                  </w:pPr>
                </w:p>
              </w:tc>
              <w:tc>
                <w:tcPr>
                  <w:tcW w:w="720" w:type="dxa"/>
                </w:tcPr>
                <w:p w14:paraId="2B075422" w14:textId="77777777" w:rsidR="00706857" w:rsidRPr="00706857" w:rsidRDefault="00706857" w:rsidP="00706857">
                  <w:pPr>
                    <w:spacing w:after="200"/>
                    <w:rPr>
                      <w:ins w:id="931" w:author="Gabriella Meltzer" w:date="2024-01-02T23:39:00Z"/>
                      <w:rFonts w:ascii="Arial" w:hAnsi="Arial" w:cs="Arial"/>
                      <w:sz w:val="20"/>
                      <w:szCs w:val="20"/>
                    </w:rPr>
                  </w:pPr>
                  <w:ins w:id="932" w:author="Gabriella Meltzer" w:date="2024-01-02T23:39:00Z">
                    <w:r w:rsidRPr="00706857">
                      <w:rPr>
                        <w:rFonts w:ascii="Arial" w:hAnsi="Arial" w:cs="Arial"/>
                        <w:sz w:val="20"/>
                        <w:szCs w:val="20"/>
                      </w:rPr>
                      <w:t>0.01</w:t>
                    </w:r>
                  </w:ins>
                </w:p>
              </w:tc>
              <w:tc>
                <w:tcPr>
                  <w:tcW w:w="720" w:type="dxa"/>
                </w:tcPr>
                <w:p w14:paraId="533376F0" w14:textId="77777777" w:rsidR="00706857" w:rsidRPr="00706857" w:rsidRDefault="00706857" w:rsidP="00706857">
                  <w:pPr>
                    <w:spacing w:after="200"/>
                    <w:rPr>
                      <w:ins w:id="933" w:author="Gabriella Meltzer" w:date="2024-01-02T23:39:00Z"/>
                      <w:rFonts w:ascii="Arial" w:hAnsi="Arial" w:cs="Arial"/>
                      <w:sz w:val="20"/>
                      <w:szCs w:val="20"/>
                    </w:rPr>
                  </w:pPr>
                  <w:ins w:id="934" w:author="Gabriella Meltzer" w:date="2024-01-02T23:39:00Z">
                    <w:r w:rsidRPr="00706857">
                      <w:rPr>
                        <w:rFonts w:ascii="Arial" w:hAnsi="Arial" w:cs="Arial"/>
                        <w:sz w:val="20"/>
                        <w:szCs w:val="20"/>
                      </w:rPr>
                      <w:t>0.04</w:t>
                    </w:r>
                  </w:ins>
                </w:p>
              </w:tc>
              <w:tc>
                <w:tcPr>
                  <w:tcW w:w="720" w:type="dxa"/>
                </w:tcPr>
                <w:p w14:paraId="7866C62D" w14:textId="77777777" w:rsidR="00706857" w:rsidRPr="00706857" w:rsidRDefault="00706857" w:rsidP="00706857">
                  <w:pPr>
                    <w:spacing w:after="200"/>
                    <w:rPr>
                      <w:ins w:id="935" w:author="Gabriella Meltzer" w:date="2024-01-02T23:39:00Z"/>
                      <w:rFonts w:ascii="Arial" w:hAnsi="Arial" w:cs="Arial"/>
                      <w:sz w:val="20"/>
                      <w:szCs w:val="20"/>
                    </w:rPr>
                  </w:pPr>
                  <w:ins w:id="936" w:author="Gabriella Meltzer" w:date="2024-01-02T23:39:00Z">
                    <w:r w:rsidRPr="00706857">
                      <w:rPr>
                        <w:rFonts w:ascii="Arial" w:hAnsi="Arial" w:cs="Arial"/>
                        <w:sz w:val="20"/>
                        <w:szCs w:val="20"/>
                      </w:rPr>
                      <w:t>0.14</w:t>
                    </w:r>
                  </w:ins>
                </w:p>
              </w:tc>
              <w:tc>
                <w:tcPr>
                  <w:tcW w:w="720" w:type="dxa"/>
                </w:tcPr>
                <w:p w14:paraId="19CDA941" w14:textId="77777777" w:rsidR="00706857" w:rsidRPr="00706857" w:rsidRDefault="00706857" w:rsidP="00706857">
                  <w:pPr>
                    <w:spacing w:after="200"/>
                    <w:rPr>
                      <w:ins w:id="937" w:author="Gabriella Meltzer" w:date="2024-01-02T23:39:00Z"/>
                      <w:rFonts w:ascii="Arial" w:hAnsi="Arial" w:cs="Arial"/>
                      <w:sz w:val="20"/>
                      <w:szCs w:val="20"/>
                    </w:rPr>
                  </w:pPr>
                  <w:ins w:id="938" w:author="Gabriella Meltzer" w:date="2024-01-02T23:39:00Z">
                    <w:r w:rsidRPr="00706857">
                      <w:rPr>
                        <w:rFonts w:ascii="Arial" w:hAnsi="Arial" w:cs="Arial"/>
                        <w:sz w:val="20"/>
                        <w:szCs w:val="20"/>
                      </w:rPr>
                      <w:t>0.33</w:t>
                    </w:r>
                  </w:ins>
                </w:p>
              </w:tc>
              <w:tc>
                <w:tcPr>
                  <w:tcW w:w="720" w:type="dxa"/>
                  <w:tcBorders>
                    <w:right w:val="single" w:sz="2" w:space="0" w:color="auto"/>
                  </w:tcBorders>
                </w:tcPr>
                <w:p w14:paraId="01E2F4AA" w14:textId="77777777" w:rsidR="00706857" w:rsidRPr="00706857" w:rsidRDefault="00706857" w:rsidP="00706857">
                  <w:pPr>
                    <w:spacing w:after="200"/>
                    <w:rPr>
                      <w:ins w:id="939" w:author="Gabriella Meltzer" w:date="2024-01-02T23:39:00Z"/>
                      <w:rFonts w:ascii="Arial" w:hAnsi="Arial" w:cs="Arial"/>
                      <w:sz w:val="20"/>
                      <w:szCs w:val="20"/>
                    </w:rPr>
                  </w:pPr>
                  <w:ins w:id="940" w:author="Gabriella Meltzer" w:date="2024-01-02T23:39:00Z">
                    <w:r w:rsidRPr="00706857">
                      <w:rPr>
                        <w:rFonts w:ascii="Arial" w:hAnsi="Arial" w:cs="Arial"/>
                        <w:sz w:val="20"/>
                        <w:szCs w:val="20"/>
                      </w:rPr>
                      <w:t>0.77</w:t>
                    </w:r>
                  </w:ins>
                </w:p>
              </w:tc>
              <w:tc>
                <w:tcPr>
                  <w:tcW w:w="720" w:type="dxa"/>
                  <w:tcBorders>
                    <w:left w:val="single" w:sz="2" w:space="0" w:color="auto"/>
                  </w:tcBorders>
                </w:tcPr>
                <w:p w14:paraId="7AD0CD42" w14:textId="77777777" w:rsidR="00706857" w:rsidRPr="00706857" w:rsidRDefault="00706857" w:rsidP="00706857">
                  <w:pPr>
                    <w:spacing w:after="200"/>
                    <w:rPr>
                      <w:ins w:id="941" w:author="Gabriella Meltzer" w:date="2024-01-02T23:39:00Z"/>
                      <w:rFonts w:ascii="Arial" w:hAnsi="Arial" w:cs="Arial"/>
                      <w:sz w:val="20"/>
                      <w:szCs w:val="20"/>
                    </w:rPr>
                  </w:pPr>
                  <w:ins w:id="942" w:author="Gabriella Meltzer" w:date="2024-01-02T23:39:00Z">
                    <w:r w:rsidRPr="00706857">
                      <w:rPr>
                        <w:rFonts w:ascii="Arial" w:hAnsi="Arial" w:cs="Arial"/>
                        <w:sz w:val="20"/>
                        <w:szCs w:val="20"/>
                      </w:rPr>
                      <w:t>0.02</w:t>
                    </w:r>
                  </w:ins>
                </w:p>
              </w:tc>
              <w:tc>
                <w:tcPr>
                  <w:tcW w:w="720" w:type="dxa"/>
                </w:tcPr>
                <w:p w14:paraId="375F6354" w14:textId="77777777" w:rsidR="00706857" w:rsidRPr="00706857" w:rsidRDefault="00706857" w:rsidP="00706857">
                  <w:pPr>
                    <w:spacing w:after="200"/>
                    <w:rPr>
                      <w:ins w:id="943" w:author="Gabriella Meltzer" w:date="2024-01-02T23:39:00Z"/>
                      <w:rFonts w:ascii="Arial" w:hAnsi="Arial" w:cs="Arial"/>
                      <w:sz w:val="20"/>
                      <w:szCs w:val="20"/>
                    </w:rPr>
                  </w:pPr>
                  <w:ins w:id="944" w:author="Gabriella Meltzer" w:date="2024-01-02T23:39:00Z">
                    <w:r w:rsidRPr="00706857">
                      <w:rPr>
                        <w:rFonts w:ascii="Arial" w:hAnsi="Arial" w:cs="Arial"/>
                        <w:sz w:val="20"/>
                        <w:szCs w:val="20"/>
                      </w:rPr>
                      <w:t>0.10</w:t>
                    </w:r>
                  </w:ins>
                </w:p>
              </w:tc>
              <w:tc>
                <w:tcPr>
                  <w:tcW w:w="720" w:type="dxa"/>
                </w:tcPr>
                <w:p w14:paraId="61724BC8" w14:textId="77777777" w:rsidR="00706857" w:rsidRPr="00706857" w:rsidRDefault="00706857" w:rsidP="00706857">
                  <w:pPr>
                    <w:spacing w:after="200"/>
                    <w:rPr>
                      <w:ins w:id="945" w:author="Gabriella Meltzer" w:date="2024-01-02T23:39:00Z"/>
                      <w:rFonts w:ascii="Arial" w:hAnsi="Arial" w:cs="Arial"/>
                      <w:sz w:val="20"/>
                      <w:szCs w:val="20"/>
                    </w:rPr>
                  </w:pPr>
                  <w:ins w:id="946" w:author="Gabriella Meltzer" w:date="2024-01-02T23:39:00Z">
                    <w:r w:rsidRPr="00706857">
                      <w:rPr>
                        <w:rFonts w:ascii="Arial" w:hAnsi="Arial" w:cs="Arial"/>
                        <w:sz w:val="20"/>
                        <w:szCs w:val="20"/>
                      </w:rPr>
                      <w:t>0.24</w:t>
                    </w:r>
                  </w:ins>
                </w:p>
              </w:tc>
              <w:tc>
                <w:tcPr>
                  <w:tcW w:w="720" w:type="dxa"/>
                </w:tcPr>
                <w:p w14:paraId="78D20F52" w14:textId="77777777" w:rsidR="00706857" w:rsidRPr="00706857" w:rsidRDefault="00706857" w:rsidP="00706857">
                  <w:pPr>
                    <w:spacing w:after="200"/>
                    <w:rPr>
                      <w:ins w:id="947" w:author="Gabriella Meltzer" w:date="2024-01-02T23:39:00Z"/>
                      <w:rFonts w:ascii="Arial" w:hAnsi="Arial" w:cs="Arial"/>
                      <w:sz w:val="20"/>
                      <w:szCs w:val="20"/>
                    </w:rPr>
                  </w:pPr>
                  <w:ins w:id="948" w:author="Gabriella Meltzer" w:date="2024-01-02T23:39:00Z">
                    <w:r w:rsidRPr="00706857">
                      <w:rPr>
                        <w:rFonts w:ascii="Arial" w:hAnsi="Arial" w:cs="Arial"/>
                        <w:sz w:val="20"/>
                        <w:szCs w:val="20"/>
                      </w:rPr>
                      <w:t>0.44</w:t>
                    </w:r>
                  </w:ins>
                </w:p>
              </w:tc>
              <w:tc>
                <w:tcPr>
                  <w:tcW w:w="720" w:type="dxa"/>
                  <w:tcBorders>
                    <w:right w:val="single" w:sz="2" w:space="0" w:color="auto"/>
                  </w:tcBorders>
                </w:tcPr>
                <w:p w14:paraId="2DA2AA8F" w14:textId="77777777" w:rsidR="00706857" w:rsidRPr="00706857" w:rsidRDefault="00706857" w:rsidP="00706857">
                  <w:pPr>
                    <w:spacing w:after="200"/>
                    <w:rPr>
                      <w:ins w:id="949" w:author="Gabriella Meltzer" w:date="2024-01-02T23:39:00Z"/>
                      <w:rFonts w:ascii="Arial" w:hAnsi="Arial" w:cs="Arial"/>
                      <w:sz w:val="20"/>
                      <w:szCs w:val="20"/>
                    </w:rPr>
                  </w:pPr>
                  <w:ins w:id="950" w:author="Gabriella Meltzer" w:date="2024-01-02T23:39:00Z">
                    <w:r w:rsidRPr="00706857">
                      <w:rPr>
                        <w:rFonts w:ascii="Arial" w:hAnsi="Arial" w:cs="Arial"/>
                        <w:sz w:val="20"/>
                        <w:szCs w:val="20"/>
                      </w:rPr>
                      <w:t>0.83</w:t>
                    </w:r>
                  </w:ins>
                </w:p>
              </w:tc>
            </w:tr>
            <w:tr w:rsidR="00706857" w:rsidRPr="00706857" w14:paraId="474FC093" w14:textId="77777777" w:rsidTr="00786FE5">
              <w:trPr>
                <w:ins w:id="951" w:author="Gabriella Meltzer" w:date="2024-01-02T23:39:00Z"/>
              </w:trPr>
              <w:tc>
                <w:tcPr>
                  <w:tcW w:w="3420" w:type="dxa"/>
                  <w:vMerge/>
                  <w:tcBorders>
                    <w:left w:val="single" w:sz="2" w:space="0" w:color="auto"/>
                  </w:tcBorders>
                </w:tcPr>
                <w:p w14:paraId="4FFD9512" w14:textId="77777777" w:rsidR="00706857" w:rsidRPr="00706857" w:rsidRDefault="00706857" w:rsidP="00706857">
                  <w:pPr>
                    <w:spacing w:after="200"/>
                    <w:rPr>
                      <w:ins w:id="952" w:author="Gabriella Meltzer" w:date="2024-01-02T23:39:00Z"/>
                      <w:rFonts w:ascii="Arial" w:hAnsi="Arial" w:cs="Arial"/>
                      <w:sz w:val="20"/>
                      <w:szCs w:val="20"/>
                    </w:rPr>
                  </w:pPr>
                </w:p>
              </w:tc>
              <w:tc>
                <w:tcPr>
                  <w:tcW w:w="3420" w:type="dxa"/>
                  <w:tcBorders>
                    <w:left w:val="single" w:sz="2" w:space="0" w:color="auto"/>
                  </w:tcBorders>
                </w:tcPr>
                <w:p w14:paraId="4E4CB492" w14:textId="77777777" w:rsidR="00706857" w:rsidRPr="00706857" w:rsidRDefault="00706857" w:rsidP="00706857">
                  <w:pPr>
                    <w:spacing w:after="200"/>
                    <w:rPr>
                      <w:ins w:id="953" w:author="Gabriella Meltzer" w:date="2024-01-02T23:39:00Z"/>
                      <w:rFonts w:ascii="Arial" w:hAnsi="Arial" w:cs="Arial"/>
                      <w:sz w:val="20"/>
                      <w:szCs w:val="20"/>
                    </w:rPr>
                  </w:pPr>
                  <w:ins w:id="954" w:author="Gabriella Meltzer" w:date="2024-01-02T23:39:00Z">
                    <w:r w:rsidRPr="00706857">
                      <w:rPr>
                        <w:rFonts w:ascii="Arial" w:hAnsi="Arial" w:cs="Arial"/>
                        <w:sz w:val="20"/>
                        <w:szCs w:val="20"/>
                      </w:rPr>
                      <w:t>Percent Black</w:t>
                    </w:r>
                  </w:ins>
                </w:p>
              </w:tc>
              <w:tc>
                <w:tcPr>
                  <w:tcW w:w="810" w:type="dxa"/>
                </w:tcPr>
                <w:p w14:paraId="6FB8277E" w14:textId="77777777" w:rsidR="00706857" w:rsidRPr="00706857" w:rsidRDefault="00706857" w:rsidP="00706857">
                  <w:pPr>
                    <w:spacing w:after="200"/>
                    <w:rPr>
                      <w:ins w:id="955" w:author="Gabriella Meltzer" w:date="2024-01-02T23:39:00Z"/>
                      <w:rFonts w:ascii="Arial" w:hAnsi="Arial" w:cs="Arial"/>
                      <w:sz w:val="20"/>
                      <w:szCs w:val="20"/>
                    </w:rPr>
                  </w:pPr>
                </w:p>
              </w:tc>
              <w:tc>
                <w:tcPr>
                  <w:tcW w:w="720" w:type="dxa"/>
                </w:tcPr>
                <w:p w14:paraId="06D0008B" w14:textId="77777777" w:rsidR="00706857" w:rsidRPr="00706857" w:rsidRDefault="00706857" w:rsidP="00706857">
                  <w:pPr>
                    <w:spacing w:after="200"/>
                    <w:rPr>
                      <w:ins w:id="956" w:author="Gabriella Meltzer" w:date="2024-01-02T23:39:00Z"/>
                      <w:rFonts w:ascii="Arial" w:hAnsi="Arial" w:cs="Arial"/>
                      <w:sz w:val="20"/>
                      <w:szCs w:val="20"/>
                    </w:rPr>
                  </w:pPr>
                  <w:ins w:id="957" w:author="Gabriella Meltzer" w:date="2024-01-02T23:39:00Z">
                    <w:r w:rsidRPr="00706857">
                      <w:rPr>
                        <w:rFonts w:ascii="Arial" w:hAnsi="Arial" w:cs="Arial"/>
                        <w:sz w:val="20"/>
                        <w:szCs w:val="20"/>
                      </w:rPr>
                      <w:t>0.00</w:t>
                    </w:r>
                  </w:ins>
                </w:p>
              </w:tc>
              <w:tc>
                <w:tcPr>
                  <w:tcW w:w="720" w:type="dxa"/>
                </w:tcPr>
                <w:p w14:paraId="74B17A08" w14:textId="77777777" w:rsidR="00706857" w:rsidRPr="00706857" w:rsidRDefault="00706857" w:rsidP="00706857">
                  <w:pPr>
                    <w:spacing w:after="200"/>
                    <w:rPr>
                      <w:ins w:id="958" w:author="Gabriella Meltzer" w:date="2024-01-02T23:39:00Z"/>
                      <w:rFonts w:ascii="Arial" w:hAnsi="Arial" w:cs="Arial"/>
                      <w:sz w:val="20"/>
                      <w:szCs w:val="20"/>
                    </w:rPr>
                  </w:pPr>
                  <w:ins w:id="959" w:author="Gabriella Meltzer" w:date="2024-01-02T23:39:00Z">
                    <w:r w:rsidRPr="00706857">
                      <w:rPr>
                        <w:rFonts w:ascii="Arial" w:hAnsi="Arial" w:cs="Arial"/>
                        <w:sz w:val="20"/>
                        <w:szCs w:val="20"/>
                      </w:rPr>
                      <w:t>0.04</w:t>
                    </w:r>
                  </w:ins>
                </w:p>
              </w:tc>
              <w:tc>
                <w:tcPr>
                  <w:tcW w:w="720" w:type="dxa"/>
                </w:tcPr>
                <w:p w14:paraId="57A3852F" w14:textId="77777777" w:rsidR="00706857" w:rsidRPr="00706857" w:rsidRDefault="00706857" w:rsidP="00706857">
                  <w:pPr>
                    <w:spacing w:after="200"/>
                    <w:rPr>
                      <w:ins w:id="960" w:author="Gabriella Meltzer" w:date="2024-01-02T23:39:00Z"/>
                      <w:rFonts w:ascii="Arial" w:hAnsi="Arial" w:cs="Arial"/>
                      <w:sz w:val="20"/>
                      <w:szCs w:val="20"/>
                    </w:rPr>
                  </w:pPr>
                  <w:ins w:id="961" w:author="Gabriella Meltzer" w:date="2024-01-02T23:39:00Z">
                    <w:r w:rsidRPr="00706857">
                      <w:rPr>
                        <w:rFonts w:ascii="Arial" w:hAnsi="Arial" w:cs="Arial"/>
                        <w:sz w:val="20"/>
                        <w:szCs w:val="20"/>
                      </w:rPr>
                      <w:t>0.14</w:t>
                    </w:r>
                  </w:ins>
                </w:p>
              </w:tc>
              <w:tc>
                <w:tcPr>
                  <w:tcW w:w="720" w:type="dxa"/>
                </w:tcPr>
                <w:p w14:paraId="373934B7" w14:textId="77777777" w:rsidR="00706857" w:rsidRPr="00706857" w:rsidRDefault="00706857" w:rsidP="00706857">
                  <w:pPr>
                    <w:spacing w:after="200"/>
                    <w:rPr>
                      <w:ins w:id="962" w:author="Gabriella Meltzer" w:date="2024-01-02T23:39:00Z"/>
                      <w:rFonts w:ascii="Arial" w:hAnsi="Arial" w:cs="Arial"/>
                      <w:sz w:val="20"/>
                      <w:szCs w:val="20"/>
                    </w:rPr>
                  </w:pPr>
                  <w:ins w:id="963" w:author="Gabriella Meltzer" w:date="2024-01-02T23:39:00Z">
                    <w:r w:rsidRPr="00706857">
                      <w:rPr>
                        <w:rFonts w:ascii="Arial" w:hAnsi="Arial" w:cs="Arial"/>
                        <w:sz w:val="20"/>
                        <w:szCs w:val="20"/>
                      </w:rPr>
                      <w:t>0.31</w:t>
                    </w:r>
                  </w:ins>
                </w:p>
              </w:tc>
              <w:tc>
                <w:tcPr>
                  <w:tcW w:w="720" w:type="dxa"/>
                  <w:tcBorders>
                    <w:right w:val="single" w:sz="2" w:space="0" w:color="auto"/>
                  </w:tcBorders>
                </w:tcPr>
                <w:p w14:paraId="28A825C0" w14:textId="77777777" w:rsidR="00706857" w:rsidRPr="00706857" w:rsidRDefault="00706857" w:rsidP="00706857">
                  <w:pPr>
                    <w:spacing w:after="200"/>
                    <w:rPr>
                      <w:ins w:id="964" w:author="Gabriella Meltzer" w:date="2024-01-02T23:39:00Z"/>
                      <w:rFonts w:ascii="Arial" w:hAnsi="Arial" w:cs="Arial"/>
                      <w:sz w:val="20"/>
                      <w:szCs w:val="20"/>
                    </w:rPr>
                  </w:pPr>
                  <w:ins w:id="965" w:author="Gabriella Meltzer" w:date="2024-01-02T23:39:00Z">
                    <w:r w:rsidRPr="00706857">
                      <w:rPr>
                        <w:rFonts w:ascii="Arial" w:hAnsi="Arial" w:cs="Arial"/>
                        <w:sz w:val="20"/>
                        <w:szCs w:val="20"/>
                      </w:rPr>
                      <w:t>0.67</w:t>
                    </w:r>
                  </w:ins>
                </w:p>
              </w:tc>
              <w:tc>
                <w:tcPr>
                  <w:tcW w:w="720" w:type="dxa"/>
                  <w:tcBorders>
                    <w:left w:val="single" w:sz="2" w:space="0" w:color="auto"/>
                  </w:tcBorders>
                </w:tcPr>
                <w:p w14:paraId="55BD0559" w14:textId="77777777" w:rsidR="00706857" w:rsidRPr="00706857" w:rsidRDefault="00706857" w:rsidP="00706857">
                  <w:pPr>
                    <w:spacing w:after="200"/>
                    <w:rPr>
                      <w:ins w:id="966" w:author="Gabriella Meltzer" w:date="2024-01-02T23:39:00Z"/>
                      <w:rFonts w:ascii="Arial" w:hAnsi="Arial" w:cs="Arial"/>
                      <w:sz w:val="20"/>
                      <w:szCs w:val="20"/>
                    </w:rPr>
                  </w:pPr>
                  <w:ins w:id="967" w:author="Gabriella Meltzer" w:date="2024-01-02T23:39:00Z">
                    <w:r w:rsidRPr="00706857">
                      <w:rPr>
                        <w:rFonts w:ascii="Arial" w:hAnsi="Arial" w:cs="Arial"/>
                        <w:sz w:val="20"/>
                        <w:szCs w:val="20"/>
                      </w:rPr>
                      <w:t>0.00</w:t>
                    </w:r>
                  </w:ins>
                </w:p>
              </w:tc>
              <w:tc>
                <w:tcPr>
                  <w:tcW w:w="720" w:type="dxa"/>
                </w:tcPr>
                <w:p w14:paraId="4F8315ED" w14:textId="77777777" w:rsidR="00706857" w:rsidRPr="00706857" w:rsidRDefault="00706857" w:rsidP="00706857">
                  <w:pPr>
                    <w:spacing w:after="200"/>
                    <w:rPr>
                      <w:ins w:id="968" w:author="Gabriella Meltzer" w:date="2024-01-02T23:39:00Z"/>
                      <w:rFonts w:ascii="Arial" w:hAnsi="Arial" w:cs="Arial"/>
                      <w:sz w:val="20"/>
                      <w:szCs w:val="20"/>
                    </w:rPr>
                  </w:pPr>
                  <w:ins w:id="969" w:author="Gabriella Meltzer" w:date="2024-01-02T23:39:00Z">
                    <w:r w:rsidRPr="00706857">
                      <w:rPr>
                        <w:rFonts w:ascii="Arial" w:hAnsi="Arial" w:cs="Arial"/>
                        <w:sz w:val="20"/>
                        <w:szCs w:val="20"/>
                      </w:rPr>
                      <w:t>0.02</w:t>
                    </w:r>
                  </w:ins>
                </w:p>
              </w:tc>
              <w:tc>
                <w:tcPr>
                  <w:tcW w:w="720" w:type="dxa"/>
                </w:tcPr>
                <w:p w14:paraId="72ED02D5" w14:textId="77777777" w:rsidR="00706857" w:rsidRPr="00706857" w:rsidRDefault="00706857" w:rsidP="00706857">
                  <w:pPr>
                    <w:spacing w:after="200"/>
                    <w:rPr>
                      <w:ins w:id="970" w:author="Gabriella Meltzer" w:date="2024-01-02T23:39:00Z"/>
                      <w:rFonts w:ascii="Arial" w:hAnsi="Arial" w:cs="Arial"/>
                      <w:sz w:val="20"/>
                      <w:szCs w:val="20"/>
                    </w:rPr>
                  </w:pPr>
                  <w:ins w:id="971" w:author="Gabriella Meltzer" w:date="2024-01-02T23:39:00Z">
                    <w:r w:rsidRPr="00706857">
                      <w:rPr>
                        <w:rFonts w:ascii="Arial" w:hAnsi="Arial" w:cs="Arial"/>
                        <w:sz w:val="20"/>
                        <w:szCs w:val="20"/>
                      </w:rPr>
                      <w:t>0.10</w:t>
                    </w:r>
                  </w:ins>
                </w:p>
              </w:tc>
              <w:tc>
                <w:tcPr>
                  <w:tcW w:w="720" w:type="dxa"/>
                </w:tcPr>
                <w:p w14:paraId="09928823" w14:textId="77777777" w:rsidR="00706857" w:rsidRPr="00706857" w:rsidRDefault="00706857" w:rsidP="00706857">
                  <w:pPr>
                    <w:spacing w:after="200"/>
                    <w:rPr>
                      <w:ins w:id="972" w:author="Gabriella Meltzer" w:date="2024-01-02T23:39:00Z"/>
                      <w:rFonts w:ascii="Arial" w:hAnsi="Arial" w:cs="Arial"/>
                      <w:sz w:val="20"/>
                      <w:szCs w:val="20"/>
                    </w:rPr>
                  </w:pPr>
                  <w:ins w:id="973" w:author="Gabriella Meltzer" w:date="2024-01-02T23:39:00Z">
                    <w:r w:rsidRPr="00706857">
                      <w:rPr>
                        <w:rFonts w:ascii="Arial" w:hAnsi="Arial" w:cs="Arial"/>
                        <w:sz w:val="20"/>
                        <w:szCs w:val="20"/>
                      </w:rPr>
                      <w:t>0.26</w:t>
                    </w:r>
                  </w:ins>
                </w:p>
              </w:tc>
              <w:tc>
                <w:tcPr>
                  <w:tcW w:w="720" w:type="dxa"/>
                  <w:tcBorders>
                    <w:right w:val="single" w:sz="2" w:space="0" w:color="auto"/>
                  </w:tcBorders>
                </w:tcPr>
                <w:p w14:paraId="557D69C6" w14:textId="77777777" w:rsidR="00706857" w:rsidRPr="00706857" w:rsidRDefault="00706857" w:rsidP="00706857">
                  <w:pPr>
                    <w:spacing w:after="200"/>
                    <w:rPr>
                      <w:ins w:id="974" w:author="Gabriella Meltzer" w:date="2024-01-02T23:39:00Z"/>
                      <w:rFonts w:ascii="Arial" w:hAnsi="Arial" w:cs="Arial"/>
                      <w:sz w:val="20"/>
                      <w:szCs w:val="20"/>
                    </w:rPr>
                  </w:pPr>
                  <w:ins w:id="975" w:author="Gabriella Meltzer" w:date="2024-01-02T23:39:00Z">
                    <w:r w:rsidRPr="00706857">
                      <w:rPr>
                        <w:rFonts w:ascii="Arial" w:hAnsi="Arial" w:cs="Arial"/>
                        <w:sz w:val="20"/>
                        <w:szCs w:val="20"/>
                      </w:rPr>
                      <w:t>0.61</w:t>
                    </w:r>
                  </w:ins>
                </w:p>
              </w:tc>
            </w:tr>
            <w:tr w:rsidR="00706857" w:rsidRPr="00706857" w14:paraId="4D8F58B0" w14:textId="77777777" w:rsidTr="00786FE5">
              <w:trPr>
                <w:ins w:id="976" w:author="Gabriella Meltzer" w:date="2024-01-02T23:39:00Z"/>
              </w:trPr>
              <w:tc>
                <w:tcPr>
                  <w:tcW w:w="3420" w:type="dxa"/>
                  <w:vMerge/>
                  <w:tcBorders>
                    <w:left w:val="single" w:sz="2" w:space="0" w:color="auto"/>
                  </w:tcBorders>
                </w:tcPr>
                <w:p w14:paraId="599B939A" w14:textId="77777777" w:rsidR="00706857" w:rsidRPr="00706857" w:rsidRDefault="00706857" w:rsidP="00706857">
                  <w:pPr>
                    <w:spacing w:after="200"/>
                    <w:rPr>
                      <w:ins w:id="977" w:author="Gabriella Meltzer" w:date="2024-01-02T23:39:00Z"/>
                      <w:rFonts w:ascii="Arial" w:hAnsi="Arial" w:cs="Arial"/>
                      <w:sz w:val="20"/>
                      <w:szCs w:val="20"/>
                    </w:rPr>
                  </w:pPr>
                </w:p>
              </w:tc>
              <w:tc>
                <w:tcPr>
                  <w:tcW w:w="3420" w:type="dxa"/>
                  <w:tcBorders>
                    <w:left w:val="single" w:sz="2" w:space="0" w:color="auto"/>
                  </w:tcBorders>
                </w:tcPr>
                <w:p w14:paraId="407A70BC" w14:textId="77777777" w:rsidR="00706857" w:rsidRPr="00706857" w:rsidRDefault="00706857" w:rsidP="00706857">
                  <w:pPr>
                    <w:spacing w:after="200"/>
                    <w:rPr>
                      <w:ins w:id="978" w:author="Gabriella Meltzer" w:date="2024-01-02T23:39:00Z"/>
                      <w:rFonts w:ascii="Arial" w:hAnsi="Arial" w:cs="Arial"/>
                      <w:sz w:val="20"/>
                      <w:szCs w:val="20"/>
                    </w:rPr>
                  </w:pPr>
                  <w:ins w:id="979" w:author="Gabriella Meltzer" w:date="2024-01-02T23:39:00Z">
                    <w:r w:rsidRPr="00706857">
                      <w:rPr>
                        <w:rFonts w:ascii="Arial" w:hAnsi="Arial" w:cs="Arial"/>
                        <w:sz w:val="20"/>
                        <w:szCs w:val="20"/>
                      </w:rPr>
                      <w:t>Percent Free Lunch</w:t>
                    </w:r>
                  </w:ins>
                </w:p>
              </w:tc>
              <w:tc>
                <w:tcPr>
                  <w:tcW w:w="810" w:type="dxa"/>
                </w:tcPr>
                <w:p w14:paraId="3443A474" w14:textId="77777777" w:rsidR="00706857" w:rsidRPr="00706857" w:rsidRDefault="00706857" w:rsidP="00706857">
                  <w:pPr>
                    <w:spacing w:after="200"/>
                    <w:rPr>
                      <w:ins w:id="980" w:author="Gabriella Meltzer" w:date="2024-01-02T23:39:00Z"/>
                      <w:rFonts w:ascii="Arial" w:hAnsi="Arial" w:cs="Arial"/>
                      <w:sz w:val="20"/>
                      <w:szCs w:val="20"/>
                    </w:rPr>
                  </w:pPr>
                </w:p>
              </w:tc>
              <w:tc>
                <w:tcPr>
                  <w:tcW w:w="720" w:type="dxa"/>
                </w:tcPr>
                <w:p w14:paraId="2208CCE9" w14:textId="77777777" w:rsidR="00706857" w:rsidRPr="00706857" w:rsidRDefault="00706857" w:rsidP="00706857">
                  <w:pPr>
                    <w:spacing w:after="200"/>
                    <w:rPr>
                      <w:ins w:id="981" w:author="Gabriella Meltzer" w:date="2024-01-02T23:39:00Z"/>
                      <w:rFonts w:ascii="Arial" w:hAnsi="Arial" w:cs="Arial"/>
                      <w:sz w:val="20"/>
                      <w:szCs w:val="20"/>
                    </w:rPr>
                  </w:pPr>
                  <w:ins w:id="982" w:author="Gabriella Meltzer" w:date="2024-01-02T23:39:00Z">
                    <w:r w:rsidRPr="00706857">
                      <w:rPr>
                        <w:rFonts w:ascii="Arial" w:hAnsi="Arial" w:cs="Arial"/>
                        <w:sz w:val="20"/>
                        <w:szCs w:val="20"/>
                      </w:rPr>
                      <w:t>0.21</w:t>
                    </w:r>
                  </w:ins>
                </w:p>
              </w:tc>
              <w:tc>
                <w:tcPr>
                  <w:tcW w:w="720" w:type="dxa"/>
                </w:tcPr>
                <w:p w14:paraId="46A9C728" w14:textId="77777777" w:rsidR="00706857" w:rsidRPr="00706857" w:rsidRDefault="00706857" w:rsidP="00706857">
                  <w:pPr>
                    <w:spacing w:after="200"/>
                    <w:rPr>
                      <w:ins w:id="983" w:author="Gabriella Meltzer" w:date="2024-01-02T23:39:00Z"/>
                      <w:rFonts w:ascii="Arial" w:hAnsi="Arial" w:cs="Arial"/>
                      <w:sz w:val="20"/>
                      <w:szCs w:val="20"/>
                    </w:rPr>
                  </w:pPr>
                  <w:ins w:id="984" w:author="Gabriella Meltzer" w:date="2024-01-02T23:39:00Z">
                    <w:r w:rsidRPr="00706857">
                      <w:rPr>
                        <w:rFonts w:ascii="Arial" w:hAnsi="Arial" w:cs="Arial"/>
                        <w:sz w:val="20"/>
                        <w:szCs w:val="20"/>
                      </w:rPr>
                      <w:t>0.37</w:t>
                    </w:r>
                  </w:ins>
                </w:p>
              </w:tc>
              <w:tc>
                <w:tcPr>
                  <w:tcW w:w="720" w:type="dxa"/>
                </w:tcPr>
                <w:p w14:paraId="7A4A326D" w14:textId="77777777" w:rsidR="00706857" w:rsidRPr="00706857" w:rsidRDefault="00706857" w:rsidP="00706857">
                  <w:pPr>
                    <w:spacing w:after="200"/>
                    <w:rPr>
                      <w:ins w:id="985" w:author="Gabriella Meltzer" w:date="2024-01-02T23:39:00Z"/>
                      <w:rFonts w:ascii="Arial" w:hAnsi="Arial" w:cs="Arial"/>
                      <w:sz w:val="20"/>
                      <w:szCs w:val="20"/>
                    </w:rPr>
                  </w:pPr>
                  <w:ins w:id="986" w:author="Gabriella Meltzer" w:date="2024-01-02T23:39:00Z">
                    <w:r w:rsidRPr="00706857">
                      <w:rPr>
                        <w:rFonts w:ascii="Arial" w:hAnsi="Arial" w:cs="Arial"/>
                        <w:sz w:val="20"/>
                        <w:szCs w:val="20"/>
                      </w:rPr>
                      <w:t>0.45</w:t>
                    </w:r>
                  </w:ins>
                </w:p>
              </w:tc>
              <w:tc>
                <w:tcPr>
                  <w:tcW w:w="720" w:type="dxa"/>
                </w:tcPr>
                <w:p w14:paraId="0B7D8B31" w14:textId="77777777" w:rsidR="00706857" w:rsidRPr="00706857" w:rsidRDefault="00706857" w:rsidP="00706857">
                  <w:pPr>
                    <w:spacing w:after="200"/>
                    <w:rPr>
                      <w:ins w:id="987" w:author="Gabriella Meltzer" w:date="2024-01-02T23:39:00Z"/>
                      <w:rFonts w:ascii="Arial" w:hAnsi="Arial" w:cs="Arial"/>
                      <w:sz w:val="20"/>
                      <w:szCs w:val="20"/>
                    </w:rPr>
                  </w:pPr>
                  <w:ins w:id="988" w:author="Gabriella Meltzer" w:date="2024-01-02T23:39:00Z">
                    <w:r w:rsidRPr="00706857">
                      <w:rPr>
                        <w:rFonts w:ascii="Arial" w:hAnsi="Arial" w:cs="Arial"/>
                        <w:sz w:val="20"/>
                        <w:szCs w:val="20"/>
                      </w:rPr>
                      <w:t>0.55</w:t>
                    </w:r>
                  </w:ins>
                </w:p>
              </w:tc>
              <w:tc>
                <w:tcPr>
                  <w:tcW w:w="720" w:type="dxa"/>
                  <w:tcBorders>
                    <w:right w:val="single" w:sz="2" w:space="0" w:color="auto"/>
                  </w:tcBorders>
                </w:tcPr>
                <w:p w14:paraId="6A51998F" w14:textId="77777777" w:rsidR="00706857" w:rsidRPr="00706857" w:rsidRDefault="00706857" w:rsidP="00706857">
                  <w:pPr>
                    <w:spacing w:after="200"/>
                    <w:rPr>
                      <w:ins w:id="989" w:author="Gabriella Meltzer" w:date="2024-01-02T23:39:00Z"/>
                      <w:rFonts w:ascii="Arial" w:hAnsi="Arial" w:cs="Arial"/>
                      <w:sz w:val="20"/>
                      <w:szCs w:val="20"/>
                    </w:rPr>
                  </w:pPr>
                  <w:ins w:id="990" w:author="Gabriella Meltzer" w:date="2024-01-02T23:39:00Z">
                    <w:r w:rsidRPr="00706857">
                      <w:rPr>
                        <w:rFonts w:ascii="Arial" w:hAnsi="Arial" w:cs="Arial"/>
                        <w:sz w:val="20"/>
                        <w:szCs w:val="20"/>
                      </w:rPr>
                      <w:t>0.72</w:t>
                    </w:r>
                  </w:ins>
                </w:p>
              </w:tc>
              <w:tc>
                <w:tcPr>
                  <w:tcW w:w="720" w:type="dxa"/>
                  <w:tcBorders>
                    <w:left w:val="single" w:sz="2" w:space="0" w:color="auto"/>
                  </w:tcBorders>
                </w:tcPr>
                <w:p w14:paraId="577CFD15" w14:textId="77777777" w:rsidR="00706857" w:rsidRPr="00706857" w:rsidRDefault="00706857" w:rsidP="00706857">
                  <w:pPr>
                    <w:spacing w:after="200"/>
                    <w:rPr>
                      <w:ins w:id="991" w:author="Gabriella Meltzer" w:date="2024-01-02T23:39:00Z"/>
                      <w:rFonts w:ascii="Arial" w:hAnsi="Arial" w:cs="Arial"/>
                      <w:sz w:val="20"/>
                      <w:szCs w:val="20"/>
                    </w:rPr>
                  </w:pPr>
                  <w:ins w:id="992" w:author="Gabriella Meltzer" w:date="2024-01-02T23:39:00Z">
                    <w:r w:rsidRPr="00706857">
                      <w:rPr>
                        <w:rFonts w:ascii="Arial" w:hAnsi="Arial" w:cs="Arial"/>
                        <w:sz w:val="20"/>
                        <w:szCs w:val="20"/>
                      </w:rPr>
                      <w:t>0.26</w:t>
                    </w:r>
                  </w:ins>
                </w:p>
              </w:tc>
              <w:tc>
                <w:tcPr>
                  <w:tcW w:w="720" w:type="dxa"/>
                </w:tcPr>
                <w:p w14:paraId="7105EB50" w14:textId="77777777" w:rsidR="00706857" w:rsidRPr="00706857" w:rsidRDefault="00706857" w:rsidP="00706857">
                  <w:pPr>
                    <w:spacing w:after="200"/>
                    <w:rPr>
                      <w:ins w:id="993" w:author="Gabriella Meltzer" w:date="2024-01-02T23:39:00Z"/>
                      <w:rFonts w:ascii="Arial" w:hAnsi="Arial" w:cs="Arial"/>
                      <w:sz w:val="20"/>
                      <w:szCs w:val="20"/>
                    </w:rPr>
                  </w:pPr>
                  <w:ins w:id="994" w:author="Gabriella Meltzer" w:date="2024-01-02T23:39:00Z">
                    <w:r w:rsidRPr="00706857">
                      <w:rPr>
                        <w:rFonts w:ascii="Arial" w:hAnsi="Arial" w:cs="Arial"/>
                        <w:sz w:val="20"/>
                        <w:szCs w:val="20"/>
                      </w:rPr>
                      <w:t>0.46</w:t>
                    </w:r>
                  </w:ins>
                </w:p>
              </w:tc>
              <w:tc>
                <w:tcPr>
                  <w:tcW w:w="720" w:type="dxa"/>
                </w:tcPr>
                <w:p w14:paraId="0B21505B" w14:textId="77777777" w:rsidR="00706857" w:rsidRPr="00706857" w:rsidRDefault="00706857" w:rsidP="00706857">
                  <w:pPr>
                    <w:spacing w:after="200"/>
                    <w:rPr>
                      <w:ins w:id="995" w:author="Gabriella Meltzer" w:date="2024-01-02T23:39:00Z"/>
                      <w:rFonts w:ascii="Arial" w:hAnsi="Arial" w:cs="Arial"/>
                      <w:sz w:val="20"/>
                      <w:szCs w:val="20"/>
                    </w:rPr>
                  </w:pPr>
                  <w:ins w:id="996" w:author="Gabriella Meltzer" w:date="2024-01-02T23:39:00Z">
                    <w:r w:rsidRPr="00706857">
                      <w:rPr>
                        <w:rFonts w:ascii="Arial" w:hAnsi="Arial" w:cs="Arial"/>
                        <w:sz w:val="20"/>
                        <w:szCs w:val="20"/>
                      </w:rPr>
                      <w:t>0.55</w:t>
                    </w:r>
                  </w:ins>
                </w:p>
              </w:tc>
              <w:tc>
                <w:tcPr>
                  <w:tcW w:w="720" w:type="dxa"/>
                </w:tcPr>
                <w:p w14:paraId="181462F1" w14:textId="77777777" w:rsidR="00706857" w:rsidRPr="00706857" w:rsidRDefault="00706857" w:rsidP="00706857">
                  <w:pPr>
                    <w:spacing w:after="200"/>
                    <w:rPr>
                      <w:ins w:id="997" w:author="Gabriella Meltzer" w:date="2024-01-02T23:39:00Z"/>
                      <w:rFonts w:ascii="Arial" w:hAnsi="Arial" w:cs="Arial"/>
                      <w:sz w:val="20"/>
                      <w:szCs w:val="20"/>
                    </w:rPr>
                  </w:pPr>
                  <w:ins w:id="998" w:author="Gabriella Meltzer" w:date="2024-01-02T23:39:00Z">
                    <w:r w:rsidRPr="00706857">
                      <w:rPr>
                        <w:rFonts w:ascii="Arial" w:hAnsi="Arial" w:cs="Arial"/>
                        <w:sz w:val="20"/>
                        <w:szCs w:val="20"/>
                      </w:rPr>
                      <w:t>0.68</w:t>
                    </w:r>
                  </w:ins>
                </w:p>
              </w:tc>
              <w:tc>
                <w:tcPr>
                  <w:tcW w:w="720" w:type="dxa"/>
                  <w:tcBorders>
                    <w:right w:val="single" w:sz="2" w:space="0" w:color="auto"/>
                  </w:tcBorders>
                </w:tcPr>
                <w:p w14:paraId="61246DA6" w14:textId="77777777" w:rsidR="00706857" w:rsidRPr="00706857" w:rsidRDefault="00706857" w:rsidP="00706857">
                  <w:pPr>
                    <w:spacing w:after="200"/>
                    <w:rPr>
                      <w:ins w:id="999" w:author="Gabriella Meltzer" w:date="2024-01-02T23:39:00Z"/>
                      <w:rFonts w:ascii="Arial" w:hAnsi="Arial" w:cs="Arial"/>
                      <w:sz w:val="20"/>
                      <w:szCs w:val="20"/>
                    </w:rPr>
                  </w:pPr>
                  <w:ins w:id="1000" w:author="Gabriella Meltzer" w:date="2024-01-02T23:39:00Z">
                    <w:r w:rsidRPr="00706857">
                      <w:rPr>
                        <w:rFonts w:ascii="Arial" w:hAnsi="Arial" w:cs="Arial"/>
                        <w:sz w:val="20"/>
                        <w:szCs w:val="20"/>
                      </w:rPr>
                      <w:t>0.97</w:t>
                    </w:r>
                  </w:ins>
                </w:p>
              </w:tc>
            </w:tr>
            <w:tr w:rsidR="00706857" w:rsidRPr="00706857" w14:paraId="095CB91F" w14:textId="77777777" w:rsidTr="00786FE5">
              <w:trPr>
                <w:ins w:id="1001" w:author="Gabriella Meltzer" w:date="2024-01-02T23:39:00Z"/>
              </w:trPr>
              <w:tc>
                <w:tcPr>
                  <w:tcW w:w="3420" w:type="dxa"/>
                  <w:vMerge/>
                  <w:tcBorders>
                    <w:left w:val="single" w:sz="2" w:space="0" w:color="auto"/>
                    <w:bottom w:val="single" w:sz="4" w:space="0" w:color="auto"/>
                  </w:tcBorders>
                </w:tcPr>
                <w:p w14:paraId="0F4A3A8C" w14:textId="77777777" w:rsidR="00706857" w:rsidRPr="00706857" w:rsidRDefault="00706857" w:rsidP="00706857">
                  <w:pPr>
                    <w:spacing w:after="200"/>
                    <w:rPr>
                      <w:ins w:id="1002" w:author="Gabriella Meltzer" w:date="2024-01-02T23:39:00Z"/>
                      <w:rFonts w:ascii="Arial" w:hAnsi="Arial" w:cs="Arial"/>
                      <w:sz w:val="20"/>
                      <w:szCs w:val="20"/>
                    </w:rPr>
                  </w:pPr>
                </w:p>
              </w:tc>
              <w:tc>
                <w:tcPr>
                  <w:tcW w:w="3420" w:type="dxa"/>
                  <w:tcBorders>
                    <w:left w:val="single" w:sz="2" w:space="0" w:color="auto"/>
                    <w:bottom w:val="single" w:sz="4" w:space="0" w:color="auto"/>
                  </w:tcBorders>
                </w:tcPr>
                <w:p w14:paraId="2DB4C1D6" w14:textId="77777777" w:rsidR="00706857" w:rsidRPr="00706857" w:rsidRDefault="00706857" w:rsidP="00706857">
                  <w:pPr>
                    <w:spacing w:after="200"/>
                    <w:rPr>
                      <w:ins w:id="1003" w:author="Gabriella Meltzer" w:date="2024-01-02T23:39:00Z"/>
                      <w:rFonts w:ascii="Arial" w:hAnsi="Arial" w:cs="Arial"/>
                      <w:sz w:val="20"/>
                      <w:szCs w:val="20"/>
                    </w:rPr>
                  </w:pPr>
                  <w:ins w:id="1004" w:author="Gabriella Meltzer" w:date="2024-01-02T23:39:00Z">
                    <w:r w:rsidRPr="00706857">
                      <w:rPr>
                        <w:rFonts w:ascii="Arial" w:hAnsi="Arial" w:cs="Arial"/>
                        <w:sz w:val="20"/>
                        <w:szCs w:val="20"/>
                      </w:rPr>
                      <w:t>Percent Economically Disadvantaged</w:t>
                    </w:r>
                  </w:ins>
                </w:p>
              </w:tc>
              <w:tc>
                <w:tcPr>
                  <w:tcW w:w="810" w:type="dxa"/>
                  <w:tcBorders>
                    <w:bottom w:val="single" w:sz="4" w:space="0" w:color="auto"/>
                  </w:tcBorders>
                </w:tcPr>
                <w:p w14:paraId="0A7CF255" w14:textId="77777777" w:rsidR="00706857" w:rsidRPr="00706857" w:rsidRDefault="00706857" w:rsidP="00706857">
                  <w:pPr>
                    <w:spacing w:after="200"/>
                    <w:rPr>
                      <w:ins w:id="1005" w:author="Gabriella Meltzer" w:date="2024-01-02T23:39:00Z"/>
                      <w:rFonts w:ascii="Arial" w:hAnsi="Arial" w:cs="Arial"/>
                      <w:sz w:val="20"/>
                      <w:szCs w:val="20"/>
                    </w:rPr>
                  </w:pPr>
                </w:p>
              </w:tc>
              <w:tc>
                <w:tcPr>
                  <w:tcW w:w="720" w:type="dxa"/>
                  <w:tcBorders>
                    <w:bottom w:val="single" w:sz="4" w:space="0" w:color="auto"/>
                  </w:tcBorders>
                </w:tcPr>
                <w:p w14:paraId="76695435" w14:textId="77777777" w:rsidR="00706857" w:rsidRPr="00706857" w:rsidRDefault="00706857" w:rsidP="00706857">
                  <w:pPr>
                    <w:spacing w:after="200"/>
                    <w:rPr>
                      <w:ins w:id="1006" w:author="Gabriella Meltzer" w:date="2024-01-02T23:39:00Z"/>
                      <w:rFonts w:ascii="Arial" w:hAnsi="Arial" w:cs="Arial"/>
                      <w:sz w:val="20"/>
                      <w:szCs w:val="20"/>
                    </w:rPr>
                  </w:pPr>
                  <w:ins w:id="1007" w:author="Gabriella Meltzer" w:date="2024-01-02T23:39:00Z">
                    <w:r w:rsidRPr="00706857">
                      <w:rPr>
                        <w:rFonts w:ascii="Arial" w:hAnsi="Arial" w:cs="Arial"/>
                        <w:sz w:val="20"/>
                        <w:szCs w:val="20"/>
                      </w:rPr>
                      <w:t>0.30</w:t>
                    </w:r>
                  </w:ins>
                </w:p>
              </w:tc>
              <w:tc>
                <w:tcPr>
                  <w:tcW w:w="720" w:type="dxa"/>
                  <w:tcBorders>
                    <w:bottom w:val="single" w:sz="4" w:space="0" w:color="auto"/>
                  </w:tcBorders>
                </w:tcPr>
                <w:p w14:paraId="41D07156" w14:textId="77777777" w:rsidR="00706857" w:rsidRPr="00706857" w:rsidRDefault="00706857" w:rsidP="00706857">
                  <w:pPr>
                    <w:spacing w:after="200"/>
                    <w:rPr>
                      <w:ins w:id="1008" w:author="Gabriella Meltzer" w:date="2024-01-02T23:39:00Z"/>
                      <w:rFonts w:ascii="Arial" w:hAnsi="Arial" w:cs="Arial"/>
                      <w:sz w:val="20"/>
                      <w:szCs w:val="20"/>
                    </w:rPr>
                  </w:pPr>
                  <w:ins w:id="1009" w:author="Gabriella Meltzer" w:date="2024-01-02T23:39:00Z">
                    <w:r w:rsidRPr="00706857">
                      <w:rPr>
                        <w:rFonts w:ascii="Arial" w:hAnsi="Arial" w:cs="Arial"/>
                        <w:sz w:val="20"/>
                        <w:szCs w:val="20"/>
                      </w:rPr>
                      <w:t>0.48</w:t>
                    </w:r>
                  </w:ins>
                </w:p>
              </w:tc>
              <w:tc>
                <w:tcPr>
                  <w:tcW w:w="720" w:type="dxa"/>
                  <w:tcBorders>
                    <w:bottom w:val="single" w:sz="4" w:space="0" w:color="auto"/>
                  </w:tcBorders>
                </w:tcPr>
                <w:p w14:paraId="7498C249" w14:textId="77777777" w:rsidR="00706857" w:rsidRPr="00706857" w:rsidRDefault="00706857" w:rsidP="00706857">
                  <w:pPr>
                    <w:spacing w:after="200"/>
                    <w:rPr>
                      <w:ins w:id="1010" w:author="Gabriella Meltzer" w:date="2024-01-02T23:39:00Z"/>
                      <w:rFonts w:ascii="Arial" w:hAnsi="Arial" w:cs="Arial"/>
                      <w:sz w:val="20"/>
                      <w:szCs w:val="20"/>
                    </w:rPr>
                  </w:pPr>
                  <w:ins w:id="1011" w:author="Gabriella Meltzer" w:date="2024-01-02T23:39:00Z">
                    <w:r w:rsidRPr="00706857">
                      <w:rPr>
                        <w:rFonts w:ascii="Arial" w:hAnsi="Arial" w:cs="Arial"/>
                        <w:sz w:val="20"/>
                        <w:szCs w:val="20"/>
                      </w:rPr>
                      <w:t>0.57</w:t>
                    </w:r>
                  </w:ins>
                </w:p>
              </w:tc>
              <w:tc>
                <w:tcPr>
                  <w:tcW w:w="720" w:type="dxa"/>
                  <w:tcBorders>
                    <w:bottom w:val="single" w:sz="4" w:space="0" w:color="auto"/>
                  </w:tcBorders>
                </w:tcPr>
                <w:p w14:paraId="236266C1" w14:textId="77777777" w:rsidR="00706857" w:rsidRPr="00706857" w:rsidRDefault="00706857" w:rsidP="00706857">
                  <w:pPr>
                    <w:spacing w:after="200"/>
                    <w:rPr>
                      <w:ins w:id="1012" w:author="Gabriella Meltzer" w:date="2024-01-02T23:39:00Z"/>
                      <w:rFonts w:ascii="Arial" w:hAnsi="Arial" w:cs="Arial"/>
                      <w:sz w:val="20"/>
                      <w:szCs w:val="20"/>
                    </w:rPr>
                  </w:pPr>
                  <w:ins w:id="1013" w:author="Gabriella Meltzer" w:date="2024-01-02T23:39:00Z">
                    <w:r w:rsidRPr="00706857">
                      <w:rPr>
                        <w:rFonts w:ascii="Arial" w:hAnsi="Arial" w:cs="Arial"/>
                        <w:sz w:val="20"/>
                        <w:szCs w:val="20"/>
                      </w:rPr>
                      <w:t>0.67</w:t>
                    </w:r>
                  </w:ins>
                </w:p>
              </w:tc>
              <w:tc>
                <w:tcPr>
                  <w:tcW w:w="720" w:type="dxa"/>
                  <w:tcBorders>
                    <w:bottom w:val="single" w:sz="4" w:space="0" w:color="auto"/>
                    <w:right w:val="single" w:sz="2" w:space="0" w:color="auto"/>
                  </w:tcBorders>
                </w:tcPr>
                <w:p w14:paraId="110CB3E3" w14:textId="77777777" w:rsidR="00706857" w:rsidRPr="00706857" w:rsidRDefault="00706857" w:rsidP="00706857">
                  <w:pPr>
                    <w:spacing w:after="200"/>
                    <w:rPr>
                      <w:ins w:id="1014" w:author="Gabriella Meltzer" w:date="2024-01-02T23:39:00Z"/>
                      <w:rFonts w:ascii="Arial" w:hAnsi="Arial" w:cs="Arial"/>
                      <w:sz w:val="20"/>
                      <w:szCs w:val="20"/>
                    </w:rPr>
                  </w:pPr>
                  <w:ins w:id="1015" w:author="Gabriella Meltzer" w:date="2024-01-02T23:39:00Z">
                    <w:r w:rsidRPr="00706857">
                      <w:rPr>
                        <w:rFonts w:ascii="Arial" w:hAnsi="Arial" w:cs="Arial"/>
                        <w:sz w:val="20"/>
                        <w:szCs w:val="20"/>
                      </w:rPr>
                      <w:t>0.84</w:t>
                    </w:r>
                  </w:ins>
                </w:p>
              </w:tc>
              <w:tc>
                <w:tcPr>
                  <w:tcW w:w="720" w:type="dxa"/>
                  <w:tcBorders>
                    <w:left w:val="single" w:sz="2" w:space="0" w:color="auto"/>
                    <w:bottom w:val="single" w:sz="4" w:space="0" w:color="auto"/>
                  </w:tcBorders>
                </w:tcPr>
                <w:p w14:paraId="2F5DC0AA" w14:textId="77777777" w:rsidR="00706857" w:rsidRPr="00706857" w:rsidRDefault="00706857" w:rsidP="00706857">
                  <w:pPr>
                    <w:spacing w:after="200"/>
                    <w:rPr>
                      <w:ins w:id="1016" w:author="Gabriella Meltzer" w:date="2024-01-02T23:39:00Z"/>
                      <w:rFonts w:ascii="Arial" w:hAnsi="Arial" w:cs="Arial"/>
                      <w:sz w:val="20"/>
                      <w:szCs w:val="20"/>
                    </w:rPr>
                  </w:pPr>
                  <w:ins w:id="1017" w:author="Gabriella Meltzer" w:date="2024-01-02T23:39:00Z">
                    <w:r w:rsidRPr="00706857">
                      <w:rPr>
                        <w:rFonts w:ascii="Arial" w:hAnsi="Arial" w:cs="Arial"/>
                        <w:sz w:val="20"/>
                        <w:szCs w:val="20"/>
                      </w:rPr>
                      <w:t>0.34</w:t>
                    </w:r>
                  </w:ins>
                </w:p>
              </w:tc>
              <w:tc>
                <w:tcPr>
                  <w:tcW w:w="720" w:type="dxa"/>
                  <w:tcBorders>
                    <w:bottom w:val="single" w:sz="4" w:space="0" w:color="auto"/>
                  </w:tcBorders>
                </w:tcPr>
                <w:p w14:paraId="3AB51240" w14:textId="77777777" w:rsidR="00706857" w:rsidRPr="00706857" w:rsidRDefault="00706857" w:rsidP="00706857">
                  <w:pPr>
                    <w:spacing w:after="200"/>
                    <w:rPr>
                      <w:ins w:id="1018" w:author="Gabriella Meltzer" w:date="2024-01-02T23:39:00Z"/>
                      <w:rFonts w:ascii="Arial" w:hAnsi="Arial" w:cs="Arial"/>
                      <w:sz w:val="20"/>
                      <w:szCs w:val="20"/>
                    </w:rPr>
                  </w:pPr>
                  <w:ins w:id="1019" w:author="Gabriella Meltzer" w:date="2024-01-02T23:39:00Z">
                    <w:r w:rsidRPr="00706857">
                      <w:rPr>
                        <w:rFonts w:ascii="Arial" w:hAnsi="Arial" w:cs="Arial"/>
                        <w:sz w:val="20"/>
                        <w:szCs w:val="20"/>
                      </w:rPr>
                      <w:t>0.52</w:t>
                    </w:r>
                  </w:ins>
                </w:p>
              </w:tc>
              <w:tc>
                <w:tcPr>
                  <w:tcW w:w="720" w:type="dxa"/>
                  <w:tcBorders>
                    <w:bottom w:val="single" w:sz="4" w:space="0" w:color="auto"/>
                  </w:tcBorders>
                </w:tcPr>
                <w:p w14:paraId="4F89E895" w14:textId="77777777" w:rsidR="00706857" w:rsidRPr="00706857" w:rsidRDefault="00706857" w:rsidP="00706857">
                  <w:pPr>
                    <w:spacing w:after="200"/>
                    <w:rPr>
                      <w:ins w:id="1020" w:author="Gabriella Meltzer" w:date="2024-01-02T23:39:00Z"/>
                      <w:rFonts w:ascii="Arial" w:hAnsi="Arial" w:cs="Arial"/>
                      <w:sz w:val="20"/>
                      <w:szCs w:val="20"/>
                    </w:rPr>
                  </w:pPr>
                  <w:ins w:id="1021" w:author="Gabriella Meltzer" w:date="2024-01-02T23:39:00Z">
                    <w:r w:rsidRPr="00706857">
                      <w:rPr>
                        <w:rFonts w:ascii="Arial" w:hAnsi="Arial" w:cs="Arial"/>
                        <w:sz w:val="20"/>
                        <w:szCs w:val="20"/>
                      </w:rPr>
                      <w:t>0.61</w:t>
                    </w:r>
                  </w:ins>
                </w:p>
              </w:tc>
              <w:tc>
                <w:tcPr>
                  <w:tcW w:w="720" w:type="dxa"/>
                  <w:tcBorders>
                    <w:bottom w:val="single" w:sz="4" w:space="0" w:color="auto"/>
                  </w:tcBorders>
                </w:tcPr>
                <w:p w14:paraId="78AC72F8" w14:textId="77777777" w:rsidR="00706857" w:rsidRPr="00706857" w:rsidRDefault="00706857" w:rsidP="00706857">
                  <w:pPr>
                    <w:spacing w:after="200"/>
                    <w:rPr>
                      <w:ins w:id="1022" w:author="Gabriella Meltzer" w:date="2024-01-02T23:39:00Z"/>
                      <w:rFonts w:ascii="Arial" w:hAnsi="Arial" w:cs="Arial"/>
                      <w:sz w:val="20"/>
                      <w:szCs w:val="20"/>
                    </w:rPr>
                  </w:pPr>
                  <w:ins w:id="1023" w:author="Gabriella Meltzer" w:date="2024-01-02T23:39:00Z">
                    <w:r w:rsidRPr="00706857">
                      <w:rPr>
                        <w:rFonts w:ascii="Arial" w:hAnsi="Arial" w:cs="Arial"/>
                        <w:sz w:val="20"/>
                        <w:szCs w:val="20"/>
                      </w:rPr>
                      <w:t>0.72</w:t>
                    </w:r>
                  </w:ins>
                </w:p>
              </w:tc>
              <w:tc>
                <w:tcPr>
                  <w:tcW w:w="720" w:type="dxa"/>
                  <w:tcBorders>
                    <w:bottom w:val="single" w:sz="4" w:space="0" w:color="auto"/>
                    <w:right w:val="single" w:sz="2" w:space="0" w:color="auto"/>
                  </w:tcBorders>
                </w:tcPr>
                <w:p w14:paraId="0AC381F1" w14:textId="77777777" w:rsidR="00706857" w:rsidRPr="00706857" w:rsidRDefault="00706857" w:rsidP="00706857">
                  <w:pPr>
                    <w:spacing w:after="200"/>
                    <w:rPr>
                      <w:ins w:id="1024" w:author="Gabriella Meltzer" w:date="2024-01-02T23:39:00Z"/>
                      <w:rFonts w:ascii="Arial" w:hAnsi="Arial" w:cs="Arial"/>
                      <w:sz w:val="20"/>
                      <w:szCs w:val="20"/>
                    </w:rPr>
                  </w:pPr>
                  <w:ins w:id="1025" w:author="Gabriella Meltzer" w:date="2024-01-02T23:39:00Z">
                    <w:r w:rsidRPr="00706857">
                      <w:rPr>
                        <w:rFonts w:ascii="Arial" w:hAnsi="Arial" w:cs="Arial"/>
                        <w:sz w:val="20"/>
                        <w:szCs w:val="20"/>
                      </w:rPr>
                      <w:t>0.86</w:t>
                    </w:r>
                  </w:ins>
                </w:p>
              </w:tc>
            </w:tr>
            <w:tr w:rsidR="00706857" w:rsidRPr="00706857" w14:paraId="2731F274" w14:textId="77777777" w:rsidTr="00786FE5">
              <w:trPr>
                <w:ins w:id="1026" w:author="Gabriella Meltzer" w:date="2024-01-02T23:39:00Z"/>
              </w:trPr>
              <w:tc>
                <w:tcPr>
                  <w:tcW w:w="3420" w:type="dxa"/>
                  <w:vMerge w:val="restart"/>
                  <w:tcBorders>
                    <w:top w:val="single" w:sz="4" w:space="0" w:color="auto"/>
                    <w:left w:val="single" w:sz="2" w:space="0" w:color="auto"/>
                  </w:tcBorders>
                  <w:vAlign w:val="center"/>
                </w:tcPr>
                <w:p w14:paraId="45368113" w14:textId="77777777" w:rsidR="00706857" w:rsidRPr="00706857" w:rsidRDefault="00706857" w:rsidP="00706857">
                  <w:pPr>
                    <w:spacing w:after="200"/>
                    <w:rPr>
                      <w:ins w:id="1027" w:author="Gabriella Meltzer" w:date="2024-01-02T23:39:00Z"/>
                      <w:rFonts w:ascii="Arial" w:hAnsi="Arial" w:cs="Arial"/>
                      <w:sz w:val="20"/>
                      <w:szCs w:val="20"/>
                    </w:rPr>
                  </w:pPr>
                  <w:ins w:id="1028" w:author="Gabriella Meltzer" w:date="2024-01-02T23:39:00Z">
                    <w:r w:rsidRPr="00706857">
                      <w:rPr>
                        <w:rFonts w:ascii="Arial" w:hAnsi="Arial" w:cs="Arial"/>
                        <w:sz w:val="20"/>
                        <w:szCs w:val="20"/>
                      </w:rPr>
                      <w:t>County level variables</w:t>
                    </w:r>
                  </w:ins>
                </w:p>
              </w:tc>
              <w:tc>
                <w:tcPr>
                  <w:tcW w:w="3420" w:type="dxa"/>
                  <w:tcBorders>
                    <w:top w:val="single" w:sz="4" w:space="0" w:color="auto"/>
                    <w:left w:val="single" w:sz="2" w:space="0" w:color="auto"/>
                  </w:tcBorders>
                </w:tcPr>
                <w:p w14:paraId="57029330" w14:textId="77777777" w:rsidR="00706857" w:rsidRPr="00706857" w:rsidRDefault="00706857" w:rsidP="00706857">
                  <w:pPr>
                    <w:spacing w:after="200"/>
                    <w:rPr>
                      <w:ins w:id="1029" w:author="Gabriella Meltzer" w:date="2024-01-02T23:39:00Z"/>
                      <w:rFonts w:ascii="Arial" w:hAnsi="Arial" w:cs="Arial"/>
                      <w:sz w:val="20"/>
                      <w:szCs w:val="20"/>
                    </w:rPr>
                  </w:pPr>
                  <w:ins w:id="1030" w:author="Gabriella Meltzer" w:date="2024-01-02T23:39:00Z">
                    <w:r w:rsidRPr="00706857">
                      <w:rPr>
                        <w:rFonts w:ascii="Arial" w:hAnsi="Arial" w:cs="Arial"/>
                        <w:sz w:val="20"/>
                        <w:szCs w:val="20"/>
                      </w:rPr>
                      <w:t>Percent English Language Learners</w:t>
                    </w:r>
                  </w:ins>
                </w:p>
              </w:tc>
              <w:tc>
                <w:tcPr>
                  <w:tcW w:w="810" w:type="dxa"/>
                  <w:tcBorders>
                    <w:top w:val="single" w:sz="4" w:space="0" w:color="auto"/>
                  </w:tcBorders>
                </w:tcPr>
                <w:p w14:paraId="18D577C0" w14:textId="77777777" w:rsidR="00706857" w:rsidRPr="00706857" w:rsidRDefault="00706857" w:rsidP="00706857">
                  <w:pPr>
                    <w:spacing w:after="200"/>
                    <w:rPr>
                      <w:ins w:id="1031" w:author="Gabriella Meltzer" w:date="2024-01-02T23:39:00Z"/>
                      <w:rFonts w:ascii="Arial" w:hAnsi="Arial" w:cs="Arial"/>
                      <w:sz w:val="20"/>
                      <w:szCs w:val="20"/>
                    </w:rPr>
                  </w:pPr>
                </w:p>
              </w:tc>
              <w:tc>
                <w:tcPr>
                  <w:tcW w:w="720" w:type="dxa"/>
                  <w:tcBorders>
                    <w:top w:val="single" w:sz="4" w:space="0" w:color="auto"/>
                  </w:tcBorders>
                </w:tcPr>
                <w:p w14:paraId="505FB606" w14:textId="77777777" w:rsidR="00706857" w:rsidRPr="00706857" w:rsidRDefault="00706857" w:rsidP="00706857">
                  <w:pPr>
                    <w:spacing w:after="200"/>
                    <w:rPr>
                      <w:ins w:id="1032" w:author="Gabriella Meltzer" w:date="2024-01-02T23:39:00Z"/>
                      <w:rFonts w:ascii="Arial" w:hAnsi="Arial" w:cs="Arial"/>
                      <w:sz w:val="20"/>
                      <w:szCs w:val="20"/>
                    </w:rPr>
                  </w:pPr>
                  <w:ins w:id="1033" w:author="Gabriella Meltzer" w:date="2024-01-02T23:39:00Z">
                    <w:r w:rsidRPr="00706857">
                      <w:rPr>
                        <w:rFonts w:ascii="Arial" w:hAnsi="Arial" w:cs="Arial"/>
                        <w:sz w:val="20"/>
                        <w:szCs w:val="20"/>
                      </w:rPr>
                      <w:t>0.00</w:t>
                    </w:r>
                  </w:ins>
                </w:p>
              </w:tc>
              <w:tc>
                <w:tcPr>
                  <w:tcW w:w="720" w:type="dxa"/>
                  <w:tcBorders>
                    <w:top w:val="single" w:sz="4" w:space="0" w:color="auto"/>
                  </w:tcBorders>
                </w:tcPr>
                <w:p w14:paraId="02D6E3A4" w14:textId="77777777" w:rsidR="00706857" w:rsidRPr="00706857" w:rsidRDefault="00706857" w:rsidP="00706857">
                  <w:pPr>
                    <w:spacing w:after="200"/>
                    <w:rPr>
                      <w:ins w:id="1034" w:author="Gabriella Meltzer" w:date="2024-01-02T23:39:00Z"/>
                      <w:rFonts w:ascii="Arial" w:hAnsi="Arial" w:cs="Arial"/>
                      <w:sz w:val="20"/>
                      <w:szCs w:val="20"/>
                    </w:rPr>
                  </w:pPr>
                  <w:ins w:id="1035" w:author="Gabriella Meltzer" w:date="2024-01-02T23:39:00Z">
                    <w:r w:rsidRPr="00706857">
                      <w:rPr>
                        <w:rFonts w:ascii="Arial" w:hAnsi="Arial" w:cs="Arial"/>
                        <w:sz w:val="20"/>
                        <w:szCs w:val="20"/>
                      </w:rPr>
                      <w:t>0.01</w:t>
                    </w:r>
                  </w:ins>
                </w:p>
              </w:tc>
              <w:tc>
                <w:tcPr>
                  <w:tcW w:w="720" w:type="dxa"/>
                  <w:tcBorders>
                    <w:top w:val="single" w:sz="4" w:space="0" w:color="auto"/>
                  </w:tcBorders>
                </w:tcPr>
                <w:p w14:paraId="08E7CDCB" w14:textId="77777777" w:rsidR="00706857" w:rsidRPr="00706857" w:rsidRDefault="00706857" w:rsidP="00706857">
                  <w:pPr>
                    <w:spacing w:after="200"/>
                    <w:rPr>
                      <w:ins w:id="1036" w:author="Gabriella Meltzer" w:date="2024-01-02T23:39:00Z"/>
                      <w:rFonts w:ascii="Arial" w:hAnsi="Arial" w:cs="Arial"/>
                      <w:sz w:val="20"/>
                      <w:szCs w:val="20"/>
                    </w:rPr>
                  </w:pPr>
                  <w:ins w:id="1037" w:author="Gabriella Meltzer" w:date="2024-01-02T23:39:00Z">
                    <w:r w:rsidRPr="00706857">
                      <w:rPr>
                        <w:rFonts w:ascii="Arial" w:hAnsi="Arial" w:cs="Arial"/>
                        <w:sz w:val="20"/>
                        <w:szCs w:val="20"/>
                      </w:rPr>
                      <w:t>0.04</w:t>
                    </w:r>
                  </w:ins>
                </w:p>
              </w:tc>
              <w:tc>
                <w:tcPr>
                  <w:tcW w:w="720" w:type="dxa"/>
                  <w:tcBorders>
                    <w:top w:val="single" w:sz="4" w:space="0" w:color="auto"/>
                  </w:tcBorders>
                </w:tcPr>
                <w:p w14:paraId="3FCE959A" w14:textId="77777777" w:rsidR="00706857" w:rsidRPr="00706857" w:rsidRDefault="00706857" w:rsidP="00706857">
                  <w:pPr>
                    <w:spacing w:after="200"/>
                    <w:rPr>
                      <w:ins w:id="1038" w:author="Gabriella Meltzer" w:date="2024-01-02T23:39:00Z"/>
                      <w:rFonts w:ascii="Arial" w:hAnsi="Arial" w:cs="Arial"/>
                      <w:sz w:val="20"/>
                      <w:szCs w:val="20"/>
                    </w:rPr>
                  </w:pPr>
                  <w:ins w:id="1039" w:author="Gabriella Meltzer" w:date="2024-01-02T23:39:00Z">
                    <w:r w:rsidRPr="00706857">
                      <w:rPr>
                        <w:rFonts w:ascii="Arial" w:hAnsi="Arial" w:cs="Arial"/>
                        <w:sz w:val="20"/>
                        <w:szCs w:val="20"/>
                      </w:rPr>
                      <w:t>0.08</w:t>
                    </w:r>
                  </w:ins>
                </w:p>
              </w:tc>
              <w:tc>
                <w:tcPr>
                  <w:tcW w:w="720" w:type="dxa"/>
                  <w:tcBorders>
                    <w:top w:val="single" w:sz="4" w:space="0" w:color="auto"/>
                    <w:right w:val="single" w:sz="2" w:space="0" w:color="auto"/>
                  </w:tcBorders>
                </w:tcPr>
                <w:p w14:paraId="734E0FE5" w14:textId="77777777" w:rsidR="00706857" w:rsidRPr="00706857" w:rsidRDefault="00706857" w:rsidP="00706857">
                  <w:pPr>
                    <w:spacing w:after="200"/>
                    <w:rPr>
                      <w:ins w:id="1040" w:author="Gabriella Meltzer" w:date="2024-01-02T23:39:00Z"/>
                      <w:rFonts w:ascii="Arial" w:hAnsi="Arial" w:cs="Arial"/>
                      <w:sz w:val="20"/>
                      <w:szCs w:val="20"/>
                    </w:rPr>
                  </w:pPr>
                  <w:ins w:id="1041" w:author="Gabriella Meltzer" w:date="2024-01-02T23:39:00Z">
                    <w:r w:rsidRPr="00706857">
                      <w:rPr>
                        <w:rFonts w:ascii="Arial" w:hAnsi="Arial" w:cs="Arial"/>
                        <w:sz w:val="20"/>
                        <w:szCs w:val="20"/>
                      </w:rPr>
                      <w:t>0.17</w:t>
                    </w:r>
                  </w:ins>
                </w:p>
              </w:tc>
              <w:tc>
                <w:tcPr>
                  <w:tcW w:w="720" w:type="dxa"/>
                  <w:tcBorders>
                    <w:top w:val="single" w:sz="4" w:space="0" w:color="auto"/>
                    <w:left w:val="single" w:sz="2" w:space="0" w:color="auto"/>
                  </w:tcBorders>
                </w:tcPr>
                <w:p w14:paraId="14C4C8BE" w14:textId="77777777" w:rsidR="00706857" w:rsidRPr="00706857" w:rsidRDefault="00706857" w:rsidP="00706857">
                  <w:pPr>
                    <w:spacing w:after="200"/>
                    <w:rPr>
                      <w:ins w:id="1042" w:author="Gabriella Meltzer" w:date="2024-01-02T23:39:00Z"/>
                      <w:rFonts w:ascii="Arial" w:hAnsi="Arial" w:cs="Arial"/>
                      <w:sz w:val="20"/>
                      <w:szCs w:val="20"/>
                    </w:rPr>
                  </w:pPr>
                  <w:ins w:id="1043" w:author="Gabriella Meltzer" w:date="2024-01-02T23:39:00Z">
                    <w:r w:rsidRPr="00706857">
                      <w:rPr>
                        <w:rFonts w:ascii="Arial" w:hAnsi="Arial" w:cs="Arial"/>
                        <w:sz w:val="20"/>
                        <w:szCs w:val="20"/>
                      </w:rPr>
                      <w:t>0.00</w:t>
                    </w:r>
                  </w:ins>
                </w:p>
              </w:tc>
              <w:tc>
                <w:tcPr>
                  <w:tcW w:w="720" w:type="dxa"/>
                  <w:tcBorders>
                    <w:top w:val="single" w:sz="4" w:space="0" w:color="auto"/>
                  </w:tcBorders>
                </w:tcPr>
                <w:p w14:paraId="5C55E0F0" w14:textId="77777777" w:rsidR="00706857" w:rsidRPr="00706857" w:rsidRDefault="00706857" w:rsidP="00706857">
                  <w:pPr>
                    <w:spacing w:after="200"/>
                    <w:rPr>
                      <w:ins w:id="1044" w:author="Gabriella Meltzer" w:date="2024-01-02T23:39:00Z"/>
                      <w:rFonts w:ascii="Arial" w:hAnsi="Arial" w:cs="Arial"/>
                      <w:sz w:val="20"/>
                      <w:szCs w:val="20"/>
                    </w:rPr>
                  </w:pPr>
                  <w:ins w:id="1045" w:author="Gabriella Meltzer" w:date="2024-01-02T23:39:00Z">
                    <w:r w:rsidRPr="00706857">
                      <w:rPr>
                        <w:rFonts w:ascii="Arial" w:hAnsi="Arial" w:cs="Arial"/>
                        <w:sz w:val="20"/>
                        <w:szCs w:val="20"/>
                      </w:rPr>
                      <w:t>0.02</w:t>
                    </w:r>
                  </w:ins>
                </w:p>
              </w:tc>
              <w:tc>
                <w:tcPr>
                  <w:tcW w:w="720" w:type="dxa"/>
                  <w:tcBorders>
                    <w:top w:val="single" w:sz="4" w:space="0" w:color="auto"/>
                  </w:tcBorders>
                </w:tcPr>
                <w:p w14:paraId="65A32EB4" w14:textId="77777777" w:rsidR="00706857" w:rsidRPr="00706857" w:rsidRDefault="00706857" w:rsidP="00706857">
                  <w:pPr>
                    <w:spacing w:after="200"/>
                    <w:rPr>
                      <w:ins w:id="1046" w:author="Gabriella Meltzer" w:date="2024-01-02T23:39:00Z"/>
                      <w:rFonts w:ascii="Arial" w:hAnsi="Arial" w:cs="Arial"/>
                      <w:sz w:val="20"/>
                      <w:szCs w:val="20"/>
                    </w:rPr>
                  </w:pPr>
                  <w:ins w:id="1047" w:author="Gabriella Meltzer" w:date="2024-01-02T23:39:00Z">
                    <w:r w:rsidRPr="00706857">
                      <w:rPr>
                        <w:rFonts w:ascii="Arial" w:hAnsi="Arial" w:cs="Arial"/>
                        <w:sz w:val="20"/>
                        <w:szCs w:val="20"/>
                      </w:rPr>
                      <w:t>0.05</w:t>
                    </w:r>
                  </w:ins>
                </w:p>
              </w:tc>
              <w:tc>
                <w:tcPr>
                  <w:tcW w:w="720" w:type="dxa"/>
                  <w:tcBorders>
                    <w:top w:val="single" w:sz="4" w:space="0" w:color="auto"/>
                  </w:tcBorders>
                </w:tcPr>
                <w:p w14:paraId="40438F39" w14:textId="77777777" w:rsidR="00706857" w:rsidRPr="00706857" w:rsidRDefault="00706857" w:rsidP="00706857">
                  <w:pPr>
                    <w:spacing w:after="200"/>
                    <w:rPr>
                      <w:ins w:id="1048" w:author="Gabriella Meltzer" w:date="2024-01-02T23:39:00Z"/>
                      <w:rFonts w:ascii="Arial" w:hAnsi="Arial" w:cs="Arial"/>
                      <w:sz w:val="20"/>
                      <w:szCs w:val="20"/>
                    </w:rPr>
                  </w:pPr>
                  <w:ins w:id="1049" w:author="Gabriella Meltzer" w:date="2024-01-02T23:39:00Z">
                    <w:r w:rsidRPr="00706857">
                      <w:rPr>
                        <w:rFonts w:ascii="Arial" w:hAnsi="Arial" w:cs="Arial"/>
                        <w:sz w:val="20"/>
                        <w:szCs w:val="20"/>
                      </w:rPr>
                      <w:t>0.09</w:t>
                    </w:r>
                  </w:ins>
                </w:p>
              </w:tc>
              <w:tc>
                <w:tcPr>
                  <w:tcW w:w="720" w:type="dxa"/>
                  <w:tcBorders>
                    <w:top w:val="single" w:sz="4" w:space="0" w:color="auto"/>
                    <w:right w:val="single" w:sz="2" w:space="0" w:color="auto"/>
                  </w:tcBorders>
                </w:tcPr>
                <w:p w14:paraId="7ADA63C2" w14:textId="77777777" w:rsidR="00706857" w:rsidRPr="00706857" w:rsidRDefault="00706857" w:rsidP="00706857">
                  <w:pPr>
                    <w:spacing w:after="200"/>
                    <w:rPr>
                      <w:ins w:id="1050" w:author="Gabriella Meltzer" w:date="2024-01-02T23:39:00Z"/>
                      <w:rFonts w:ascii="Arial" w:hAnsi="Arial" w:cs="Arial"/>
                      <w:sz w:val="20"/>
                      <w:szCs w:val="20"/>
                    </w:rPr>
                  </w:pPr>
                  <w:ins w:id="1051" w:author="Gabriella Meltzer" w:date="2024-01-02T23:39:00Z">
                    <w:r w:rsidRPr="00706857">
                      <w:rPr>
                        <w:rFonts w:ascii="Arial" w:hAnsi="Arial" w:cs="Arial"/>
                        <w:sz w:val="20"/>
                        <w:szCs w:val="20"/>
                      </w:rPr>
                      <w:t>0.17</w:t>
                    </w:r>
                  </w:ins>
                </w:p>
              </w:tc>
            </w:tr>
            <w:tr w:rsidR="00706857" w:rsidRPr="00706857" w14:paraId="1957D3A3" w14:textId="77777777" w:rsidTr="00786FE5">
              <w:trPr>
                <w:ins w:id="1052" w:author="Gabriella Meltzer" w:date="2024-01-02T23:39:00Z"/>
              </w:trPr>
              <w:tc>
                <w:tcPr>
                  <w:tcW w:w="3420" w:type="dxa"/>
                  <w:vMerge/>
                  <w:tcBorders>
                    <w:left w:val="single" w:sz="2" w:space="0" w:color="auto"/>
                  </w:tcBorders>
                </w:tcPr>
                <w:p w14:paraId="422F120D" w14:textId="77777777" w:rsidR="00706857" w:rsidRPr="00706857" w:rsidRDefault="00706857" w:rsidP="00706857">
                  <w:pPr>
                    <w:spacing w:after="200"/>
                    <w:rPr>
                      <w:ins w:id="1053" w:author="Gabriella Meltzer" w:date="2024-01-02T23:39:00Z"/>
                      <w:rFonts w:ascii="Arial" w:hAnsi="Arial" w:cs="Arial"/>
                      <w:sz w:val="20"/>
                      <w:szCs w:val="20"/>
                    </w:rPr>
                  </w:pPr>
                </w:p>
              </w:tc>
              <w:tc>
                <w:tcPr>
                  <w:tcW w:w="3420" w:type="dxa"/>
                  <w:tcBorders>
                    <w:left w:val="single" w:sz="2" w:space="0" w:color="auto"/>
                  </w:tcBorders>
                </w:tcPr>
                <w:p w14:paraId="22D44242" w14:textId="77777777" w:rsidR="00706857" w:rsidRPr="00706857" w:rsidRDefault="00706857" w:rsidP="00706857">
                  <w:pPr>
                    <w:spacing w:after="200"/>
                    <w:rPr>
                      <w:ins w:id="1054" w:author="Gabriella Meltzer" w:date="2024-01-02T23:39:00Z"/>
                      <w:rFonts w:ascii="Arial" w:hAnsi="Arial" w:cs="Arial"/>
                      <w:sz w:val="20"/>
                      <w:szCs w:val="20"/>
                    </w:rPr>
                  </w:pPr>
                  <w:ins w:id="1055" w:author="Gabriella Meltzer" w:date="2024-01-02T23:39:00Z">
                    <w:r w:rsidRPr="00706857">
                      <w:rPr>
                        <w:rFonts w:ascii="Arial" w:hAnsi="Arial" w:cs="Arial"/>
                        <w:sz w:val="20"/>
                        <w:szCs w:val="20"/>
                      </w:rPr>
                      <w:t>Percent Urban Schools</w:t>
                    </w:r>
                  </w:ins>
                </w:p>
              </w:tc>
              <w:tc>
                <w:tcPr>
                  <w:tcW w:w="810" w:type="dxa"/>
                </w:tcPr>
                <w:p w14:paraId="43FEA708" w14:textId="77777777" w:rsidR="00706857" w:rsidRPr="00706857" w:rsidRDefault="00706857" w:rsidP="00706857">
                  <w:pPr>
                    <w:spacing w:after="200"/>
                    <w:rPr>
                      <w:ins w:id="1056" w:author="Gabriella Meltzer" w:date="2024-01-02T23:39:00Z"/>
                      <w:rFonts w:ascii="Arial" w:hAnsi="Arial" w:cs="Arial"/>
                      <w:sz w:val="20"/>
                      <w:szCs w:val="20"/>
                    </w:rPr>
                  </w:pPr>
                </w:p>
              </w:tc>
              <w:tc>
                <w:tcPr>
                  <w:tcW w:w="720" w:type="dxa"/>
                </w:tcPr>
                <w:p w14:paraId="1B5ABB92" w14:textId="77777777" w:rsidR="00706857" w:rsidRPr="00706857" w:rsidRDefault="00706857" w:rsidP="00706857">
                  <w:pPr>
                    <w:spacing w:after="200"/>
                    <w:rPr>
                      <w:ins w:id="1057" w:author="Gabriella Meltzer" w:date="2024-01-02T23:39:00Z"/>
                      <w:rFonts w:ascii="Arial" w:hAnsi="Arial" w:cs="Arial"/>
                      <w:sz w:val="20"/>
                      <w:szCs w:val="20"/>
                    </w:rPr>
                  </w:pPr>
                  <w:ins w:id="1058" w:author="Gabriella Meltzer" w:date="2024-01-02T23:39:00Z">
                    <w:r w:rsidRPr="00706857">
                      <w:rPr>
                        <w:rFonts w:ascii="Arial" w:hAnsi="Arial" w:cs="Arial"/>
                        <w:sz w:val="20"/>
                        <w:szCs w:val="20"/>
                      </w:rPr>
                      <w:t>0.00</w:t>
                    </w:r>
                  </w:ins>
                </w:p>
              </w:tc>
              <w:tc>
                <w:tcPr>
                  <w:tcW w:w="720" w:type="dxa"/>
                </w:tcPr>
                <w:p w14:paraId="02DA8578" w14:textId="77777777" w:rsidR="00706857" w:rsidRPr="00706857" w:rsidRDefault="00706857" w:rsidP="00706857">
                  <w:pPr>
                    <w:spacing w:after="200"/>
                    <w:rPr>
                      <w:ins w:id="1059" w:author="Gabriella Meltzer" w:date="2024-01-02T23:39:00Z"/>
                      <w:rFonts w:ascii="Arial" w:hAnsi="Arial" w:cs="Arial"/>
                      <w:sz w:val="20"/>
                      <w:szCs w:val="20"/>
                    </w:rPr>
                  </w:pPr>
                  <w:ins w:id="1060" w:author="Gabriella Meltzer" w:date="2024-01-02T23:39:00Z">
                    <w:r w:rsidRPr="00706857">
                      <w:rPr>
                        <w:rFonts w:ascii="Arial" w:hAnsi="Arial" w:cs="Arial"/>
                        <w:sz w:val="20"/>
                        <w:szCs w:val="20"/>
                      </w:rPr>
                      <w:t>0.00</w:t>
                    </w:r>
                  </w:ins>
                </w:p>
              </w:tc>
              <w:tc>
                <w:tcPr>
                  <w:tcW w:w="720" w:type="dxa"/>
                </w:tcPr>
                <w:p w14:paraId="143EED44" w14:textId="77777777" w:rsidR="00706857" w:rsidRPr="00706857" w:rsidRDefault="00706857" w:rsidP="00706857">
                  <w:pPr>
                    <w:spacing w:after="200"/>
                    <w:rPr>
                      <w:ins w:id="1061" w:author="Gabriella Meltzer" w:date="2024-01-02T23:39:00Z"/>
                      <w:rFonts w:ascii="Arial" w:hAnsi="Arial" w:cs="Arial"/>
                      <w:sz w:val="20"/>
                      <w:szCs w:val="20"/>
                    </w:rPr>
                  </w:pPr>
                  <w:ins w:id="1062" w:author="Gabriella Meltzer" w:date="2024-01-02T23:39:00Z">
                    <w:r w:rsidRPr="00706857">
                      <w:rPr>
                        <w:rFonts w:ascii="Arial" w:hAnsi="Arial" w:cs="Arial"/>
                        <w:sz w:val="20"/>
                        <w:szCs w:val="20"/>
                      </w:rPr>
                      <w:t>0.00</w:t>
                    </w:r>
                  </w:ins>
                </w:p>
              </w:tc>
              <w:tc>
                <w:tcPr>
                  <w:tcW w:w="720" w:type="dxa"/>
                </w:tcPr>
                <w:p w14:paraId="4D2104AC" w14:textId="77777777" w:rsidR="00706857" w:rsidRPr="00706857" w:rsidRDefault="00706857" w:rsidP="00706857">
                  <w:pPr>
                    <w:spacing w:after="200"/>
                    <w:rPr>
                      <w:ins w:id="1063" w:author="Gabriella Meltzer" w:date="2024-01-02T23:39:00Z"/>
                      <w:rFonts w:ascii="Arial" w:hAnsi="Arial" w:cs="Arial"/>
                      <w:sz w:val="20"/>
                      <w:szCs w:val="20"/>
                    </w:rPr>
                  </w:pPr>
                  <w:ins w:id="1064" w:author="Gabriella Meltzer" w:date="2024-01-02T23:39:00Z">
                    <w:r w:rsidRPr="00706857">
                      <w:rPr>
                        <w:rFonts w:ascii="Arial" w:hAnsi="Arial" w:cs="Arial"/>
                        <w:sz w:val="20"/>
                        <w:szCs w:val="20"/>
                      </w:rPr>
                      <w:t>0.00</w:t>
                    </w:r>
                  </w:ins>
                </w:p>
              </w:tc>
              <w:tc>
                <w:tcPr>
                  <w:tcW w:w="720" w:type="dxa"/>
                  <w:tcBorders>
                    <w:right w:val="single" w:sz="2" w:space="0" w:color="auto"/>
                  </w:tcBorders>
                </w:tcPr>
                <w:p w14:paraId="06BD2975" w14:textId="77777777" w:rsidR="00706857" w:rsidRPr="00706857" w:rsidRDefault="00706857" w:rsidP="00706857">
                  <w:pPr>
                    <w:spacing w:after="200"/>
                    <w:rPr>
                      <w:ins w:id="1065" w:author="Gabriella Meltzer" w:date="2024-01-02T23:39:00Z"/>
                      <w:rFonts w:ascii="Arial" w:hAnsi="Arial" w:cs="Arial"/>
                      <w:sz w:val="20"/>
                      <w:szCs w:val="20"/>
                    </w:rPr>
                  </w:pPr>
                  <w:ins w:id="1066" w:author="Gabriella Meltzer" w:date="2024-01-02T23:39:00Z">
                    <w:r w:rsidRPr="00706857">
                      <w:rPr>
                        <w:rFonts w:ascii="Arial" w:hAnsi="Arial" w:cs="Arial"/>
                        <w:sz w:val="20"/>
                        <w:szCs w:val="20"/>
                      </w:rPr>
                      <w:t>0.58</w:t>
                    </w:r>
                  </w:ins>
                </w:p>
              </w:tc>
              <w:tc>
                <w:tcPr>
                  <w:tcW w:w="720" w:type="dxa"/>
                  <w:tcBorders>
                    <w:left w:val="single" w:sz="2" w:space="0" w:color="auto"/>
                  </w:tcBorders>
                </w:tcPr>
                <w:p w14:paraId="21EC215B" w14:textId="77777777" w:rsidR="00706857" w:rsidRPr="00706857" w:rsidRDefault="00706857" w:rsidP="00706857">
                  <w:pPr>
                    <w:spacing w:after="200"/>
                    <w:rPr>
                      <w:ins w:id="1067" w:author="Gabriella Meltzer" w:date="2024-01-02T23:39:00Z"/>
                      <w:rFonts w:ascii="Arial" w:hAnsi="Arial" w:cs="Arial"/>
                      <w:sz w:val="20"/>
                      <w:szCs w:val="20"/>
                    </w:rPr>
                  </w:pPr>
                  <w:ins w:id="1068" w:author="Gabriella Meltzer" w:date="2024-01-02T23:39:00Z">
                    <w:r w:rsidRPr="00706857">
                      <w:rPr>
                        <w:rFonts w:ascii="Arial" w:hAnsi="Arial" w:cs="Arial"/>
                        <w:sz w:val="20"/>
                        <w:szCs w:val="20"/>
                      </w:rPr>
                      <w:t>0.00</w:t>
                    </w:r>
                  </w:ins>
                </w:p>
              </w:tc>
              <w:tc>
                <w:tcPr>
                  <w:tcW w:w="720" w:type="dxa"/>
                </w:tcPr>
                <w:p w14:paraId="7AC86E35" w14:textId="77777777" w:rsidR="00706857" w:rsidRPr="00706857" w:rsidRDefault="00706857" w:rsidP="00706857">
                  <w:pPr>
                    <w:spacing w:after="200"/>
                    <w:rPr>
                      <w:ins w:id="1069" w:author="Gabriella Meltzer" w:date="2024-01-02T23:39:00Z"/>
                      <w:rFonts w:ascii="Arial" w:hAnsi="Arial" w:cs="Arial"/>
                      <w:sz w:val="20"/>
                      <w:szCs w:val="20"/>
                    </w:rPr>
                  </w:pPr>
                  <w:ins w:id="1070" w:author="Gabriella Meltzer" w:date="2024-01-02T23:39:00Z">
                    <w:r w:rsidRPr="00706857">
                      <w:rPr>
                        <w:rFonts w:ascii="Arial" w:hAnsi="Arial" w:cs="Arial"/>
                        <w:sz w:val="20"/>
                        <w:szCs w:val="20"/>
                      </w:rPr>
                      <w:t>0.00</w:t>
                    </w:r>
                  </w:ins>
                </w:p>
              </w:tc>
              <w:tc>
                <w:tcPr>
                  <w:tcW w:w="720" w:type="dxa"/>
                </w:tcPr>
                <w:p w14:paraId="7638D266" w14:textId="77777777" w:rsidR="00706857" w:rsidRPr="00706857" w:rsidRDefault="00706857" w:rsidP="00706857">
                  <w:pPr>
                    <w:spacing w:after="200"/>
                    <w:rPr>
                      <w:ins w:id="1071" w:author="Gabriella Meltzer" w:date="2024-01-02T23:39:00Z"/>
                      <w:rFonts w:ascii="Arial" w:hAnsi="Arial" w:cs="Arial"/>
                      <w:sz w:val="20"/>
                      <w:szCs w:val="20"/>
                    </w:rPr>
                  </w:pPr>
                  <w:ins w:id="1072" w:author="Gabriella Meltzer" w:date="2024-01-02T23:39:00Z">
                    <w:r w:rsidRPr="00706857">
                      <w:rPr>
                        <w:rFonts w:ascii="Arial" w:hAnsi="Arial" w:cs="Arial"/>
                        <w:sz w:val="20"/>
                        <w:szCs w:val="20"/>
                      </w:rPr>
                      <w:t>0.00</w:t>
                    </w:r>
                  </w:ins>
                </w:p>
              </w:tc>
              <w:tc>
                <w:tcPr>
                  <w:tcW w:w="720" w:type="dxa"/>
                </w:tcPr>
                <w:p w14:paraId="7CEC89AA" w14:textId="77777777" w:rsidR="00706857" w:rsidRPr="00706857" w:rsidRDefault="00706857" w:rsidP="00706857">
                  <w:pPr>
                    <w:spacing w:after="200"/>
                    <w:rPr>
                      <w:ins w:id="1073" w:author="Gabriella Meltzer" w:date="2024-01-02T23:39:00Z"/>
                      <w:rFonts w:ascii="Arial" w:hAnsi="Arial" w:cs="Arial"/>
                      <w:sz w:val="20"/>
                      <w:szCs w:val="20"/>
                    </w:rPr>
                  </w:pPr>
                  <w:ins w:id="1074" w:author="Gabriella Meltzer" w:date="2024-01-02T23:39:00Z">
                    <w:r w:rsidRPr="00706857">
                      <w:rPr>
                        <w:rFonts w:ascii="Arial" w:hAnsi="Arial" w:cs="Arial"/>
                        <w:sz w:val="20"/>
                        <w:szCs w:val="20"/>
                      </w:rPr>
                      <w:t>0.00</w:t>
                    </w:r>
                  </w:ins>
                </w:p>
              </w:tc>
              <w:tc>
                <w:tcPr>
                  <w:tcW w:w="720" w:type="dxa"/>
                  <w:tcBorders>
                    <w:right w:val="single" w:sz="2" w:space="0" w:color="auto"/>
                  </w:tcBorders>
                </w:tcPr>
                <w:p w14:paraId="196A2D48" w14:textId="77777777" w:rsidR="00706857" w:rsidRPr="00706857" w:rsidRDefault="00706857" w:rsidP="00706857">
                  <w:pPr>
                    <w:spacing w:after="200"/>
                    <w:rPr>
                      <w:ins w:id="1075" w:author="Gabriella Meltzer" w:date="2024-01-02T23:39:00Z"/>
                      <w:rFonts w:ascii="Arial" w:hAnsi="Arial" w:cs="Arial"/>
                      <w:sz w:val="20"/>
                      <w:szCs w:val="20"/>
                    </w:rPr>
                  </w:pPr>
                  <w:ins w:id="1076" w:author="Gabriella Meltzer" w:date="2024-01-02T23:39:00Z">
                    <w:r w:rsidRPr="00706857">
                      <w:rPr>
                        <w:rFonts w:ascii="Arial" w:hAnsi="Arial" w:cs="Arial"/>
                        <w:sz w:val="20"/>
                        <w:szCs w:val="20"/>
                      </w:rPr>
                      <w:t>0.58</w:t>
                    </w:r>
                  </w:ins>
                </w:p>
              </w:tc>
            </w:tr>
            <w:tr w:rsidR="00706857" w:rsidRPr="00706857" w14:paraId="2A65003D" w14:textId="77777777" w:rsidTr="00786FE5">
              <w:trPr>
                <w:ins w:id="1077" w:author="Gabriella Meltzer" w:date="2024-01-02T23:39:00Z"/>
              </w:trPr>
              <w:tc>
                <w:tcPr>
                  <w:tcW w:w="3420" w:type="dxa"/>
                  <w:vMerge/>
                  <w:tcBorders>
                    <w:left w:val="single" w:sz="2" w:space="0" w:color="auto"/>
                  </w:tcBorders>
                </w:tcPr>
                <w:p w14:paraId="595EDBB2" w14:textId="77777777" w:rsidR="00706857" w:rsidRPr="00706857" w:rsidRDefault="00706857" w:rsidP="00706857">
                  <w:pPr>
                    <w:spacing w:after="200"/>
                    <w:rPr>
                      <w:ins w:id="1078" w:author="Gabriella Meltzer" w:date="2024-01-02T23:39:00Z"/>
                      <w:rFonts w:ascii="Arial" w:hAnsi="Arial" w:cs="Arial"/>
                      <w:sz w:val="20"/>
                      <w:szCs w:val="20"/>
                    </w:rPr>
                  </w:pPr>
                </w:p>
              </w:tc>
              <w:tc>
                <w:tcPr>
                  <w:tcW w:w="3420" w:type="dxa"/>
                  <w:tcBorders>
                    <w:left w:val="single" w:sz="2" w:space="0" w:color="auto"/>
                  </w:tcBorders>
                </w:tcPr>
                <w:p w14:paraId="271F2072" w14:textId="77777777" w:rsidR="00706857" w:rsidRPr="00706857" w:rsidRDefault="00706857" w:rsidP="00706857">
                  <w:pPr>
                    <w:spacing w:after="200"/>
                    <w:rPr>
                      <w:ins w:id="1079" w:author="Gabriella Meltzer" w:date="2024-01-02T23:39:00Z"/>
                      <w:rFonts w:ascii="Arial" w:hAnsi="Arial" w:cs="Arial"/>
                      <w:sz w:val="20"/>
                      <w:szCs w:val="20"/>
                    </w:rPr>
                  </w:pPr>
                  <w:ins w:id="1080" w:author="Gabriella Meltzer" w:date="2024-01-02T23:39:00Z">
                    <w:r w:rsidRPr="00706857">
                      <w:rPr>
                        <w:rFonts w:ascii="Arial" w:hAnsi="Arial" w:cs="Arial"/>
                        <w:sz w:val="20"/>
                        <w:szCs w:val="20"/>
                      </w:rPr>
                      <w:t>Percent with College Degree</w:t>
                    </w:r>
                  </w:ins>
                </w:p>
              </w:tc>
              <w:tc>
                <w:tcPr>
                  <w:tcW w:w="810" w:type="dxa"/>
                </w:tcPr>
                <w:p w14:paraId="702C74A7" w14:textId="77777777" w:rsidR="00706857" w:rsidRPr="00706857" w:rsidRDefault="00706857" w:rsidP="00706857">
                  <w:pPr>
                    <w:spacing w:after="200"/>
                    <w:rPr>
                      <w:ins w:id="1081" w:author="Gabriella Meltzer" w:date="2024-01-02T23:39:00Z"/>
                      <w:rFonts w:ascii="Arial" w:hAnsi="Arial" w:cs="Arial"/>
                      <w:sz w:val="20"/>
                      <w:szCs w:val="20"/>
                    </w:rPr>
                  </w:pPr>
                </w:p>
              </w:tc>
              <w:tc>
                <w:tcPr>
                  <w:tcW w:w="720" w:type="dxa"/>
                </w:tcPr>
                <w:p w14:paraId="74841031" w14:textId="77777777" w:rsidR="00706857" w:rsidRPr="00706857" w:rsidRDefault="00706857" w:rsidP="00706857">
                  <w:pPr>
                    <w:spacing w:after="200"/>
                    <w:rPr>
                      <w:ins w:id="1082" w:author="Gabriella Meltzer" w:date="2024-01-02T23:39:00Z"/>
                      <w:rFonts w:ascii="Arial" w:hAnsi="Arial" w:cs="Arial"/>
                      <w:sz w:val="20"/>
                      <w:szCs w:val="20"/>
                    </w:rPr>
                  </w:pPr>
                  <w:ins w:id="1083" w:author="Gabriella Meltzer" w:date="2024-01-02T23:39:00Z">
                    <w:r w:rsidRPr="00706857">
                      <w:rPr>
                        <w:rFonts w:ascii="Arial" w:hAnsi="Arial" w:cs="Arial"/>
                        <w:sz w:val="20"/>
                        <w:szCs w:val="20"/>
                      </w:rPr>
                      <w:t>0.09</w:t>
                    </w:r>
                  </w:ins>
                </w:p>
              </w:tc>
              <w:tc>
                <w:tcPr>
                  <w:tcW w:w="720" w:type="dxa"/>
                </w:tcPr>
                <w:p w14:paraId="096E2CCD" w14:textId="77777777" w:rsidR="00706857" w:rsidRPr="00706857" w:rsidRDefault="00706857" w:rsidP="00706857">
                  <w:pPr>
                    <w:spacing w:after="200"/>
                    <w:rPr>
                      <w:ins w:id="1084" w:author="Gabriella Meltzer" w:date="2024-01-02T23:39:00Z"/>
                      <w:rFonts w:ascii="Arial" w:hAnsi="Arial" w:cs="Arial"/>
                      <w:sz w:val="20"/>
                      <w:szCs w:val="20"/>
                    </w:rPr>
                  </w:pPr>
                  <w:ins w:id="1085" w:author="Gabriella Meltzer" w:date="2024-01-02T23:39:00Z">
                    <w:r w:rsidRPr="00706857">
                      <w:rPr>
                        <w:rFonts w:ascii="Arial" w:hAnsi="Arial" w:cs="Arial"/>
                        <w:sz w:val="20"/>
                        <w:szCs w:val="20"/>
                      </w:rPr>
                      <w:t>0.12</w:t>
                    </w:r>
                  </w:ins>
                </w:p>
              </w:tc>
              <w:tc>
                <w:tcPr>
                  <w:tcW w:w="720" w:type="dxa"/>
                </w:tcPr>
                <w:p w14:paraId="62B977D5" w14:textId="77777777" w:rsidR="00706857" w:rsidRPr="00706857" w:rsidRDefault="00706857" w:rsidP="00706857">
                  <w:pPr>
                    <w:spacing w:after="200"/>
                    <w:rPr>
                      <w:ins w:id="1086" w:author="Gabriella Meltzer" w:date="2024-01-02T23:39:00Z"/>
                      <w:rFonts w:ascii="Arial" w:hAnsi="Arial" w:cs="Arial"/>
                      <w:sz w:val="20"/>
                      <w:szCs w:val="20"/>
                    </w:rPr>
                  </w:pPr>
                  <w:ins w:id="1087" w:author="Gabriella Meltzer" w:date="2024-01-02T23:39:00Z">
                    <w:r w:rsidRPr="00706857">
                      <w:rPr>
                        <w:rFonts w:ascii="Arial" w:hAnsi="Arial" w:cs="Arial"/>
                        <w:sz w:val="20"/>
                        <w:szCs w:val="20"/>
                      </w:rPr>
                      <w:t>0.16</w:t>
                    </w:r>
                  </w:ins>
                </w:p>
              </w:tc>
              <w:tc>
                <w:tcPr>
                  <w:tcW w:w="720" w:type="dxa"/>
                </w:tcPr>
                <w:p w14:paraId="00370B89" w14:textId="77777777" w:rsidR="00706857" w:rsidRPr="00706857" w:rsidRDefault="00706857" w:rsidP="00706857">
                  <w:pPr>
                    <w:spacing w:after="200"/>
                    <w:rPr>
                      <w:ins w:id="1088" w:author="Gabriella Meltzer" w:date="2024-01-02T23:39:00Z"/>
                      <w:rFonts w:ascii="Arial" w:hAnsi="Arial" w:cs="Arial"/>
                      <w:sz w:val="20"/>
                      <w:szCs w:val="20"/>
                    </w:rPr>
                  </w:pPr>
                  <w:ins w:id="1089" w:author="Gabriella Meltzer" w:date="2024-01-02T23:39:00Z">
                    <w:r w:rsidRPr="00706857">
                      <w:rPr>
                        <w:rFonts w:ascii="Arial" w:hAnsi="Arial" w:cs="Arial"/>
                        <w:sz w:val="20"/>
                        <w:szCs w:val="20"/>
                      </w:rPr>
                      <w:t>0.21</w:t>
                    </w:r>
                  </w:ins>
                </w:p>
              </w:tc>
              <w:tc>
                <w:tcPr>
                  <w:tcW w:w="720" w:type="dxa"/>
                  <w:tcBorders>
                    <w:right w:val="single" w:sz="2" w:space="0" w:color="auto"/>
                  </w:tcBorders>
                </w:tcPr>
                <w:p w14:paraId="5AC2427C" w14:textId="77777777" w:rsidR="00706857" w:rsidRPr="00706857" w:rsidRDefault="00706857" w:rsidP="00706857">
                  <w:pPr>
                    <w:spacing w:after="200"/>
                    <w:rPr>
                      <w:ins w:id="1090" w:author="Gabriella Meltzer" w:date="2024-01-02T23:39:00Z"/>
                      <w:rFonts w:ascii="Arial" w:hAnsi="Arial" w:cs="Arial"/>
                      <w:sz w:val="20"/>
                      <w:szCs w:val="20"/>
                    </w:rPr>
                  </w:pPr>
                  <w:ins w:id="1091" w:author="Gabriella Meltzer" w:date="2024-01-02T23:39:00Z">
                    <w:r w:rsidRPr="00706857">
                      <w:rPr>
                        <w:rFonts w:ascii="Arial" w:hAnsi="Arial" w:cs="Arial"/>
                        <w:sz w:val="20"/>
                        <w:szCs w:val="20"/>
                      </w:rPr>
                      <w:t>0.34</w:t>
                    </w:r>
                  </w:ins>
                </w:p>
              </w:tc>
              <w:tc>
                <w:tcPr>
                  <w:tcW w:w="720" w:type="dxa"/>
                  <w:tcBorders>
                    <w:left w:val="single" w:sz="2" w:space="0" w:color="auto"/>
                  </w:tcBorders>
                </w:tcPr>
                <w:p w14:paraId="697D8655" w14:textId="77777777" w:rsidR="00706857" w:rsidRPr="00706857" w:rsidRDefault="00706857" w:rsidP="00706857">
                  <w:pPr>
                    <w:spacing w:after="200"/>
                    <w:rPr>
                      <w:ins w:id="1092" w:author="Gabriella Meltzer" w:date="2024-01-02T23:39:00Z"/>
                      <w:rFonts w:ascii="Arial" w:hAnsi="Arial" w:cs="Arial"/>
                      <w:sz w:val="20"/>
                      <w:szCs w:val="20"/>
                    </w:rPr>
                  </w:pPr>
                  <w:ins w:id="1093" w:author="Gabriella Meltzer" w:date="2024-01-02T23:39:00Z">
                    <w:r w:rsidRPr="00706857">
                      <w:rPr>
                        <w:rFonts w:ascii="Arial" w:hAnsi="Arial" w:cs="Arial"/>
                        <w:sz w:val="20"/>
                        <w:szCs w:val="20"/>
                      </w:rPr>
                      <w:t>0.10</w:t>
                    </w:r>
                  </w:ins>
                </w:p>
              </w:tc>
              <w:tc>
                <w:tcPr>
                  <w:tcW w:w="720" w:type="dxa"/>
                </w:tcPr>
                <w:p w14:paraId="0F9759B3" w14:textId="77777777" w:rsidR="00706857" w:rsidRPr="00706857" w:rsidRDefault="00706857" w:rsidP="00706857">
                  <w:pPr>
                    <w:spacing w:after="200"/>
                    <w:rPr>
                      <w:ins w:id="1094" w:author="Gabriella Meltzer" w:date="2024-01-02T23:39:00Z"/>
                      <w:rFonts w:ascii="Arial" w:hAnsi="Arial" w:cs="Arial"/>
                      <w:sz w:val="20"/>
                      <w:szCs w:val="20"/>
                    </w:rPr>
                  </w:pPr>
                  <w:ins w:id="1095" w:author="Gabriella Meltzer" w:date="2024-01-02T23:39:00Z">
                    <w:r w:rsidRPr="00706857">
                      <w:rPr>
                        <w:rFonts w:ascii="Arial" w:hAnsi="Arial" w:cs="Arial"/>
                        <w:sz w:val="20"/>
                        <w:szCs w:val="20"/>
                      </w:rPr>
                      <w:t>0.14</w:t>
                    </w:r>
                  </w:ins>
                </w:p>
              </w:tc>
              <w:tc>
                <w:tcPr>
                  <w:tcW w:w="720" w:type="dxa"/>
                </w:tcPr>
                <w:p w14:paraId="3C58F44E" w14:textId="77777777" w:rsidR="00706857" w:rsidRPr="00706857" w:rsidRDefault="00706857" w:rsidP="00706857">
                  <w:pPr>
                    <w:spacing w:after="200"/>
                    <w:rPr>
                      <w:ins w:id="1096" w:author="Gabriella Meltzer" w:date="2024-01-02T23:39:00Z"/>
                      <w:rFonts w:ascii="Arial" w:hAnsi="Arial" w:cs="Arial"/>
                      <w:sz w:val="20"/>
                      <w:szCs w:val="20"/>
                    </w:rPr>
                  </w:pPr>
                  <w:ins w:id="1097" w:author="Gabriella Meltzer" w:date="2024-01-02T23:39:00Z">
                    <w:r w:rsidRPr="00706857">
                      <w:rPr>
                        <w:rFonts w:ascii="Arial" w:hAnsi="Arial" w:cs="Arial"/>
                        <w:sz w:val="20"/>
                        <w:szCs w:val="20"/>
                      </w:rPr>
                      <w:t>0.18</w:t>
                    </w:r>
                  </w:ins>
                </w:p>
              </w:tc>
              <w:tc>
                <w:tcPr>
                  <w:tcW w:w="720" w:type="dxa"/>
                </w:tcPr>
                <w:p w14:paraId="3BA12ABB" w14:textId="77777777" w:rsidR="00706857" w:rsidRPr="00706857" w:rsidRDefault="00706857" w:rsidP="00706857">
                  <w:pPr>
                    <w:spacing w:after="200"/>
                    <w:rPr>
                      <w:ins w:id="1098" w:author="Gabriella Meltzer" w:date="2024-01-02T23:39:00Z"/>
                      <w:rFonts w:ascii="Arial" w:hAnsi="Arial" w:cs="Arial"/>
                      <w:sz w:val="20"/>
                      <w:szCs w:val="20"/>
                    </w:rPr>
                  </w:pPr>
                  <w:ins w:id="1099" w:author="Gabriella Meltzer" w:date="2024-01-02T23:39:00Z">
                    <w:r w:rsidRPr="00706857">
                      <w:rPr>
                        <w:rFonts w:ascii="Arial" w:hAnsi="Arial" w:cs="Arial"/>
                        <w:sz w:val="20"/>
                        <w:szCs w:val="20"/>
                      </w:rPr>
                      <w:t>0.24</w:t>
                    </w:r>
                  </w:ins>
                </w:p>
              </w:tc>
              <w:tc>
                <w:tcPr>
                  <w:tcW w:w="720" w:type="dxa"/>
                  <w:tcBorders>
                    <w:right w:val="single" w:sz="2" w:space="0" w:color="auto"/>
                  </w:tcBorders>
                </w:tcPr>
                <w:p w14:paraId="30F10BF8" w14:textId="77777777" w:rsidR="00706857" w:rsidRPr="00706857" w:rsidRDefault="00706857" w:rsidP="00706857">
                  <w:pPr>
                    <w:spacing w:after="200"/>
                    <w:rPr>
                      <w:ins w:id="1100" w:author="Gabriella Meltzer" w:date="2024-01-02T23:39:00Z"/>
                      <w:rFonts w:ascii="Arial" w:hAnsi="Arial" w:cs="Arial"/>
                      <w:sz w:val="20"/>
                      <w:szCs w:val="20"/>
                    </w:rPr>
                  </w:pPr>
                  <w:ins w:id="1101" w:author="Gabriella Meltzer" w:date="2024-01-02T23:39:00Z">
                    <w:r w:rsidRPr="00706857">
                      <w:rPr>
                        <w:rFonts w:ascii="Arial" w:hAnsi="Arial" w:cs="Arial"/>
                        <w:sz w:val="20"/>
                        <w:szCs w:val="20"/>
                      </w:rPr>
                      <w:t>0.40</w:t>
                    </w:r>
                  </w:ins>
                </w:p>
              </w:tc>
            </w:tr>
            <w:tr w:rsidR="00706857" w:rsidRPr="00706857" w14:paraId="56F9542B" w14:textId="77777777" w:rsidTr="00786FE5">
              <w:trPr>
                <w:ins w:id="1102" w:author="Gabriella Meltzer" w:date="2024-01-02T23:39:00Z"/>
              </w:trPr>
              <w:tc>
                <w:tcPr>
                  <w:tcW w:w="3420" w:type="dxa"/>
                  <w:vMerge/>
                  <w:tcBorders>
                    <w:left w:val="single" w:sz="2" w:space="0" w:color="auto"/>
                  </w:tcBorders>
                </w:tcPr>
                <w:p w14:paraId="7FC6E126" w14:textId="77777777" w:rsidR="00706857" w:rsidRPr="00706857" w:rsidRDefault="00706857" w:rsidP="00706857">
                  <w:pPr>
                    <w:spacing w:after="200"/>
                    <w:rPr>
                      <w:ins w:id="1103" w:author="Gabriella Meltzer" w:date="2024-01-02T23:39:00Z"/>
                      <w:rFonts w:ascii="Arial" w:hAnsi="Arial" w:cs="Arial"/>
                      <w:sz w:val="20"/>
                      <w:szCs w:val="20"/>
                    </w:rPr>
                  </w:pPr>
                </w:p>
              </w:tc>
              <w:tc>
                <w:tcPr>
                  <w:tcW w:w="3420" w:type="dxa"/>
                  <w:tcBorders>
                    <w:left w:val="single" w:sz="2" w:space="0" w:color="auto"/>
                  </w:tcBorders>
                </w:tcPr>
                <w:p w14:paraId="0BB86977" w14:textId="77777777" w:rsidR="00706857" w:rsidRPr="00706857" w:rsidRDefault="00706857" w:rsidP="00706857">
                  <w:pPr>
                    <w:spacing w:after="200"/>
                    <w:rPr>
                      <w:ins w:id="1104" w:author="Gabriella Meltzer" w:date="2024-01-02T23:39:00Z"/>
                      <w:rFonts w:ascii="Arial" w:hAnsi="Arial" w:cs="Arial"/>
                      <w:sz w:val="20"/>
                      <w:szCs w:val="20"/>
                    </w:rPr>
                  </w:pPr>
                  <w:ins w:id="1105" w:author="Gabriella Meltzer" w:date="2024-01-02T23:39:00Z">
                    <w:r w:rsidRPr="00706857">
                      <w:rPr>
                        <w:rFonts w:ascii="Arial" w:hAnsi="Arial" w:cs="Arial"/>
                        <w:sz w:val="20"/>
                        <w:szCs w:val="20"/>
                      </w:rPr>
                      <w:t xml:space="preserve">Percent Living in Poverty </w:t>
                    </w:r>
                  </w:ins>
                </w:p>
              </w:tc>
              <w:tc>
                <w:tcPr>
                  <w:tcW w:w="810" w:type="dxa"/>
                </w:tcPr>
                <w:p w14:paraId="3CB2BB0B" w14:textId="77777777" w:rsidR="00706857" w:rsidRPr="00706857" w:rsidRDefault="00706857" w:rsidP="00706857">
                  <w:pPr>
                    <w:spacing w:after="200"/>
                    <w:rPr>
                      <w:ins w:id="1106" w:author="Gabriella Meltzer" w:date="2024-01-02T23:39:00Z"/>
                      <w:rFonts w:ascii="Arial" w:hAnsi="Arial" w:cs="Arial"/>
                      <w:sz w:val="20"/>
                      <w:szCs w:val="20"/>
                    </w:rPr>
                  </w:pPr>
                </w:p>
              </w:tc>
              <w:tc>
                <w:tcPr>
                  <w:tcW w:w="720" w:type="dxa"/>
                </w:tcPr>
                <w:p w14:paraId="2FBE7368" w14:textId="77777777" w:rsidR="00706857" w:rsidRPr="00706857" w:rsidRDefault="00706857" w:rsidP="00706857">
                  <w:pPr>
                    <w:spacing w:after="200"/>
                    <w:rPr>
                      <w:ins w:id="1107" w:author="Gabriella Meltzer" w:date="2024-01-02T23:39:00Z"/>
                      <w:rFonts w:ascii="Arial" w:hAnsi="Arial" w:cs="Arial"/>
                      <w:sz w:val="20"/>
                      <w:szCs w:val="20"/>
                    </w:rPr>
                  </w:pPr>
                  <w:ins w:id="1108" w:author="Gabriella Meltzer" w:date="2024-01-02T23:39:00Z">
                    <w:r w:rsidRPr="00706857">
                      <w:rPr>
                        <w:rFonts w:ascii="Arial" w:hAnsi="Arial" w:cs="Arial"/>
                        <w:sz w:val="20"/>
                        <w:szCs w:val="20"/>
                      </w:rPr>
                      <w:t>0.09</w:t>
                    </w:r>
                  </w:ins>
                </w:p>
              </w:tc>
              <w:tc>
                <w:tcPr>
                  <w:tcW w:w="720" w:type="dxa"/>
                </w:tcPr>
                <w:p w14:paraId="385E3187" w14:textId="77777777" w:rsidR="00706857" w:rsidRPr="00706857" w:rsidRDefault="00706857" w:rsidP="00706857">
                  <w:pPr>
                    <w:spacing w:after="200"/>
                    <w:rPr>
                      <w:ins w:id="1109" w:author="Gabriella Meltzer" w:date="2024-01-02T23:39:00Z"/>
                      <w:rFonts w:ascii="Arial" w:hAnsi="Arial" w:cs="Arial"/>
                      <w:sz w:val="20"/>
                      <w:szCs w:val="20"/>
                    </w:rPr>
                  </w:pPr>
                  <w:ins w:id="1110" w:author="Gabriella Meltzer" w:date="2024-01-02T23:39:00Z">
                    <w:r w:rsidRPr="00706857">
                      <w:rPr>
                        <w:rFonts w:ascii="Arial" w:hAnsi="Arial" w:cs="Arial"/>
                        <w:sz w:val="20"/>
                        <w:szCs w:val="20"/>
                      </w:rPr>
                      <w:t>0.13</w:t>
                    </w:r>
                  </w:ins>
                </w:p>
              </w:tc>
              <w:tc>
                <w:tcPr>
                  <w:tcW w:w="720" w:type="dxa"/>
                </w:tcPr>
                <w:p w14:paraId="109ECC3B" w14:textId="77777777" w:rsidR="00706857" w:rsidRPr="00706857" w:rsidRDefault="00706857" w:rsidP="00706857">
                  <w:pPr>
                    <w:spacing w:after="200"/>
                    <w:rPr>
                      <w:ins w:id="1111" w:author="Gabriella Meltzer" w:date="2024-01-02T23:39:00Z"/>
                      <w:rFonts w:ascii="Arial" w:hAnsi="Arial" w:cs="Arial"/>
                      <w:sz w:val="20"/>
                      <w:szCs w:val="20"/>
                    </w:rPr>
                  </w:pPr>
                  <w:ins w:id="1112" w:author="Gabriella Meltzer" w:date="2024-01-02T23:39:00Z">
                    <w:r w:rsidRPr="00706857">
                      <w:rPr>
                        <w:rFonts w:ascii="Arial" w:hAnsi="Arial" w:cs="Arial"/>
                        <w:sz w:val="20"/>
                        <w:szCs w:val="20"/>
                      </w:rPr>
                      <w:t>0.17</w:t>
                    </w:r>
                  </w:ins>
                </w:p>
              </w:tc>
              <w:tc>
                <w:tcPr>
                  <w:tcW w:w="720" w:type="dxa"/>
                </w:tcPr>
                <w:p w14:paraId="370DB226" w14:textId="77777777" w:rsidR="00706857" w:rsidRPr="00706857" w:rsidRDefault="00706857" w:rsidP="00706857">
                  <w:pPr>
                    <w:spacing w:after="200"/>
                    <w:rPr>
                      <w:ins w:id="1113" w:author="Gabriella Meltzer" w:date="2024-01-02T23:39:00Z"/>
                      <w:rFonts w:ascii="Arial" w:hAnsi="Arial" w:cs="Arial"/>
                      <w:sz w:val="20"/>
                      <w:szCs w:val="20"/>
                    </w:rPr>
                  </w:pPr>
                  <w:ins w:id="1114" w:author="Gabriella Meltzer" w:date="2024-01-02T23:39:00Z">
                    <w:r w:rsidRPr="00706857">
                      <w:rPr>
                        <w:rFonts w:ascii="Arial" w:hAnsi="Arial" w:cs="Arial"/>
                        <w:sz w:val="20"/>
                        <w:szCs w:val="20"/>
                      </w:rPr>
                      <w:t>0.20</w:t>
                    </w:r>
                  </w:ins>
                </w:p>
              </w:tc>
              <w:tc>
                <w:tcPr>
                  <w:tcW w:w="720" w:type="dxa"/>
                  <w:tcBorders>
                    <w:right w:val="single" w:sz="2" w:space="0" w:color="auto"/>
                  </w:tcBorders>
                </w:tcPr>
                <w:p w14:paraId="237836EB" w14:textId="77777777" w:rsidR="00706857" w:rsidRPr="00706857" w:rsidRDefault="00706857" w:rsidP="00706857">
                  <w:pPr>
                    <w:spacing w:after="200"/>
                    <w:rPr>
                      <w:ins w:id="1115" w:author="Gabriella Meltzer" w:date="2024-01-02T23:39:00Z"/>
                      <w:rFonts w:ascii="Arial" w:hAnsi="Arial" w:cs="Arial"/>
                      <w:sz w:val="20"/>
                      <w:szCs w:val="20"/>
                    </w:rPr>
                  </w:pPr>
                  <w:ins w:id="1116" w:author="Gabriella Meltzer" w:date="2024-01-02T23:39:00Z">
                    <w:r w:rsidRPr="00706857">
                      <w:rPr>
                        <w:rFonts w:ascii="Arial" w:hAnsi="Arial" w:cs="Arial"/>
                        <w:sz w:val="20"/>
                        <w:szCs w:val="20"/>
                      </w:rPr>
                      <w:t>0.27</w:t>
                    </w:r>
                  </w:ins>
                </w:p>
              </w:tc>
              <w:tc>
                <w:tcPr>
                  <w:tcW w:w="720" w:type="dxa"/>
                  <w:tcBorders>
                    <w:left w:val="single" w:sz="2" w:space="0" w:color="auto"/>
                  </w:tcBorders>
                </w:tcPr>
                <w:p w14:paraId="55DFAA6A" w14:textId="77777777" w:rsidR="00706857" w:rsidRPr="00706857" w:rsidRDefault="00706857" w:rsidP="00706857">
                  <w:pPr>
                    <w:spacing w:after="200"/>
                    <w:rPr>
                      <w:ins w:id="1117" w:author="Gabriella Meltzer" w:date="2024-01-02T23:39:00Z"/>
                      <w:rFonts w:ascii="Arial" w:hAnsi="Arial" w:cs="Arial"/>
                      <w:sz w:val="20"/>
                      <w:szCs w:val="20"/>
                    </w:rPr>
                  </w:pPr>
                  <w:ins w:id="1118" w:author="Gabriella Meltzer" w:date="2024-01-02T23:39:00Z">
                    <w:r w:rsidRPr="00706857">
                      <w:rPr>
                        <w:rFonts w:ascii="Arial" w:hAnsi="Arial" w:cs="Arial"/>
                        <w:sz w:val="20"/>
                        <w:szCs w:val="20"/>
                      </w:rPr>
                      <w:t>0.09</w:t>
                    </w:r>
                  </w:ins>
                </w:p>
              </w:tc>
              <w:tc>
                <w:tcPr>
                  <w:tcW w:w="720" w:type="dxa"/>
                </w:tcPr>
                <w:p w14:paraId="00998492" w14:textId="77777777" w:rsidR="00706857" w:rsidRPr="00706857" w:rsidRDefault="00706857" w:rsidP="00706857">
                  <w:pPr>
                    <w:spacing w:after="200"/>
                    <w:rPr>
                      <w:ins w:id="1119" w:author="Gabriella Meltzer" w:date="2024-01-02T23:39:00Z"/>
                      <w:rFonts w:ascii="Arial" w:hAnsi="Arial" w:cs="Arial"/>
                      <w:sz w:val="20"/>
                      <w:szCs w:val="20"/>
                    </w:rPr>
                  </w:pPr>
                  <w:ins w:id="1120" w:author="Gabriella Meltzer" w:date="2024-01-02T23:39:00Z">
                    <w:r w:rsidRPr="00706857">
                      <w:rPr>
                        <w:rFonts w:ascii="Arial" w:hAnsi="Arial" w:cs="Arial"/>
                        <w:sz w:val="20"/>
                        <w:szCs w:val="20"/>
                      </w:rPr>
                      <w:t>0.13</w:t>
                    </w:r>
                  </w:ins>
                </w:p>
              </w:tc>
              <w:tc>
                <w:tcPr>
                  <w:tcW w:w="720" w:type="dxa"/>
                </w:tcPr>
                <w:p w14:paraId="1C7F8346" w14:textId="77777777" w:rsidR="00706857" w:rsidRPr="00706857" w:rsidRDefault="00706857" w:rsidP="00706857">
                  <w:pPr>
                    <w:spacing w:after="200"/>
                    <w:rPr>
                      <w:ins w:id="1121" w:author="Gabriella Meltzer" w:date="2024-01-02T23:39:00Z"/>
                      <w:rFonts w:ascii="Arial" w:hAnsi="Arial" w:cs="Arial"/>
                      <w:sz w:val="20"/>
                      <w:szCs w:val="20"/>
                    </w:rPr>
                  </w:pPr>
                  <w:ins w:id="1122" w:author="Gabriella Meltzer" w:date="2024-01-02T23:39:00Z">
                    <w:r w:rsidRPr="00706857">
                      <w:rPr>
                        <w:rFonts w:ascii="Arial" w:hAnsi="Arial" w:cs="Arial"/>
                        <w:sz w:val="20"/>
                        <w:szCs w:val="20"/>
                      </w:rPr>
                      <w:t>0.16</w:t>
                    </w:r>
                  </w:ins>
                </w:p>
              </w:tc>
              <w:tc>
                <w:tcPr>
                  <w:tcW w:w="720" w:type="dxa"/>
                </w:tcPr>
                <w:p w14:paraId="62DBCAAD" w14:textId="77777777" w:rsidR="00706857" w:rsidRPr="00706857" w:rsidRDefault="00706857" w:rsidP="00706857">
                  <w:pPr>
                    <w:spacing w:after="200"/>
                    <w:rPr>
                      <w:ins w:id="1123" w:author="Gabriella Meltzer" w:date="2024-01-02T23:39:00Z"/>
                      <w:rFonts w:ascii="Arial" w:hAnsi="Arial" w:cs="Arial"/>
                      <w:sz w:val="20"/>
                      <w:szCs w:val="20"/>
                    </w:rPr>
                  </w:pPr>
                  <w:ins w:id="1124" w:author="Gabriella Meltzer" w:date="2024-01-02T23:39:00Z">
                    <w:r w:rsidRPr="00706857">
                      <w:rPr>
                        <w:rFonts w:ascii="Arial" w:hAnsi="Arial" w:cs="Arial"/>
                        <w:sz w:val="20"/>
                        <w:szCs w:val="20"/>
                      </w:rPr>
                      <w:t>0.20</w:t>
                    </w:r>
                  </w:ins>
                </w:p>
              </w:tc>
              <w:tc>
                <w:tcPr>
                  <w:tcW w:w="720" w:type="dxa"/>
                  <w:tcBorders>
                    <w:right w:val="single" w:sz="2" w:space="0" w:color="auto"/>
                  </w:tcBorders>
                </w:tcPr>
                <w:p w14:paraId="24FB47AC" w14:textId="77777777" w:rsidR="00706857" w:rsidRPr="00706857" w:rsidRDefault="00706857" w:rsidP="00706857">
                  <w:pPr>
                    <w:spacing w:after="200"/>
                    <w:rPr>
                      <w:ins w:id="1125" w:author="Gabriella Meltzer" w:date="2024-01-02T23:39:00Z"/>
                      <w:rFonts w:ascii="Arial" w:hAnsi="Arial" w:cs="Arial"/>
                      <w:sz w:val="20"/>
                      <w:szCs w:val="20"/>
                    </w:rPr>
                  </w:pPr>
                  <w:ins w:id="1126" w:author="Gabriella Meltzer" w:date="2024-01-02T23:39:00Z">
                    <w:r w:rsidRPr="00706857">
                      <w:rPr>
                        <w:rFonts w:ascii="Arial" w:hAnsi="Arial" w:cs="Arial"/>
                        <w:sz w:val="20"/>
                        <w:szCs w:val="20"/>
                      </w:rPr>
                      <w:t>0.26</w:t>
                    </w:r>
                  </w:ins>
                </w:p>
              </w:tc>
            </w:tr>
            <w:tr w:rsidR="00706857" w:rsidRPr="00706857" w14:paraId="283198F9" w14:textId="77777777" w:rsidTr="00786FE5">
              <w:trPr>
                <w:ins w:id="1127" w:author="Gabriella Meltzer" w:date="2024-01-02T23:39:00Z"/>
              </w:trPr>
              <w:tc>
                <w:tcPr>
                  <w:tcW w:w="3420" w:type="dxa"/>
                  <w:vMerge/>
                  <w:tcBorders>
                    <w:left w:val="single" w:sz="2" w:space="0" w:color="auto"/>
                  </w:tcBorders>
                </w:tcPr>
                <w:p w14:paraId="361EE8C9" w14:textId="77777777" w:rsidR="00706857" w:rsidRPr="00706857" w:rsidRDefault="00706857" w:rsidP="00706857">
                  <w:pPr>
                    <w:spacing w:after="200"/>
                    <w:rPr>
                      <w:ins w:id="1128" w:author="Gabriella Meltzer" w:date="2024-01-02T23:39:00Z"/>
                      <w:rFonts w:ascii="Arial" w:hAnsi="Arial" w:cs="Arial"/>
                      <w:sz w:val="20"/>
                      <w:szCs w:val="20"/>
                    </w:rPr>
                  </w:pPr>
                </w:p>
              </w:tc>
              <w:tc>
                <w:tcPr>
                  <w:tcW w:w="3420" w:type="dxa"/>
                  <w:tcBorders>
                    <w:left w:val="single" w:sz="2" w:space="0" w:color="auto"/>
                  </w:tcBorders>
                </w:tcPr>
                <w:p w14:paraId="5AD547D3" w14:textId="77777777" w:rsidR="00706857" w:rsidRPr="00706857" w:rsidRDefault="00706857" w:rsidP="00706857">
                  <w:pPr>
                    <w:spacing w:after="200"/>
                    <w:rPr>
                      <w:ins w:id="1129" w:author="Gabriella Meltzer" w:date="2024-01-02T23:39:00Z"/>
                      <w:rFonts w:ascii="Arial" w:hAnsi="Arial" w:cs="Arial"/>
                      <w:sz w:val="20"/>
                      <w:szCs w:val="20"/>
                    </w:rPr>
                  </w:pPr>
                  <w:ins w:id="1130" w:author="Gabriella Meltzer" w:date="2024-01-02T23:39:00Z">
                    <w:r w:rsidRPr="00706857">
                      <w:rPr>
                        <w:rFonts w:ascii="Arial" w:hAnsi="Arial" w:cs="Arial"/>
                        <w:sz w:val="20"/>
                        <w:szCs w:val="20"/>
                      </w:rPr>
                      <w:t>Percent Single-Mother Households</w:t>
                    </w:r>
                  </w:ins>
                </w:p>
              </w:tc>
              <w:tc>
                <w:tcPr>
                  <w:tcW w:w="810" w:type="dxa"/>
                </w:tcPr>
                <w:p w14:paraId="43315D91" w14:textId="77777777" w:rsidR="00706857" w:rsidRPr="00706857" w:rsidRDefault="00706857" w:rsidP="00706857">
                  <w:pPr>
                    <w:spacing w:after="200"/>
                    <w:rPr>
                      <w:ins w:id="1131" w:author="Gabriella Meltzer" w:date="2024-01-02T23:39:00Z"/>
                      <w:rFonts w:ascii="Arial" w:hAnsi="Arial" w:cs="Arial"/>
                      <w:sz w:val="20"/>
                      <w:szCs w:val="20"/>
                    </w:rPr>
                  </w:pPr>
                </w:p>
              </w:tc>
              <w:tc>
                <w:tcPr>
                  <w:tcW w:w="720" w:type="dxa"/>
                </w:tcPr>
                <w:p w14:paraId="57DF5D70" w14:textId="77777777" w:rsidR="00706857" w:rsidRPr="00706857" w:rsidRDefault="00706857" w:rsidP="00706857">
                  <w:pPr>
                    <w:spacing w:after="200"/>
                    <w:rPr>
                      <w:ins w:id="1132" w:author="Gabriella Meltzer" w:date="2024-01-02T23:39:00Z"/>
                      <w:rFonts w:ascii="Arial" w:hAnsi="Arial" w:cs="Arial"/>
                      <w:sz w:val="20"/>
                      <w:szCs w:val="20"/>
                    </w:rPr>
                  </w:pPr>
                  <w:ins w:id="1133" w:author="Gabriella Meltzer" w:date="2024-01-02T23:39:00Z">
                    <w:r w:rsidRPr="00706857">
                      <w:rPr>
                        <w:rFonts w:ascii="Arial" w:hAnsi="Arial" w:cs="Arial"/>
                        <w:sz w:val="20"/>
                        <w:szCs w:val="20"/>
                      </w:rPr>
                      <w:t>0.11</w:t>
                    </w:r>
                  </w:ins>
                </w:p>
              </w:tc>
              <w:tc>
                <w:tcPr>
                  <w:tcW w:w="720" w:type="dxa"/>
                </w:tcPr>
                <w:p w14:paraId="2F1082C1" w14:textId="77777777" w:rsidR="00706857" w:rsidRPr="00706857" w:rsidRDefault="00706857" w:rsidP="00706857">
                  <w:pPr>
                    <w:spacing w:after="200"/>
                    <w:rPr>
                      <w:ins w:id="1134" w:author="Gabriella Meltzer" w:date="2024-01-02T23:39:00Z"/>
                      <w:rFonts w:ascii="Arial" w:hAnsi="Arial" w:cs="Arial"/>
                      <w:sz w:val="20"/>
                      <w:szCs w:val="20"/>
                    </w:rPr>
                  </w:pPr>
                  <w:ins w:id="1135" w:author="Gabriella Meltzer" w:date="2024-01-02T23:39:00Z">
                    <w:r w:rsidRPr="00706857">
                      <w:rPr>
                        <w:rFonts w:ascii="Arial" w:hAnsi="Arial" w:cs="Arial"/>
                        <w:sz w:val="20"/>
                        <w:szCs w:val="20"/>
                      </w:rPr>
                      <w:t>0.15</w:t>
                    </w:r>
                  </w:ins>
                </w:p>
              </w:tc>
              <w:tc>
                <w:tcPr>
                  <w:tcW w:w="720" w:type="dxa"/>
                </w:tcPr>
                <w:p w14:paraId="277503A0" w14:textId="77777777" w:rsidR="00706857" w:rsidRPr="00706857" w:rsidRDefault="00706857" w:rsidP="00706857">
                  <w:pPr>
                    <w:spacing w:after="200"/>
                    <w:rPr>
                      <w:ins w:id="1136" w:author="Gabriella Meltzer" w:date="2024-01-02T23:39:00Z"/>
                      <w:rFonts w:ascii="Arial" w:hAnsi="Arial" w:cs="Arial"/>
                      <w:sz w:val="20"/>
                      <w:szCs w:val="20"/>
                    </w:rPr>
                  </w:pPr>
                  <w:ins w:id="1137" w:author="Gabriella Meltzer" w:date="2024-01-02T23:39:00Z">
                    <w:r w:rsidRPr="00706857">
                      <w:rPr>
                        <w:rFonts w:ascii="Arial" w:hAnsi="Arial" w:cs="Arial"/>
                        <w:sz w:val="20"/>
                        <w:szCs w:val="20"/>
                      </w:rPr>
                      <w:t>0.18</w:t>
                    </w:r>
                  </w:ins>
                </w:p>
              </w:tc>
              <w:tc>
                <w:tcPr>
                  <w:tcW w:w="720" w:type="dxa"/>
                </w:tcPr>
                <w:p w14:paraId="4F18DEFA" w14:textId="77777777" w:rsidR="00706857" w:rsidRPr="00706857" w:rsidRDefault="00706857" w:rsidP="00706857">
                  <w:pPr>
                    <w:spacing w:after="200"/>
                    <w:rPr>
                      <w:ins w:id="1138" w:author="Gabriella Meltzer" w:date="2024-01-02T23:39:00Z"/>
                      <w:rFonts w:ascii="Arial" w:hAnsi="Arial" w:cs="Arial"/>
                      <w:sz w:val="20"/>
                      <w:szCs w:val="20"/>
                    </w:rPr>
                  </w:pPr>
                  <w:ins w:id="1139" w:author="Gabriella Meltzer" w:date="2024-01-02T23:39:00Z">
                    <w:r w:rsidRPr="00706857">
                      <w:rPr>
                        <w:rFonts w:ascii="Arial" w:hAnsi="Arial" w:cs="Arial"/>
                        <w:sz w:val="20"/>
                        <w:szCs w:val="20"/>
                      </w:rPr>
                      <w:t>0.22</w:t>
                    </w:r>
                  </w:ins>
                </w:p>
              </w:tc>
              <w:tc>
                <w:tcPr>
                  <w:tcW w:w="720" w:type="dxa"/>
                  <w:tcBorders>
                    <w:right w:val="single" w:sz="2" w:space="0" w:color="auto"/>
                  </w:tcBorders>
                </w:tcPr>
                <w:p w14:paraId="082EEC19" w14:textId="77777777" w:rsidR="00706857" w:rsidRPr="00706857" w:rsidRDefault="00706857" w:rsidP="00706857">
                  <w:pPr>
                    <w:spacing w:after="200"/>
                    <w:rPr>
                      <w:ins w:id="1140" w:author="Gabriella Meltzer" w:date="2024-01-02T23:39:00Z"/>
                      <w:rFonts w:ascii="Arial" w:hAnsi="Arial" w:cs="Arial"/>
                      <w:sz w:val="20"/>
                      <w:szCs w:val="20"/>
                    </w:rPr>
                  </w:pPr>
                  <w:ins w:id="1141" w:author="Gabriella Meltzer" w:date="2024-01-02T23:39:00Z">
                    <w:r w:rsidRPr="00706857">
                      <w:rPr>
                        <w:rFonts w:ascii="Arial" w:hAnsi="Arial" w:cs="Arial"/>
                        <w:sz w:val="20"/>
                        <w:szCs w:val="20"/>
                      </w:rPr>
                      <w:t>0.27</w:t>
                    </w:r>
                  </w:ins>
                </w:p>
              </w:tc>
              <w:tc>
                <w:tcPr>
                  <w:tcW w:w="720" w:type="dxa"/>
                  <w:tcBorders>
                    <w:left w:val="single" w:sz="2" w:space="0" w:color="auto"/>
                  </w:tcBorders>
                </w:tcPr>
                <w:p w14:paraId="0B24354E" w14:textId="77777777" w:rsidR="00706857" w:rsidRPr="00706857" w:rsidRDefault="00706857" w:rsidP="00706857">
                  <w:pPr>
                    <w:spacing w:after="200"/>
                    <w:rPr>
                      <w:ins w:id="1142" w:author="Gabriella Meltzer" w:date="2024-01-02T23:39:00Z"/>
                      <w:rFonts w:ascii="Arial" w:hAnsi="Arial" w:cs="Arial"/>
                      <w:sz w:val="20"/>
                      <w:szCs w:val="20"/>
                    </w:rPr>
                  </w:pPr>
                  <w:ins w:id="1143" w:author="Gabriella Meltzer" w:date="2024-01-02T23:39:00Z">
                    <w:r w:rsidRPr="00706857">
                      <w:rPr>
                        <w:rFonts w:ascii="Arial" w:hAnsi="Arial" w:cs="Arial"/>
                        <w:sz w:val="20"/>
                        <w:szCs w:val="20"/>
                      </w:rPr>
                      <w:t>0.12</w:t>
                    </w:r>
                  </w:ins>
                </w:p>
              </w:tc>
              <w:tc>
                <w:tcPr>
                  <w:tcW w:w="720" w:type="dxa"/>
                </w:tcPr>
                <w:p w14:paraId="071DA9FC" w14:textId="77777777" w:rsidR="00706857" w:rsidRPr="00706857" w:rsidRDefault="00706857" w:rsidP="00706857">
                  <w:pPr>
                    <w:spacing w:after="200"/>
                    <w:rPr>
                      <w:ins w:id="1144" w:author="Gabriella Meltzer" w:date="2024-01-02T23:39:00Z"/>
                      <w:rFonts w:ascii="Arial" w:hAnsi="Arial" w:cs="Arial"/>
                      <w:sz w:val="20"/>
                      <w:szCs w:val="20"/>
                    </w:rPr>
                  </w:pPr>
                  <w:ins w:id="1145" w:author="Gabriella Meltzer" w:date="2024-01-02T23:39:00Z">
                    <w:r w:rsidRPr="00706857">
                      <w:rPr>
                        <w:rFonts w:ascii="Arial" w:hAnsi="Arial" w:cs="Arial"/>
                        <w:sz w:val="20"/>
                        <w:szCs w:val="20"/>
                      </w:rPr>
                      <w:t>0.15</w:t>
                    </w:r>
                  </w:ins>
                </w:p>
              </w:tc>
              <w:tc>
                <w:tcPr>
                  <w:tcW w:w="720" w:type="dxa"/>
                </w:tcPr>
                <w:p w14:paraId="180EE850" w14:textId="77777777" w:rsidR="00706857" w:rsidRPr="00706857" w:rsidRDefault="00706857" w:rsidP="00706857">
                  <w:pPr>
                    <w:spacing w:after="200"/>
                    <w:rPr>
                      <w:ins w:id="1146" w:author="Gabriella Meltzer" w:date="2024-01-02T23:39:00Z"/>
                      <w:rFonts w:ascii="Arial" w:hAnsi="Arial" w:cs="Arial"/>
                      <w:sz w:val="20"/>
                      <w:szCs w:val="20"/>
                    </w:rPr>
                  </w:pPr>
                  <w:ins w:id="1147" w:author="Gabriella Meltzer" w:date="2024-01-02T23:39:00Z">
                    <w:r w:rsidRPr="00706857">
                      <w:rPr>
                        <w:rFonts w:ascii="Arial" w:hAnsi="Arial" w:cs="Arial"/>
                        <w:sz w:val="20"/>
                        <w:szCs w:val="20"/>
                      </w:rPr>
                      <w:t>0.18</w:t>
                    </w:r>
                  </w:ins>
                </w:p>
              </w:tc>
              <w:tc>
                <w:tcPr>
                  <w:tcW w:w="720" w:type="dxa"/>
                </w:tcPr>
                <w:p w14:paraId="0EF30EA5" w14:textId="77777777" w:rsidR="00706857" w:rsidRPr="00706857" w:rsidRDefault="00706857" w:rsidP="00706857">
                  <w:pPr>
                    <w:spacing w:after="200"/>
                    <w:rPr>
                      <w:ins w:id="1148" w:author="Gabriella Meltzer" w:date="2024-01-02T23:39:00Z"/>
                      <w:rFonts w:ascii="Arial" w:hAnsi="Arial" w:cs="Arial"/>
                      <w:sz w:val="20"/>
                      <w:szCs w:val="20"/>
                    </w:rPr>
                  </w:pPr>
                  <w:ins w:id="1149" w:author="Gabriella Meltzer" w:date="2024-01-02T23:39:00Z">
                    <w:r w:rsidRPr="00706857">
                      <w:rPr>
                        <w:rFonts w:ascii="Arial" w:hAnsi="Arial" w:cs="Arial"/>
                        <w:sz w:val="20"/>
                        <w:szCs w:val="20"/>
                      </w:rPr>
                      <w:t>0.22</w:t>
                    </w:r>
                  </w:ins>
                </w:p>
              </w:tc>
              <w:tc>
                <w:tcPr>
                  <w:tcW w:w="720" w:type="dxa"/>
                  <w:tcBorders>
                    <w:right w:val="single" w:sz="2" w:space="0" w:color="auto"/>
                  </w:tcBorders>
                </w:tcPr>
                <w:p w14:paraId="1D8591A8" w14:textId="77777777" w:rsidR="00706857" w:rsidRPr="00706857" w:rsidRDefault="00706857" w:rsidP="00706857">
                  <w:pPr>
                    <w:spacing w:after="200"/>
                    <w:rPr>
                      <w:ins w:id="1150" w:author="Gabriella Meltzer" w:date="2024-01-02T23:39:00Z"/>
                      <w:rFonts w:ascii="Arial" w:hAnsi="Arial" w:cs="Arial"/>
                      <w:sz w:val="20"/>
                      <w:szCs w:val="20"/>
                    </w:rPr>
                  </w:pPr>
                  <w:ins w:id="1151" w:author="Gabriella Meltzer" w:date="2024-01-02T23:39:00Z">
                    <w:r w:rsidRPr="00706857">
                      <w:rPr>
                        <w:rFonts w:ascii="Arial" w:hAnsi="Arial" w:cs="Arial"/>
                        <w:sz w:val="20"/>
                        <w:szCs w:val="20"/>
                      </w:rPr>
                      <w:t>0.29</w:t>
                    </w:r>
                  </w:ins>
                </w:p>
              </w:tc>
            </w:tr>
            <w:tr w:rsidR="00706857" w:rsidRPr="00706857" w14:paraId="5DD28C6E" w14:textId="77777777" w:rsidTr="00786FE5">
              <w:trPr>
                <w:ins w:id="1152" w:author="Gabriella Meltzer" w:date="2024-01-02T23:39:00Z"/>
              </w:trPr>
              <w:tc>
                <w:tcPr>
                  <w:tcW w:w="3420" w:type="dxa"/>
                  <w:vMerge/>
                  <w:tcBorders>
                    <w:left w:val="single" w:sz="2" w:space="0" w:color="auto"/>
                    <w:bottom w:val="single" w:sz="2" w:space="0" w:color="auto"/>
                  </w:tcBorders>
                </w:tcPr>
                <w:p w14:paraId="11C6521D" w14:textId="77777777" w:rsidR="00706857" w:rsidRPr="00706857" w:rsidRDefault="00706857" w:rsidP="00706857">
                  <w:pPr>
                    <w:spacing w:after="200"/>
                    <w:rPr>
                      <w:ins w:id="1153" w:author="Gabriella Meltzer" w:date="2024-01-02T23:39:00Z"/>
                      <w:rFonts w:ascii="Arial" w:hAnsi="Arial" w:cs="Arial"/>
                      <w:sz w:val="20"/>
                      <w:szCs w:val="20"/>
                    </w:rPr>
                  </w:pPr>
                </w:p>
              </w:tc>
              <w:tc>
                <w:tcPr>
                  <w:tcW w:w="3420" w:type="dxa"/>
                  <w:tcBorders>
                    <w:left w:val="single" w:sz="2" w:space="0" w:color="auto"/>
                    <w:bottom w:val="single" w:sz="2" w:space="0" w:color="auto"/>
                  </w:tcBorders>
                </w:tcPr>
                <w:p w14:paraId="0048EB38" w14:textId="77777777" w:rsidR="00706857" w:rsidRPr="00706857" w:rsidRDefault="00706857" w:rsidP="00706857">
                  <w:pPr>
                    <w:spacing w:after="200"/>
                    <w:rPr>
                      <w:ins w:id="1154" w:author="Gabriella Meltzer" w:date="2024-01-02T23:39:00Z"/>
                      <w:rFonts w:ascii="Arial" w:hAnsi="Arial" w:cs="Arial"/>
                      <w:sz w:val="20"/>
                      <w:szCs w:val="20"/>
                    </w:rPr>
                  </w:pPr>
                  <w:ins w:id="1155" w:author="Gabriella Meltzer" w:date="2024-01-02T23:39:00Z">
                    <w:r w:rsidRPr="00706857">
                      <w:rPr>
                        <w:rFonts w:ascii="Arial" w:hAnsi="Arial" w:cs="Arial"/>
                        <w:sz w:val="20"/>
                        <w:szCs w:val="20"/>
                      </w:rPr>
                      <w:t>Percent Special Education</w:t>
                    </w:r>
                  </w:ins>
                </w:p>
              </w:tc>
              <w:tc>
                <w:tcPr>
                  <w:tcW w:w="810" w:type="dxa"/>
                  <w:tcBorders>
                    <w:bottom w:val="single" w:sz="2" w:space="0" w:color="auto"/>
                  </w:tcBorders>
                </w:tcPr>
                <w:p w14:paraId="08747E2B" w14:textId="77777777" w:rsidR="00706857" w:rsidRPr="00706857" w:rsidRDefault="00706857" w:rsidP="00706857">
                  <w:pPr>
                    <w:spacing w:after="200"/>
                    <w:rPr>
                      <w:ins w:id="1156" w:author="Gabriella Meltzer" w:date="2024-01-02T23:39:00Z"/>
                      <w:rFonts w:ascii="Arial" w:hAnsi="Arial" w:cs="Arial"/>
                      <w:sz w:val="20"/>
                      <w:szCs w:val="20"/>
                    </w:rPr>
                  </w:pPr>
                </w:p>
              </w:tc>
              <w:tc>
                <w:tcPr>
                  <w:tcW w:w="720" w:type="dxa"/>
                  <w:tcBorders>
                    <w:bottom w:val="single" w:sz="2" w:space="0" w:color="auto"/>
                  </w:tcBorders>
                </w:tcPr>
                <w:p w14:paraId="7818DB49" w14:textId="77777777" w:rsidR="00706857" w:rsidRPr="00706857" w:rsidRDefault="00706857" w:rsidP="00706857">
                  <w:pPr>
                    <w:spacing w:after="200"/>
                    <w:rPr>
                      <w:ins w:id="1157" w:author="Gabriella Meltzer" w:date="2024-01-02T23:39:00Z"/>
                      <w:rFonts w:ascii="Arial" w:hAnsi="Arial" w:cs="Arial"/>
                      <w:sz w:val="20"/>
                      <w:szCs w:val="20"/>
                    </w:rPr>
                  </w:pPr>
                  <w:ins w:id="1158" w:author="Gabriella Meltzer" w:date="2024-01-02T23:39:00Z">
                    <w:r w:rsidRPr="00706857">
                      <w:rPr>
                        <w:rFonts w:ascii="Arial" w:hAnsi="Arial" w:cs="Arial"/>
                        <w:sz w:val="20"/>
                        <w:szCs w:val="20"/>
                      </w:rPr>
                      <w:t>0.08</w:t>
                    </w:r>
                  </w:ins>
                </w:p>
              </w:tc>
              <w:tc>
                <w:tcPr>
                  <w:tcW w:w="720" w:type="dxa"/>
                  <w:tcBorders>
                    <w:bottom w:val="single" w:sz="2" w:space="0" w:color="auto"/>
                  </w:tcBorders>
                </w:tcPr>
                <w:p w14:paraId="6CA1796B" w14:textId="77777777" w:rsidR="00706857" w:rsidRPr="00706857" w:rsidRDefault="00706857" w:rsidP="00706857">
                  <w:pPr>
                    <w:spacing w:after="200"/>
                    <w:rPr>
                      <w:ins w:id="1159" w:author="Gabriella Meltzer" w:date="2024-01-02T23:39:00Z"/>
                      <w:rFonts w:ascii="Arial" w:hAnsi="Arial" w:cs="Arial"/>
                      <w:sz w:val="20"/>
                      <w:szCs w:val="20"/>
                    </w:rPr>
                  </w:pPr>
                  <w:ins w:id="1160" w:author="Gabriella Meltzer" w:date="2024-01-02T23:39:00Z">
                    <w:r w:rsidRPr="00706857">
                      <w:rPr>
                        <w:rFonts w:ascii="Arial" w:hAnsi="Arial" w:cs="Arial"/>
                        <w:sz w:val="20"/>
                        <w:szCs w:val="20"/>
                      </w:rPr>
                      <w:t>0.11</w:t>
                    </w:r>
                  </w:ins>
                </w:p>
              </w:tc>
              <w:tc>
                <w:tcPr>
                  <w:tcW w:w="720" w:type="dxa"/>
                  <w:tcBorders>
                    <w:bottom w:val="single" w:sz="2" w:space="0" w:color="auto"/>
                  </w:tcBorders>
                </w:tcPr>
                <w:p w14:paraId="09BBDCCF" w14:textId="77777777" w:rsidR="00706857" w:rsidRPr="00706857" w:rsidRDefault="00706857" w:rsidP="00706857">
                  <w:pPr>
                    <w:spacing w:after="200"/>
                    <w:rPr>
                      <w:ins w:id="1161" w:author="Gabriella Meltzer" w:date="2024-01-02T23:39:00Z"/>
                      <w:rFonts w:ascii="Arial" w:hAnsi="Arial" w:cs="Arial"/>
                      <w:sz w:val="20"/>
                      <w:szCs w:val="20"/>
                    </w:rPr>
                  </w:pPr>
                  <w:ins w:id="1162" w:author="Gabriella Meltzer" w:date="2024-01-02T23:39:00Z">
                    <w:r w:rsidRPr="00706857">
                      <w:rPr>
                        <w:rFonts w:ascii="Arial" w:hAnsi="Arial" w:cs="Arial"/>
                        <w:sz w:val="20"/>
                        <w:szCs w:val="20"/>
                      </w:rPr>
                      <w:t>0.12</w:t>
                    </w:r>
                  </w:ins>
                </w:p>
              </w:tc>
              <w:tc>
                <w:tcPr>
                  <w:tcW w:w="720" w:type="dxa"/>
                  <w:tcBorders>
                    <w:bottom w:val="single" w:sz="2" w:space="0" w:color="auto"/>
                  </w:tcBorders>
                </w:tcPr>
                <w:p w14:paraId="0712AA13" w14:textId="77777777" w:rsidR="00706857" w:rsidRPr="00706857" w:rsidRDefault="00706857" w:rsidP="00706857">
                  <w:pPr>
                    <w:spacing w:after="200"/>
                    <w:rPr>
                      <w:ins w:id="1163" w:author="Gabriella Meltzer" w:date="2024-01-02T23:39:00Z"/>
                      <w:rFonts w:ascii="Arial" w:hAnsi="Arial" w:cs="Arial"/>
                      <w:sz w:val="20"/>
                      <w:szCs w:val="20"/>
                    </w:rPr>
                  </w:pPr>
                  <w:ins w:id="1164"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72134935" w14:textId="77777777" w:rsidR="00706857" w:rsidRPr="00706857" w:rsidRDefault="00706857" w:rsidP="00706857">
                  <w:pPr>
                    <w:spacing w:after="200"/>
                    <w:rPr>
                      <w:ins w:id="1165" w:author="Gabriella Meltzer" w:date="2024-01-02T23:39:00Z"/>
                      <w:rFonts w:ascii="Arial" w:hAnsi="Arial" w:cs="Arial"/>
                      <w:sz w:val="20"/>
                      <w:szCs w:val="20"/>
                    </w:rPr>
                  </w:pPr>
                  <w:ins w:id="1166" w:author="Gabriella Meltzer" w:date="2024-01-02T23:39:00Z">
                    <w:r w:rsidRPr="00706857">
                      <w:rPr>
                        <w:rFonts w:ascii="Arial" w:hAnsi="Arial" w:cs="Arial"/>
                        <w:sz w:val="20"/>
                        <w:szCs w:val="20"/>
                      </w:rPr>
                      <w:t>0.18</w:t>
                    </w:r>
                  </w:ins>
                </w:p>
              </w:tc>
              <w:tc>
                <w:tcPr>
                  <w:tcW w:w="720" w:type="dxa"/>
                  <w:tcBorders>
                    <w:left w:val="single" w:sz="2" w:space="0" w:color="auto"/>
                    <w:bottom w:val="single" w:sz="2" w:space="0" w:color="auto"/>
                  </w:tcBorders>
                </w:tcPr>
                <w:p w14:paraId="68EC59D5" w14:textId="77777777" w:rsidR="00706857" w:rsidRPr="00706857" w:rsidRDefault="00706857" w:rsidP="00706857">
                  <w:pPr>
                    <w:spacing w:after="200"/>
                    <w:rPr>
                      <w:ins w:id="1167" w:author="Gabriella Meltzer" w:date="2024-01-02T23:39:00Z"/>
                      <w:rFonts w:ascii="Arial" w:hAnsi="Arial" w:cs="Arial"/>
                      <w:sz w:val="20"/>
                      <w:szCs w:val="20"/>
                    </w:rPr>
                  </w:pPr>
                  <w:ins w:id="1168" w:author="Gabriella Meltzer" w:date="2024-01-02T23:39:00Z">
                    <w:r w:rsidRPr="00706857">
                      <w:rPr>
                        <w:rFonts w:ascii="Arial" w:hAnsi="Arial" w:cs="Arial"/>
                        <w:sz w:val="20"/>
                        <w:szCs w:val="20"/>
                      </w:rPr>
                      <w:t>0.08</w:t>
                    </w:r>
                  </w:ins>
                </w:p>
              </w:tc>
              <w:tc>
                <w:tcPr>
                  <w:tcW w:w="720" w:type="dxa"/>
                  <w:tcBorders>
                    <w:bottom w:val="single" w:sz="2" w:space="0" w:color="auto"/>
                  </w:tcBorders>
                </w:tcPr>
                <w:p w14:paraId="4E3F29A7" w14:textId="77777777" w:rsidR="00706857" w:rsidRPr="00706857" w:rsidRDefault="00706857" w:rsidP="00706857">
                  <w:pPr>
                    <w:spacing w:after="200"/>
                    <w:rPr>
                      <w:ins w:id="1169" w:author="Gabriella Meltzer" w:date="2024-01-02T23:39:00Z"/>
                      <w:rFonts w:ascii="Arial" w:hAnsi="Arial" w:cs="Arial"/>
                      <w:sz w:val="20"/>
                      <w:szCs w:val="20"/>
                    </w:rPr>
                  </w:pPr>
                  <w:ins w:id="1170" w:author="Gabriella Meltzer" w:date="2024-01-02T23:39:00Z">
                    <w:r w:rsidRPr="00706857">
                      <w:rPr>
                        <w:rFonts w:ascii="Arial" w:hAnsi="Arial" w:cs="Arial"/>
                        <w:sz w:val="20"/>
                        <w:szCs w:val="20"/>
                      </w:rPr>
                      <w:t>0.10</w:t>
                    </w:r>
                  </w:ins>
                </w:p>
              </w:tc>
              <w:tc>
                <w:tcPr>
                  <w:tcW w:w="720" w:type="dxa"/>
                  <w:tcBorders>
                    <w:bottom w:val="single" w:sz="2" w:space="0" w:color="auto"/>
                  </w:tcBorders>
                </w:tcPr>
                <w:p w14:paraId="682DCD5F" w14:textId="77777777" w:rsidR="00706857" w:rsidRPr="00706857" w:rsidRDefault="00706857" w:rsidP="00706857">
                  <w:pPr>
                    <w:spacing w:after="200"/>
                    <w:rPr>
                      <w:ins w:id="1171" w:author="Gabriella Meltzer" w:date="2024-01-02T23:39:00Z"/>
                      <w:rFonts w:ascii="Arial" w:hAnsi="Arial" w:cs="Arial"/>
                      <w:sz w:val="20"/>
                      <w:szCs w:val="20"/>
                    </w:rPr>
                  </w:pPr>
                  <w:ins w:id="1172" w:author="Gabriella Meltzer" w:date="2024-01-02T23:39:00Z">
                    <w:r w:rsidRPr="00706857">
                      <w:rPr>
                        <w:rFonts w:ascii="Arial" w:hAnsi="Arial" w:cs="Arial"/>
                        <w:sz w:val="20"/>
                        <w:szCs w:val="20"/>
                      </w:rPr>
                      <w:t>0.12</w:t>
                    </w:r>
                  </w:ins>
                </w:p>
              </w:tc>
              <w:tc>
                <w:tcPr>
                  <w:tcW w:w="720" w:type="dxa"/>
                  <w:tcBorders>
                    <w:bottom w:val="single" w:sz="2" w:space="0" w:color="auto"/>
                  </w:tcBorders>
                </w:tcPr>
                <w:p w14:paraId="402CB052" w14:textId="77777777" w:rsidR="00706857" w:rsidRPr="00706857" w:rsidRDefault="00706857" w:rsidP="00706857">
                  <w:pPr>
                    <w:spacing w:after="200"/>
                    <w:rPr>
                      <w:ins w:id="1173" w:author="Gabriella Meltzer" w:date="2024-01-02T23:39:00Z"/>
                      <w:rFonts w:ascii="Arial" w:hAnsi="Arial" w:cs="Arial"/>
                      <w:sz w:val="20"/>
                      <w:szCs w:val="20"/>
                    </w:rPr>
                  </w:pPr>
                  <w:ins w:id="1174" w:author="Gabriella Meltzer" w:date="2024-01-02T23:39:00Z">
                    <w:r w:rsidRPr="00706857">
                      <w:rPr>
                        <w:rFonts w:ascii="Arial" w:hAnsi="Arial" w:cs="Arial"/>
                        <w:sz w:val="20"/>
                        <w:szCs w:val="20"/>
                      </w:rPr>
                      <w:t>0.14</w:t>
                    </w:r>
                  </w:ins>
                </w:p>
              </w:tc>
              <w:tc>
                <w:tcPr>
                  <w:tcW w:w="720" w:type="dxa"/>
                  <w:tcBorders>
                    <w:bottom w:val="single" w:sz="2" w:space="0" w:color="auto"/>
                    <w:right w:val="single" w:sz="2" w:space="0" w:color="auto"/>
                  </w:tcBorders>
                </w:tcPr>
                <w:p w14:paraId="0D750878" w14:textId="77777777" w:rsidR="00706857" w:rsidRPr="00706857" w:rsidRDefault="00706857" w:rsidP="00706857">
                  <w:pPr>
                    <w:spacing w:after="200"/>
                    <w:rPr>
                      <w:ins w:id="1175" w:author="Gabriella Meltzer" w:date="2024-01-02T23:39:00Z"/>
                      <w:rFonts w:ascii="Arial" w:hAnsi="Arial" w:cs="Arial"/>
                      <w:sz w:val="20"/>
                      <w:szCs w:val="20"/>
                    </w:rPr>
                  </w:pPr>
                  <w:ins w:id="1176" w:author="Gabriella Meltzer" w:date="2024-01-02T23:39:00Z">
                    <w:r w:rsidRPr="00706857">
                      <w:rPr>
                        <w:rFonts w:ascii="Arial" w:hAnsi="Arial" w:cs="Arial"/>
                        <w:sz w:val="20"/>
                        <w:szCs w:val="20"/>
                      </w:rPr>
                      <w:t>0.18</w:t>
                    </w:r>
                  </w:ins>
                </w:p>
              </w:tc>
            </w:tr>
          </w:tbl>
          <w:p w14:paraId="45AAA9BF" w14:textId="70E27739" w:rsidR="00D17A73" w:rsidRPr="007701F7" w:rsidDel="00706857" w:rsidRDefault="00D17A73" w:rsidP="004A585E">
            <w:pPr>
              <w:rPr>
                <w:del w:id="1177" w:author="Gabriella Meltzer" w:date="2024-01-02T23:39:00Z"/>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3B04B460" w:rsidR="00D17A73" w:rsidRPr="007701F7" w:rsidDel="00706857" w:rsidRDefault="00D17A73" w:rsidP="004A585E">
            <w:pPr>
              <w:rPr>
                <w:del w:id="1178" w:author="Gabriella Meltzer" w:date="2024-01-02T23:39:00Z"/>
                <w:rFonts w:ascii="Arial" w:hAnsi="Arial" w:cs="Arial"/>
                <w:sz w:val="20"/>
                <w:szCs w:val="20"/>
              </w:rPr>
            </w:pPr>
          </w:p>
        </w:tc>
        <w:tc>
          <w:tcPr>
            <w:tcW w:w="898" w:type="dxa"/>
            <w:tcBorders>
              <w:top w:val="single" w:sz="2" w:space="0" w:color="auto"/>
              <w:bottom w:val="single" w:sz="2" w:space="0" w:color="auto"/>
            </w:tcBorders>
          </w:tcPr>
          <w:p w14:paraId="68A3F6F7" w14:textId="1C2E0B46" w:rsidR="00D17A73" w:rsidRPr="007701F7" w:rsidDel="00706857" w:rsidRDefault="00D17A73" w:rsidP="004A585E">
            <w:pPr>
              <w:rPr>
                <w:del w:id="1179" w:author="Gabriella Meltzer" w:date="2024-01-02T23:39:00Z"/>
                <w:rFonts w:ascii="Arial" w:hAnsi="Arial" w:cs="Arial"/>
                <w:b/>
                <w:bCs/>
                <w:sz w:val="20"/>
                <w:szCs w:val="20"/>
              </w:rPr>
            </w:pPr>
            <w:del w:id="1180" w:author="Gabriella Meltzer" w:date="2024-01-02T23:39:00Z">
              <w:r w:rsidRPr="007701F7" w:rsidDel="00706857">
                <w:rPr>
                  <w:rFonts w:ascii="Arial" w:hAnsi="Arial" w:cs="Arial"/>
                  <w:b/>
                  <w:bCs/>
                  <w:sz w:val="20"/>
                  <w:szCs w:val="20"/>
                </w:rPr>
                <w:delText>Grade</w:delText>
              </w:r>
            </w:del>
          </w:p>
        </w:tc>
        <w:tc>
          <w:tcPr>
            <w:tcW w:w="3600" w:type="dxa"/>
            <w:gridSpan w:val="5"/>
            <w:tcBorders>
              <w:top w:val="single" w:sz="2" w:space="0" w:color="auto"/>
              <w:bottom w:val="single" w:sz="2" w:space="0" w:color="auto"/>
              <w:right w:val="single" w:sz="2" w:space="0" w:color="auto"/>
            </w:tcBorders>
          </w:tcPr>
          <w:p w14:paraId="75465A70" w14:textId="38C214C7" w:rsidR="00D17A73" w:rsidRPr="007701F7" w:rsidDel="00706857" w:rsidRDefault="00D17A73" w:rsidP="004A585E">
            <w:pPr>
              <w:jc w:val="center"/>
              <w:rPr>
                <w:del w:id="1181" w:author="Gabriella Meltzer" w:date="2024-01-02T23:39:00Z"/>
                <w:rFonts w:ascii="Arial" w:hAnsi="Arial" w:cs="Arial"/>
                <w:b/>
                <w:bCs/>
                <w:sz w:val="20"/>
                <w:szCs w:val="20"/>
              </w:rPr>
            </w:pPr>
            <w:del w:id="1182" w:author="Gabriella Meltzer" w:date="2024-01-02T23:39:00Z">
              <w:r w:rsidRPr="007701F7" w:rsidDel="00706857">
                <w:rPr>
                  <w:rFonts w:ascii="Arial" w:hAnsi="Arial" w:cs="Arial"/>
                  <w:b/>
                  <w:bCs/>
                  <w:sz w:val="20"/>
                  <w:szCs w:val="20"/>
                </w:rPr>
                <w:delText>2009 percentiles</w:delText>
              </w:r>
            </w:del>
          </w:p>
        </w:tc>
        <w:tc>
          <w:tcPr>
            <w:tcW w:w="3600" w:type="dxa"/>
            <w:gridSpan w:val="5"/>
            <w:tcBorders>
              <w:top w:val="single" w:sz="2" w:space="0" w:color="auto"/>
              <w:left w:val="single" w:sz="2" w:space="0" w:color="auto"/>
              <w:bottom w:val="single" w:sz="2" w:space="0" w:color="auto"/>
              <w:right w:val="single" w:sz="2" w:space="0" w:color="auto"/>
            </w:tcBorders>
          </w:tcPr>
          <w:p w14:paraId="27086C6E" w14:textId="15934AC4" w:rsidR="00D17A73" w:rsidRPr="007701F7" w:rsidDel="00706857" w:rsidRDefault="00D17A73" w:rsidP="004A585E">
            <w:pPr>
              <w:jc w:val="center"/>
              <w:rPr>
                <w:del w:id="1183" w:author="Gabriella Meltzer" w:date="2024-01-02T23:39:00Z"/>
                <w:rFonts w:ascii="Arial" w:hAnsi="Arial" w:cs="Arial"/>
                <w:b/>
                <w:bCs/>
                <w:sz w:val="20"/>
                <w:szCs w:val="20"/>
              </w:rPr>
            </w:pPr>
            <w:del w:id="1184" w:author="Gabriella Meltzer" w:date="2024-01-02T23:39:00Z">
              <w:r w:rsidRPr="007701F7" w:rsidDel="00706857">
                <w:rPr>
                  <w:rFonts w:ascii="Arial" w:hAnsi="Arial" w:cs="Arial"/>
                  <w:b/>
                  <w:bCs/>
                  <w:sz w:val="20"/>
                  <w:szCs w:val="20"/>
                </w:rPr>
                <w:delText>2018 percentiles</w:delText>
              </w:r>
            </w:del>
          </w:p>
        </w:tc>
      </w:tr>
      <w:tr w:rsidR="00D17A73" w:rsidRPr="007701F7" w:rsidDel="00706857" w14:paraId="320ED998" w14:textId="4C4627B2" w:rsidTr="007701F7">
        <w:trPr>
          <w:del w:id="1185" w:author="Gabriella Meltzer" w:date="2024-01-02T23:39:00Z"/>
        </w:trPr>
        <w:tc>
          <w:tcPr>
            <w:tcW w:w="2882" w:type="dxa"/>
            <w:vMerge w:val="restart"/>
            <w:tcBorders>
              <w:top w:val="single" w:sz="2" w:space="0" w:color="auto"/>
              <w:left w:val="single" w:sz="2" w:space="0" w:color="auto"/>
            </w:tcBorders>
            <w:vAlign w:val="center"/>
          </w:tcPr>
          <w:p w14:paraId="3F4348BC" w14:textId="772C4DFE" w:rsidR="00D17A73" w:rsidRPr="007701F7" w:rsidDel="00706857" w:rsidRDefault="00D17A73" w:rsidP="004A585E">
            <w:pPr>
              <w:jc w:val="center"/>
              <w:rPr>
                <w:del w:id="1186" w:author="Gabriella Meltzer" w:date="2024-01-02T23:39:00Z"/>
                <w:rFonts w:ascii="Arial" w:hAnsi="Arial" w:cs="Arial"/>
                <w:sz w:val="20"/>
                <w:szCs w:val="20"/>
              </w:rPr>
            </w:pPr>
            <w:del w:id="1187" w:author="Gabriella Meltzer" w:date="2024-01-02T23:39:00Z">
              <w:r w:rsidRPr="007701F7" w:rsidDel="00706857">
                <w:rPr>
                  <w:rFonts w:ascii="Arial" w:hAnsi="Arial" w:cs="Arial"/>
                  <w:sz w:val="20"/>
                  <w:szCs w:val="20"/>
                </w:rPr>
                <w:delText>Grade-specific standardized test scores</w:delText>
              </w:r>
            </w:del>
          </w:p>
        </w:tc>
        <w:tc>
          <w:tcPr>
            <w:tcW w:w="3870" w:type="dxa"/>
            <w:tcBorders>
              <w:top w:val="single" w:sz="2" w:space="0" w:color="auto"/>
              <w:left w:val="single" w:sz="2" w:space="0" w:color="auto"/>
            </w:tcBorders>
          </w:tcPr>
          <w:p w14:paraId="134A1EB4" w14:textId="79B91370" w:rsidR="00D17A73" w:rsidRPr="007701F7" w:rsidDel="00706857" w:rsidRDefault="00D17A73" w:rsidP="004A585E">
            <w:pPr>
              <w:rPr>
                <w:del w:id="1188" w:author="Gabriella Meltzer" w:date="2024-01-02T23:39:00Z"/>
                <w:rFonts w:ascii="Arial" w:hAnsi="Arial" w:cs="Arial"/>
                <w:sz w:val="20"/>
                <w:szCs w:val="20"/>
              </w:rPr>
            </w:pPr>
          </w:p>
        </w:tc>
        <w:tc>
          <w:tcPr>
            <w:tcW w:w="898" w:type="dxa"/>
            <w:tcBorders>
              <w:top w:val="single" w:sz="2" w:space="0" w:color="auto"/>
            </w:tcBorders>
          </w:tcPr>
          <w:p w14:paraId="1D88A108" w14:textId="4C2BADCB" w:rsidR="00D17A73" w:rsidRPr="007701F7" w:rsidDel="00706857" w:rsidRDefault="00D17A73" w:rsidP="004A585E">
            <w:pPr>
              <w:rPr>
                <w:del w:id="1189" w:author="Gabriella Meltzer" w:date="2024-01-02T23:39:00Z"/>
                <w:rFonts w:ascii="Arial" w:hAnsi="Arial" w:cs="Arial"/>
                <w:sz w:val="20"/>
                <w:szCs w:val="20"/>
              </w:rPr>
            </w:pPr>
          </w:p>
        </w:tc>
        <w:tc>
          <w:tcPr>
            <w:tcW w:w="720" w:type="dxa"/>
            <w:tcBorders>
              <w:top w:val="single" w:sz="2" w:space="0" w:color="auto"/>
            </w:tcBorders>
          </w:tcPr>
          <w:p w14:paraId="1D9667E1" w14:textId="7BF865B5" w:rsidR="00D17A73" w:rsidRPr="007701F7" w:rsidDel="00706857" w:rsidRDefault="00D17A73" w:rsidP="004A585E">
            <w:pPr>
              <w:rPr>
                <w:del w:id="1190" w:author="Gabriella Meltzer" w:date="2024-01-02T23:39:00Z"/>
                <w:rFonts w:ascii="Arial" w:hAnsi="Arial" w:cs="Arial"/>
                <w:sz w:val="20"/>
                <w:szCs w:val="20"/>
              </w:rPr>
            </w:pPr>
            <w:del w:id="1191"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E1BF084" w14:textId="502DAD49" w:rsidR="00D17A73" w:rsidRPr="007701F7" w:rsidDel="00706857" w:rsidRDefault="00D17A73" w:rsidP="004A585E">
            <w:pPr>
              <w:rPr>
                <w:del w:id="1192" w:author="Gabriella Meltzer" w:date="2024-01-02T23:39:00Z"/>
                <w:rFonts w:ascii="Arial" w:hAnsi="Arial" w:cs="Arial"/>
                <w:sz w:val="20"/>
                <w:szCs w:val="20"/>
              </w:rPr>
            </w:pPr>
            <w:del w:id="1193"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00E6C043" w14:textId="775942BC" w:rsidR="00D17A73" w:rsidRPr="007701F7" w:rsidDel="00706857" w:rsidRDefault="00D17A73" w:rsidP="004A585E">
            <w:pPr>
              <w:rPr>
                <w:del w:id="1194" w:author="Gabriella Meltzer" w:date="2024-01-02T23:39:00Z"/>
                <w:rFonts w:ascii="Arial" w:hAnsi="Arial" w:cs="Arial"/>
                <w:sz w:val="20"/>
                <w:szCs w:val="20"/>
              </w:rPr>
            </w:pPr>
            <w:del w:id="1195"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2F6A88AE" w14:textId="72B76962" w:rsidR="00D17A73" w:rsidRPr="007701F7" w:rsidDel="00706857" w:rsidRDefault="00D17A73" w:rsidP="004A585E">
            <w:pPr>
              <w:rPr>
                <w:del w:id="1196" w:author="Gabriella Meltzer" w:date="2024-01-02T23:39:00Z"/>
                <w:rFonts w:ascii="Arial" w:hAnsi="Arial" w:cs="Arial"/>
                <w:sz w:val="20"/>
                <w:szCs w:val="20"/>
              </w:rPr>
            </w:pPr>
            <w:del w:id="1197"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right w:val="single" w:sz="2" w:space="0" w:color="auto"/>
            </w:tcBorders>
          </w:tcPr>
          <w:p w14:paraId="250A59D9" w14:textId="6FBCF2D0" w:rsidR="00D17A73" w:rsidRPr="007701F7" w:rsidDel="00706857" w:rsidRDefault="00D17A73" w:rsidP="004A585E">
            <w:pPr>
              <w:rPr>
                <w:del w:id="1198" w:author="Gabriella Meltzer" w:date="2024-01-02T23:39:00Z"/>
                <w:rFonts w:ascii="Arial" w:hAnsi="Arial" w:cs="Arial"/>
                <w:sz w:val="20"/>
                <w:szCs w:val="20"/>
              </w:rPr>
            </w:pPr>
            <w:del w:id="1199"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left w:val="single" w:sz="2" w:space="0" w:color="auto"/>
            </w:tcBorders>
          </w:tcPr>
          <w:p w14:paraId="1925A89F" w14:textId="680CA076" w:rsidR="00D17A73" w:rsidRPr="007701F7" w:rsidDel="00706857" w:rsidRDefault="00D17A73" w:rsidP="004A585E">
            <w:pPr>
              <w:rPr>
                <w:del w:id="1200" w:author="Gabriella Meltzer" w:date="2024-01-02T23:39:00Z"/>
                <w:rFonts w:ascii="Arial" w:hAnsi="Arial" w:cs="Arial"/>
                <w:sz w:val="20"/>
                <w:szCs w:val="20"/>
              </w:rPr>
            </w:pPr>
            <w:del w:id="1201" w:author="Gabriella Meltzer" w:date="2024-01-02T23:39:00Z">
              <w:r w:rsidRPr="007701F7" w:rsidDel="00706857">
                <w:rPr>
                  <w:rFonts w:ascii="Arial" w:hAnsi="Arial" w:cs="Arial"/>
                  <w:sz w:val="20"/>
                  <w:szCs w:val="20"/>
                </w:rPr>
                <w:delText>5</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54C2A23B" w14:textId="45DEEBF7" w:rsidR="00D17A73" w:rsidRPr="007701F7" w:rsidDel="00706857" w:rsidRDefault="00D17A73" w:rsidP="004A585E">
            <w:pPr>
              <w:rPr>
                <w:del w:id="1202" w:author="Gabriella Meltzer" w:date="2024-01-02T23:39:00Z"/>
                <w:rFonts w:ascii="Arial" w:hAnsi="Arial" w:cs="Arial"/>
                <w:sz w:val="20"/>
                <w:szCs w:val="20"/>
              </w:rPr>
            </w:pPr>
            <w:del w:id="1203" w:author="Gabriella Meltzer" w:date="2024-01-02T23:39:00Z">
              <w:r w:rsidRPr="007701F7" w:rsidDel="00706857">
                <w:rPr>
                  <w:rFonts w:ascii="Arial" w:hAnsi="Arial" w:cs="Arial"/>
                  <w:sz w:val="20"/>
                  <w:szCs w:val="20"/>
                </w:rPr>
                <w:delText>2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c>
          <w:tcPr>
            <w:tcW w:w="720" w:type="dxa"/>
            <w:tcBorders>
              <w:top w:val="single" w:sz="2" w:space="0" w:color="auto"/>
            </w:tcBorders>
          </w:tcPr>
          <w:p w14:paraId="49D6980C" w14:textId="0DA4C043" w:rsidR="00D17A73" w:rsidRPr="007701F7" w:rsidDel="00706857" w:rsidRDefault="00D17A73" w:rsidP="004A585E">
            <w:pPr>
              <w:rPr>
                <w:del w:id="1204" w:author="Gabriella Meltzer" w:date="2024-01-02T23:39:00Z"/>
                <w:rFonts w:ascii="Arial" w:hAnsi="Arial" w:cs="Arial"/>
                <w:sz w:val="20"/>
                <w:szCs w:val="20"/>
              </w:rPr>
            </w:pPr>
            <w:del w:id="1205" w:author="Gabriella Meltzer" w:date="2024-01-02T23:39:00Z">
              <w:r w:rsidRPr="007701F7" w:rsidDel="00706857">
                <w:rPr>
                  <w:rFonts w:ascii="Arial" w:hAnsi="Arial" w:cs="Arial"/>
                  <w:sz w:val="20"/>
                  <w:szCs w:val="20"/>
                </w:rPr>
                <w:delText>50</w:delText>
              </w:r>
              <w:r w:rsidRPr="007701F7" w:rsidDel="00706857">
                <w:rPr>
                  <w:rFonts w:ascii="Arial" w:hAnsi="Arial" w:cs="Arial"/>
                  <w:sz w:val="20"/>
                  <w:szCs w:val="20"/>
                  <w:vertAlign w:val="superscript"/>
                </w:rPr>
                <w:delText>th</w:delText>
              </w:r>
            </w:del>
          </w:p>
        </w:tc>
        <w:tc>
          <w:tcPr>
            <w:tcW w:w="720" w:type="dxa"/>
            <w:tcBorders>
              <w:top w:val="single" w:sz="2" w:space="0" w:color="auto"/>
            </w:tcBorders>
          </w:tcPr>
          <w:p w14:paraId="4893E804" w14:textId="705ACBAD" w:rsidR="00D17A73" w:rsidRPr="007701F7" w:rsidDel="00706857" w:rsidRDefault="00D17A73" w:rsidP="004A585E">
            <w:pPr>
              <w:rPr>
                <w:del w:id="1206" w:author="Gabriella Meltzer" w:date="2024-01-02T23:39:00Z"/>
                <w:rFonts w:ascii="Arial" w:hAnsi="Arial" w:cs="Arial"/>
                <w:sz w:val="20"/>
                <w:szCs w:val="20"/>
              </w:rPr>
            </w:pPr>
            <w:del w:id="1207" w:author="Gabriella Meltzer" w:date="2024-01-02T23:39:00Z">
              <w:r w:rsidRPr="007701F7" w:rsidDel="00706857">
                <w:rPr>
                  <w:rFonts w:ascii="Arial" w:hAnsi="Arial" w:cs="Arial"/>
                  <w:sz w:val="20"/>
                  <w:szCs w:val="20"/>
                </w:rPr>
                <w:delText>75</w:delText>
              </w:r>
              <w:r w:rsidRPr="007701F7" w:rsidDel="00706857">
                <w:rPr>
                  <w:rFonts w:ascii="Arial" w:hAnsi="Arial" w:cs="Arial"/>
                  <w:sz w:val="20"/>
                  <w:szCs w:val="20"/>
                  <w:vertAlign w:val="superscript"/>
                </w:rPr>
                <w:delText>th</w:delText>
              </w:r>
            </w:del>
          </w:p>
        </w:tc>
        <w:tc>
          <w:tcPr>
            <w:tcW w:w="720" w:type="dxa"/>
            <w:tcBorders>
              <w:top w:val="single" w:sz="2" w:space="0" w:color="auto"/>
              <w:right w:val="single" w:sz="2" w:space="0" w:color="auto"/>
            </w:tcBorders>
          </w:tcPr>
          <w:p w14:paraId="6D38AB41" w14:textId="3D60F93B" w:rsidR="00D17A73" w:rsidRPr="007701F7" w:rsidDel="00706857" w:rsidRDefault="00D17A73" w:rsidP="004A585E">
            <w:pPr>
              <w:rPr>
                <w:del w:id="1208" w:author="Gabriella Meltzer" w:date="2024-01-02T23:39:00Z"/>
                <w:rFonts w:ascii="Arial" w:hAnsi="Arial" w:cs="Arial"/>
                <w:sz w:val="20"/>
                <w:szCs w:val="20"/>
              </w:rPr>
            </w:pPr>
            <w:del w:id="1209" w:author="Gabriella Meltzer" w:date="2024-01-02T23:39:00Z">
              <w:r w:rsidRPr="007701F7" w:rsidDel="00706857">
                <w:rPr>
                  <w:rFonts w:ascii="Arial" w:hAnsi="Arial" w:cs="Arial"/>
                  <w:sz w:val="20"/>
                  <w:szCs w:val="20"/>
                </w:rPr>
                <w:delText>95</w:delText>
              </w:r>
              <w:r w:rsidRPr="007701F7" w:rsidDel="00706857">
                <w:rPr>
                  <w:rFonts w:ascii="Arial" w:hAnsi="Arial" w:cs="Arial"/>
                  <w:sz w:val="20"/>
                  <w:szCs w:val="20"/>
                  <w:vertAlign w:val="superscript"/>
                </w:rPr>
                <w:delText>th</w:delText>
              </w:r>
              <w:r w:rsidRPr="007701F7" w:rsidDel="00706857">
                <w:rPr>
                  <w:rFonts w:ascii="Arial" w:hAnsi="Arial" w:cs="Arial"/>
                  <w:sz w:val="20"/>
                  <w:szCs w:val="20"/>
                </w:rPr>
                <w:delText xml:space="preserve"> </w:delText>
              </w:r>
            </w:del>
          </w:p>
        </w:tc>
      </w:tr>
      <w:tr w:rsidR="00D17A73" w:rsidRPr="007701F7" w:rsidDel="00706857" w14:paraId="5667F78F" w14:textId="79C97474" w:rsidTr="007701F7">
        <w:trPr>
          <w:del w:id="1210" w:author="Gabriella Meltzer" w:date="2024-01-02T23:39:00Z"/>
        </w:trPr>
        <w:tc>
          <w:tcPr>
            <w:tcW w:w="2882" w:type="dxa"/>
            <w:vMerge/>
            <w:tcBorders>
              <w:left w:val="single" w:sz="2" w:space="0" w:color="auto"/>
            </w:tcBorders>
          </w:tcPr>
          <w:p w14:paraId="7EBE7528" w14:textId="3A6DBAA5" w:rsidR="00D17A73" w:rsidRPr="007701F7" w:rsidDel="00706857" w:rsidRDefault="00D17A73" w:rsidP="004A585E">
            <w:pPr>
              <w:rPr>
                <w:del w:id="1211" w:author="Gabriella Meltzer" w:date="2024-01-02T23:39:00Z"/>
                <w:rFonts w:ascii="Arial" w:hAnsi="Arial" w:cs="Arial"/>
                <w:sz w:val="20"/>
                <w:szCs w:val="20"/>
              </w:rPr>
            </w:pPr>
          </w:p>
        </w:tc>
        <w:tc>
          <w:tcPr>
            <w:tcW w:w="3870" w:type="dxa"/>
            <w:vMerge w:val="restart"/>
            <w:tcBorders>
              <w:left w:val="single" w:sz="2" w:space="0" w:color="auto"/>
            </w:tcBorders>
          </w:tcPr>
          <w:p w14:paraId="6BA170AC" w14:textId="33CE9ED2" w:rsidR="00D17A73" w:rsidRPr="007701F7" w:rsidDel="00706857" w:rsidRDefault="00D17A73" w:rsidP="004A585E">
            <w:pPr>
              <w:rPr>
                <w:del w:id="1212" w:author="Gabriella Meltzer" w:date="2024-01-02T23:39:00Z"/>
                <w:rFonts w:ascii="Arial" w:hAnsi="Arial" w:cs="Arial"/>
                <w:sz w:val="20"/>
                <w:szCs w:val="20"/>
              </w:rPr>
            </w:pPr>
            <w:del w:id="1213" w:author="Gabriella Meltzer" w:date="2024-01-02T23:39:00Z">
              <w:r w:rsidRPr="007701F7" w:rsidDel="00706857">
                <w:rPr>
                  <w:rFonts w:ascii="Arial" w:hAnsi="Arial" w:cs="Arial"/>
                  <w:sz w:val="20"/>
                  <w:szCs w:val="20"/>
                </w:rPr>
                <w:delText>Mean Standardized Math Score</w:delText>
              </w:r>
            </w:del>
          </w:p>
        </w:tc>
        <w:tc>
          <w:tcPr>
            <w:tcW w:w="898" w:type="dxa"/>
          </w:tcPr>
          <w:p w14:paraId="2B6C5B1D" w14:textId="2793C309" w:rsidR="00D17A73" w:rsidRPr="007701F7" w:rsidDel="00706857" w:rsidRDefault="00D17A73" w:rsidP="004A585E">
            <w:pPr>
              <w:rPr>
                <w:del w:id="1214" w:author="Gabriella Meltzer" w:date="2024-01-02T23:39:00Z"/>
                <w:rFonts w:ascii="Arial" w:hAnsi="Arial" w:cs="Arial"/>
                <w:sz w:val="20"/>
                <w:szCs w:val="20"/>
              </w:rPr>
            </w:pPr>
            <w:del w:id="1215" w:author="Gabriella Meltzer" w:date="2024-01-02T23:39:00Z">
              <w:r w:rsidRPr="007701F7" w:rsidDel="00706857">
                <w:rPr>
                  <w:rFonts w:ascii="Arial" w:hAnsi="Arial" w:cs="Arial"/>
                  <w:sz w:val="20"/>
                  <w:szCs w:val="20"/>
                </w:rPr>
                <w:delText>3</w:delText>
              </w:r>
            </w:del>
          </w:p>
        </w:tc>
        <w:tc>
          <w:tcPr>
            <w:tcW w:w="720" w:type="dxa"/>
          </w:tcPr>
          <w:p w14:paraId="76F03F46" w14:textId="2CAAC0B0" w:rsidR="00D17A73" w:rsidRPr="007701F7" w:rsidDel="00706857" w:rsidRDefault="00D17A73" w:rsidP="004A585E">
            <w:pPr>
              <w:rPr>
                <w:del w:id="1216" w:author="Gabriella Meltzer" w:date="2024-01-02T23:39:00Z"/>
                <w:rFonts w:ascii="Arial" w:hAnsi="Arial" w:cs="Arial"/>
                <w:sz w:val="20"/>
                <w:szCs w:val="20"/>
              </w:rPr>
            </w:pPr>
            <w:del w:id="1217" w:author="Gabriella Meltzer" w:date="2024-01-02T23:39:00Z">
              <w:r w:rsidRPr="007701F7" w:rsidDel="00706857">
                <w:rPr>
                  <w:rFonts w:ascii="Arial" w:hAnsi="Arial" w:cs="Arial"/>
                  <w:sz w:val="20"/>
                  <w:szCs w:val="20"/>
                </w:rPr>
                <w:delText>1.33</w:delText>
              </w:r>
            </w:del>
          </w:p>
        </w:tc>
        <w:tc>
          <w:tcPr>
            <w:tcW w:w="720" w:type="dxa"/>
          </w:tcPr>
          <w:p w14:paraId="79B8552A" w14:textId="2BEAC1E4" w:rsidR="00D17A73" w:rsidRPr="007701F7" w:rsidDel="00706857" w:rsidRDefault="00D17A73" w:rsidP="004A585E">
            <w:pPr>
              <w:rPr>
                <w:del w:id="1218" w:author="Gabriella Meltzer" w:date="2024-01-02T23:39:00Z"/>
                <w:rFonts w:ascii="Arial" w:hAnsi="Arial" w:cs="Arial"/>
                <w:sz w:val="20"/>
                <w:szCs w:val="20"/>
              </w:rPr>
            </w:pPr>
            <w:del w:id="1219" w:author="Gabriella Meltzer" w:date="2024-01-02T23:39:00Z">
              <w:r w:rsidRPr="007701F7" w:rsidDel="00706857">
                <w:rPr>
                  <w:rFonts w:ascii="Arial" w:hAnsi="Arial" w:cs="Arial"/>
                  <w:sz w:val="20"/>
                  <w:szCs w:val="20"/>
                </w:rPr>
                <w:delText>2.34</w:delText>
              </w:r>
            </w:del>
          </w:p>
        </w:tc>
        <w:tc>
          <w:tcPr>
            <w:tcW w:w="720" w:type="dxa"/>
          </w:tcPr>
          <w:p w14:paraId="2FA82C76" w14:textId="3D2EF67F" w:rsidR="00D17A73" w:rsidRPr="007701F7" w:rsidDel="00706857" w:rsidRDefault="00D17A73" w:rsidP="004A585E">
            <w:pPr>
              <w:rPr>
                <w:del w:id="1220" w:author="Gabriella Meltzer" w:date="2024-01-02T23:39:00Z"/>
                <w:rFonts w:ascii="Arial" w:hAnsi="Arial" w:cs="Arial"/>
                <w:sz w:val="20"/>
                <w:szCs w:val="20"/>
              </w:rPr>
            </w:pPr>
            <w:del w:id="1221" w:author="Gabriella Meltzer" w:date="2024-01-02T23:39:00Z">
              <w:r w:rsidRPr="007701F7" w:rsidDel="00706857">
                <w:rPr>
                  <w:rFonts w:ascii="Arial" w:hAnsi="Arial" w:cs="Arial"/>
                  <w:sz w:val="20"/>
                  <w:szCs w:val="20"/>
                </w:rPr>
                <w:delText>2.90</w:delText>
              </w:r>
            </w:del>
          </w:p>
        </w:tc>
        <w:tc>
          <w:tcPr>
            <w:tcW w:w="720" w:type="dxa"/>
          </w:tcPr>
          <w:p w14:paraId="61BE7C9D" w14:textId="70794DB0" w:rsidR="00D17A73" w:rsidRPr="007701F7" w:rsidDel="00706857" w:rsidRDefault="00D17A73" w:rsidP="004A585E">
            <w:pPr>
              <w:rPr>
                <w:del w:id="1222" w:author="Gabriella Meltzer" w:date="2024-01-02T23:39:00Z"/>
                <w:rFonts w:ascii="Arial" w:hAnsi="Arial" w:cs="Arial"/>
                <w:sz w:val="20"/>
                <w:szCs w:val="20"/>
              </w:rPr>
            </w:pPr>
            <w:del w:id="1223" w:author="Gabriella Meltzer" w:date="2024-01-02T23:39:00Z">
              <w:r w:rsidRPr="007701F7" w:rsidDel="00706857">
                <w:rPr>
                  <w:rFonts w:ascii="Arial" w:hAnsi="Arial" w:cs="Arial"/>
                  <w:sz w:val="20"/>
                  <w:szCs w:val="20"/>
                </w:rPr>
                <w:delText>3.39</w:delText>
              </w:r>
            </w:del>
          </w:p>
        </w:tc>
        <w:tc>
          <w:tcPr>
            <w:tcW w:w="720" w:type="dxa"/>
            <w:tcBorders>
              <w:right w:val="single" w:sz="2" w:space="0" w:color="auto"/>
            </w:tcBorders>
          </w:tcPr>
          <w:p w14:paraId="63BF7364" w14:textId="1FA5780A" w:rsidR="00D17A73" w:rsidRPr="007701F7" w:rsidDel="00706857" w:rsidRDefault="00D17A73" w:rsidP="004A585E">
            <w:pPr>
              <w:rPr>
                <w:del w:id="1224" w:author="Gabriella Meltzer" w:date="2024-01-02T23:39:00Z"/>
                <w:rFonts w:ascii="Arial" w:hAnsi="Arial" w:cs="Arial"/>
                <w:sz w:val="20"/>
                <w:szCs w:val="20"/>
              </w:rPr>
            </w:pPr>
            <w:del w:id="1225" w:author="Gabriella Meltzer" w:date="2024-01-02T23:39:00Z">
              <w:r w:rsidRPr="007701F7" w:rsidDel="00706857">
                <w:rPr>
                  <w:rFonts w:ascii="Arial" w:hAnsi="Arial" w:cs="Arial"/>
                  <w:sz w:val="20"/>
                  <w:szCs w:val="20"/>
                </w:rPr>
                <w:delText>4.06</w:delText>
              </w:r>
            </w:del>
          </w:p>
        </w:tc>
        <w:tc>
          <w:tcPr>
            <w:tcW w:w="720" w:type="dxa"/>
            <w:tcBorders>
              <w:left w:val="single" w:sz="2" w:space="0" w:color="auto"/>
            </w:tcBorders>
          </w:tcPr>
          <w:p w14:paraId="42BAB3CC" w14:textId="166E35EA" w:rsidR="00D17A73" w:rsidRPr="007701F7" w:rsidDel="00706857" w:rsidRDefault="00D17A73" w:rsidP="004A585E">
            <w:pPr>
              <w:rPr>
                <w:del w:id="1226" w:author="Gabriella Meltzer" w:date="2024-01-02T23:39:00Z"/>
                <w:rFonts w:ascii="Arial" w:hAnsi="Arial" w:cs="Arial"/>
                <w:sz w:val="20"/>
                <w:szCs w:val="20"/>
              </w:rPr>
            </w:pPr>
            <w:del w:id="1227" w:author="Gabriella Meltzer" w:date="2024-01-02T23:39:00Z">
              <w:r w:rsidRPr="007701F7" w:rsidDel="00706857">
                <w:rPr>
                  <w:rFonts w:ascii="Arial" w:hAnsi="Arial" w:cs="Arial"/>
                  <w:sz w:val="20"/>
                  <w:szCs w:val="20"/>
                </w:rPr>
                <w:delText>1.57</w:delText>
              </w:r>
            </w:del>
          </w:p>
        </w:tc>
        <w:tc>
          <w:tcPr>
            <w:tcW w:w="720" w:type="dxa"/>
          </w:tcPr>
          <w:p w14:paraId="0F90653D" w14:textId="18A4676D" w:rsidR="00D17A73" w:rsidRPr="007701F7" w:rsidDel="00706857" w:rsidRDefault="00D17A73" w:rsidP="004A585E">
            <w:pPr>
              <w:rPr>
                <w:del w:id="1228" w:author="Gabriella Meltzer" w:date="2024-01-02T23:39:00Z"/>
                <w:rFonts w:ascii="Arial" w:hAnsi="Arial" w:cs="Arial"/>
                <w:sz w:val="20"/>
                <w:szCs w:val="20"/>
              </w:rPr>
            </w:pPr>
            <w:del w:id="1229" w:author="Gabriella Meltzer" w:date="2024-01-02T23:39:00Z">
              <w:r w:rsidRPr="007701F7" w:rsidDel="00706857">
                <w:rPr>
                  <w:rFonts w:ascii="Arial" w:hAnsi="Arial" w:cs="Arial"/>
                  <w:sz w:val="20"/>
                  <w:szCs w:val="20"/>
                </w:rPr>
                <w:delText>2.40</w:delText>
              </w:r>
            </w:del>
          </w:p>
        </w:tc>
        <w:tc>
          <w:tcPr>
            <w:tcW w:w="720" w:type="dxa"/>
          </w:tcPr>
          <w:p w14:paraId="31889D9E" w14:textId="58ACB092" w:rsidR="00D17A73" w:rsidRPr="007701F7" w:rsidDel="00706857" w:rsidRDefault="00D17A73" w:rsidP="004A585E">
            <w:pPr>
              <w:rPr>
                <w:del w:id="1230" w:author="Gabriella Meltzer" w:date="2024-01-02T23:39:00Z"/>
                <w:rFonts w:ascii="Arial" w:hAnsi="Arial" w:cs="Arial"/>
                <w:sz w:val="20"/>
                <w:szCs w:val="20"/>
              </w:rPr>
            </w:pPr>
            <w:del w:id="1231" w:author="Gabriella Meltzer" w:date="2024-01-02T23:39:00Z">
              <w:r w:rsidRPr="007701F7" w:rsidDel="00706857">
                <w:rPr>
                  <w:rFonts w:ascii="Arial" w:hAnsi="Arial" w:cs="Arial"/>
                  <w:sz w:val="20"/>
                  <w:szCs w:val="20"/>
                </w:rPr>
                <w:delText>2.95</w:delText>
              </w:r>
            </w:del>
          </w:p>
        </w:tc>
        <w:tc>
          <w:tcPr>
            <w:tcW w:w="720" w:type="dxa"/>
          </w:tcPr>
          <w:p w14:paraId="611382AC" w14:textId="0C55C6C2" w:rsidR="00D17A73" w:rsidRPr="007701F7" w:rsidDel="00706857" w:rsidRDefault="00D17A73" w:rsidP="004A585E">
            <w:pPr>
              <w:rPr>
                <w:del w:id="1232" w:author="Gabriella Meltzer" w:date="2024-01-02T23:39:00Z"/>
                <w:rFonts w:ascii="Arial" w:hAnsi="Arial" w:cs="Arial"/>
                <w:sz w:val="20"/>
                <w:szCs w:val="20"/>
              </w:rPr>
            </w:pPr>
            <w:del w:id="1233" w:author="Gabriella Meltzer" w:date="2024-01-02T23:39:00Z">
              <w:r w:rsidRPr="007701F7" w:rsidDel="00706857">
                <w:rPr>
                  <w:rFonts w:ascii="Arial" w:hAnsi="Arial" w:cs="Arial"/>
                  <w:sz w:val="20"/>
                  <w:szCs w:val="20"/>
                </w:rPr>
                <w:delText>3.42</w:delText>
              </w:r>
            </w:del>
          </w:p>
        </w:tc>
        <w:tc>
          <w:tcPr>
            <w:tcW w:w="720" w:type="dxa"/>
            <w:tcBorders>
              <w:right w:val="single" w:sz="2" w:space="0" w:color="auto"/>
            </w:tcBorders>
          </w:tcPr>
          <w:p w14:paraId="4488FD3D" w14:textId="69DA6109" w:rsidR="00D17A73" w:rsidRPr="007701F7" w:rsidDel="00706857" w:rsidRDefault="00D17A73" w:rsidP="004A585E">
            <w:pPr>
              <w:rPr>
                <w:del w:id="1234" w:author="Gabriella Meltzer" w:date="2024-01-02T23:39:00Z"/>
                <w:rFonts w:ascii="Arial" w:hAnsi="Arial" w:cs="Arial"/>
                <w:sz w:val="20"/>
                <w:szCs w:val="20"/>
              </w:rPr>
            </w:pPr>
            <w:del w:id="1235" w:author="Gabriella Meltzer" w:date="2024-01-02T23:39:00Z">
              <w:r w:rsidRPr="007701F7" w:rsidDel="00706857">
                <w:rPr>
                  <w:rFonts w:ascii="Arial" w:hAnsi="Arial" w:cs="Arial"/>
                  <w:sz w:val="20"/>
                  <w:szCs w:val="20"/>
                </w:rPr>
                <w:delText>4.20</w:delText>
              </w:r>
            </w:del>
          </w:p>
        </w:tc>
      </w:tr>
      <w:tr w:rsidR="00D17A73" w:rsidRPr="007701F7" w:rsidDel="00706857" w14:paraId="69BA7C8B" w14:textId="7E310C27" w:rsidTr="007701F7">
        <w:trPr>
          <w:del w:id="1236" w:author="Gabriella Meltzer" w:date="2024-01-02T23:39:00Z"/>
        </w:trPr>
        <w:tc>
          <w:tcPr>
            <w:tcW w:w="2882" w:type="dxa"/>
            <w:vMerge/>
            <w:tcBorders>
              <w:left w:val="single" w:sz="2" w:space="0" w:color="auto"/>
            </w:tcBorders>
          </w:tcPr>
          <w:p w14:paraId="6D910017" w14:textId="40856C58" w:rsidR="00D17A73" w:rsidRPr="007701F7" w:rsidDel="00706857" w:rsidRDefault="00D17A73" w:rsidP="004A585E">
            <w:pPr>
              <w:rPr>
                <w:del w:id="1237" w:author="Gabriella Meltzer" w:date="2024-01-02T23:39:00Z"/>
                <w:rFonts w:ascii="Arial" w:hAnsi="Arial" w:cs="Arial"/>
                <w:sz w:val="20"/>
                <w:szCs w:val="20"/>
              </w:rPr>
            </w:pPr>
          </w:p>
        </w:tc>
        <w:tc>
          <w:tcPr>
            <w:tcW w:w="3870" w:type="dxa"/>
            <w:vMerge/>
            <w:tcBorders>
              <w:left w:val="single" w:sz="2" w:space="0" w:color="auto"/>
            </w:tcBorders>
          </w:tcPr>
          <w:p w14:paraId="6EBD55B5" w14:textId="599A3C84" w:rsidR="00D17A73" w:rsidRPr="007701F7" w:rsidDel="00706857" w:rsidRDefault="00D17A73" w:rsidP="004A585E">
            <w:pPr>
              <w:rPr>
                <w:del w:id="1238" w:author="Gabriella Meltzer" w:date="2024-01-02T23:39:00Z"/>
                <w:rFonts w:ascii="Arial" w:hAnsi="Arial" w:cs="Arial"/>
                <w:sz w:val="20"/>
                <w:szCs w:val="20"/>
              </w:rPr>
            </w:pPr>
          </w:p>
        </w:tc>
        <w:tc>
          <w:tcPr>
            <w:tcW w:w="898" w:type="dxa"/>
          </w:tcPr>
          <w:p w14:paraId="708DFB8F" w14:textId="4BD4E4F5" w:rsidR="00D17A73" w:rsidRPr="007701F7" w:rsidDel="00706857" w:rsidRDefault="00D17A73" w:rsidP="004A585E">
            <w:pPr>
              <w:rPr>
                <w:del w:id="1239" w:author="Gabriella Meltzer" w:date="2024-01-02T23:39:00Z"/>
                <w:rFonts w:ascii="Arial" w:hAnsi="Arial" w:cs="Arial"/>
                <w:sz w:val="20"/>
                <w:szCs w:val="20"/>
              </w:rPr>
            </w:pPr>
            <w:del w:id="1240" w:author="Gabriella Meltzer" w:date="2024-01-02T23:39:00Z">
              <w:r w:rsidRPr="007701F7" w:rsidDel="00706857">
                <w:rPr>
                  <w:rFonts w:ascii="Arial" w:hAnsi="Arial" w:cs="Arial"/>
                  <w:sz w:val="20"/>
                  <w:szCs w:val="20"/>
                </w:rPr>
                <w:delText>4</w:delText>
              </w:r>
            </w:del>
          </w:p>
        </w:tc>
        <w:tc>
          <w:tcPr>
            <w:tcW w:w="720" w:type="dxa"/>
          </w:tcPr>
          <w:p w14:paraId="11F89211" w14:textId="2CD543F1" w:rsidR="00D17A73" w:rsidRPr="007701F7" w:rsidDel="00706857" w:rsidRDefault="00D17A73" w:rsidP="004A585E">
            <w:pPr>
              <w:rPr>
                <w:del w:id="1241" w:author="Gabriella Meltzer" w:date="2024-01-02T23:39:00Z"/>
                <w:rFonts w:ascii="Arial" w:hAnsi="Arial" w:cs="Arial"/>
                <w:sz w:val="20"/>
                <w:szCs w:val="20"/>
              </w:rPr>
            </w:pPr>
            <w:del w:id="1242" w:author="Gabriella Meltzer" w:date="2024-01-02T23:39:00Z">
              <w:r w:rsidRPr="007701F7" w:rsidDel="00706857">
                <w:rPr>
                  <w:rFonts w:ascii="Arial" w:hAnsi="Arial" w:cs="Arial"/>
                  <w:sz w:val="20"/>
                  <w:szCs w:val="20"/>
                </w:rPr>
                <w:delText>2.28</w:delText>
              </w:r>
            </w:del>
          </w:p>
        </w:tc>
        <w:tc>
          <w:tcPr>
            <w:tcW w:w="720" w:type="dxa"/>
          </w:tcPr>
          <w:p w14:paraId="0808460F" w14:textId="5F19F64E" w:rsidR="00D17A73" w:rsidRPr="007701F7" w:rsidDel="00706857" w:rsidRDefault="00D17A73" w:rsidP="004A585E">
            <w:pPr>
              <w:rPr>
                <w:del w:id="1243" w:author="Gabriella Meltzer" w:date="2024-01-02T23:39:00Z"/>
                <w:rFonts w:ascii="Arial" w:hAnsi="Arial" w:cs="Arial"/>
                <w:sz w:val="20"/>
                <w:szCs w:val="20"/>
              </w:rPr>
            </w:pPr>
            <w:del w:id="1244" w:author="Gabriella Meltzer" w:date="2024-01-02T23:39:00Z">
              <w:r w:rsidRPr="007701F7" w:rsidDel="00706857">
                <w:rPr>
                  <w:rFonts w:ascii="Arial" w:hAnsi="Arial" w:cs="Arial"/>
                  <w:sz w:val="20"/>
                  <w:szCs w:val="20"/>
                </w:rPr>
                <w:delText>3.26</w:delText>
              </w:r>
            </w:del>
          </w:p>
        </w:tc>
        <w:tc>
          <w:tcPr>
            <w:tcW w:w="720" w:type="dxa"/>
          </w:tcPr>
          <w:p w14:paraId="4074638C" w14:textId="7BEF04AC" w:rsidR="00D17A73" w:rsidRPr="007701F7" w:rsidDel="00706857" w:rsidRDefault="00D17A73" w:rsidP="004A585E">
            <w:pPr>
              <w:rPr>
                <w:del w:id="1245" w:author="Gabriella Meltzer" w:date="2024-01-02T23:39:00Z"/>
                <w:rFonts w:ascii="Arial" w:hAnsi="Arial" w:cs="Arial"/>
                <w:sz w:val="20"/>
                <w:szCs w:val="20"/>
              </w:rPr>
            </w:pPr>
            <w:del w:id="1246" w:author="Gabriella Meltzer" w:date="2024-01-02T23:39:00Z">
              <w:r w:rsidRPr="007701F7" w:rsidDel="00706857">
                <w:rPr>
                  <w:rFonts w:ascii="Arial" w:hAnsi="Arial" w:cs="Arial"/>
                  <w:sz w:val="20"/>
                  <w:szCs w:val="20"/>
                </w:rPr>
                <w:delText>3.82</w:delText>
              </w:r>
            </w:del>
          </w:p>
        </w:tc>
        <w:tc>
          <w:tcPr>
            <w:tcW w:w="720" w:type="dxa"/>
          </w:tcPr>
          <w:p w14:paraId="4C1BD13E" w14:textId="7C36640D" w:rsidR="00D17A73" w:rsidRPr="007701F7" w:rsidDel="00706857" w:rsidRDefault="00D17A73" w:rsidP="004A585E">
            <w:pPr>
              <w:rPr>
                <w:del w:id="1247" w:author="Gabriella Meltzer" w:date="2024-01-02T23:39:00Z"/>
                <w:rFonts w:ascii="Arial" w:hAnsi="Arial" w:cs="Arial"/>
                <w:sz w:val="20"/>
                <w:szCs w:val="20"/>
              </w:rPr>
            </w:pPr>
            <w:del w:id="1248" w:author="Gabriella Meltzer" w:date="2024-01-02T23:39:00Z">
              <w:r w:rsidRPr="007701F7" w:rsidDel="00706857">
                <w:rPr>
                  <w:rFonts w:ascii="Arial" w:hAnsi="Arial" w:cs="Arial"/>
                  <w:sz w:val="20"/>
                  <w:szCs w:val="20"/>
                </w:rPr>
                <w:delText>4.29</w:delText>
              </w:r>
            </w:del>
          </w:p>
        </w:tc>
        <w:tc>
          <w:tcPr>
            <w:tcW w:w="720" w:type="dxa"/>
            <w:tcBorders>
              <w:right w:val="single" w:sz="2" w:space="0" w:color="auto"/>
            </w:tcBorders>
          </w:tcPr>
          <w:p w14:paraId="62371A21" w14:textId="72D91AD8" w:rsidR="00D17A73" w:rsidRPr="007701F7" w:rsidDel="00706857" w:rsidRDefault="00D17A73" w:rsidP="004A585E">
            <w:pPr>
              <w:rPr>
                <w:del w:id="1249" w:author="Gabriella Meltzer" w:date="2024-01-02T23:39:00Z"/>
                <w:rFonts w:ascii="Arial" w:hAnsi="Arial" w:cs="Arial"/>
                <w:sz w:val="20"/>
                <w:szCs w:val="20"/>
              </w:rPr>
            </w:pPr>
            <w:del w:id="1250" w:author="Gabriella Meltzer" w:date="2024-01-02T23:39:00Z">
              <w:r w:rsidRPr="007701F7" w:rsidDel="00706857">
                <w:rPr>
                  <w:rFonts w:ascii="Arial" w:hAnsi="Arial" w:cs="Arial"/>
                  <w:sz w:val="20"/>
                  <w:szCs w:val="20"/>
                </w:rPr>
                <w:delText>5.06</w:delText>
              </w:r>
            </w:del>
          </w:p>
        </w:tc>
        <w:tc>
          <w:tcPr>
            <w:tcW w:w="720" w:type="dxa"/>
            <w:tcBorders>
              <w:left w:val="single" w:sz="2" w:space="0" w:color="auto"/>
            </w:tcBorders>
          </w:tcPr>
          <w:p w14:paraId="76F23F53" w14:textId="0ECD6460" w:rsidR="00D17A73" w:rsidRPr="007701F7" w:rsidDel="00706857" w:rsidRDefault="00D17A73" w:rsidP="004A585E">
            <w:pPr>
              <w:rPr>
                <w:del w:id="1251" w:author="Gabriella Meltzer" w:date="2024-01-02T23:39:00Z"/>
                <w:rFonts w:ascii="Arial" w:hAnsi="Arial" w:cs="Arial"/>
                <w:sz w:val="20"/>
                <w:szCs w:val="20"/>
              </w:rPr>
            </w:pPr>
            <w:del w:id="1252" w:author="Gabriella Meltzer" w:date="2024-01-02T23:39:00Z">
              <w:r w:rsidRPr="007701F7" w:rsidDel="00706857">
                <w:rPr>
                  <w:rFonts w:ascii="Arial" w:hAnsi="Arial" w:cs="Arial"/>
                  <w:sz w:val="20"/>
                  <w:szCs w:val="20"/>
                </w:rPr>
                <w:delText>2.28</w:delText>
              </w:r>
            </w:del>
          </w:p>
        </w:tc>
        <w:tc>
          <w:tcPr>
            <w:tcW w:w="720" w:type="dxa"/>
          </w:tcPr>
          <w:p w14:paraId="46743D1A" w14:textId="555B86BD" w:rsidR="00D17A73" w:rsidRPr="007701F7" w:rsidDel="00706857" w:rsidRDefault="00D17A73" w:rsidP="004A585E">
            <w:pPr>
              <w:rPr>
                <w:del w:id="1253" w:author="Gabriella Meltzer" w:date="2024-01-02T23:39:00Z"/>
                <w:rFonts w:ascii="Arial" w:hAnsi="Arial" w:cs="Arial"/>
                <w:sz w:val="20"/>
                <w:szCs w:val="20"/>
              </w:rPr>
            </w:pPr>
            <w:del w:id="1254" w:author="Gabriella Meltzer" w:date="2024-01-02T23:39:00Z">
              <w:r w:rsidRPr="007701F7" w:rsidDel="00706857">
                <w:rPr>
                  <w:rFonts w:ascii="Arial" w:hAnsi="Arial" w:cs="Arial"/>
                  <w:sz w:val="20"/>
                  <w:szCs w:val="20"/>
                </w:rPr>
                <w:delText>3.28</w:delText>
              </w:r>
            </w:del>
          </w:p>
        </w:tc>
        <w:tc>
          <w:tcPr>
            <w:tcW w:w="720" w:type="dxa"/>
          </w:tcPr>
          <w:p w14:paraId="7458E24A" w14:textId="29B44C27" w:rsidR="00D17A73" w:rsidRPr="007701F7" w:rsidDel="00706857" w:rsidRDefault="00D17A73" w:rsidP="004A585E">
            <w:pPr>
              <w:rPr>
                <w:del w:id="1255" w:author="Gabriella Meltzer" w:date="2024-01-02T23:39:00Z"/>
                <w:rFonts w:ascii="Arial" w:hAnsi="Arial" w:cs="Arial"/>
                <w:sz w:val="20"/>
                <w:szCs w:val="20"/>
              </w:rPr>
            </w:pPr>
            <w:del w:id="1256" w:author="Gabriella Meltzer" w:date="2024-01-02T23:39:00Z">
              <w:r w:rsidRPr="007701F7" w:rsidDel="00706857">
                <w:rPr>
                  <w:rFonts w:ascii="Arial" w:hAnsi="Arial" w:cs="Arial"/>
                  <w:sz w:val="20"/>
                  <w:szCs w:val="20"/>
                </w:rPr>
                <w:delText>3.88</w:delText>
              </w:r>
            </w:del>
          </w:p>
        </w:tc>
        <w:tc>
          <w:tcPr>
            <w:tcW w:w="720" w:type="dxa"/>
          </w:tcPr>
          <w:p w14:paraId="10EE148A" w14:textId="42859BB7" w:rsidR="00D17A73" w:rsidRPr="007701F7" w:rsidDel="00706857" w:rsidRDefault="00D17A73" w:rsidP="004A585E">
            <w:pPr>
              <w:rPr>
                <w:del w:id="1257" w:author="Gabriella Meltzer" w:date="2024-01-02T23:39:00Z"/>
                <w:rFonts w:ascii="Arial" w:hAnsi="Arial" w:cs="Arial"/>
                <w:sz w:val="20"/>
                <w:szCs w:val="20"/>
              </w:rPr>
            </w:pPr>
            <w:del w:id="1258" w:author="Gabriella Meltzer" w:date="2024-01-02T23:39:00Z">
              <w:r w:rsidRPr="007701F7" w:rsidDel="00706857">
                <w:rPr>
                  <w:rFonts w:ascii="Arial" w:hAnsi="Arial" w:cs="Arial"/>
                  <w:sz w:val="20"/>
                  <w:szCs w:val="20"/>
                </w:rPr>
                <w:delText>4.41</w:delText>
              </w:r>
            </w:del>
          </w:p>
        </w:tc>
        <w:tc>
          <w:tcPr>
            <w:tcW w:w="720" w:type="dxa"/>
            <w:tcBorders>
              <w:right w:val="single" w:sz="2" w:space="0" w:color="auto"/>
            </w:tcBorders>
          </w:tcPr>
          <w:p w14:paraId="1896BC17" w14:textId="746913FF" w:rsidR="00D17A73" w:rsidRPr="007701F7" w:rsidDel="00706857" w:rsidRDefault="00D17A73" w:rsidP="004A585E">
            <w:pPr>
              <w:rPr>
                <w:del w:id="1259" w:author="Gabriella Meltzer" w:date="2024-01-02T23:39:00Z"/>
                <w:rFonts w:ascii="Arial" w:hAnsi="Arial" w:cs="Arial"/>
                <w:sz w:val="20"/>
                <w:szCs w:val="20"/>
              </w:rPr>
            </w:pPr>
            <w:del w:id="1260" w:author="Gabriella Meltzer" w:date="2024-01-02T23:39:00Z">
              <w:r w:rsidRPr="007701F7" w:rsidDel="00706857">
                <w:rPr>
                  <w:rFonts w:ascii="Arial" w:hAnsi="Arial" w:cs="Arial"/>
                  <w:sz w:val="20"/>
                  <w:szCs w:val="20"/>
                </w:rPr>
                <w:delText>5.21</w:delText>
              </w:r>
            </w:del>
          </w:p>
        </w:tc>
      </w:tr>
      <w:tr w:rsidR="00D17A73" w:rsidRPr="007701F7" w:rsidDel="00706857" w14:paraId="5063FB8C" w14:textId="27F193B5" w:rsidTr="007701F7">
        <w:trPr>
          <w:del w:id="1261" w:author="Gabriella Meltzer" w:date="2024-01-02T23:39:00Z"/>
        </w:trPr>
        <w:tc>
          <w:tcPr>
            <w:tcW w:w="2882" w:type="dxa"/>
            <w:vMerge/>
            <w:tcBorders>
              <w:left w:val="single" w:sz="2" w:space="0" w:color="auto"/>
            </w:tcBorders>
          </w:tcPr>
          <w:p w14:paraId="3248D78F" w14:textId="3AAC3160" w:rsidR="00D17A73" w:rsidRPr="007701F7" w:rsidDel="00706857" w:rsidRDefault="00D17A73" w:rsidP="004A585E">
            <w:pPr>
              <w:rPr>
                <w:del w:id="1262" w:author="Gabriella Meltzer" w:date="2024-01-02T23:39:00Z"/>
                <w:rFonts w:ascii="Arial" w:hAnsi="Arial" w:cs="Arial"/>
                <w:sz w:val="20"/>
                <w:szCs w:val="20"/>
              </w:rPr>
            </w:pPr>
          </w:p>
        </w:tc>
        <w:tc>
          <w:tcPr>
            <w:tcW w:w="3870" w:type="dxa"/>
            <w:vMerge/>
            <w:tcBorders>
              <w:left w:val="single" w:sz="2" w:space="0" w:color="auto"/>
            </w:tcBorders>
          </w:tcPr>
          <w:p w14:paraId="2F82547A" w14:textId="7AEEF76E" w:rsidR="00D17A73" w:rsidRPr="007701F7" w:rsidDel="00706857" w:rsidRDefault="00D17A73" w:rsidP="004A585E">
            <w:pPr>
              <w:rPr>
                <w:del w:id="1263" w:author="Gabriella Meltzer" w:date="2024-01-02T23:39:00Z"/>
                <w:rFonts w:ascii="Arial" w:hAnsi="Arial" w:cs="Arial"/>
                <w:sz w:val="20"/>
                <w:szCs w:val="20"/>
              </w:rPr>
            </w:pPr>
          </w:p>
        </w:tc>
        <w:tc>
          <w:tcPr>
            <w:tcW w:w="898" w:type="dxa"/>
          </w:tcPr>
          <w:p w14:paraId="35EFA9C2" w14:textId="0D1B5B64" w:rsidR="00D17A73" w:rsidRPr="007701F7" w:rsidDel="00706857" w:rsidRDefault="00D17A73" w:rsidP="004A585E">
            <w:pPr>
              <w:rPr>
                <w:del w:id="1264" w:author="Gabriella Meltzer" w:date="2024-01-02T23:39:00Z"/>
                <w:rFonts w:ascii="Arial" w:hAnsi="Arial" w:cs="Arial"/>
                <w:sz w:val="20"/>
                <w:szCs w:val="20"/>
              </w:rPr>
            </w:pPr>
            <w:del w:id="1265" w:author="Gabriella Meltzer" w:date="2024-01-02T23:39:00Z">
              <w:r w:rsidRPr="007701F7" w:rsidDel="00706857">
                <w:rPr>
                  <w:rFonts w:ascii="Arial" w:hAnsi="Arial" w:cs="Arial"/>
                  <w:sz w:val="20"/>
                  <w:szCs w:val="20"/>
                </w:rPr>
                <w:delText>5</w:delText>
              </w:r>
            </w:del>
          </w:p>
        </w:tc>
        <w:tc>
          <w:tcPr>
            <w:tcW w:w="720" w:type="dxa"/>
          </w:tcPr>
          <w:p w14:paraId="46503E5C" w14:textId="70036BD8" w:rsidR="00D17A73" w:rsidRPr="007701F7" w:rsidDel="00706857" w:rsidRDefault="00D17A73" w:rsidP="004A585E">
            <w:pPr>
              <w:rPr>
                <w:del w:id="1266" w:author="Gabriella Meltzer" w:date="2024-01-02T23:39:00Z"/>
                <w:rFonts w:ascii="Arial" w:hAnsi="Arial" w:cs="Arial"/>
                <w:sz w:val="20"/>
                <w:szCs w:val="20"/>
              </w:rPr>
            </w:pPr>
            <w:del w:id="1267" w:author="Gabriella Meltzer" w:date="2024-01-02T23:39:00Z">
              <w:r w:rsidRPr="007701F7" w:rsidDel="00706857">
                <w:rPr>
                  <w:rFonts w:ascii="Arial" w:hAnsi="Arial" w:cs="Arial"/>
                  <w:sz w:val="20"/>
                  <w:szCs w:val="20"/>
                </w:rPr>
                <w:delText>3.07</w:delText>
              </w:r>
            </w:del>
          </w:p>
        </w:tc>
        <w:tc>
          <w:tcPr>
            <w:tcW w:w="720" w:type="dxa"/>
          </w:tcPr>
          <w:p w14:paraId="0F7522D2" w14:textId="02A0141E" w:rsidR="00D17A73" w:rsidRPr="007701F7" w:rsidDel="00706857" w:rsidRDefault="00D17A73" w:rsidP="004A585E">
            <w:pPr>
              <w:rPr>
                <w:del w:id="1268" w:author="Gabriella Meltzer" w:date="2024-01-02T23:39:00Z"/>
                <w:rFonts w:ascii="Arial" w:hAnsi="Arial" w:cs="Arial"/>
                <w:sz w:val="20"/>
                <w:szCs w:val="20"/>
              </w:rPr>
            </w:pPr>
            <w:del w:id="1269" w:author="Gabriella Meltzer" w:date="2024-01-02T23:39:00Z">
              <w:r w:rsidRPr="007701F7" w:rsidDel="00706857">
                <w:rPr>
                  <w:rFonts w:ascii="Arial" w:hAnsi="Arial" w:cs="Arial"/>
                  <w:sz w:val="20"/>
                  <w:szCs w:val="20"/>
                </w:rPr>
                <w:delText>4.16</w:delText>
              </w:r>
            </w:del>
          </w:p>
        </w:tc>
        <w:tc>
          <w:tcPr>
            <w:tcW w:w="720" w:type="dxa"/>
          </w:tcPr>
          <w:p w14:paraId="1BC58C23" w14:textId="27627C40" w:rsidR="00D17A73" w:rsidRPr="007701F7" w:rsidDel="00706857" w:rsidRDefault="00D17A73" w:rsidP="004A585E">
            <w:pPr>
              <w:rPr>
                <w:del w:id="1270" w:author="Gabriella Meltzer" w:date="2024-01-02T23:39:00Z"/>
                <w:rFonts w:ascii="Arial" w:hAnsi="Arial" w:cs="Arial"/>
                <w:sz w:val="20"/>
                <w:szCs w:val="20"/>
              </w:rPr>
            </w:pPr>
            <w:del w:id="1271" w:author="Gabriella Meltzer" w:date="2024-01-02T23:39:00Z">
              <w:r w:rsidRPr="007701F7" w:rsidDel="00706857">
                <w:rPr>
                  <w:rFonts w:ascii="Arial" w:hAnsi="Arial" w:cs="Arial"/>
                  <w:sz w:val="20"/>
                  <w:szCs w:val="20"/>
                </w:rPr>
                <w:delText>4.80</w:delText>
              </w:r>
            </w:del>
          </w:p>
        </w:tc>
        <w:tc>
          <w:tcPr>
            <w:tcW w:w="720" w:type="dxa"/>
          </w:tcPr>
          <w:p w14:paraId="049DD6E3" w14:textId="6AD18490" w:rsidR="00D17A73" w:rsidRPr="007701F7" w:rsidDel="00706857" w:rsidRDefault="00D17A73" w:rsidP="004A585E">
            <w:pPr>
              <w:rPr>
                <w:del w:id="1272" w:author="Gabriella Meltzer" w:date="2024-01-02T23:39:00Z"/>
                <w:rFonts w:ascii="Arial" w:hAnsi="Arial" w:cs="Arial"/>
                <w:sz w:val="20"/>
                <w:szCs w:val="20"/>
              </w:rPr>
            </w:pPr>
            <w:del w:id="1273" w:author="Gabriella Meltzer" w:date="2024-01-02T23:39:00Z">
              <w:r w:rsidRPr="007701F7" w:rsidDel="00706857">
                <w:rPr>
                  <w:rFonts w:ascii="Arial" w:hAnsi="Arial" w:cs="Arial"/>
                  <w:sz w:val="20"/>
                  <w:szCs w:val="20"/>
                </w:rPr>
                <w:delText>5.30</w:delText>
              </w:r>
            </w:del>
          </w:p>
        </w:tc>
        <w:tc>
          <w:tcPr>
            <w:tcW w:w="720" w:type="dxa"/>
            <w:tcBorders>
              <w:right w:val="single" w:sz="2" w:space="0" w:color="auto"/>
            </w:tcBorders>
          </w:tcPr>
          <w:p w14:paraId="36497079" w14:textId="1EF6A039" w:rsidR="00D17A73" w:rsidRPr="007701F7" w:rsidDel="00706857" w:rsidRDefault="00D17A73" w:rsidP="004A585E">
            <w:pPr>
              <w:rPr>
                <w:del w:id="1274" w:author="Gabriella Meltzer" w:date="2024-01-02T23:39:00Z"/>
                <w:rFonts w:ascii="Arial" w:hAnsi="Arial" w:cs="Arial"/>
                <w:sz w:val="20"/>
                <w:szCs w:val="20"/>
              </w:rPr>
            </w:pPr>
            <w:del w:id="1275" w:author="Gabriella Meltzer" w:date="2024-01-02T23:39:00Z">
              <w:r w:rsidRPr="007701F7" w:rsidDel="00706857">
                <w:rPr>
                  <w:rFonts w:ascii="Arial" w:hAnsi="Arial" w:cs="Arial"/>
                  <w:sz w:val="20"/>
                  <w:szCs w:val="20"/>
                </w:rPr>
                <w:delText>6.04</w:delText>
              </w:r>
            </w:del>
          </w:p>
        </w:tc>
        <w:tc>
          <w:tcPr>
            <w:tcW w:w="720" w:type="dxa"/>
            <w:tcBorders>
              <w:left w:val="single" w:sz="2" w:space="0" w:color="auto"/>
            </w:tcBorders>
          </w:tcPr>
          <w:p w14:paraId="3A6C99AA" w14:textId="5FC29738" w:rsidR="00D17A73" w:rsidRPr="007701F7" w:rsidDel="00706857" w:rsidRDefault="00D17A73" w:rsidP="004A585E">
            <w:pPr>
              <w:rPr>
                <w:del w:id="1276" w:author="Gabriella Meltzer" w:date="2024-01-02T23:39:00Z"/>
                <w:rFonts w:ascii="Arial" w:hAnsi="Arial" w:cs="Arial"/>
                <w:sz w:val="20"/>
                <w:szCs w:val="20"/>
              </w:rPr>
            </w:pPr>
            <w:del w:id="1277" w:author="Gabriella Meltzer" w:date="2024-01-02T23:39:00Z">
              <w:r w:rsidRPr="007701F7" w:rsidDel="00706857">
                <w:rPr>
                  <w:rFonts w:ascii="Arial" w:hAnsi="Arial" w:cs="Arial"/>
                  <w:sz w:val="20"/>
                  <w:szCs w:val="20"/>
                </w:rPr>
                <w:delText>3.03</w:delText>
              </w:r>
            </w:del>
          </w:p>
        </w:tc>
        <w:tc>
          <w:tcPr>
            <w:tcW w:w="720" w:type="dxa"/>
          </w:tcPr>
          <w:p w14:paraId="734FE213" w14:textId="1BAA6D18" w:rsidR="00D17A73" w:rsidRPr="007701F7" w:rsidDel="00706857" w:rsidRDefault="00D17A73" w:rsidP="004A585E">
            <w:pPr>
              <w:rPr>
                <w:del w:id="1278" w:author="Gabriella Meltzer" w:date="2024-01-02T23:39:00Z"/>
                <w:rFonts w:ascii="Arial" w:hAnsi="Arial" w:cs="Arial"/>
                <w:sz w:val="20"/>
                <w:szCs w:val="20"/>
              </w:rPr>
            </w:pPr>
            <w:del w:id="1279" w:author="Gabriella Meltzer" w:date="2024-01-02T23:39:00Z">
              <w:r w:rsidRPr="007701F7" w:rsidDel="00706857">
                <w:rPr>
                  <w:rFonts w:ascii="Arial" w:hAnsi="Arial" w:cs="Arial"/>
                  <w:sz w:val="20"/>
                  <w:szCs w:val="20"/>
                </w:rPr>
                <w:delText>4.14</w:delText>
              </w:r>
            </w:del>
          </w:p>
        </w:tc>
        <w:tc>
          <w:tcPr>
            <w:tcW w:w="720" w:type="dxa"/>
          </w:tcPr>
          <w:p w14:paraId="5AA0F281" w14:textId="3A42B8D2" w:rsidR="00D17A73" w:rsidRPr="007701F7" w:rsidDel="00706857" w:rsidRDefault="00D17A73" w:rsidP="004A585E">
            <w:pPr>
              <w:rPr>
                <w:del w:id="1280" w:author="Gabriella Meltzer" w:date="2024-01-02T23:39:00Z"/>
                <w:rFonts w:ascii="Arial" w:hAnsi="Arial" w:cs="Arial"/>
                <w:sz w:val="20"/>
                <w:szCs w:val="20"/>
              </w:rPr>
            </w:pPr>
            <w:del w:id="1281" w:author="Gabriella Meltzer" w:date="2024-01-02T23:39:00Z">
              <w:r w:rsidRPr="007701F7" w:rsidDel="00706857">
                <w:rPr>
                  <w:rFonts w:ascii="Arial" w:hAnsi="Arial" w:cs="Arial"/>
                  <w:sz w:val="20"/>
                  <w:szCs w:val="20"/>
                </w:rPr>
                <w:delText>4.79</w:delText>
              </w:r>
            </w:del>
          </w:p>
        </w:tc>
        <w:tc>
          <w:tcPr>
            <w:tcW w:w="720" w:type="dxa"/>
          </w:tcPr>
          <w:p w14:paraId="6B842596" w14:textId="52B53226" w:rsidR="00D17A73" w:rsidRPr="007701F7" w:rsidDel="00706857" w:rsidRDefault="00D17A73" w:rsidP="004A585E">
            <w:pPr>
              <w:rPr>
                <w:del w:id="1282" w:author="Gabriella Meltzer" w:date="2024-01-02T23:39:00Z"/>
                <w:rFonts w:ascii="Arial" w:hAnsi="Arial" w:cs="Arial"/>
                <w:sz w:val="20"/>
                <w:szCs w:val="20"/>
              </w:rPr>
            </w:pPr>
            <w:del w:id="1283" w:author="Gabriella Meltzer" w:date="2024-01-02T23:39:00Z">
              <w:r w:rsidRPr="007701F7" w:rsidDel="00706857">
                <w:rPr>
                  <w:rFonts w:ascii="Arial" w:hAnsi="Arial" w:cs="Arial"/>
                  <w:sz w:val="20"/>
                  <w:szCs w:val="20"/>
                </w:rPr>
                <w:delText>5.36</w:delText>
              </w:r>
            </w:del>
          </w:p>
        </w:tc>
        <w:tc>
          <w:tcPr>
            <w:tcW w:w="720" w:type="dxa"/>
            <w:tcBorders>
              <w:right w:val="single" w:sz="2" w:space="0" w:color="auto"/>
            </w:tcBorders>
          </w:tcPr>
          <w:p w14:paraId="47A2ECD1" w14:textId="355C107E" w:rsidR="00D17A73" w:rsidRPr="007701F7" w:rsidDel="00706857" w:rsidRDefault="00D17A73" w:rsidP="004A585E">
            <w:pPr>
              <w:rPr>
                <w:del w:id="1284" w:author="Gabriella Meltzer" w:date="2024-01-02T23:39:00Z"/>
                <w:rFonts w:ascii="Arial" w:hAnsi="Arial" w:cs="Arial"/>
                <w:sz w:val="20"/>
                <w:szCs w:val="20"/>
              </w:rPr>
            </w:pPr>
            <w:del w:id="1285" w:author="Gabriella Meltzer" w:date="2024-01-02T23:39:00Z">
              <w:r w:rsidRPr="007701F7" w:rsidDel="00706857">
                <w:rPr>
                  <w:rFonts w:ascii="Arial" w:hAnsi="Arial" w:cs="Arial"/>
                  <w:sz w:val="20"/>
                  <w:szCs w:val="20"/>
                </w:rPr>
                <w:delText>6.24</w:delText>
              </w:r>
            </w:del>
          </w:p>
        </w:tc>
      </w:tr>
      <w:tr w:rsidR="00D17A73" w:rsidRPr="007701F7" w:rsidDel="00706857" w14:paraId="7810BE96" w14:textId="3CA42EA7" w:rsidTr="007701F7">
        <w:trPr>
          <w:del w:id="1286" w:author="Gabriella Meltzer" w:date="2024-01-02T23:39:00Z"/>
        </w:trPr>
        <w:tc>
          <w:tcPr>
            <w:tcW w:w="2882" w:type="dxa"/>
            <w:vMerge/>
            <w:tcBorders>
              <w:left w:val="single" w:sz="2" w:space="0" w:color="auto"/>
            </w:tcBorders>
          </w:tcPr>
          <w:p w14:paraId="26B5F9BC" w14:textId="79BC49BD" w:rsidR="00D17A73" w:rsidRPr="007701F7" w:rsidDel="00706857" w:rsidRDefault="00D17A73" w:rsidP="004A585E">
            <w:pPr>
              <w:rPr>
                <w:del w:id="1287" w:author="Gabriella Meltzer" w:date="2024-01-02T23:39:00Z"/>
                <w:rFonts w:ascii="Arial" w:hAnsi="Arial" w:cs="Arial"/>
                <w:sz w:val="20"/>
                <w:szCs w:val="20"/>
              </w:rPr>
            </w:pPr>
          </w:p>
        </w:tc>
        <w:tc>
          <w:tcPr>
            <w:tcW w:w="3870" w:type="dxa"/>
            <w:vMerge/>
            <w:tcBorders>
              <w:left w:val="single" w:sz="2" w:space="0" w:color="auto"/>
            </w:tcBorders>
          </w:tcPr>
          <w:p w14:paraId="2E3A6CE7" w14:textId="4765C056" w:rsidR="00D17A73" w:rsidRPr="007701F7" w:rsidDel="00706857" w:rsidRDefault="00D17A73" w:rsidP="004A585E">
            <w:pPr>
              <w:rPr>
                <w:del w:id="1288" w:author="Gabriella Meltzer" w:date="2024-01-02T23:39:00Z"/>
                <w:rFonts w:ascii="Arial" w:hAnsi="Arial" w:cs="Arial"/>
                <w:sz w:val="20"/>
                <w:szCs w:val="20"/>
              </w:rPr>
            </w:pPr>
          </w:p>
        </w:tc>
        <w:tc>
          <w:tcPr>
            <w:tcW w:w="898" w:type="dxa"/>
          </w:tcPr>
          <w:p w14:paraId="127097F6" w14:textId="31B13099" w:rsidR="00D17A73" w:rsidRPr="007701F7" w:rsidDel="00706857" w:rsidRDefault="00D17A73" w:rsidP="004A585E">
            <w:pPr>
              <w:rPr>
                <w:del w:id="1289" w:author="Gabriella Meltzer" w:date="2024-01-02T23:39:00Z"/>
                <w:rFonts w:ascii="Arial" w:hAnsi="Arial" w:cs="Arial"/>
                <w:sz w:val="20"/>
                <w:szCs w:val="20"/>
              </w:rPr>
            </w:pPr>
            <w:del w:id="1290" w:author="Gabriella Meltzer" w:date="2024-01-02T23:39:00Z">
              <w:r w:rsidRPr="007701F7" w:rsidDel="00706857">
                <w:rPr>
                  <w:rFonts w:ascii="Arial" w:hAnsi="Arial" w:cs="Arial"/>
                  <w:sz w:val="20"/>
                  <w:szCs w:val="20"/>
                </w:rPr>
                <w:delText>6</w:delText>
              </w:r>
            </w:del>
          </w:p>
        </w:tc>
        <w:tc>
          <w:tcPr>
            <w:tcW w:w="720" w:type="dxa"/>
          </w:tcPr>
          <w:p w14:paraId="04827B22" w14:textId="68779B76" w:rsidR="00D17A73" w:rsidRPr="007701F7" w:rsidDel="00706857" w:rsidRDefault="00D17A73" w:rsidP="004A585E">
            <w:pPr>
              <w:rPr>
                <w:del w:id="1291" w:author="Gabriella Meltzer" w:date="2024-01-02T23:39:00Z"/>
                <w:rFonts w:ascii="Arial" w:hAnsi="Arial" w:cs="Arial"/>
                <w:sz w:val="20"/>
                <w:szCs w:val="20"/>
              </w:rPr>
            </w:pPr>
            <w:del w:id="1292" w:author="Gabriella Meltzer" w:date="2024-01-02T23:39:00Z">
              <w:r w:rsidRPr="007701F7" w:rsidDel="00706857">
                <w:rPr>
                  <w:rFonts w:ascii="Arial" w:hAnsi="Arial" w:cs="Arial"/>
                  <w:sz w:val="20"/>
                  <w:szCs w:val="20"/>
                </w:rPr>
                <w:delText>4.07</w:delText>
              </w:r>
            </w:del>
          </w:p>
        </w:tc>
        <w:tc>
          <w:tcPr>
            <w:tcW w:w="720" w:type="dxa"/>
          </w:tcPr>
          <w:p w14:paraId="1CBA74C3" w14:textId="76F1FEF9" w:rsidR="00D17A73" w:rsidRPr="007701F7" w:rsidDel="00706857" w:rsidRDefault="00D17A73" w:rsidP="004A585E">
            <w:pPr>
              <w:rPr>
                <w:del w:id="1293" w:author="Gabriella Meltzer" w:date="2024-01-02T23:39:00Z"/>
                <w:rFonts w:ascii="Arial" w:hAnsi="Arial" w:cs="Arial"/>
                <w:sz w:val="20"/>
                <w:szCs w:val="20"/>
              </w:rPr>
            </w:pPr>
            <w:del w:id="1294" w:author="Gabriella Meltzer" w:date="2024-01-02T23:39:00Z">
              <w:r w:rsidRPr="007701F7" w:rsidDel="00706857">
                <w:rPr>
                  <w:rFonts w:ascii="Arial" w:hAnsi="Arial" w:cs="Arial"/>
                  <w:sz w:val="20"/>
                  <w:szCs w:val="20"/>
                </w:rPr>
                <w:delText>5.17</w:delText>
              </w:r>
            </w:del>
          </w:p>
        </w:tc>
        <w:tc>
          <w:tcPr>
            <w:tcW w:w="720" w:type="dxa"/>
          </w:tcPr>
          <w:p w14:paraId="381E132A" w14:textId="01C56F4D" w:rsidR="00D17A73" w:rsidRPr="007701F7" w:rsidDel="00706857" w:rsidRDefault="00D17A73" w:rsidP="004A585E">
            <w:pPr>
              <w:rPr>
                <w:del w:id="1295" w:author="Gabriella Meltzer" w:date="2024-01-02T23:39:00Z"/>
                <w:rFonts w:ascii="Arial" w:hAnsi="Arial" w:cs="Arial"/>
                <w:sz w:val="20"/>
                <w:szCs w:val="20"/>
              </w:rPr>
            </w:pPr>
            <w:del w:id="1296" w:author="Gabriella Meltzer" w:date="2024-01-02T23:39:00Z">
              <w:r w:rsidRPr="007701F7" w:rsidDel="00706857">
                <w:rPr>
                  <w:rFonts w:ascii="Arial" w:hAnsi="Arial" w:cs="Arial"/>
                  <w:sz w:val="20"/>
                  <w:szCs w:val="20"/>
                </w:rPr>
                <w:delText>5.82</w:delText>
              </w:r>
            </w:del>
          </w:p>
        </w:tc>
        <w:tc>
          <w:tcPr>
            <w:tcW w:w="720" w:type="dxa"/>
          </w:tcPr>
          <w:p w14:paraId="74D2002E" w14:textId="057B2BBD" w:rsidR="00D17A73" w:rsidRPr="007701F7" w:rsidDel="00706857" w:rsidRDefault="00D17A73" w:rsidP="004A585E">
            <w:pPr>
              <w:rPr>
                <w:del w:id="1297" w:author="Gabriella Meltzer" w:date="2024-01-02T23:39:00Z"/>
                <w:rFonts w:ascii="Arial" w:hAnsi="Arial" w:cs="Arial"/>
                <w:sz w:val="20"/>
                <w:szCs w:val="20"/>
              </w:rPr>
            </w:pPr>
            <w:del w:id="1298"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375DE151" w14:textId="609349EC" w:rsidR="00D17A73" w:rsidRPr="007701F7" w:rsidDel="00706857" w:rsidRDefault="00D17A73" w:rsidP="004A585E">
            <w:pPr>
              <w:rPr>
                <w:del w:id="1299" w:author="Gabriella Meltzer" w:date="2024-01-02T23:39:00Z"/>
                <w:rFonts w:ascii="Arial" w:hAnsi="Arial" w:cs="Arial"/>
                <w:sz w:val="20"/>
                <w:szCs w:val="20"/>
              </w:rPr>
            </w:pPr>
            <w:del w:id="1300" w:author="Gabriella Meltzer" w:date="2024-01-02T23:39:00Z">
              <w:r w:rsidRPr="007701F7" w:rsidDel="00706857">
                <w:rPr>
                  <w:rFonts w:ascii="Arial" w:hAnsi="Arial" w:cs="Arial"/>
                  <w:sz w:val="20"/>
                  <w:szCs w:val="20"/>
                </w:rPr>
                <w:delText>7.19</w:delText>
              </w:r>
            </w:del>
          </w:p>
        </w:tc>
        <w:tc>
          <w:tcPr>
            <w:tcW w:w="720" w:type="dxa"/>
            <w:tcBorders>
              <w:left w:val="single" w:sz="2" w:space="0" w:color="auto"/>
            </w:tcBorders>
          </w:tcPr>
          <w:p w14:paraId="2799BCF7" w14:textId="2BCD1FE7" w:rsidR="00D17A73" w:rsidRPr="007701F7" w:rsidDel="00706857" w:rsidRDefault="00D17A73" w:rsidP="004A585E">
            <w:pPr>
              <w:rPr>
                <w:del w:id="1301" w:author="Gabriella Meltzer" w:date="2024-01-02T23:39:00Z"/>
                <w:rFonts w:ascii="Arial" w:hAnsi="Arial" w:cs="Arial"/>
                <w:sz w:val="20"/>
                <w:szCs w:val="20"/>
              </w:rPr>
            </w:pPr>
            <w:del w:id="1302" w:author="Gabriella Meltzer" w:date="2024-01-02T23:39:00Z">
              <w:r w:rsidRPr="007701F7" w:rsidDel="00706857">
                <w:rPr>
                  <w:rFonts w:ascii="Arial" w:hAnsi="Arial" w:cs="Arial"/>
                  <w:sz w:val="20"/>
                  <w:szCs w:val="20"/>
                </w:rPr>
                <w:delText>3.87</w:delText>
              </w:r>
            </w:del>
          </w:p>
        </w:tc>
        <w:tc>
          <w:tcPr>
            <w:tcW w:w="720" w:type="dxa"/>
          </w:tcPr>
          <w:p w14:paraId="4FF30FB8" w14:textId="7A3C4A94" w:rsidR="00D17A73" w:rsidRPr="007701F7" w:rsidDel="00706857" w:rsidRDefault="00D17A73" w:rsidP="004A585E">
            <w:pPr>
              <w:rPr>
                <w:del w:id="1303" w:author="Gabriella Meltzer" w:date="2024-01-02T23:39:00Z"/>
                <w:rFonts w:ascii="Arial" w:hAnsi="Arial" w:cs="Arial"/>
                <w:sz w:val="20"/>
                <w:szCs w:val="20"/>
              </w:rPr>
            </w:pPr>
            <w:del w:id="1304" w:author="Gabriella Meltzer" w:date="2024-01-02T23:39:00Z">
              <w:r w:rsidRPr="007701F7" w:rsidDel="00706857">
                <w:rPr>
                  <w:rFonts w:ascii="Arial" w:hAnsi="Arial" w:cs="Arial"/>
                  <w:sz w:val="20"/>
                  <w:szCs w:val="20"/>
                </w:rPr>
                <w:delText>5.15</w:delText>
              </w:r>
            </w:del>
          </w:p>
        </w:tc>
        <w:tc>
          <w:tcPr>
            <w:tcW w:w="720" w:type="dxa"/>
          </w:tcPr>
          <w:p w14:paraId="3AAEE454" w14:textId="6165F16D" w:rsidR="00D17A73" w:rsidRPr="007701F7" w:rsidDel="00706857" w:rsidRDefault="00D17A73" w:rsidP="004A585E">
            <w:pPr>
              <w:rPr>
                <w:del w:id="1305" w:author="Gabriella Meltzer" w:date="2024-01-02T23:39:00Z"/>
                <w:rFonts w:ascii="Arial" w:hAnsi="Arial" w:cs="Arial"/>
                <w:sz w:val="20"/>
                <w:szCs w:val="20"/>
              </w:rPr>
            </w:pPr>
            <w:del w:id="1306" w:author="Gabriella Meltzer" w:date="2024-01-02T23:39:00Z">
              <w:r w:rsidRPr="007701F7" w:rsidDel="00706857">
                <w:rPr>
                  <w:rFonts w:ascii="Arial" w:hAnsi="Arial" w:cs="Arial"/>
                  <w:sz w:val="20"/>
                  <w:szCs w:val="20"/>
                </w:rPr>
                <w:delText>5.81</w:delText>
              </w:r>
            </w:del>
          </w:p>
        </w:tc>
        <w:tc>
          <w:tcPr>
            <w:tcW w:w="720" w:type="dxa"/>
          </w:tcPr>
          <w:p w14:paraId="627A463A" w14:textId="56805126" w:rsidR="00D17A73" w:rsidRPr="007701F7" w:rsidDel="00706857" w:rsidRDefault="00D17A73" w:rsidP="004A585E">
            <w:pPr>
              <w:rPr>
                <w:del w:id="1307" w:author="Gabriella Meltzer" w:date="2024-01-02T23:39:00Z"/>
                <w:rFonts w:ascii="Arial" w:hAnsi="Arial" w:cs="Arial"/>
                <w:sz w:val="20"/>
                <w:szCs w:val="20"/>
              </w:rPr>
            </w:pPr>
            <w:del w:id="1308" w:author="Gabriella Meltzer" w:date="2024-01-02T23:39:00Z">
              <w:r w:rsidRPr="007701F7" w:rsidDel="00706857">
                <w:rPr>
                  <w:rFonts w:ascii="Arial" w:hAnsi="Arial" w:cs="Arial"/>
                  <w:sz w:val="20"/>
                  <w:szCs w:val="20"/>
                </w:rPr>
                <w:delText>6.42</w:delText>
              </w:r>
            </w:del>
          </w:p>
        </w:tc>
        <w:tc>
          <w:tcPr>
            <w:tcW w:w="720" w:type="dxa"/>
            <w:tcBorders>
              <w:right w:val="single" w:sz="2" w:space="0" w:color="auto"/>
            </w:tcBorders>
          </w:tcPr>
          <w:p w14:paraId="07E50580" w14:textId="4932CB0B" w:rsidR="00D17A73" w:rsidRPr="007701F7" w:rsidDel="00706857" w:rsidRDefault="00D17A73" w:rsidP="004A585E">
            <w:pPr>
              <w:rPr>
                <w:del w:id="1309" w:author="Gabriella Meltzer" w:date="2024-01-02T23:39:00Z"/>
                <w:rFonts w:ascii="Arial" w:hAnsi="Arial" w:cs="Arial"/>
                <w:sz w:val="20"/>
                <w:szCs w:val="20"/>
              </w:rPr>
            </w:pPr>
            <w:del w:id="1310" w:author="Gabriella Meltzer" w:date="2024-01-02T23:39:00Z">
              <w:r w:rsidRPr="007701F7" w:rsidDel="00706857">
                <w:rPr>
                  <w:rFonts w:ascii="Arial" w:hAnsi="Arial" w:cs="Arial"/>
                  <w:sz w:val="20"/>
                  <w:szCs w:val="20"/>
                </w:rPr>
                <w:delText>7.38</w:delText>
              </w:r>
            </w:del>
          </w:p>
        </w:tc>
      </w:tr>
      <w:tr w:rsidR="00D17A73" w:rsidRPr="007701F7" w:rsidDel="00706857" w14:paraId="435C5069" w14:textId="284E906E" w:rsidTr="007701F7">
        <w:trPr>
          <w:del w:id="1311" w:author="Gabriella Meltzer" w:date="2024-01-02T23:39:00Z"/>
        </w:trPr>
        <w:tc>
          <w:tcPr>
            <w:tcW w:w="2882" w:type="dxa"/>
            <w:vMerge/>
            <w:tcBorders>
              <w:left w:val="single" w:sz="2" w:space="0" w:color="auto"/>
            </w:tcBorders>
          </w:tcPr>
          <w:p w14:paraId="356C7E73" w14:textId="019E855A" w:rsidR="00D17A73" w:rsidRPr="007701F7" w:rsidDel="00706857" w:rsidRDefault="00D17A73" w:rsidP="004A585E">
            <w:pPr>
              <w:rPr>
                <w:del w:id="1312" w:author="Gabriella Meltzer" w:date="2024-01-02T23:39:00Z"/>
                <w:rFonts w:ascii="Arial" w:hAnsi="Arial" w:cs="Arial"/>
                <w:sz w:val="20"/>
                <w:szCs w:val="20"/>
              </w:rPr>
            </w:pPr>
          </w:p>
        </w:tc>
        <w:tc>
          <w:tcPr>
            <w:tcW w:w="3870" w:type="dxa"/>
            <w:vMerge/>
            <w:tcBorders>
              <w:left w:val="single" w:sz="2" w:space="0" w:color="auto"/>
            </w:tcBorders>
          </w:tcPr>
          <w:p w14:paraId="1E3BC24B" w14:textId="396E8884" w:rsidR="00D17A73" w:rsidRPr="007701F7" w:rsidDel="00706857" w:rsidRDefault="00D17A73" w:rsidP="004A585E">
            <w:pPr>
              <w:rPr>
                <w:del w:id="1313" w:author="Gabriella Meltzer" w:date="2024-01-02T23:39:00Z"/>
                <w:rFonts w:ascii="Arial" w:hAnsi="Arial" w:cs="Arial"/>
                <w:sz w:val="20"/>
                <w:szCs w:val="20"/>
              </w:rPr>
            </w:pPr>
          </w:p>
        </w:tc>
        <w:tc>
          <w:tcPr>
            <w:tcW w:w="898" w:type="dxa"/>
          </w:tcPr>
          <w:p w14:paraId="759979C8" w14:textId="75BE092B" w:rsidR="00D17A73" w:rsidRPr="007701F7" w:rsidDel="00706857" w:rsidRDefault="00D17A73" w:rsidP="004A585E">
            <w:pPr>
              <w:rPr>
                <w:del w:id="1314" w:author="Gabriella Meltzer" w:date="2024-01-02T23:39:00Z"/>
                <w:rFonts w:ascii="Arial" w:hAnsi="Arial" w:cs="Arial"/>
                <w:sz w:val="20"/>
                <w:szCs w:val="20"/>
              </w:rPr>
            </w:pPr>
            <w:del w:id="1315" w:author="Gabriella Meltzer" w:date="2024-01-02T23:39:00Z">
              <w:r w:rsidRPr="007701F7" w:rsidDel="00706857">
                <w:rPr>
                  <w:rFonts w:ascii="Arial" w:hAnsi="Arial" w:cs="Arial"/>
                  <w:sz w:val="20"/>
                  <w:szCs w:val="20"/>
                </w:rPr>
                <w:delText>7</w:delText>
              </w:r>
            </w:del>
          </w:p>
        </w:tc>
        <w:tc>
          <w:tcPr>
            <w:tcW w:w="720" w:type="dxa"/>
          </w:tcPr>
          <w:p w14:paraId="1BE1D2E3" w14:textId="46AC3321" w:rsidR="00D17A73" w:rsidRPr="007701F7" w:rsidDel="00706857" w:rsidRDefault="00D17A73" w:rsidP="004A585E">
            <w:pPr>
              <w:rPr>
                <w:del w:id="1316" w:author="Gabriella Meltzer" w:date="2024-01-02T23:39:00Z"/>
                <w:rFonts w:ascii="Arial" w:hAnsi="Arial" w:cs="Arial"/>
                <w:sz w:val="20"/>
                <w:szCs w:val="20"/>
              </w:rPr>
            </w:pPr>
            <w:del w:id="1317" w:author="Gabriella Meltzer" w:date="2024-01-02T23:39:00Z">
              <w:r w:rsidRPr="007701F7" w:rsidDel="00706857">
                <w:rPr>
                  <w:rFonts w:ascii="Arial" w:hAnsi="Arial" w:cs="Arial"/>
                  <w:sz w:val="20"/>
                  <w:szCs w:val="20"/>
                </w:rPr>
                <w:delText>4.85</w:delText>
              </w:r>
            </w:del>
          </w:p>
        </w:tc>
        <w:tc>
          <w:tcPr>
            <w:tcW w:w="720" w:type="dxa"/>
          </w:tcPr>
          <w:p w14:paraId="4164113A" w14:textId="3EC61607" w:rsidR="00D17A73" w:rsidRPr="007701F7" w:rsidDel="00706857" w:rsidRDefault="00D17A73" w:rsidP="004A585E">
            <w:pPr>
              <w:rPr>
                <w:del w:id="1318" w:author="Gabriella Meltzer" w:date="2024-01-02T23:39:00Z"/>
                <w:rFonts w:ascii="Arial" w:hAnsi="Arial" w:cs="Arial"/>
                <w:sz w:val="20"/>
                <w:szCs w:val="20"/>
              </w:rPr>
            </w:pPr>
            <w:del w:id="1319" w:author="Gabriella Meltzer" w:date="2024-01-02T23:39:00Z">
              <w:r w:rsidRPr="007701F7" w:rsidDel="00706857">
                <w:rPr>
                  <w:rFonts w:ascii="Arial" w:hAnsi="Arial" w:cs="Arial"/>
                  <w:sz w:val="20"/>
                  <w:szCs w:val="20"/>
                </w:rPr>
                <w:delText>6.12</w:delText>
              </w:r>
            </w:del>
          </w:p>
        </w:tc>
        <w:tc>
          <w:tcPr>
            <w:tcW w:w="720" w:type="dxa"/>
          </w:tcPr>
          <w:p w14:paraId="36F5B1D7" w14:textId="6F6AC848" w:rsidR="00D17A73" w:rsidRPr="007701F7" w:rsidDel="00706857" w:rsidRDefault="00D17A73" w:rsidP="004A585E">
            <w:pPr>
              <w:rPr>
                <w:del w:id="1320" w:author="Gabriella Meltzer" w:date="2024-01-02T23:39:00Z"/>
                <w:rFonts w:ascii="Arial" w:hAnsi="Arial" w:cs="Arial"/>
                <w:sz w:val="20"/>
                <w:szCs w:val="20"/>
              </w:rPr>
            </w:pPr>
            <w:del w:id="1321" w:author="Gabriella Meltzer" w:date="2024-01-02T23:39:00Z">
              <w:r w:rsidRPr="007701F7" w:rsidDel="00706857">
                <w:rPr>
                  <w:rFonts w:ascii="Arial" w:hAnsi="Arial" w:cs="Arial"/>
                  <w:sz w:val="20"/>
                  <w:szCs w:val="20"/>
                </w:rPr>
                <w:delText>6.82</w:delText>
              </w:r>
            </w:del>
          </w:p>
        </w:tc>
        <w:tc>
          <w:tcPr>
            <w:tcW w:w="720" w:type="dxa"/>
          </w:tcPr>
          <w:p w14:paraId="0AB461CC" w14:textId="01F533DD" w:rsidR="00D17A73" w:rsidRPr="007701F7" w:rsidDel="00706857" w:rsidRDefault="00D17A73" w:rsidP="004A585E">
            <w:pPr>
              <w:rPr>
                <w:del w:id="1322" w:author="Gabriella Meltzer" w:date="2024-01-02T23:39:00Z"/>
                <w:rFonts w:ascii="Arial" w:hAnsi="Arial" w:cs="Arial"/>
                <w:sz w:val="20"/>
                <w:szCs w:val="20"/>
              </w:rPr>
            </w:pPr>
            <w:del w:id="1323" w:author="Gabriella Meltzer" w:date="2024-01-02T23:39:00Z">
              <w:r w:rsidRPr="007701F7" w:rsidDel="00706857">
                <w:rPr>
                  <w:rFonts w:ascii="Arial" w:hAnsi="Arial" w:cs="Arial"/>
                  <w:sz w:val="20"/>
                  <w:szCs w:val="20"/>
                </w:rPr>
                <w:delText>7.39</w:delText>
              </w:r>
            </w:del>
          </w:p>
        </w:tc>
        <w:tc>
          <w:tcPr>
            <w:tcW w:w="720" w:type="dxa"/>
            <w:tcBorders>
              <w:right w:val="single" w:sz="2" w:space="0" w:color="auto"/>
            </w:tcBorders>
          </w:tcPr>
          <w:p w14:paraId="451876AC" w14:textId="6215A423" w:rsidR="00D17A73" w:rsidRPr="007701F7" w:rsidDel="00706857" w:rsidRDefault="00D17A73" w:rsidP="004A585E">
            <w:pPr>
              <w:rPr>
                <w:del w:id="1324" w:author="Gabriella Meltzer" w:date="2024-01-02T23:39:00Z"/>
                <w:rFonts w:ascii="Arial" w:hAnsi="Arial" w:cs="Arial"/>
                <w:sz w:val="20"/>
                <w:szCs w:val="20"/>
              </w:rPr>
            </w:pPr>
            <w:del w:id="1325" w:author="Gabriella Meltzer" w:date="2024-01-02T23:39:00Z">
              <w:r w:rsidRPr="007701F7" w:rsidDel="00706857">
                <w:rPr>
                  <w:rFonts w:ascii="Arial" w:hAnsi="Arial" w:cs="Arial"/>
                  <w:sz w:val="20"/>
                  <w:szCs w:val="20"/>
                </w:rPr>
                <w:delText>8.24</w:delText>
              </w:r>
            </w:del>
          </w:p>
        </w:tc>
        <w:tc>
          <w:tcPr>
            <w:tcW w:w="720" w:type="dxa"/>
            <w:tcBorders>
              <w:left w:val="single" w:sz="2" w:space="0" w:color="auto"/>
            </w:tcBorders>
          </w:tcPr>
          <w:p w14:paraId="568D7ABA" w14:textId="7C5052FC" w:rsidR="00D17A73" w:rsidRPr="007701F7" w:rsidDel="00706857" w:rsidRDefault="00D17A73" w:rsidP="004A585E">
            <w:pPr>
              <w:rPr>
                <w:del w:id="1326" w:author="Gabriella Meltzer" w:date="2024-01-02T23:39:00Z"/>
                <w:rFonts w:ascii="Arial" w:hAnsi="Arial" w:cs="Arial"/>
                <w:sz w:val="20"/>
                <w:szCs w:val="20"/>
              </w:rPr>
            </w:pPr>
            <w:del w:id="1327" w:author="Gabriella Meltzer" w:date="2024-01-02T23:39:00Z">
              <w:r w:rsidRPr="007701F7" w:rsidDel="00706857">
                <w:rPr>
                  <w:rFonts w:ascii="Arial" w:hAnsi="Arial" w:cs="Arial"/>
                  <w:sz w:val="20"/>
                  <w:szCs w:val="20"/>
                </w:rPr>
                <w:delText>4.78</w:delText>
              </w:r>
            </w:del>
          </w:p>
        </w:tc>
        <w:tc>
          <w:tcPr>
            <w:tcW w:w="720" w:type="dxa"/>
          </w:tcPr>
          <w:p w14:paraId="0CAA0E09" w14:textId="1869700E" w:rsidR="00D17A73" w:rsidRPr="007701F7" w:rsidDel="00706857" w:rsidRDefault="00D17A73" w:rsidP="004A585E">
            <w:pPr>
              <w:rPr>
                <w:del w:id="1328" w:author="Gabriella Meltzer" w:date="2024-01-02T23:39:00Z"/>
                <w:rFonts w:ascii="Arial" w:hAnsi="Arial" w:cs="Arial"/>
                <w:sz w:val="20"/>
                <w:szCs w:val="20"/>
              </w:rPr>
            </w:pPr>
            <w:del w:id="1329" w:author="Gabriella Meltzer" w:date="2024-01-02T23:39:00Z">
              <w:r w:rsidRPr="007701F7" w:rsidDel="00706857">
                <w:rPr>
                  <w:rFonts w:ascii="Arial" w:hAnsi="Arial" w:cs="Arial"/>
                  <w:sz w:val="20"/>
                  <w:szCs w:val="20"/>
                </w:rPr>
                <w:delText>6.00</w:delText>
              </w:r>
            </w:del>
          </w:p>
        </w:tc>
        <w:tc>
          <w:tcPr>
            <w:tcW w:w="720" w:type="dxa"/>
          </w:tcPr>
          <w:p w14:paraId="72E9284A" w14:textId="3673F8C4" w:rsidR="00D17A73" w:rsidRPr="007701F7" w:rsidDel="00706857" w:rsidRDefault="00D17A73" w:rsidP="004A585E">
            <w:pPr>
              <w:rPr>
                <w:del w:id="1330" w:author="Gabriella Meltzer" w:date="2024-01-02T23:39:00Z"/>
                <w:rFonts w:ascii="Arial" w:hAnsi="Arial" w:cs="Arial"/>
                <w:sz w:val="20"/>
                <w:szCs w:val="20"/>
              </w:rPr>
            </w:pPr>
            <w:del w:id="1331" w:author="Gabriella Meltzer" w:date="2024-01-02T23:39:00Z">
              <w:r w:rsidRPr="007701F7" w:rsidDel="00706857">
                <w:rPr>
                  <w:rFonts w:ascii="Arial" w:hAnsi="Arial" w:cs="Arial"/>
                  <w:sz w:val="20"/>
                  <w:szCs w:val="20"/>
                </w:rPr>
                <w:delText>6.76</w:delText>
              </w:r>
            </w:del>
          </w:p>
        </w:tc>
        <w:tc>
          <w:tcPr>
            <w:tcW w:w="720" w:type="dxa"/>
          </w:tcPr>
          <w:p w14:paraId="75BB817C" w14:textId="253D41F4" w:rsidR="00D17A73" w:rsidRPr="007701F7" w:rsidDel="00706857" w:rsidRDefault="00D17A73" w:rsidP="004A585E">
            <w:pPr>
              <w:rPr>
                <w:del w:id="1332" w:author="Gabriella Meltzer" w:date="2024-01-02T23:39:00Z"/>
                <w:rFonts w:ascii="Arial" w:hAnsi="Arial" w:cs="Arial"/>
                <w:sz w:val="20"/>
                <w:szCs w:val="20"/>
              </w:rPr>
            </w:pPr>
            <w:del w:id="1333" w:author="Gabriella Meltzer" w:date="2024-01-02T23:39:00Z">
              <w:r w:rsidRPr="007701F7" w:rsidDel="00706857">
                <w:rPr>
                  <w:rFonts w:ascii="Arial" w:hAnsi="Arial" w:cs="Arial"/>
                  <w:sz w:val="20"/>
                  <w:szCs w:val="20"/>
                </w:rPr>
                <w:delText>7.37</w:delText>
              </w:r>
            </w:del>
          </w:p>
        </w:tc>
        <w:tc>
          <w:tcPr>
            <w:tcW w:w="720" w:type="dxa"/>
            <w:tcBorders>
              <w:right w:val="single" w:sz="2" w:space="0" w:color="auto"/>
            </w:tcBorders>
          </w:tcPr>
          <w:p w14:paraId="356373C0" w14:textId="4559FD13" w:rsidR="00D17A73" w:rsidRPr="007701F7" w:rsidDel="00706857" w:rsidRDefault="00D17A73" w:rsidP="004A585E">
            <w:pPr>
              <w:rPr>
                <w:del w:id="1334" w:author="Gabriella Meltzer" w:date="2024-01-02T23:39:00Z"/>
                <w:rFonts w:ascii="Arial" w:hAnsi="Arial" w:cs="Arial"/>
                <w:sz w:val="20"/>
                <w:szCs w:val="20"/>
              </w:rPr>
            </w:pPr>
            <w:del w:id="1335" w:author="Gabriella Meltzer" w:date="2024-01-02T23:39:00Z">
              <w:r w:rsidRPr="007701F7" w:rsidDel="00706857">
                <w:rPr>
                  <w:rFonts w:ascii="Arial" w:hAnsi="Arial" w:cs="Arial"/>
                  <w:sz w:val="20"/>
                  <w:szCs w:val="20"/>
                </w:rPr>
                <w:delText>8.35</w:delText>
              </w:r>
            </w:del>
          </w:p>
        </w:tc>
      </w:tr>
      <w:tr w:rsidR="00D17A73" w:rsidRPr="007701F7" w:rsidDel="00706857" w14:paraId="3040A510" w14:textId="5528DF76" w:rsidTr="007701F7">
        <w:trPr>
          <w:del w:id="1336" w:author="Gabriella Meltzer" w:date="2024-01-02T23:39:00Z"/>
        </w:trPr>
        <w:tc>
          <w:tcPr>
            <w:tcW w:w="2882" w:type="dxa"/>
            <w:vMerge/>
            <w:tcBorders>
              <w:left w:val="single" w:sz="2" w:space="0" w:color="auto"/>
            </w:tcBorders>
          </w:tcPr>
          <w:p w14:paraId="4785A6CF" w14:textId="69078D39" w:rsidR="00D17A73" w:rsidRPr="007701F7" w:rsidDel="00706857" w:rsidRDefault="00D17A73" w:rsidP="004A585E">
            <w:pPr>
              <w:rPr>
                <w:del w:id="1337" w:author="Gabriella Meltzer" w:date="2024-01-02T23:39:00Z"/>
                <w:rFonts w:ascii="Arial" w:hAnsi="Arial" w:cs="Arial"/>
                <w:sz w:val="20"/>
                <w:szCs w:val="20"/>
              </w:rPr>
            </w:pPr>
          </w:p>
        </w:tc>
        <w:tc>
          <w:tcPr>
            <w:tcW w:w="3870" w:type="dxa"/>
            <w:vMerge/>
            <w:tcBorders>
              <w:left w:val="single" w:sz="2" w:space="0" w:color="auto"/>
            </w:tcBorders>
          </w:tcPr>
          <w:p w14:paraId="6D5D24CB" w14:textId="61C1A590" w:rsidR="00D17A73" w:rsidRPr="007701F7" w:rsidDel="00706857" w:rsidRDefault="00D17A73" w:rsidP="004A585E">
            <w:pPr>
              <w:rPr>
                <w:del w:id="1338" w:author="Gabriella Meltzer" w:date="2024-01-02T23:39:00Z"/>
                <w:rFonts w:ascii="Arial" w:hAnsi="Arial" w:cs="Arial"/>
                <w:sz w:val="20"/>
                <w:szCs w:val="20"/>
              </w:rPr>
            </w:pPr>
          </w:p>
        </w:tc>
        <w:tc>
          <w:tcPr>
            <w:tcW w:w="898" w:type="dxa"/>
          </w:tcPr>
          <w:p w14:paraId="29597888" w14:textId="670BDE18" w:rsidR="00D17A73" w:rsidRPr="007701F7" w:rsidDel="00706857" w:rsidRDefault="00D17A73" w:rsidP="004A585E">
            <w:pPr>
              <w:rPr>
                <w:del w:id="1339" w:author="Gabriella Meltzer" w:date="2024-01-02T23:39:00Z"/>
                <w:rFonts w:ascii="Arial" w:hAnsi="Arial" w:cs="Arial"/>
                <w:sz w:val="20"/>
                <w:szCs w:val="20"/>
              </w:rPr>
            </w:pPr>
            <w:del w:id="1340" w:author="Gabriella Meltzer" w:date="2024-01-02T23:39:00Z">
              <w:r w:rsidRPr="007701F7" w:rsidDel="00706857">
                <w:rPr>
                  <w:rFonts w:ascii="Arial" w:hAnsi="Arial" w:cs="Arial"/>
                  <w:sz w:val="20"/>
                  <w:szCs w:val="20"/>
                </w:rPr>
                <w:delText>8</w:delText>
              </w:r>
            </w:del>
          </w:p>
        </w:tc>
        <w:tc>
          <w:tcPr>
            <w:tcW w:w="720" w:type="dxa"/>
          </w:tcPr>
          <w:p w14:paraId="6871CBC0" w14:textId="3283467A" w:rsidR="00D17A73" w:rsidRPr="007701F7" w:rsidDel="00706857" w:rsidRDefault="00D17A73" w:rsidP="004A585E">
            <w:pPr>
              <w:rPr>
                <w:del w:id="1341" w:author="Gabriella Meltzer" w:date="2024-01-02T23:39:00Z"/>
                <w:rFonts w:ascii="Arial" w:hAnsi="Arial" w:cs="Arial"/>
                <w:sz w:val="20"/>
                <w:szCs w:val="20"/>
              </w:rPr>
            </w:pPr>
            <w:del w:id="1342" w:author="Gabriella Meltzer" w:date="2024-01-02T23:39:00Z">
              <w:r w:rsidRPr="007701F7" w:rsidDel="00706857">
                <w:rPr>
                  <w:rFonts w:ascii="Arial" w:hAnsi="Arial" w:cs="Arial"/>
                  <w:sz w:val="20"/>
                  <w:szCs w:val="20"/>
                </w:rPr>
                <w:delText>5.78</w:delText>
              </w:r>
            </w:del>
          </w:p>
        </w:tc>
        <w:tc>
          <w:tcPr>
            <w:tcW w:w="720" w:type="dxa"/>
          </w:tcPr>
          <w:p w14:paraId="70A2767D" w14:textId="63257B71" w:rsidR="00D17A73" w:rsidRPr="007701F7" w:rsidDel="00706857" w:rsidRDefault="00D17A73" w:rsidP="004A585E">
            <w:pPr>
              <w:rPr>
                <w:del w:id="1343" w:author="Gabriella Meltzer" w:date="2024-01-02T23:39:00Z"/>
                <w:rFonts w:ascii="Arial" w:hAnsi="Arial" w:cs="Arial"/>
                <w:sz w:val="20"/>
                <w:szCs w:val="20"/>
              </w:rPr>
            </w:pPr>
            <w:del w:id="1344" w:author="Gabriella Meltzer" w:date="2024-01-02T23:39:00Z">
              <w:r w:rsidRPr="007701F7" w:rsidDel="00706857">
                <w:rPr>
                  <w:rFonts w:ascii="Arial" w:hAnsi="Arial" w:cs="Arial"/>
                  <w:sz w:val="20"/>
                  <w:szCs w:val="20"/>
                </w:rPr>
                <w:delText>7.11</w:delText>
              </w:r>
            </w:del>
          </w:p>
        </w:tc>
        <w:tc>
          <w:tcPr>
            <w:tcW w:w="720" w:type="dxa"/>
          </w:tcPr>
          <w:p w14:paraId="23A88F46" w14:textId="2E3D05D7" w:rsidR="00D17A73" w:rsidRPr="007701F7" w:rsidDel="00706857" w:rsidRDefault="00D17A73" w:rsidP="004A585E">
            <w:pPr>
              <w:rPr>
                <w:del w:id="1345" w:author="Gabriella Meltzer" w:date="2024-01-02T23:39:00Z"/>
                <w:rFonts w:ascii="Arial" w:hAnsi="Arial" w:cs="Arial"/>
                <w:sz w:val="20"/>
                <w:szCs w:val="20"/>
              </w:rPr>
            </w:pPr>
            <w:del w:id="1346" w:author="Gabriella Meltzer" w:date="2024-01-02T23:39:00Z">
              <w:r w:rsidRPr="007701F7" w:rsidDel="00706857">
                <w:rPr>
                  <w:rFonts w:ascii="Arial" w:hAnsi="Arial" w:cs="Arial"/>
                  <w:sz w:val="20"/>
                  <w:szCs w:val="20"/>
                </w:rPr>
                <w:delText>7.87</w:delText>
              </w:r>
            </w:del>
          </w:p>
        </w:tc>
        <w:tc>
          <w:tcPr>
            <w:tcW w:w="720" w:type="dxa"/>
          </w:tcPr>
          <w:p w14:paraId="148D3FA2" w14:textId="3F2F00EA" w:rsidR="00D17A73" w:rsidRPr="007701F7" w:rsidDel="00706857" w:rsidRDefault="00D17A73" w:rsidP="004A585E">
            <w:pPr>
              <w:rPr>
                <w:del w:id="1347" w:author="Gabriella Meltzer" w:date="2024-01-02T23:39:00Z"/>
                <w:rFonts w:ascii="Arial" w:hAnsi="Arial" w:cs="Arial"/>
                <w:sz w:val="20"/>
                <w:szCs w:val="20"/>
              </w:rPr>
            </w:pPr>
            <w:del w:id="1348" w:author="Gabriella Meltzer" w:date="2024-01-02T23:39:00Z">
              <w:r w:rsidRPr="007701F7" w:rsidDel="00706857">
                <w:rPr>
                  <w:rFonts w:ascii="Arial" w:hAnsi="Arial" w:cs="Arial"/>
                  <w:sz w:val="20"/>
                  <w:szCs w:val="20"/>
                </w:rPr>
                <w:delText>8.49</w:delText>
              </w:r>
            </w:del>
          </w:p>
        </w:tc>
        <w:tc>
          <w:tcPr>
            <w:tcW w:w="720" w:type="dxa"/>
            <w:tcBorders>
              <w:right w:val="single" w:sz="2" w:space="0" w:color="auto"/>
            </w:tcBorders>
          </w:tcPr>
          <w:p w14:paraId="09CEDD1B" w14:textId="696BBF27" w:rsidR="00D17A73" w:rsidRPr="007701F7" w:rsidDel="00706857" w:rsidRDefault="00D17A73" w:rsidP="004A585E">
            <w:pPr>
              <w:rPr>
                <w:del w:id="1349" w:author="Gabriella Meltzer" w:date="2024-01-02T23:39:00Z"/>
                <w:rFonts w:ascii="Arial" w:hAnsi="Arial" w:cs="Arial"/>
                <w:sz w:val="20"/>
                <w:szCs w:val="20"/>
              </w:rPr>
            </w:pPr>
            <w:del w:id="1350" w:author="Gabriella Meltzer" w:date="2024-01-02T23:39:00Z">
              <w:r w:rsidRPr="007701F7" w:rsidDel="00706857">
                <w:rPr>
                  <w:rFonts w:ascii="Arial" w:hAnsi="Arial" w:cs="Arial"/>
                  <w:sz w:val="20"/>
                  <w:szCs w:val="20"/>
                </w:rPr>
                <w:delText>9.43</w:delText>
              </w:r>
            </w:del>
          </w:p>
        </w:tc>
        <w:tc>
          <w:tcPr>
            <w:tcW w:w="720" w:type="dxa"/>
            <w:tcBorders>
              <w:left w:val="single" w:sz="2" w:space="0" w:color="auto"/>
            </w:tcBorders>
          </w:tcPr>
          <w:p w14:paraId="60051193" w14:textId="0F3DC195" w:rsidR="00D17A73" w:rsidRPr="007701F7" w:rsidDel="00706857" w:rsidRDefault="00D17A73" w:rsidP="004A585E">
            <w:pPr>
              <w:rPr>
                <w:del w:id="1351" w:author="Gabriella Meltzer" w:date="2024-01-02T23:39:00Z"/>
                <w:rFonts w:ascii="Arial" w:hAnsi="Arial" w:cs="Arial"/>
                <w:sz w:val="20"/>
                <w:szCs w:val="20"/>
              </w:rPr>
            </w:pPr>
            <w:del w:id="1352" w:author="Gabriella Meltzer" w:date="2024-01-02T23:39:00Z">
              <w:r w:rsidRPr="007701F7" w:rsidDel="00706857">
                <w:rPr>
                  <w:rFonts w:ascii="Arial" w:hAnsi="Arial" w:cs="Arial"/>
                  <w:sz w:val="20"/>
                  <w:szCs w:val="20"/>
                </w:rPr>
                <w:delText>5.56</w:delText>
              </w:r>
            </w:del>
          </w:p>
        </w:tc>
        <w:tc>
          <w:tcPr>
            <w:tcW w:w="720" w:type="dxa"/>
          </w:tcPr>
          <w:p w14:paraId="3D801A28" w14:textId="3B8FF590" w:rsidR="00D17A73" w:rsidRPr="007701F7" w:rsidDel="00706857" w:rsidRDefault="00D17A73" w:rsidP="004A585E">
            <w:pPr>
              <w:rPr>
                <w:del w:id="1353" w:author="Gabriella Meltzer" w:date="2024-01-02T23:39:00Z"/>
                <w:rFonts w:ascii="Arial" w:hAnsi="Arial" w:cs="Arial"/>
                <w:sz w:val="20"/>
                <w:szCs w:val="20"/>
              </w:rPr>
            </w:pPr>
            <w:del w:id="1354" w:author="Gabriella Meltzer" w:date="2024-01-02T23:39:00Z">
              <w:r w:rsidRPr="007701F7" w:rsidDel="00706857">
                <w:rPr>
                  <w:rFonts w:ascii="Arial" w:hAnsi="Arial" w:cs="Arial"/>
                  <w:sz w:val="20"/>
                  <w:szCs w:val="20"/>
                </w:rPr>
                <w:delText>6.95</w:delText>
              </w:r>
            </w:del>
          </w:p>
        </w:tc>
        <w:tc>
          <w:tcPr>
            <w:tcW w:w="720" w:type="dxa"/>
          </w:tcPr>
          <w:p w14:paraId="76783DA1" w14:textId="6866CD22" w:rsidR="00D17A73" w:rsidRPr="007701F7" w:rsidDel="00706857" w:rsidRDefault="00D17A73" w:rsidP="004A585E">
            <w:pPr>
              <w:rPr>
                <w:del w:id="1355" w:author="Gabriella Meltzer" w:date="2024-01-02T23:39:00Z"/>
                <w:rFonts w:ascii="Arial" w:hAnsi="Arial" w:cs="Arial"/>
                <w:sz w:val="20"/>
                <w:szCs w:val="20"/>
              </w:rPr>
            </w:pPr>
            <w:del w:id="1356" w:author="Gabriella Meltzer" w:date="2024-01-02T23:39:00Z">
              <w:r w:rsidRPr="007701F7" w:rsidDel="00706857">
                <w:rPr>
                  <w:rFonts w:ascii="Arial" w:hAnsi="Arial" w:cs="Arial"/>
                  <w:sz w:val="20"/>
                  <w:szCs w:val="20"/>
                </w:rPr>
                <w:delText>7.74</w:delText>
              </w:r>
            </w:del>
          </w:p>
        </w:tc>
        <w:tc>
          <w:tcPr>
            <w:tcW w:w="720" w:type="dxa"/>
          </w:tcPr>
          <w:p w14:paraId="7DE1462A" w14:textId="6E9765D0" w:rsidR="00D17A73" w:rsidRPr="007701F7" w:rsidDel="00706857" w:rsidRDefault="00D17A73" w:rsidP="004A585E">
            <w:pPr>
              <w:rPr>
                <w:del w:id="1357" w:author="Gabriella Meltzer" w:date="2024-01-02T23:39:00Z"/>
                <w:rFonts w:ascii="Arial" w:hAnsi="Arial" w:cs="Arial"/>
                <w:sz w:val="20"/>
                <w:szCs w:val="20"/>
              </w:rPr>
            </w:pPr>
            <w:del w:id="1358" w:author="Gabriella Meltzer" w:date="2024-01-02T23:39:00Z">
              <w:r w:rsidRPr="007701F7" w:rsidDel="00706857">
                <w:rPr>
                  <w:rFonts w:ascii="Arial" w:hAnsi="Arial" w:cs="Arial"/>
                  <w:sz w:val="20"/>
                  <w:szCs w:val="20"/>
                </w:rPr>
                <w:delText>8.48</w:delText>
              </w:r>
            </w:del>
          </w:p>
        </w:tc>
        <w:tc>
          <w:tcPr>
            <w:tcW w:w="720" w:type="dxa"/>
            <w:tcBorders>
              <w:right w:val="single" w:sz="2" w:space="0" w:color="auto"/>
            </w:tcBorders>
          </w:tcPr>
          <w:p w14:paraId="464DC30D" w14:textId="796C91F8" w:rsidR="00D17A73" w:rsidRPr="007701F7" w:rsidDel="00706857" w:rsidRDefault="00D17A73" w:rsidP="004A585E">
            <w:pPr>
              <w:rPr>
                <w:del w:id="1359" w:author="Gabriella Meltzer" w:date="2024-01-02T23:39:00Z"/>
                <w:rFonts w:ascii="Arial" w:hAnsi="Arial" w:cs="Arial"/>
                <w:sz w:val="20"/>
                <w:szCs w:val="20"/>
              </w:rPr>
            </w:pPr>
            <w:del w:id="1360" w:author="Gabriella Meltzer" w:date="2024-01-02T23:39:00Z">
              <w:r w:rsidRPr="007701F7" w:rsidDel="00706857">
                <w:rPr>
                  <w:rFonts w:ascii="Arial" w:hAnsi="Arial" w:cs="Arial"/>
                  <w:sz w:val="20"/>
                  <w:szCs w:val="20"/>
                </w:rPr>
                <w:delText>9.48</w:delText>
              </w:r>
            </w:del>
          </w:p>
        </w:tc>
      </w:tr>
      <w:tr w:rsidR="00D17A73" w:rsidRPr="007701F7" w:rsidDel="00706857" w14:paraId="772861A1" w14:textId="042084F8" w:rsidTr="007701F7">
        <w:trPr>
          <w:del w:id="1361" w:author="Gabriella Meltzer" w:date="2024-01-02T23:39:00Z"/>
        </w:trPr>
        <w:tc>
          <w:tcPr>
            <w:tcW w:w="2882" w:type="dxa"/>
            <w:vMerge/>
            <w:tcBorders>
              <w:left w:val="single" w:sz="2" w:space="0" w:color="auto"/>
            </w:tcBorders>
          </w:tcPr>
          <w:p w14:paraId="3B091A66" w14:textId="1C11A230" w:rsidR="00D17A73" w:rsidRPr="007701F7" w:rsidDel="00706857" w:rsidRDefault="00D17A73" w:rsidP="004A585E">
            <w:pPr>
              <w:rPr>
                <w:del w:id="1362" w:author="Gabriella Meltzer" w:date="2024-01-02T23:39:00Z"/>
                <w:rFonts w:ascii="Arial" w:hAnsi="Arial" w:cs="Arial"/>
                <w:sz w:val="20"/>
                <w:szCs w:val="20"/>
              </w:rPr>
            </w:pPr>
          </w:p>
        </w:tc>
        <w:tc>
          <w:tcPr>
            <w:tcW w:w="3870" w:type="dxa"/>
            <w:vMerge w:val="restart"/>
            <w:tcBorders>
              <w:left w:val="single" w:sz="2" w:space="0" w:color="auto"/>
            </w:tcBorders>
          </w:tcPr>
          <w:p w14:paraId="67468EBF" w14:textId="534EF62F" w:rsidR="00D17A73" w:rsidRPr="007701F7" w:rsidDel="00706857" w:rsidRDefault="00D17A73" w:rsidP="004A585E">
            <w:pPr>
              <w:rPr>
                <w:del w:id="1363" w:author="Gabriella Meltzer" w:date="2024-01-02T23:39:00Z"/>
                <w:rFonts w:ascii="Arial" w:hAnsi="Arial" w:cs="Arial"/>
                <w:sz w:val="20"/>
                <w:szCs w:val="20"/>
              </w:rPr>
            </w:pPr>
            <w:del w:id="1364" w:author="Gabriella Meltzer" w:date="2024-01-02T23:39:00Z">
              <w:r w:rsidRPr="007701F7" w:rsidDel="00706857">
                <w:rPr>
                  <w:rFonts w:ascii="Arial" w:hAnsi="Arial" w:cs="Arial"/>
                  <w:sz w:val="20"/>
                  <w:szCs w:val="20"/>
                </w:rPr>
                <w:delText>Mean Standardized RLA Score</w:delText>
              </w:r>
            </w:del>
          </w:p>
        </w:tc>
        <w:tc>
          <w:tcPr>
            <w:tcW w:w="898" w:type="dxa"/>
          </w:tcPr>
          <w:p w14:paraId="18DF3178" w14:textId="277C730A" w:rsidR="00D17A73" w:rsidRPr="007701F7" w:rsidDel="00706857" w:rsidRDefault="00D17A73" w:rsidP="004A585E">
            <w:pPr>
              <w:rPr>
                <w:del w:id="1365" w:author="Gabriella Meltzer" w:date="2024-01-02T23:39:00Z"/>
                <w:rFonts w:ascii="Arial" w:hAnsi="Arial" w:cs="Arial"/>
                <w:sz w:val="20"/>
                <w:szCs w:val="20"/>
              </w:rPr>
            </w:pPr>
            <w:del w:id="1366" w:author="Gabriella Meltzer" w:date="2024-01-02T23:39:00Z">
              <w:r w:rsidRPr="007701F7" w:rsidDel="00706857">
                <w:rPr>
                  <w:rFonts w:ascii="Arial" w:hAnsi="Arial" w:cs="Arial"/>
                  <w:sz w:val="20"/>
                  <w:szCs w:val="20"/>
                </w:rPr>
                <w:delText>3</w:delText>
              </w:r>
            </w:del>
          </w:p>
        </w:tc>
        <w:tc>
          <w:tcPr>
            <w:tcW w:w="720" w:type="dxa"/>
          </w:tcPr>
          <w:p w14:paraId="45799AA4" w14:textId="3BB33B76" w:rsidR="00D17A73" w:rsidRPr="007701F7" w:rsidDel="00706857" w:rsidRDefault="00D17A73" w:rsidP="004A585E">
            <w:pPr>
              <w:rPr>
                <w:del w:id="1367" w:author="Gabriella Meltzer" w:date="2024-01-02T23:39:00Z"/>
                <w:rFonts w:ascii="Arial" w:hAnsi="Arial" w:cs="Arial"/>
                <w:sz w:val="20"/>
                <w:szCs w:val="20"/>
              </w:rPr>
            </w:pPr>
            <w:del w:id="1368" w:author="Gabriella Meltzer" w:date="2024-01-02T23:39:00Z">
              <w:r w:rsidRPr="007701F7" w:rsidDel="00706857">
                <w:rPr>
                  <w:rFonts w:ascii="Arial" w:hAnsi="Arial" w:cs="Arial"/>
                  <w:sz w:val="20"/>
                  <w:szCs w:val="20"/>
                </w:rPr>
                <w:delText>1.35</w:delText>
              </w:r>
            </w:del>
          </w:p>
        </w:tc>
        <w:tc>
          <w:tcPr>
            <w:tcW w:w="720" w:type="dxa"/>
          </w:tcPr>
          <w:p w14:paraId="652E5B72" w14:textId="352AA741" w:rsidR="00D17A73" w:rsidRPr="007701F7" w:rsidDel="00706857" w:rsidRDefault="00D17A73" w:rsidP="004A585E">
            <w:pPr>
              <w:rPr>
                <w:del w:id="1369" w:author="Gabriella Meltzer" w:date="2024-01-02T23:39:00Z"/>
                <w:rFonts w:ascii="Arial" w:hAnsi="Arial" w:cs="Arial"/>
                <w:sz w:val="20"/>
                <w:szCs w:val="20"/>
              </w:rPr>
            </w:pPr>
            <w:del w:id="1370" w:author="Gabriella Meltzer" w:date="2024-01-02T23:39:00Z">
              <w:r w:rsidRPr="007701F7" w:rsidDel="00706857">
                <w:rPr>
                  <w:rFonts w:ascii="Arial" w:hAnsi="Arial" w:cs="Arial"/>
                  <w:sz w:val="20"/>
                  <w:szCs w:val="20"/>
                </w:rPr>
                <w:delText>2.36</w:delText>
              </w:r>
            </w:del>
          </w:p>
        </w:tc>
        <w:tc>
          <w:tcPr>
            <w:tcW w:w="720" w:type="dxa"/>
          </w:tcPr>
          <w:p w14:paraId="3E770466" w14:textId="1FBF0240" w:rsidR="00D17A73" w:rsidRPr="007701F7" w:rsidDel="00706857" w:rsidRDefault="00D17A73" w:rsidP="004A585E">
            <w:pPr>
              <w:rPr>
                <w:del w:id="1371" w:author="Gabriella Meltzer" w:date="2024-01-02T23:39:00Z"/>
                <w:rFonts w:ascii="Arial" w:hAnsi="Arial" w:cs="Arial"/>
                <w:sz w:val="20"/>
                <w:szCs w:val="20"/>
              </w:rPr>
            </w:pPr>
            <w:del w:id="1372" w:author="Gabriella Meltzer" w:date="2024-01-02T23:39:00Z">
              <w:r w:rsidRPr="007701F7" w:rsidDel="00706857">
                <w:rPr>
                  <w:rFonts w:ascii="Arial" w:hAnsi="Arial" w:cs="Arial"/>
                  <w:sz w:val="20"/>
                  <w:szCs w:val="20"/>
                </w:rPr>
                <w:delText>2.96</w:delText>
              </w:r>
            </w:del>
          </w:p>
        </w:tc>
        <w:tc>
          <w:tcPr>
            <w:tcW w:w="720" w:type="dxa"/>
          </w:tcPr>
          <w:p w14:paraId="76F08AAD" w14:textId="3076A7D4" w:rsidR="00D17A73" w:rsidRPr="007701F7" w:rsidDel="00706857" w:rsidRDefault="00D17A73" w:rsidP="004A585E">
            <w:pPr>
              <w:rPr>
                <w:del w:id="1373" w:author="Gabriella Meltzer" w:date="2024-01-02T23:39:00Z"/>
                <w:rFonts w:ascii="Arial" w:hAnsi="Arial" w:cs="Arial"/>
                <w:sz w:val="20"/>
                <w:szCs w:val="20"/>
              </w:rPr>
            </w:pPr>
            <w:del w:id="1374" w:author="Gabriella Meltzer" w:date="2024-01-02T23:39:00Z">
              <w:r w:rsidRPr="007701F7" w:rsidDel="00706857">
                <w:rPr>
                  <w:rFonts w:ascii="Arial" w:hAnsi="Arial" w:cs="Arial"/>
                  <w:sz w:val="20"/>
                  <w:szCs w:val="20"/>
                </w:rPr>
                <w:delText>3.47</w:delText>
              </w:r>
            </w:del>
          </w:p>
        </w:tc>
        <w:tc>
          <w:tcPr>
            <w:tcW w:w="720" w:type="dxa"/>
            <w:tcBorders>
              <w:right w:val="single" w:sz="2" w:space="0" w:color="auto"/>
            </w:tcBorders>
          </w:tcPr>
          <w:p w14:paraId="050515F3" w14:textId="5A1A1EEB" w:rsidR="00D17A73" w:rsidRPr="007701F7" w:rsidDel="00706857" w:rsidRDefault="00D17A73" w:rsidP="004A585E">
            <w:pPr>
              <w:rPr>
                <w:del w:id="1375" w:author="Gabriella Meltzer" w:date="2024-01-02T23:39:00Z"/>
                <w:rFonts w:ascii="Arial" w:hAnsi="Arial" w:cs="Arial"/>
                <w:sz w:val="20"/>
                <w:szCs w:val="20"/>
              </w:rPr>
            </w:pPr>
            <w:del w:id="1376" w:author="Gabriella Meltzer" w:date="2024-01-02T23:39:00Z">
              <w:r w:rsidRPr="007701F7" w:rsidDel="00706857">
                <w:rPr>
                  <w:rFonts w:ascii="Arial" w:hAnsi="Arial" w:cs="Arial"/>
                  <w:sz w:val="20"/>
                  <w:szCs w:val="20"/>
                </w:rPr>
                <w:delText>4.29</w:delText>
              </w:r>
            </w:del>
          </w:p>
        </w:tc>
        <w:tc>
          <w:tcPr>
            <w:tcW w:w="720" w:type="dxa"/>
            <w:tcBorders>
              <w:left w:val="single" w:sz="2" w:space="0" w:color="auto"/>
            </w:tcBorders>
          </w:tcPr>
          <w:p w14:paraId="2F27AB93" w14:textId="082E537B" w:rsidR="00D17A73" w:rsidRPr="007701F7" w:rsidDel="00706857" w:rsidRDefault="00D17A73" w:rsidP="004A585E">
            <w:pPr>
              <w:rPr>
                <w:del w:id="1377" w:author="Gabriella Meltzer" w:date="2024-01-02T23:39:00Z"/>
                <w:rFonts w:ascii="Arial" w:hAnsi="Arial" w:cs="Arial"/>
                <w:sz w:val="20"/>
                <w:szCs w:val="20"/>
              </w:rPr>
            </w:pPr>
            <w:del w:id="1378" w:author="Gabriella Meltzer" w:date="2024-01-02T23:39:00Z">
              <w:r w:rsidRPr="007701F7" w:rsidDel="00706857">
                <w:rPr>
                  <w:rFonts w:ascii="Arial" w:hAnsi="Arial" w:cs="Arial"/>
                  <w:sz w:val="20"/>
                  <w:szCs w:val="20"/>
                </w:rPr>
                <w:delText>1.28</w:delText>
              </w:r>
            </w:del>
          </w:p>
        </w:tc>
        <w:tc>
          <w:tcPr>
            <w:tcW w:w="720" w:type="dxa"/>
          </w:tcPr>
          <w:p w14:paraId="1FEDE4E5" w14:textId="2136FA04" w:rsidR="00D17A73" w:rsidRPr="007701F7" w:rsidDel="00706857" w:rsidRDefault="00D17A73" w:rsidP="004A585E">
            <w:pPr>
              <w:rPr>
                <w:del w:id="1379" w:author="Gabriella Meltzer" w:date="2024-01-02T23:39:00Z"/>
                <w:rFonts w:ascii="Arial" w:hAnsi="Arial" w:cs="Arial"/>
                <w:sz w:val="20"/>
                <w:szCs w:val="20"/>
              </w:rPr>
            </w:pPr>
            <w:del w:id="1380" w:author="Gabriella Meltzer" w:date="2024-01-02T23:39:00Z">
              <w:r w:rsidRPr="007701F7" w:rsidDel="00706857">
                <w:rPr>
                  <w:rFonts w:ascii="Arial" w:hAnsi="Arial" w:cs="Arial"/>
                  <w:sz w:val="20"/>
                  <w:szCs w:val="20"/>
                </w:rPr>
                <w:delText>2.41</w:delText>
              </w:r>
            </w:del>
          </w:p>
        </w:tc>
        <w:tc>
          <w:tcPr>
            <w:tcW w:w="720" w:type="dxa"/>
          </w:tcPr>
          <w:p w14:paraId="0472EB67" w14:textId="1D143394" w:rsidR="00D17A73" w:rsidRPr="007701F7" w:rsidDel="00706857" w:rsidRDefault="00D17A73" w:rsidP="004A585E">
            <w:pPr>
              <w:rPr>
                <w:del w:id="1381" w:author="Gabriella Meltzer" w:date="2024-01-02T23:39:00Z"/>
                <w:rFonts w:ascii="Arial" w:hAnsi="Arial" w:cs="Arial"/>
                <w:sz w:val="20"/>
                <w:szCs w:val="20"/>
              </w:rPr>
            </w:pPr>
            <w:del w:id="1382" w:author="Gabriella Meltzer" w:date="2024-01-02T23:39:00Z">
              <w:r w:rsidRPr="007701F7" w:rsidDel="00706857">
                <w:rPr>
                  <w:rFonts w:ascii="Arial" w:hAnsi="Arial" w:cs="Arial"/>
                  <w:sz w:val="20"/>
                  <w:szCs w:val="20"/>
                </w:rPr>
                <w:delText>3.04</w:delText>
              </w:r>
            </w:del>
          </w:p>
        </w:tc>
        <w:tc>
          <w:tcPr>
            <w:tcW w:w="720" w:type="dxa"/>
          </w:tcPr>
          <w:p w14:paraId="47BD8976" w14:textId="717C8F3E" w:rsidR="00D17A73" w:rsidRPr="007701F7" w:rsidDel="00706857" w:rsidRDefault="00D17A73" w:rsidP="004A585E">
            <w:pPr>
              <w:rPr>
                <w:del w:id="1383" w:author="Gabriella Meltzer" w:date="2024-01-02T23:39:00Z"/>
                <w:rFonts w:ascii="Arial" w:hAnsi="Arial" w:cs="Arial"/>
                <w:sz w:val="20"/>
                <w:szCs w:val="20"/>
              </w:rPr>
            </w:pPr>
            <w:del w:id="1384" w:author="Gabriella Meltzer" w:date="2024-01-02T23:39:00Z">
              <w:r w:rsidRPr="007701F7" w:rsidDel="00706857">
                <w:rPr>
                  <w:rFonts w:ascii="Arial" w:hAnsi="Arial" w:cs="Arial"/>
                  <w:sz w:val="20"/>
                  <w:szCs w:val="20"/>
                </w:rPr>
                <w:delText>3.58</w:delText>
              </w:r>
            </w:del>
          </w:p>
        </w:tc>
        <w:tc>
          <w:tcPr>
            <w:tcW w:w="720" w:type="dxa"/>
            <w:tcBorders>
              <w:right w:val="single" w:sz="2" w:space="0" w:color="auto"/>
            </w:tcBorders>
          </w:tcPr>
          <w:p w14:paraId="4D4F52CD" w14:textId="003B75BD" w:rsidR="00D17A73" w:rsidRPr="007701F7" w:rsidDel="00706857" w:rsidRDefault="00D17A73" w:rsidP="004A585E">
            <w:pPr>
              <w:rPr>
                <w:del w:id="1385" w:author="Gabriella Meltzer" w:date="2024-01-02T23:39:00Z"/>
                <w:rFonts w:ascii="Arial" w:hAnsi="Arial" w:cs="Arial"/>
                <w:sz w:val="20"/>
                <w:szCs w:val="20"/>
              </w:rPr>
            </w:pPr>
            <w:del w:id="1386" w:author="Gabriella Meltzer" w:date="2024-01-02T23:39:00Z">
              <w:r w:rsidRPr="007701F7" w:rsidDel="00706857">
                <w:rPr>
                  <w:rFonts w:ascii="Arial" w:hAnsi="Arial" w:cs="Arial"/>
                  <w:sz w:val="20"/>
                  <w:szCs w:val="20"/>
                </w:rPr>
                <w:delText>4.37</w:delText>
              </w:r>
            </w:del>
          </w:p>
        </w:tc>
      </w:tr>
      <w:tr w:rsidR="00D17A73" w:rsidRPr="007701F7" w:rsidDel="00706857" w14:paraId="6A877F5C" w14:textId="247D48EF" w:rsidTr="007701F7">
        <w:trPr>
          <w:del w:id="1387" w:author="Gabriella Meltzer" w:date="2024-01-02T23:39:00Z"/>
        </w:trPr>
        <w:tc>
          <w:tcPr>
            <w:tcW w:w="2882" w:type="dxa"/>
            <w:vMerge/>
            <w:tcBorders>
              <w:left w:val="single" w:sz="2" w:space="0" w:color="auto"/>
            </w:tcBorders>
          </w:tcPr>
          <w:p w14:paraId="6336518D" w14:textId="6E99BF23" w:rsidR="00D17A73" w:rsidRPr="007701F7" w:rsidDel="00706857" w:rsidRDefault="00D17A73" w:rsidP="004A585E">
            <w:pPr>
              <w:rPr>
                <w:del w:id="1388" w:author="Gabriella Meltzer" w:date="2024-01-02T23:39:00Z"/>
                <w:rFonts w:ascii="Arial" w:hAnsi="Arial" w:cs="Arial"/>
                <w:sz w:val="20"/>
                <w:szCs w:val="20"/>
              </w:rPr>
            </w:pPr>
          </w:p>
        </w:tc>
        <w:tc>
          <w:tcPr>
            <w:tcW w:w="3870" w:type="dxa"/>
            <w:vMerge/>
            <w:tcBorders>
              <w:left w:val="single" w:sz="2" w:space="0" w:color="auto"/>
            </w:tcBorders>
          </w:tcPr>
          <w:p w14:paraId="35E37600" w14:textId="1B468DE6" w:rsidR="00D17A73" w:rsidRPr="007701F7" w:rsidDel="00706857" w:rsidRDefault="00D17A73" w:rsidP="004A585E">
            <w:pPr>
              <w:rPr>
                <w:del w:id="1389" w:author="Gabriella Meltzer" w:date="2024-01-02T23:39:00Z"/>
                <w:rFonts w:ascii="Arial" w:hAnsi="Arial" w:cs="Arial"/>
                <w:sz w:val="20"/>
                <w:szCs w:val="20"/>
              </w:rPr>
            </w:pPr>
          </w:p>
        </w:tc>
        <w:tc>
          <w:tcPr>
            <w:tcW w:w="898" w:type="dxa"/>
          </w:tcPr>
          <w:p w14:paraId="7232A76D" w14:textId="330FAA8A" w:rsidR="00D17A73" w:rsidRPr="007701F7" w:rsidDel="00706857" w:rsidRDefault="00D17A73" w:rsidP="004A585E">
            <w:pPr>
              <w:rPr>
                <w:del w:id="1390" w:author="Gabriella Meltzer" w:date="2024-01-02T23:39:00Z"/>
                <w:rFonts w:ascii="Arial" w:hAnsi="Arial" w:cs="Arial"/>
                <w:sz w:val="20"/>
                <w:szCs w:val="20"/>
              </w:rPr>
            </w:pPr>
            <w:del w:id="1391" w:author="Gabriella Meltzer" w:date="2024-01-02T23:39:00Z">
              <w:r w:rsidRPr="007701F7" w:rsidDel="00706857">
                <w:rPr>
                  <w:rFonts w:ascii="Arial" w:hAnsi="Arial" w:cs="Arial"/>
                  <w:sz w:val="20"/>
                  <w:szCs w:val="20"/>
                </w:rPr>
                <w:delText>4</w:delText>
              </w:r>
            </w:del>
          </w:p>
        </w:tc>
        <w:tc>
          <w:tcPr>
            <w:tcW w:w="720" w:type="dxa"/>
          </w:tcPr>
          <w:p w14:paraId="1C4E011A" w14:textId="6CC8B7AE" w:rsidR="00D17A73" w:rsidRPr="007701F7" w:rsidDel="00706857" w:rsidRDefault="00D17A73" w:rsidP="004A585E">
            <w:pPr>
              <w:rPr>
                <w:del w:id="1392" w:author="Gabriella Meltzer" w:date="2024-01-02T23:39:00Z"/>
                <w:rFonts w:ascii="Arial" w:hAnsi="Arial" w:cs="Arial"/>
                <w:sz w:val="20"/>
                <w:szCs w:val="20"/>
              </w:rPr>
            </w:pPr>
            <w:del w:id="1393" w:author="Gabriella Meltzer" w:date="2024-01-02T23:39:00Z">
              <w:r w:rsidRPr="007701F7" w:rsidDel="00706857">
                <w:rPr>
                  <w:rFonts w:ascii="Arial" w:hAnsi="Arial" w:cs="Arial"/>
                  <w:sz w:val="20"/>
                  <w:szCs w:val="20"/>
                </w:rPr>
                <w:delText>2.22</w:delText>
              </w:r>
            </w:del>
          </w:p>
        </w:tc>
        <w:tc>
          <w:tcPr>
            <w:tcW w:w="720" w:type="dxa"/>
          </w:tcPr>
          <w:p w14:paraId="778D09B3" w14:textId="6557DB53" w:rsidR="00D17A73" w:rsidRPr="007701F7" w:rsidDel="00706857" w:rsidRDefault="00D17A73" w:rsidP="004A585E">
            <w:pPr>
              <w:rPr>
                <w:del w:id="1394" w:author="Gabriella Meltzer" w:date="2024-01-02T23:39:00Z"/>
                <w:rFonts w:ascii="Arial" w:hAnsi="Arial" w:cs="Arial"/>
                <w:sz w:val="20"/>
                <w:szCs w:val="20"/>
              </w:rPr>
            </w:pPr>
            <w:del w:id="1395" w:author="Gabriella Meltzer" w:date="2024-01-02T23:39:00Z">
              <w:r w:rsidRPr="007701F7" w:rsidDel="00706857">
                <w:rPr>
                  <w:rFonts w:ascii="Arial" w:hAnsi="Arial" w:cs="Arial"/>
                  <w:sz w:val="20"/>
                  <w:szCs w:val="20"/>
                </w:rPr>
                <w:delText>3.30</w:delText>
              </w:r>
            </w:del>
          </w:p>
        </w:tc>
        <w:tc>
          <w:tcPr>
            <w:tcW w:w="720" w:type="dxa"/>
          </w:tcPr>
          <w:p w14:paraId="78BA0E43" w14:textId="09E7C2AC" w:rsidR="00D17A73" w:rsidRPr="007701F7" w:rsidDel="00706857" w:rsidRDefault="00D17A73" w:rsidP="004A585E">
            <w:pPr>
              <w:rPr>
                <w:del w:id="1396" w:author="Gabriella Meltzer" w:date="2024-01-02T23:39:00Z"/>
                <w:rFonts w:ascii="Arial" w:hAnsi="Arial" w:cs="Arial"/>
                <w:sz w:val="20"/>
                <w:szCs w:val="20"/>
              </w:rPr>
            </w:pPr>
            <w:del w:id="1397" w:author="Gabriella Meltzer" w:date="2024-01-02T23:39:00Z">
              <w:r w:rsidRPr="007701F7" w:rsidDel="00706857">
                <w:rPr>
                  <w:rFonts w:ascii="Arial" w:hAnsi="Arial" w:cs="Arial"/>
                  <w:sz w:val="20"/>
                  <w:szCs w:val="20"/>
                </w:rPr>
                <w:delText>3.87</w:delText>
              </w:r>
            </w:del>
          </w:p>
        </w:tc>
        <w:tc>
          <w:tcPr>
            <w:tcW w:w="720" w:type="dxa"/>
          </w:tcPr>
          <w:p w14:paraId="14C21275" w14:textId="4B590CCD" w:rsidR="00D17A73" w:rsidRPr="007701F7" w:rsidDel="00706857" w:rsidRDefault="00D17A73" w:rsidP="004A585E">
            <w:pPr>
              <w:rPr>
                <w:del w:id="1398" w:author="Gabriella Meltzer" w:date="2024-01-02T23:39:00Z"/>
                <w:rFonts w:ascii="Arial" w:hAnsi="Arial" w:cs="Arial"/>
                <w:sz w:val="20"/>
                <w:szCs w:val="20"/>
              </w:rPr>
            </w:pPr>
            <w:del w:id="1399" w:author="Gabriella Meltzer" w:date="2024-01-02T23:39:00Z">
              <w:r w:rsidRPr="007701F7" w:rsidDel="00706857">
                <w:rPr>
                  <w:rFonts w:ascii="Arial" w:hAnsi="Arial" w:cs="Arial"/>
                  <w:sz w:val="20"/>
                  <w:szCs w:val="20"/>
                </w:rPr>
                <w:delText>4.35</w:delText>
              </w:r>
            </w:del>
          </w:p>
        </w:tc>
        <w:tc>
          <w:tcPr>
            <w:tcW w:w="720" w:type="dxa"/>
            <w:tcBorders>
              <w:right w:val="single" w:sz="2" w:space="0" w:color="auto"/>
            </w:tcBorders>
          </w:tcPr>
          <w:p w14:paraId="744ADE8E" w14:textId="4BC40BB8" w:rsidR="00D17A73" w:rsidRPr="007701F7" w:rsidDel="00706857" w:rsidRDefault="00D17A73" w:rsidP="004A585E">
            <w:pPr>
              <w:rPr>
                <w:del w:id="1400" w:author="Gabriella Meltzer" w:date="2024-01-02T23:39:00Z"/>
                <w:rFonts w:ascii="Arial" w:hAnsi="Arial" w:cs="Arial"/>
                <w:sz w:val="20"/>
                <w:szCs w:val="20"/>
              </w:rPr>
            </w:pPr>
            <w:del w:id="1401" w:author="Gabriella Meltzer" w:date="2024-01-02T23:39:00Z">
              <w:r w:rsidRPr="007701F7" w:rsidDel="00706857">
                <w:rPr>
                  <w:rFonts w:ascii="Arial" w:hAnsi="Arial" w:cs="Arial"/>
                  <w:sz w:val="20"/>
                  <w:szCs w:val="20"/>
                </w:rPr>
                <w:delText>5.14</w:delText>
              </w:r>
            </w:del>
          </w:p>
        </w:tc>
        <w:tc>
          <w:tcPr>
            <w:tcW w:w="720" w:type="dxa"/>
            <w:tcBorders>
              <w:left w:val="single" w:sz="2" w:space="0" w:color="auto"/>
            </w:tcBorders>
          </w:tcPr>
          <w:p w14:paraId="7748D56F" w14:textId="65B37836" w:rsidR="00D17A73" w:rsidRPr="007701F7" w:rsidDel="00706857" w:rsidRDefault="00D17A73" w:rsidP="004A585E">
            <w:pPr>
              <w:rPr>
                <w:del w:id="1402" w:author="Gabriella Meltzer" w:date="2024-01-02T23:39:00Z"/>
                <w:rFonts w:ascii="Arial" w:hAnsi="Arial" w:cs="Arial"/>
                <w:sz w:val="20"/>
                <w:szCs w:val="20"/>
              </w:rPr>
            </w:pPr>
            <w:del w:id="1403" w:author="Gabriella Meltzer" w:date="2024-01-02T23:39:00Z">
              <w:r w:rsidRPr="007701F7" w:rsidDel="00706857">
                <w:rPr>
                  <w:rFonts w:ascii="Arial" w:hAnsi="Arial" w:cs="Arial"/>
                  <w:sz w:val="20"/>
                  <w:szCs w:val="20"/>
                </w:rPr>
                <w:delText>2.26</w:delText>
              </w:r>
            </w:del>
          </w:p>
        </w:tc>
        <w:tc>
          <w:tcPr>
            <w:tcW w:w="720" w:type="dxa"/>
          </w:tcPr>
          <w:p w14:paraId="4030FA3C" w14:textId="7265381E" w:rsidR="00D17A73" w:rsidRPr="007701F7" w:rsidDel="00706857" w:rsidRDefault="00D17A73" w:rsidP="004A585E">
            <w:pPr>
              <w:rPr>
                <w:del w:id="1404" w:author="Gabriella Meltzer" w:date="2024-01-02T23:39:00Z"/>
                <w:rFonts w:ascii="Arial" w:hAnsi="Arial" w:cs="Arial"/>
                <w:sz w:val="20"/>
                <w:szCs w:val="20"/>
              </w:rPr>
            </w:pPr>
            <w:del w:id="1405" w:author="Gabriella Meltzer" w:date="2024-01-02T23:39:00Z">
              <w:r w:rsidRPr="007701F7" w:rsidDel="00706857">
                <w:rPr>
                  <w:rFonts w:ascii="Arial" w:hAnsi="Arial" w:cs="Arial"/>
                  <w:sz w:val="20"/>
                  <w:szCs w:val="20"/>
                </w:rPr>
                <w:delText>3.38</w:delText>
              </w:r>
            </w:del>
          </w:p>
        </w:tc>
        <w:tc>
          <w:tcPr>
            <w:tcW w:w="720" w:type="dxa"/>
          </w:tcPr>
          <w:p w14:paraId="31FCB3D4" w14:textId="5A7BF032" w:rsidR="00D17A73" w:rsidRPr="007701F7" w:rsidDel="00706857" w:rsidRDefault="00D17A73" w:rsidP="004A585E">
            <w:pPr>
              <w:rPr>
                <w:del w:id="1406" w:author="Gabriella Meltzer" w:date="2024-01-02T23:39:00Z"/>
                <w:rFonts w:ascii="Arial" w:hAnsi="Arial" w:cs="Arial"/>
                <w:sz w:val="20"/>
                <w:szCs w:val="20"/>
              </w:rPr>
            </w:pPr>
            <w:del w:id="1407" w:author="Gabriella Meltzer" w:date="2024-01-02T23:39:00Z">
              <w:r w:rsidRPr="007701F7" w:rsidDel="00706857">
                <w:rPr>
                  <w:rFonts w:ascii="Arial" w:hAnsi="Arial" w:cs="Arial"/>
                  <w:sz w:val="20"/>
                  <w:szCs w:val="20"/>
                </w:rPr>
                <w:delText>3.95</w:delText>
              </w:r>
            </w:del>
          </w:p>
        </w:tc>
        <w:tc>
          <w:tcPr>
            <w:tcW w:w="720" w:type="dxa"/>
          </w:tcPr>
          <w:p w14:paraId="468B924C" w14:textId="128779F6" w:rsidR="00D17A73" w:rsidRPr="007701F7" w:rsidDel="00706857" w:rsidRDefault="00D17A73" w:rsidP="004A585E">
            <w:pPr>
              <w:rPr>
                <w:del w:id="1408" w:author="Gabriella Meltzer" w:date="2024-01-02T23:39:00Z"/>
                <w:rFonts w:ascii="Arial" w:hAnsi="Arial" w:cs="Arial"/>
                <w:sz w:val="20"/>
                <w:szCs w:val="20"/>
              </w:rPr>
            </w:pPr>
            <w:del w:id="1409" w:author="Gabriella Meltzer" w:date="2024-01-02T23:39:00Z">
              <w:r w:rsidRPr="007701F7" w:rsidDel="00706857">
                <w:rPr>
                  <w:rFonts w:ascii="Arial" w:hAnsi="Arial" w:cs="Arial"/>
                  <w:sz w:val="20"/>
                  <w:szCs w:val="20"/>
                </w:rPr>
                <w:delText>4.50</w:delText>
              </w:r>
            </w:del>
          </w:p>
        </w:tc>
        <w:tc>
          <w:tcPr>
            <w:tcW w:w="720" w:type="dxa"/>
            <w:tcBorders>
              <w:right w:val="single" w:sz="2" w:space="0" w:color="auto"/>
            </w:tcBorders>
          </w:tcPr>
          <w:p w14:paraId="737855FB" w14:textId="2EE86527" w:rsidR="00D17A73" w:rsidRPr="007701F7" w:rsidDel="00706857" w:rsidRDefault="00D17A73" w:rsidP="004A585E">
            <w:pPr>
              <w:rPr>
                <w:del w:id="1410" w:author="Gabriella Meltzer" w:date="2024-01-02T23:39:00Z"/>
                <w:rFonts w:ascii="Arial" w:hAnsi="Arial" w:cs="Arial"/>
                <w:sz w:val="20"/>
                <w:szCs w:val="20"/>
              </w:rPr>
            </w:pPr>
            <w:del w:id="1411" w:author="Gabriella Meltzer" w:date="2024-01-02T23:39:00Z">
              <w:r w:rsidRPr="007701F7" w:rsidDel="00706857">
                <w:rPr>
                  <w:rFonts w:ascii="Arial" w:hAnsi="Arial" w:cs="Arial"/>
                  <w:sz w:val="20"/>
                  <w:szCs w:val="20"/>
                </w:rPr>
                <w:delText>5.21</w:delText>
              </w:r>
            </w:del>
          </w:p>
        </w:tc>
      </w:tr>
      <w:tr w:rsidR="00D17A73" w:rsidRPr="007701F7" w:rsidDel="00706857" w14:paraId="3BA935ED" w14:textId="3284D3E9" w:rsidTr="007701F7">
        <w:trPr>
          <w:del w:id="1412" w:author="Gabriella Meltzer" w:date="2024-01-02T23:39:00Z"/>
        </w:trPr>
        <w:tc>
          <w:tcPr>
            <w:tcW w:w="2882" w:type="dxa"/>
            <w:vMerge/>
            <w:tcBorders>
              <w:left w:val="single" w:sz="2" w:space="0" w:color="auto"/>
            </w:tcBorders>
          </w:tcPr>
          <w:p w14:paraId="6B2DCBF4" w14:textId="7563C267" w:rsidR="00D17A73" w:rsidRPr="007701F7" w:rsidDel="00706857" w:rsidRDefault="00D17A73" w:rsidP="004A585E">
            <w:pPr>
              <w:rPr>
                <w:del w:id="1413" w:author="Gabriella Meltzer" w:date="2024-01-02T23:39:00Z"/>
                <w:rFonts w:ascii="Arial" w:hAnsi="Arial" w:cs="Arial"/>
                <w:sz w:val="20"/>
                <w:szCs w:val="20"/>
              </w:rPr>
            </w:pPr>
          </w:p>
        </w:tc>
        <w:tc>
          <w:tcPr>
            <w:tcW w:w="3870" w:type="dxa"/>
            <w:vMerge/>
            <w:tcBorders>
              <w:left w:val="single" w:sz="2" w:space="0" w:color="auto"/>
            </w:tcBorders>
          </w:tcPr>
          <w:p w14:paraId="56F6402F" w14:textId="0F25D17F" w:rsidR="00D17A73" w:rsidRPr="007701F7" w:rsidDel="00706857" w:rsidRDefault="00D17A73" w:rsidP="004A585E">
            <w:pPr>
              <w:rPr>
                <w:del w:id="1414" w:author="Gabriella Meltzer" w:date="2024-01-02T23:39:00Z"/>
                <w:rFonts w:ascii="Arial" w:hAnsi="Arial" w:cs="Arial"/>
                <w:sz w:val="20"/>
                <w:szCs w:val="20"/>
              </w:rPr>
            </w:pPr>
          </w:p>
        </w:tc>
        <w:tc>
          <w:tcPr>
            <w:tcW w:w="898" w:type="dxa"/>
          </w:tcPr>
          <w:p w14:paraId="40091E52" w14:textId="6C260CCA" w:rsidR="00D17A73" w:rsidRPr="007701F7" w:rsidDel="00706857" w:rsidRDefault="00D17A73" w:rsidP="004A585E">
            <w:pPr>
              <w:rPr>
                <w:del w:id="1415" w:author="Gabriella Meltzer" w:date="2024-01-02T23:39:00Z"/>
                <w:rFonts w:ascii="Arial" w:hAnsi="Arial" w:cs="Arial"/>
                <w:sz w:val="20"/>
                <w:szCs w:val="20"/>
              </w:rPr>
            </w:pPr>
            <w:del w:id="1416" w:author="Gabriella Meltzer" w:date="2024-01-02T23:39:00Z">
              <w:r w:rsidRPr="007701F7" w:rsidDel="00706857">
                <w:rPr>
                  <w:rFonts w:ascii="Arial" w:hAnsi="Arial" w:cs="Arial"/>
                  <w:sz w:val="20"/>
                  <w:szCs w:val="20"/>
                </w:rPr>
                <w:delText>5</w:delText>
              </w:r>
            </w:del>
          </w:p>
        </w:tc>
        <w:tc>
          <w:tcPr>
            <w:tcW w:w="720" w:type="dxa"/>
          </w:tcPr>
          <w:p w14:paraId="38DD0210" w14:textId="57A46DF7" w:rsidR="00D17A73" w:rsidRPr="007701F7" w:rsidDel="00706857" w:rsidRDefault="00D17A73" w:rsidP="004A585E">
            <w:pPr>
              <w:rPr>
                <w:del w:id="1417" w:author="Gabriella Meltzer" w:date="2024-01-02T23:39:00Z"/>
                <w:rFonts w:ascii="Arial" w:hAnsi="Arial" w:cs="Arial"/>
                <w:sz w:val="20"/>
                <w:szCs w:val="20"/>
              </w:rPr>
            </w:pPr>
            <w:del w:id="1418" w:author="Gabriella Meltzer" w:date="2024-01-02T23:39:00Z">
              <w:r w:rsidRPr="007701F7" w:rsidDel="00706857">
                <w:rPr>
                  <w:rFonts w:ascii="Arial" w:hAnsi="Arial" w:cs="Arial"/>
                  <w:sz w:val="20"/>
                  <w:szCs w:val="20"/>
                </w:rPr>
                <w:delText>3.17</w:delText>
              </w:r>
            </w:del>
          </w:p>
        </w:tc>
        <w:tc>
          <w:tcPr>
            <w:tcW w:w="720" w:type="dxa"/>
          </w:tcPr>
          <w:p w14:paraId="11A4E43A" w14:textId="6E8603D5" w:rsidR="00D17A73" w:rsidRPr="007701F7" w:rsidDel="00706857" w:rsidRDefault="00D17A73" w:rsidP="004A585E">
            <w:pPr>
              <w:rPr>
                <w:del w:id="1419" w:author="Gabriella Meltzer" w:date="2024-01-02T23:39:00Z"/>
                <w:rFonts w:ascii="Arial" w:hAnsi="Arial" w:cs="Arial"/>
                <w:sz w:val="20"/>
                <w:szCs w:val="20"/>
              </w:rPr>
            </w:pPr>
            <w:del w:id="1420" w:author="Gabriella Meltzer" w:date="2024-01-02T23:39:00Z">
              <w:r w:rsidRPr="007701F7" w:rsidDel="00706857">
                <w:rPr>
                  <w:rFonts w:ascii="Arial" w:hAnsi="Arial" w:cs="Arial"/>
                  <w:sz w:val="20"/>
                  <w:szCs w:val="20"/>
                </w:rPr>
                <w:delText>4.24</w:delText>
              </w:r>
            </w:del>
          </w:p>
        </w:tc>
        <w:tc>
          <w:tcPr>
            <w:tcW w:w="720" w:type="dxa"/>
          </w:tcPr>
          <w:p w14:paraId="7DD43253" w14:textId="181F52D0" w:rsidR="00D17A73" w:rsidRPr="007701F7" w:rsidDel="00706857" w:rsidRDefault="00D17A73" w:rsidP="004A585E">
            <w:pPr>
              <w:rPr>
                <w:del w:id="1421" w:author="Gabriella Meltzer" w:date="2024-01-02T23:39:00Z"/>
                <w:rFonts w:ascii="Arial" w:hAnsi="Arial" w:cs="Arial"/>
                <w:sz w:val="20"/>
                <w:szCs w:val="20"/>
              </w:rPr>
            </w:pPr>
            <w:del w:id="1422" w:author="Gabriella Meltzer" w:date="2024-01-02T23:39:00Z">
              <w:r w:rsidRPr="007701F7" w:rsidDel="00706857">
                <w:rPr>
                  <w:rFonts w:ascii="Arial" w:hAnsi="Arial" w:cs="Arial"/>
                  <w:sz w:val="20"/>
                  <w:szCs w:val="20"/>
                </w:rPr>
                <w:delText>4.82</w:delText>
              </w:r>
            </w:del>
          </w:p>
        </w:tc>
        <w:tc>
          <w:tcPr>
            <w:tcW w:w="720" w:type="dxa"/>
          </w:tcPr>
          <w:p w14:paraId="509B8F44" w14:textId="3FB4A2B4" w:rsidR="00D17A73" w:rsidRPr="007701F7" w:rsidDel="00706857" w:rsidRDefault="00D17A73" w:rsidP="004A585E">
            <w:pPr>
              <w:rPr>
                <w:del w:id="1423" w:author="Gabriella Meltzer" w:date="2024-01-02T23:39:00Z"/>
                <w:rFonts w:ascii="Arial" w:hAnsi="Arial" w:cs="Arial"/>
                <w:sz w:val="20"/>
                <w:szCs w:val="20"/>
              </w:rPr>
            </w:pPr>
            <w:del w:id="1424" w:author="Gabriella Meltzer" w:date="2024-01-02T23:39:00Z">
              <w:r w:rsidRPr="007701F7" w:rsidDel="00706857">
                <w:rPr>
                  <w:rFonts w:ascii="Arial" w:hAnsi="Arial" w:cs="Arial"/>
                  <w:sz w:val="20"/>
                  <w:szCs w:val="20"/>
                </w:rPr>
                <w:delText>5.34</w:delText>
              </w:r>
            </w:del>
          </w:p>
        </w:tc>
        <w:tc>
          <w:tcPr>
            <w:tcW w:w="720" w:type="dxa"/>
            <w:tcBorders>
              <w:right w:val="single" w:sz="2" w:space="0" w:color="auto"/>
            </w:tcBorders>
          </w:tcPr>
          <w:p w14:paraId="7AD3F9F1" w14:textId="210759B4" w:rsidR="00D17A73" w:rsidRPr="007701F7" w:rsidDel="00706857" w:rsidRDefault="00D17A73" w:rsidP="004A585E">
            <w:pPr>
              <w:rPr>
                <w:del w:id="1425" w:author="Gabriella Meltzer" w:date="2024-01-02T23:39:00Z"/>
                <w:rFonts w:ascii="Arial" w:hAnsi="Arial" w:cs="Arial"/>
                <w:sz w:val="20"/>
                <w:szCs w:val="20"/>
              </w:rPr>
            </w:pPr>
            <w:del w:id="1426" w:author="Gabriella Meltzer" w:date="2024-01-02T23:39:00Z">
              <w:r w:rsidRPr="007701F7" w:rsidDel="00706857">
                <w:rPr>
                  <w:rFonts w:ascii="Arial" w:hAnsi="Arial" w:cs="Arial"/>
                  <w:sz w:val="20"/>
                  <w:szCs w:val="20"/>
                </w:rPr>
                <w:delText>6.08</w:delText>
              </w:r>
            </w:del>
          </w:p>
        </w:tc>
        <w:tc>
          <w:tcPr>
            <w:tcW w:w="720" w:type="dxa"/>
            <w:tcBorders>
              <w:left w:val="single" w:sz="2" w:space="0" w:color="auto"/>
            </w:tcBorders>
          </w:tcPr>
          <w:p w14:paraId="31289560" w14:textId="1EA212EF" w:rsidR="00D17A73" w:rsidRPr="007701F7" w:rsidDel="00706857" w:rsidRDefault="00D17A73" w:rsidP="004A585E">
            <w:pPr>
              <w:rPr>
                <w:del w:id="1427" w:author="Gabriella Meltzer" w:date="2024-01-02T23:39:00Z"/>
                <w:rFonts w:ascii="Arial" w:hAnsi="Arial" w:cs="Arial"/>
                <w:sz w:val="20"/>
                <w:szCs w:val="20"/>
              </w:rPr>
            </w:pPr>
            <w:del w:id="1428" w:author="Gabriella Meltzer" w:date="2024-01-02T23:39:00Z">
              <w:r w:rsidRPr="007701F7" w:rsidDel="00706857">
                <w:rPr>
                  <w:rFonts w:ascii="Arial" w:hAnsi="Arial" w:cs="Arial"/>
                  <w:sz w:val="20"/>
                  <w:szCs w:val="20"/>
                </w:rPr>
                <w:delText>3.09</w:delText>
              </w:r>
            </w:del>
          </w:p>
        </w:tc>
        <w:tc>
          <w:tcPr>
            <w:tcW w:w="720" w:type="dxa"/>
          </w:tcPr>
          <w:p w14:paraId="7CF76368" w14:textId="55AEA58B" w:rsidR="00D17A73" w:rsidRPr="007701F7" w:rsidDel="00706857" w:rsidRDefault="00D17A73" w:rsidP="004A585E">
            <w:pPr>
              <w:rPr>
                <w:del w:id="1429" w:author="Gabriella Meltzer" w:date="2024-01-02T23:39:00Z"/>
                <w:rFonts w:ascii="Arial" w:hAnsi="Arial" w:cs="Arial"/>
                <w:sz w:val="20"/>
                <w:szCs w:val="20"/>
              </w:rPr>
            </w:pPr>
            <w:del w:id="1430" w:author="Gabriella Meltzer" w:date="2024-01-02T23:39:00Z">
              <w:r w:rsidRPr="007701F7" w:rsidDel="00706857">
                <w:rPr>
                  <w:rFonts w:ascii="Arial" w:hAnsi="Arial" w:cs="Arial"/>
                  <w:sz w:val="20"/>
                  <w:szCs w:val="20"/>
                </w:rPr>
                <w:delText>4.23</w:delText>
              </w:r>
            </w:del>
          </w:p>
        </w:tc>
        <w:tc>
          <w:tcPr>
            <w:tcW w:w="720" w:type="dxa"/>
          </w:tcPr>
          <w:p w14:paraId="39AD7D53" w14:textId="4928803F" w:rsidR="00D17A73" w:rsidRPr="007701F7" w:rsidDel="00706857" w:rsidRDefault="00D17A73" w:rsidP="004A585E">
            <w:pPr>
              <w:rPr>
                <w:del w:id="1431" w:author="Gabriella Meltzer" w:date="2024-01-02T23:39:00Z"/>
                <w:rFonts w:ascii="Arial" w:hAnsi="Arial" w:cs="Arial"/>
                <w:sz w:val="20"/>
                <w:szCs w:val="20"/>
              </w:rPr>
            </w:pPr>
            <w:del w:id="1432" w:author="Gabriella Meltzer" w:date="2024-01-02T23:39:00Z">
              <w:r w:rsidRPr="007701F7" w:rsidDel="00706857">
                <w:rPr>
                  <w:rFonts w:ascii="Arial" w:hAnsi="Arial" w:cs="Arial"/>
                  <w:sz w:val="20"/>
                  <w:szCs w:val="20"/>
                </w:rPr>
                <w:delText>4.85</w:delText>
              </w:r>
            </w:del>
          </w:p>
        </w:tc>
        <w:tc>
          <w:tcPr>
            <w:tcW w:w="720" w:type="dxa"/>
          </w:tcPr>
          <w:p w14:paraId="4FADAC66" w14:textId="1A6FDD64" w:rsidR="00D17A73" w:rsidRPr="007701F7" w:rsidDel="00706857" w:rsidRDefault="00D17A73" w:rsidP="004A585E">
            <w:pPr>
              <w:rPr>
                <w:del w:id="1433" w:author="Gabriella Meltzer" w:date="2024-01-02T23:39:00Z"/>
                <w:rFonts w:ascii="Arial" w:hAnsi="Arial" w:cs="Arial"/>
                <w:sz w:val="20"/>
                <w:szCs w:val="20"/>
              </w:rPr>
            </w:pPr>
            <w:del w:id="1434" w:author="Gabriella Meltzer" w:date="2024-01-02T23:39:00Z">
              <w:r w:rsidRPr="007701F7" w:rsidDel="00706857">
                <w:rPr>
                  <w:rFonts w:ascii="Arial" w:hAnsi="Arial" w:cs="Arial"/>
                  <w:sz w:val="20"/>
                  <w:szCs w:val="20"/>
                </w:rPr>
                <w:delText>5.42</w:delText>
              </w:r>
            </w:del>
          </w:p>
        </w:tc>
        <w:tc>
          <w:tcPr>
            <w:tcW w:w="720" w:type="dxa"/>
            <w:tcBorders>
              <w:right w:val="single" w:sz="2" w:space="0" w:color="auto"/>
            </w:tcBorders>
          </w:tcPr>
          <w:p w14:paraId="54BB9753" w14:textId="4A3D7380" w:rsidR="00D17A73" w:rsidRPr="007701F7" w:rsidDel="00706857" w:rsidRDefault="00D17A73" w:rsidP="004A585E">
            <w:pPr>
              <w:rPr>
                <w:del w:id="1435" w:author="Gabriella Meltzer" w:date="2024-01-02T23:39:00Z"/>
                <w:rFonts w:ascii="Arial" w:hAnsi="Arial" w:cs="Arial"/>
                <w:sz w:val="20"/>
                <w:szCs w:val="20"/>
              </w:rPr>
            </w:pPr>
            <w:del w:id="1436" w:author="Gabriella Meltzer" w:date="2024-01-02T23:39:00Z">
              <w:r w:rsidRPr="007701F7" w:rsidDel="00706857">
                <w:rPr>
                  <w:rFonts w:ascii="Arial" w:hAnsi="Arial" w:cs="Arial"/>
                  <w:sz w:val="20"/>
                  <w:szCs w:val="20"/>
                </w:rPr>
                <w:delText>6.13</w:delText>
              </w:r>
            </w:del>
          </w:p>
        </w:tc>
      </w:tr>
      <w:tr w:rsidR="00D17A73" w:rsidRPr="007701F7" w:rsidDel="00706857" w14:paraId="522E7E76" w14:textId="06D9C5A6" w:rsidTr="007701F7">
        <w:trPr>
          <w:del w:id="1437" w:author="Gabriella Meltzer" w:date="2024-01-02T23:39:00Z"/>
        </w:trPr>
        <w:tc>
          <w:tcPr>
            <w:tcW w:w="2882" w:type="dxa"/>
            <w:vMerge/>
            <w:tcBorders>
              <w:left w:val="single" w:sz="2" w:space="0" w:color="auto"/>
            </w:tcBorders>
          </w:tcPr>
          <w:p w14:paraId="658698B7" w14:textId="2CC26664" w:rsidR="00D17A73" w:rsidRPr="007701F7" w:rsidDel="00706857" w:rsidRDefault="00D17A73" w:rsidP="004A585E">
            <w:pPr>
              <w:rPr>
                <w:del w:id="1438" w:author="Gabriella Meltzer" w:date="2024-01-02T23:39:00Z"/>
                <w:rFonts w:ascii="Arial" w:hAnsi="Arial" w:cs="Arial"/>
                <w:sz w:val="20"/>
                <w:szCs w:val="20"/>
              </w:rPr>
            </w:pPr>
          </w:p>
        </w:tc>
        <w:tc>
          <w:tcPr>
            <w:tcW w:w="3870" w:type="dxa"/>
            <w:vMerge/>
            <w:tcBorders>
              <w:left w:val="single" w:sz="2" w:space="0" w:color="auto"/>
            </w:tcBorders>
          </w:tcPr>
          <w:p w14:paraId="779D9997" w14:textId="38DECE83" w:rsidR="00D17A73" w:rsidRPr="007701F7" w:rsidDel="00706857" w:rsidRDefault="00D17A73" w:rsidP="004A585E">
            <w:pPr>
              <w:rPr>
                <w:del w:id="1439" w:author="Gabriella Meltzer" w:date="2024-01-02T23:39:00Z"/>
                <w:rFonts w:ascii="Arial" w:hAnsi="Arial" w:cs="Arial"/>
                <w:sz w:val="20"/>
                <w:szCs w:val="20"/>
              </w:rPr>
            </w:pPr>
          </w:p>
        </w:tc>
        <w:tc>
          <w:tcPr>
            <w:tcW w:w="898" w:type="dxa"/>
          </w:tcPr>
          <w:p w14:paraId="741A3262" w14:textId="20E0E73C" w:rsidR="00D17A73" w:rsidRPr="007701F7" w:rsidDel="00706857" w:rsidRDefault="00D17A73" w:rsidP="004A585E">
            <w:pPr>
              <w:rPr>
                <w:del w:id="1440" w:author="Gabriella Meltzer" w:date="2024-01-02T23:39:00Z"/>
                <w:rFonts w:ascii="Arial" w:hAnsi="Arial" w:cs="Arial"/>
                <w:sz w:val="20"/>
                <w:szCs w:val="20"/>
              </w:rPr>
            </w:pPr>
            <w:del w:id="1441" w:author="Gabriella Meltzer" w:date="2024-01-02T23:39:00Z">
              <w:r w:rsidRPr="007701F7" w:rsidDel="00706857">
                <w:rPr>
                  <w:rFonts w:ascii="Arial" w:hAnsi="Arial" w:cs="Arial"/>
                  <w:sz w:val="20"/>
                  <w:szCs w:val="20"/>
                </w:rPr>
                <w:delText>6</w:delText>
              </w:r>
            </w:del>
          </w:p>
        </w:tc>
        <w:tc>
          <w:tcPr>
            <w:tcW w:w="720" w:type="dxa"/>
          </w:tcPr>
          <w:p w14:paraId="2C0BD59C" w14:textId="6366C129" w:rsidR="00D17A73" w:rsidRPr="007701F7" w:rsidDel="00706857" w:rsidRDefault="00D17A73" w:rsidP="004A585E">
            <w:pPr>
              <w:rPr>
                <w:del w:id="1442" w:author="Gabriella Meltzer" w:date="2024-01-02T23:39:00Z"/>
                <w:rFonts w:ascii="Arial" w:hAnsi="Arial" w:cs="Arial"/>
                <w:sz w:val="20"/>
                <w:szCs w:val="20"/>
              </w:rPr>
            </w:pPr>
            <w:del w:id="1443" w:author="Gabriella Meltzer" w:date="2024-01-02T23:39:00Z">
              <w:r w:rsidRPr="007701F7" w:rsidDel="00706857">
                <w:rPr>
                  <w:rFonts w:ascii="Arial" w:hAnsi="Arial" w:cs="Arial"/>
                  <w:sz w:val="20"/>
                  <w:szCs w:val="20"/>
                </w:rPr>
                <w:delText>4.19</w:delText>
              </w:r>
            </w:del>
          </w:p>
        </w:tc>
        <w:tc>
          <w:tcPr>
            <w:tcW w:w="720" w:type="dxa"/>
          </w:tcPr>
          <w:p w14:paraId="5D0E8CD3" w14:textId="2EEA138D" w:rsidR="00D17A73" w:rsidRPr="007701F7" w:rsidDel="00706857" w:rsidRDefault="00D17A73" w:rsidP="004A585E">
            <w:pPr>
              <w:rPr>
                <w:del w:id="1444" w:author="Gabriella Meltzer" w:date="2024-01-02T23:39:00Z"/>
                <w:rFonts w:ascii="Arial" w:hAnsi="Arial" w:cs="Arial"/>
                <w:sz w:val="20"/>
                <w:szCs w:val="20"/>
              </w:rPr>
            </w:pPr>
            <w:del w:id="1445" w:author="Gabriella Meltzer" w:date="2024-01-02T23:39:00Z">
              <w:r w:rsidRPr="007701F7" w:rsidDel="00706857">
                <w:rPr>
                  <w:rFonts w:ascii="Arial" w:hAnsi="Arial" w:cs="Arial"/>
                  <w:sz w:val="20"/>
                  <w:szCs w:val="20"/>
                </w:rPr>
                <w:delText>5.23</w:delText>
              </w:r>
            </w:del>
          </w:p>
        </w:tc>
        <w:tc>
          <w:tcPr>
            <w:tcW w:w="720" w:type="dxa"/>
          </w:tcPr>
          <w:p w14:paraId="123D5B9D" w14:textId="506E800A" w:rsidR="00D17A73" w:rsidRPr="007701F7" w:rsidDel="00706857" w:rsidRDefault="00D17A73" w:rsidP="004A585E">
            <w:pPr>
              <w:rPr>
                <w:del w:id="1446" w:author="Gabriella Meltzer" w:date="2024-01-02T23:39:00Z"/>
                <w:rFonts w:ascii="Arial" w:hAnsi="Arial" w:cs="Arial"/>
                <w:sz w:val="20"/>
                <w:szCs w:val="20"/>
              </w:rPr>
            </w:pPr>
            <w:del w:id="1447" w:author="Gabriella Meltzer" w:date="2024-01-02T23:39:00Z">
              <w:r w:rsidRPr="007701F7" w:rsidDel="00706857">
                <w:rPr>
                  <w:rFonts w:ascii="Arial" w:hAnsi="Arial" w:cs="Arial"/>
                  <w:sz w:val="20"/>
                  <w:szCs w:val="20"/>
                </w:rPr>
                <w:delText>5.81</w:delText>
              </w:r>
            </w:del>
          </w:p>
        </w:tc>
        <w:tc>
          <w:tcPr>
            <w:tcW w:w="720" w:type="dxa"/>
          </w:tcPr>
          <w:p w14:paraId="56F04B29" w14:textId="4F995CEB" w:rsidR="00D17A73" w:rsidRPr="007701F7" w:rsidDel="00706857" w:rsidRDefault="00D17A73" w:rsidP="004A585E">
            <w:pPr>
              <w:rPr>
                <w:del w:id="1448" w:author="Gabriella Meltzer" w:date="2024-01-02T23:39:00Z"/>
                <w:rFonts w:ascii="Arial" w:hAnsi="Arial" w:cs="Arial"/>
                <w:sz w:val="20"/>
                <w:szCs w:val="20"/>
              </w:rPr>
            </w:pPr>
            <w:del w:id="1449" w:author="Gabriella Meltzer" w:date="2024-01-02T23:39:00Z">
              <w:r w:rsidRPr="007701F7" w:rsidDel="00706857">
                <w:rPr>
                  <w:rFonts w:ascii="Arial" w:hAnsi="Arial" w:cs="Arial"/>
                  <w:sz w:val="20"/>
                  <w:szCs w:val="20"/>
                </w:rPr>
                <w:delText>6.34</w:delText>
              </w:r>
            </w:del>
          </w:p>
        </w:tc>
        <w:tc>
          <w:tcPr>
            <w:tcW w:w="720" w:type="dxa"/>
            <w:tcBorders>
              <w:right w:val="single" w:sz="2" w:space="0" w:color="auto"/>
            </w:tcBorders>
          </w:tcPr>
          <w:p w14:paraId="5B80356A" w14:textId="788EE77F" w:rsidR="00D17A73" w:rsidRPr="007701F7" w:rsidDel="00706857" w:rsidRDefault="00D17A73" w:rsidP="004A585E">
            <w:pPr>
              <w:rPr>
                <w:del w:id="1450" w:author="Gabriella Meltzer" w:date="2024-01-02T23:39:00Z"/>
                <w:rFonts w:ascii="Arial" w:hAnsi="Arial" w:cs="Arial"/>
                <w:sz w:val="20"/>
                <w:szCs w:val="20"/>
              </w:rPr>
            </w:pPr>
            <w:del w:id="1451" w:author="Gabriella Meltzer" w:date="2024-01-02T23:39:00Z">
              <w:r w:rsidRPr="007701F7" w:rsidDel="00706857">
                <w:rPr>
                  <w:rFonts w:ascii="Arial" w:hAnsi="Arial" w:cs="Arial"/>
                  <w:sz w:val="20"/>
                  <w:szCs w:val="20"/>
                </w:rPr>
                <w:delText>7.04</w:delText>
              </w:r>
            </w:del>
          </w:p>
        </w:tc>
        <w:tc>
          <w:tcPr>
            <w:tcW w:w="720" w:type="dxa"/>
            <w:tcBorders>
              <w:left w:val="single" w:sz="2" w:space="0" w:color="auto"/>
            </w:tcBorders>
          </w:tcPr>
          <w:p w14:paraId="608E1552" w14:textId="36667C7A" w:rsidR="00D17A73" w:rsidRPr="007701F7" w:rsidDel="00706857" w:rsidRDefault="00D17A73" w:rsidP="004A585E">
            <w:pPr>
              <w:rPr>
                <w:del w:id="1452" w:author="Gabriella Meltzer" w:date="2024-01-02T23:39:00Z"/>
                <w:rFonts w:ascii="Arial" w:hAnsi="Arial" w:cs="Arial"/>
                <w:sz w:val="20"/>
                <w:szCs w:val="20"/>
              </w:rPr>
            </w:pPr>
            <w:del w:id="1453" w:author="Gabriella Meltzer" w:date="2024-01-02T23:39:00Z">
              <w:r w:rsidRPr="007701F7" w:rsidDel="00706857">
                <w:rPr>
                  <w:rFonts w:ascii="Arial" w:hAnsi="Arial" w:cs="Arial"/>
                  <w:sz w:val="20"/>
                  <w:szCs w:val="20"/>
                </w:rPr>
                <w:delText>4.17</w:delText>
              </w:r>
            </w:del>
          </w:p>
        </w:tc>
        <w:tc>
          <w:tcPr>
            <w:tcW w:w="720" w:type="dxa"/>
          </w:tcPr>
          <w:p w14:paraId="45D4E79F" w14:textId="77B1153A" w:rsidR="00D17A73" w:rsidRPr="007701F7" w:rsidDel="00706857" w:rsidRDefault="00D17A73" w:rsidP="004A585E">
            <w:pPr>
              <w:rPr>
                <w:del w:id="1454" w:author="Gabriella Meltzer" w:date="2024-01-02T23:39:00Z"/>
                <w:rFonts w:ascii="Arial" w:hAnsi="Arial" w:cs="Arial"/>
                <w:sz w:val="20"/>
                <w:szCs w:val="20"/>
              </w:rPr>
            </w:pPr>
            <w:del w:id="1455" w:author="Gabriella Meltzer" w:date="2024-01-02T23:39:00Z">
              <w:r w:rsidRPr="007701F7" w:rsidDel="00706857">
                <w:rPr>
                  <w:rFonts w:ascii="Arial" w:hAnsi="Arial" w:cs="Arial"/>
                  <w:sz w:val="20"/>
                  <w:szCs w:val="20"/>
                </w:rPr>
                <w:delText>5.22</w:delText>
              </w:r>
            </w:del>
          </w:p>
        </w:tc>
        <w:tc>
          <w:tcPr>
            <w:tcW w:w="720" w:type="dxa"/>
          </w:tcPr>
          <w:p w14:paraId="13C689C5" w14:textId="0CDA2CF8" w:rsidR="00D17A73" w:rsidRPr="007701F7" w:rsidDel="00706857" w:rsidRDefault="00D17A73" w:rsidP="004A585E">
            <w:pPr>
              <w:rPr>
                <w:del w:id="1456" w:author="Gabriella Meltzer" w:date="2024-01-02T23:39:00Z"/>
                <w:rFonts w:ascii="Arial" w:hAnsi="Arial" w:cs="Arial"/>
                <w:sz w:val="20"/>
                <w:szCs w:val="20"/>
              </w:rPr>
            </w:pPr>
            <w:del w:id="1457" w:author="Gabriella Meltzer" w:date="2024-01-02T23:39:00Z">
              <w:r w:rsidRPr="007701F7" w:rsidDel="00706857">
                <w:rPr>
                  <w:rFonts w:ascii="Arial" w:hAnsi="Arial" w:cs="Arial"/>
                  <w:sz w:val="20"/>
                  <w:szCs w:val="20"/>
                </w:rPr>
                <w:delText>5.84</w:delText>
              </w:r>
            </w:del>
          </w:p>
        </w:tc>
        <w:tc>
          <w:tcPr>
            <w:tcW w:w="720" w:type="dxa"/>
          </w:tcPr>
          <w:p w14:paraId="429FF739" w14:textId="61AE1E02" w:rsidR="00D17A73" w:rsidRPr="007701F7" w:rsidDel="00706857" w:rsidRDefault="00D17A73" w:rsidP="004A585E">
            <w:pPr>
              <w:rPr>
                <w:del w:id="1458" w:author="Gabriella Meltzer" w:date="2024-01-02T23:39:00Z"/>
                <w:rFonts w:ascii="Arial" w:hAnsi="Arial" w:cs="Arial"/>
                <w:sz w:val="20"/>
                <w:szCs w:val="20"/>
              </w:rPr>
            </w:pPr>
            <w:del w:id="1459" w:author="Gabriella Meltzer" w:date="2024-01-02T23:39:00Z">
              <w:r w:rsidRPr="007701F7" w:rsidDel="00706857">
                <w:rPr>
                  <w:rFonts w:ascii="Arial" w:hAnsi="Arial" w:cs="Arial"/>
                  <w:sz w:val="20"/>
                  <w:szCs w:val="20"/>
                </w:rPr>
                <w:delText>6.39</w:delText>
              </w:r>
            </w:del>
          </w:p>
        </w:tc>
        <w:tc>
          <w:tcPr>
            <w:tcW w:w="720" w:type="dxa"/>
            <w:tcBorders>
              <w:right w:val="single" w:sz="2" w:space="0" w:color="auto"/>
            </w:tcBorders>
          </w:tcPr>
          <w:p w14:paraId="0DDC2971" w14:textId="07C40AAA" w:rsidR="00D17A73" w:rsidRPr="007701F7" w:rsidDel="00706857" w:rsidRDefault="00D17A73" w:rsidP="004A585E">
            <w:pPr>
              <w:rPr>
                <w:del w:id="1460" w:author="Gabriella Meltzer" w:date="2024-01-02T23:39:00Z"/>
                <w:rFonts w:ascii="Arial" w:hAnsi="Arial" w:cs="Arial"/>
                <w:sz w:val="20"/>
                <w:szCs w:val="20"/>
              </w:rPr>
            </w:pPr>
            <w:del w:id="1461" w:author="Gabriella Meltzer" w:date="2024-01-02T23:39:00Z">
              <w:r w:rsidRPr="007701F7" w:rsidDel="00706857">
                <w:rPr>
                  <w:rFonts w:ascii="Arial" w:hAnsi="Arial" w:cs="Arial"/>
                  <w:sz w:val="20"/>
                  <w:szCs w:val="20"/>
                </w:rPr>
                <w:delText>7.18</w:delText>
              </w:r>
            </w:del>
          </w:p>
        </w:tc>
      </w:tr>
      <w:tr w:rsidR="00D17A73" w:rsidRPr="007701F7" w:rsidDel="00706857" w14:paraId="4146E138" w14:textId="7BCF213E" w:rsidTr="007701F7">
        <w:trPr>
          <w:del w:id="1462" w:author="Gabriella Meltzer" w:date="2024-01-02T23:39:00Z"/>
        </w:trPr>
        <w:tc>
          <w:tcPr>
            <w:tcW w:w="2882" w:type="dxa"/>
            <w:vMerge/>
            <w:tcBorders>
              <w:left w:val="single" w:sz="2" w:space="0" w:color="auto"/>
            </w:tcBorders>
          </w:tcPr>
          <w:p w14:paraId="5CB6475D" w14:textId="6B801305" w:rsidR="00D17A73" w:rsidRPr="007701F7" w:rsidDel="00706857" w:rsidRDefault="00D17A73" w:rsidP="004A585E">
            <w:pPr>
              <w:rPr>
                <w:del w:id="1463" w:author="Gabriella Meltzer" w:date="2024-01-02T23:39:00Z"/>
                <w:rFonts w:ascii="Arial" w:hAnsi="Arial" w:cs="Arial"/>
                <w:sz w:val="20"/>
                <w:szCs w:val="20"/>
              </w:rPr>
            </w:pPr>
          </w:p>
        </w:tc>
        <w:tc>
          <w:tcPr>
            <w:tcW w:w="3870" w:type="dxa"/>
            <w:vMerge/>
            <w:tcBorders>
              <w:left w:val="single" w:sz="2" w:space="0" w:color="auto"/>
            </w:tcBorders>
          </w:tcPr>
          <w:p w14:paraId="57DC9419" w14:textId="2B669CFB" w:rsidR="00D17A73" w:rsidRPr="007701F7" w:rsidDel="00706857" w:rsidRDefault="00D17A73" w:rsidP="004A585E">
            <w:pPr>
              <w:rPr>
                <w:del w:id="1464" w:author="Gabriella Meltzer" w:date="2024-01-02T23:39:00Z"/>
                <w:rFonts w:ascii="Arial" w:hAnsi="Arial" w:cs="Arial"/>
                <w:sz w:val="20"/>
                <w:szCs w:val="20"/>
              </w:rPr>
            </w:pPr>
          </w:p>
        </w:tc>
        <w:tc>
          <w:tcPr>
            <w:tcW w:w="898" w:type="dxa"/>
          </w:tcPr>
          <w:p w14:paraId="442A70B4" w14:textId="2F9ED353" w:rsidR="00D17A73" w:rsidRPr="007701F7" w:rsidDel="00706857" w:rsidRDefault="00D17A73" w:rsidP="004A585E">
            <w:pPr>
              <w:rPr>
                <w:del w:id="1465" w:author="Gabriella Meltzer" w:date="2024-01-02T23:39:00Z"/>
                <w:rFonts w:ascii="Arial" w:hAnsi="Arial" w:cs="Arial"/>
                <w:sz w:val="20"/>
                <w:szCs w:val="20"/>
              </w:rPr>
            </w:pPr>
            <w:del w:id="1466" w:author="Gabriella Meltzer" w:date="2024-01-02T23:39:00Z">
              <w:r w:rsidRPr="007701F7" w:rsidDel="00706857">
                <w:rPr>
                  <w:rFonts w:ascii="Arial" w:hAnsi="Arial" w:cs="Arial"/>
                  <w:sz w:val="20"/>
                  <w:szCs w:val="20"/>
                </w:rPr>
                <w:delText>7</w:delText>
              </w:r>
            </w:del>
          </w:p>
        </w:tc>
        <w:tc>
          <w:tcPr>
            <w:tcW w:w="720" w:type="dxa"/>
          </w:tcPr>
          <w:p w14:paraId="2B327944" w14:textId="4291418A" w:rsidR="00D17A73" w:rsidRPr="007701F7" w:rsidDel="00706857" w:rsidRDefault="00D17A73" w:rsidP="004A585E">
            <w:pPr>
              <w:rPr>
                <w:del w:id="1467" w:author="Gabriella Meltzer" w:date="2024-01-02T23:39:00Z"/>
                <w:rFonts w:ascii="Arial" w:hAnsi="Arial" w:cs="Arial"/>
                <w:sz w:val="20"/>
                <w:szCs w:val="20"/>
              </w:rPr>
            </w:pPr>
            <w:del w:id="1468" w:author="Gabriella Meltzer" w:date="2024-01-02T23:39:00Z">
              <w:r w:rsidRPr="007701F7" w:rsidDel="00706857">
                <w:rPr>
                  <w:rFonts w:ascii="Arial" w:hAnsi="Arial" w:cs="Arial"/>
                  <w:sz w:val="20"/>
                  <w:szCs w:val="20"/>
                </w:rPr>
                <w:delText>5.07</w:delText>
              </w:r>
            </w:del>
          </w:p>
        </w:tc>
        <w:tc>
          <w:tcPr>
            <w:tcW w:w="720" w:type="dxa"/>
          </w:tcPr>
          <w:p w14:paraId="4A62F14E" w14:textId="6DB5D5AF" w:rsidR="00D17A73" w:rsidRPr="007701F7" w:rsidDel="00706857" w:rsidRDefault="00D17A73" w:rsidP="004A585E">
            <w:pPr>
              <w:rPr>
                <w:del w:id="1469" w:author="Gabriella Meltzer" w:date="2024-01-02T23:39:00Z"/>
                <w:rFonts w:ascii="Arial" w:hAnsi="Arial" w:cs="Arial"/>
                <w:sz w:val="20"/>
                <w:szCs w:val="20"/>
              </w:rPr>
            </w:pPr>
            <w:del w:id="1470" w:author="Gabriella Meltzer" w:date="2024-01-02T23:39:00Z">
              <w:r w:rsidRPr="007701F7" w:rsidDel="00706857">
                <w:rPr>
                  <w:rFonts w:ascii="Arial" w:hAnsi="Arial" w:cs="Arial"/>
                  <w:sz w:val="20"/>
                  <w:szCs w:val="20"/>
                </w:rPr>
                <w:delText>6.17</w:delText>
              </w:r>
            </w:del>
          </w:p>
        </w:tc>
        <w:tc>
          <w:tcPr>
            <w:tcW w:w="720" w:type="dxa"/>
          </w:tcPr>
          <w:p w14:paraId="50D021BD" w14:textId="134B0B11" w:rsidR="00D17A73" w:rsidRPr="007701F7" w:rsidDel="00706857" w:rsidRDefault="00D17A73" w:rsidP="004A585E">
            <w:pPr>
              <w:rPr>
                <w:del w:id="1471" w:author="Gabriella Meltzer" w:date="2024-01-02T23:39:00Z"/>
                <w:rFonts w:ascii="Arial" w:hAnsi="Arial" w:cs="Arial"/>
                <w:sz w:val="20"/>
                <w:szCs w:val="20"/>
              </w:rPr>
            </w:pPr>
            <w:del w:id="1472" w:author="Gabriella Meltzer" w:date="2024-01-02T23:39:00Z">
              <w:r w:rsidRPr="007701F7" w:rsidDel="00706857">
                <w:rPr>
                  <w:rFonts w:ascii="Arial" w:hAnsi="Arial" w:cs="Arial"/>
                  <w:sz w:val="20"/>
                  <w:szCs w:val="20"/>
                </w:rPr>
                <w:delText>6.73</w:delText>
              </w:r>
            </w:del>
          </w:p>
        </w:tc>
        <w:tc>
          <w:tcPr>
            <w:tcW w:w="720" w:type="dxa"/>
          </w:tcPr>
          <w:p w14:paraId="5BAB38C8" w14:textId="7650901C" w:rsidR="00D17A73" w:rsidRPr="007701F7" w:rsidDel="00706857" w:rsidRDefault="00D17A73" w:rsidP="004A585E">
            <w:pPr>
              <w:rPr>
                <w:del w:id="1473" w:author="Gabriella Meltzer" w:date="2024-01-02T23:39:00Z"/>
                <w:rFonts w:ascii="Arial" w:hAnsi="Arial" w:cs="Arial"/>
                <w:sz w:val="20"/>
                <w:szCs w:val="20"/>
              </w:rPr>
            </w:pPr>
            <w:del w:id="1474" w:author="Gabriella Meltzer" w:date="2024-01-02T23:39:00Z">
              <w:r w:rsidRPr="007701F7" w:rsidDel="00706857">
                <w:rPr>
                  <w:rFonts w:ascii="Arial" w:hAnsi="Arial" w:cs="Arial"/>
                  <w:sz w:val="20"/>
                  <w:szCs w:val="20"/>
                </w:rPr>
                <w:delText>7.20</w:delText>
              </w:r>
            </w:del>
          </w:p>
        </w:tc>
        <w:tc>
          <w:tcPr>
            <w:tcW w:w="720" w:type="dxa"/>
            <w:tcBorders>
              <w:right w:val="single" w:sz="2" w:space="0" w:color="auto"/>
            </w:tcBorders>
          </w:tcPr>
          <w:p w14:paraId="52AE4ACA" w14:textId="4E54633E" w:rsidR="00D17A73" w:rsidRPr="007701F7" w:rsidDel="00706857" w:rsidRDefault="00D17A73" w:rsidP="004A585E">
            <w:pPr>
              <w:rPr>
                <w:del w:id="1475" w:author="Gabriella Meltzer" w:date="2024-01-02T23:39:00Z"/>
                <w:rFonts w:ascii="Arial" w:hAnsi="Arial" w:cs="Arial"/>
                <w:sz w:val="20"/>
                <w:szCs w:val="20"/>
              </w:rPr>
            </w:pPr>
            <w:del w:id="1476" w:author="Gabriella Meltzer" w:date="2024-01-02T23:39:00Z">
              <w:r w:rsidRPr="007701F7" w:rsidDel="00706857">
                <w:rPr>
                  <w:rFonts w:ascii="Arial" w:hAnsi="Arial" w:cs="Arial"/>
                  <w:sz w:val="20"/>
                  <w:szCs w:val="20"/>
                </w:rPr>
                <w:delText>7.94</w:delText>
              </w:r>
            </w:del>
          </w:p>
        </w:tc>
        <w:tc>
          <w:tcPr>
            <w:tcW w:w="720" w:type="dxa"/>
            <w:tcBorders>
              <w:left w:val="single" w:sz="2" w:space="0" w:color="auto"/>
            </w:tcBorders>
          </w:tcPr>
          <w:p w14:paraId="03780413" w14:textId="6435C335" w:rsidR="00D17A73" w:rsidRPr="007701F7" w:rsidDel="00706857" w:rsidRDefault="00D17A73" w:rsidP="004A585E">
            <w:pPr>
              <w:rPr>
                <w:del w:id="1477" w:author="Gabriella Meltzer" w:date="2024-01-02T23:39:00Z"/>
                <w:rFonts w:ascii="Arial" w:hAnsi="Arial" w:cs="Arial"/>
                <w:sz w:val="20"/>
                <w:szCs w:val="20"/>
              </w:rPr>
            </w:pPr>
            <w:del w:id="1478" w:author="Gabriella Meltzer" w:date="2024-01-02T23:39:00Z">
              <w:r w:rsidRPr="007701F7" w:rsidDel="00706857">
                <w:rPr>
                  <w:rFonts w:ascii="Arial" w:hAnsi="Arial" w:cs="Arial"/>
                  <w:sz w:val="20"/>
                  <w:szCs w:val="20"/>
                </w:rPr>
                <w:delText>5.16</w:delText>
              </w:r>
            </w:del>
          </w:p>
        </w:tc>
        <w:tc>
          <w:tcPr>
            <w:tcW w:w="720" w:type="dxa"/>
          </w:tcPr>
          <w:p w14:paraId="2E40F477" w14:textId="672BFF03" w:rsidR="00D17A73" w:rsidRPr="007701F7" w:rsidDel="00706857" w:rsidRDefault="00D17A73" w:rsidP="004A585E">
            <w:pPr>
              <w:rPr>
                <w:del w:id="1479" w:author="Gabriella Meltzer" w:date="2024-01-02T23:39:00Z"/>
                <w:rFonts w:ascii="Arial" w:hAnsi="Arial" w:cs="Arial"/>
                <w:sz w:val="20"/>
                <w:szCs w:val="20"/>
              </w:rPr>
            </w:pPr>
            <w:del w:id="1480" w:author="Gabriella Meltzer" w:date="2024-01-02T23:39:00Z">
              <w:r w:rsidRPr="007701F7" w:rsidDel="00706857">
                <w:rPr>
                  <w:rFonts w:ascii="Arial" w:hAnsi="Arial" w:cs="Arial"/>
                  <w:sz w:val="20"/>
                  <w:szCs w:val="20"/>
                </w:rPr>
                <w:delText>6.20</w:delText>
              </w:r>
            </w:del>
          </w:p>
        </w:tc>
        <w:tc>
          <w:tcPr>
            <w:tcW w:w="720" w:type="dxa"/>
          </w:tcPr>
          <w:p w14:paraId="0CEF4F7A" w14:textId="2B8A908A" w:rsidR="00D17A73" w:rsidRPr="007701F7" w:rsidDel="00706857" w:rsidRDefault="00D17A73" w:rsidP="004A585E">
            <w:pPr>
              <w:rPr>
                <w:del w:id="1481" w:author="Gabriella Meltzer" w:date="2024-01-02T23:39:00Z"/>
                <w:rFonts w:ascii="Arial" w:hAnsi="Arial" w:cs="Arial"/>
                <w:sz w:val="20"/>
                <w:szCs w:val="20"/>
              </w:rPr>
            </w:pPr>
            <w:del w:id="1482" w:author="Gabriella Meltzer" w:date="2024-01-02T23:39:00Z">
              <w:r w:rsidRPr="007701F7" w:rsidDel="00706857">
                <w:rPr>
                  <w:rFonts w:ascii="Arial" w:hAnsi="Arial" w:cs="Arial"/>
                  <w:sz w:val="20"/>
                  <w:szCs w:val="20"/>
                </w:rPr>
                <w:delText>6.81</w:delText>
              </w:r>
            </w:del>
          </w:p>
        </w:tc>
        <w:tc>
          <w:tcPr>
            <w:tcW w:w="720" w:type="dxa"/>
          </w:tcPr>
          <w:p w14:paraId="53C8B16B" w14:textId="5C7F7D63" w:rsidR="00D17A73" w:rsidRPr="007701F7" w:rsidDel="00706857" w:rsidRDefault="00D17A73" w:rsidP="004A585E">
            <w:pPr>
              <w:rPr>
                <w:del w:id="1483" w:author="Gabriella Meltzer" w:date="2024-01-02T23:39:00Z"/>
                <w:rFonts w:ascii="Arial" w:hAnsi="Arial" w:cs="Arial"/>
                <w:sz w:val="20"/>
                <w:szCs w:val="20"/>
              </w:rPr>
            </w:pPr>
            <w:del w:id="1484" w:author="Gabriella Meltzer" w:date="2024-01-02T23:39:00Z">
              <w:r w:rsidRPr="007701F7" w:rsidDel="00706857">
                <w:rPr>
                  <w:rFonts w:ascii="Arial" w:hAnsi="Arial" w:cs="Arial"/>
                  <w:sz w:val="20"/>
                  <w:szCs w:val="20"/>
                </w:rPr>
                <w:delText>7.30</w:delText>
              </w:r>
            </w:del>
          </w:p>
        </w:tc>
        <w:tc>
          <w:tcPr>
            <w:tcW w:w="720" w:type="dxa"/>
            <w:tcBorders>
              <w:right w:val="single" w:sz="2" w:space="0" w:color="auto"/>
            </w:tcBorders>
          </w:tcPr>
          <w:p w14:paraId="554B3541" w14:textId="13C15B10" w:rsidR="00D17A73" w:rsidRPr="007701F7" w:rsidDel="00706857" w:rsidRDefault="00D17A73" w:rsidP="004A585E">
            <w:pPr>
              <w:rPr>
                <w:del w:id="1485" w:author="Gabriella Meltzer" w:date="2024-01-02T23:39:00Z"/>
                <w:rFonts w:ascii="Arial" w:hAnsi="Arial" w:cs="Arial"/>
                <w:sz w:val="20"/>
                <w:szCs w:val="20"/>
              </w:rPr>
            </w:pPr>
            <w:del w:id="1486" w:author="Gabriella Meltzer" w:date="2024-01-02T23:39:00Z">
              <w:r w:rsidRPr="007701F7" w:rsidDel="00706857">
                <w:rPr>
                  <w:rFonts w:ascii="Arial" w:hAnsi="Arial" w:cs="Arial"/>
                  <w:sz w:val="20"/>
                  <w:szCs w:val="20"/>
                </w:rPr>
                <w:delText>8.06</w:delText>
              </w:r>
            </w:del>
          </w:p>
        </w:tc>
      </w:tr>
      <w:tr w:rsidR="00D17A73" w:rsidRPr="007701F7" w:rsidDel="00706857" w14:paraId="3C44DF2B" w14:textId="7A0D5333" w:rsidTr="007701F7">
        <w:trPr>
          <w:del w:id="1487" w:author="Gabriella Meltzer" w:date="2024-01-02T23:39:00Z"/>
        </w:trPr>
        <w:tc>
          <w:tcPr>
            <w:tcW w:w="2882" w:type="dxa"/>
            <w:vMerge/>
            <w:tcBorders>
              <w:left w:val="single" w:sz="2" w:space="0" w:color="auto"/>
              <w:bottom w:val="single" w:sz="4" w:space="0" w:color="auto"/>
            </w:tcBorders>
          </w:tcPr>
          <w:p w14:paraId="573AFCAE" w14:textId="543B3CB6" w:rsidR="00D17A73" w:rsidRPr="007701F7" w:rsidDel="00706857" w:rsidRDefault="00D17A73" w:rsidP="004A585E">
            <w:pPr>
              <w:rPr>
                <w:del w:id="1488" w:author="Gabriella Meltzer" w:date="2024-01-02T23:39:00Z"/>
                <w:rFonts w:ascii="Arial" w:hAnsi="Arial" w:cs="Arial"/>
                <w:sz w:val="20"/>
                <w:szCs w:val="20"/>
              </w:rPr>
            </w:pPr>
          </w:p>
        </w:tc>
        <w:tc>
          <w:tcPr>
            <w:tcW w:w="3870" w:type="dxa"/>
            <w:vMerge/>
            <w:tcBorders>
              <w:left w:val="single" w:sz="2" w:space="0" w:color="auto"/>
              <w:bottom w:val="single" w:sz="4" w:space="0" w:color="auto"/>
            </w:tcBorders>
          </w:tcPr>
          <w:p w14:paraId="0CFC892A" w14:textId="7F94EF40" w:rsidR="00D17A73" w:rsidRPr="007701F7" w:rsidDel="00706857" w:rsidRDefault="00D17A73" w:rsidP="004A585E">
            <w:pPr>
              <w:rPr>
                <w:del w:id="1489" w:author="Gabriella Meltzer" w:date="2024-01-02T23:39:00Z"/>
                <w:rFonts w:ascii="Arial" w:hAnsi="Arial" w:cs="Arial"/>
                <w:sz w:val="20"/>
                <w:szCs w:val="20"/>
              </w:rPr>
            </w:pPr>
          </w:p>
        </w:tc>
        <w:tc>
          <w:tcPr>
            <w:tcW w:w="898" w:type="dxa"/>
            <w:tcBorders>
              <w:bottom w:val="single" w:sz="4" w:space="0" w:color="auto"/>
            </w:tcBorders>
          </w:tcPr>
          <w:p w14:paraId="4F26BD97" w14:textId="3CDAE494" w:rsidR="00D17A73" w:rsidRPr="007701F7" w:rsidDel="00706857" w:rsidRDefault="00D17A73" w:rsidP="004A585E">
            <w:pPr>
              <w:rPr>
                <w:del w:id="1490" w:author="Gabriella Meltzer" w:date="2024-01-02T23:39:00Z"/>
                <w:rFonts w:ascii="Arial" w:hAnsi="Arial" w:cs="Arial"/>
                <w:sz w:val="20"/>
                <w:szCs w:val="20"/>
              </w:rPr>
            </w:pPr>
            <w:del w:id="1491" w:author="Gabriella Meltzer" w:date="2024-01-02T23:39:00Z">
              <w:r w:rsidRPr="007701F7" w:rsidDel="00706857">
                <w:rPr>
                  <w:rFonts w:ascii="Arial" w:hAnsi="Arial" w:cs="Arial"/>
                  <w:sz w:val="20"/>
                  <w:szCs w:val="20"/>
                </w:rPr>
                <w:delText>8</w:delText>
              </w:r>
            </w:del>
          </w:p>
        </w:tc>
        <w:tc>
          <w:tcPr>
            <w:tcW w:w="720" w:type="dxa"/>
            <w:tcBorders>
              <w:bottom w:val="single" w:sz="4" w:space="0" w:color="auto"/>
            </w:tcBorders>
          </w:tcPr>
          <w:p w14:paraId="1C441F93" w14:textId="252A5CBD" w:rsidR="00D17A73" w:rsidRPr="007701F7" w:rsidDel="00706857" w:rsidRDefault="00D17A73" w:rsidP="004A585E">
            <w:pPr>
              <w:rPr>
                <w:del w:id="1492" w:author="Gabriella Meltzer" w:date="2024-01-02T23:39:00Z"/>
                <w:rFonts w:ascii="Arial" w:hAnsi="Arial" w:cs="Arial"/>
                <w:sz w:val="20"/>
                <w:szCs w:val="20"/>
              </w:rPr>
            </w:pPr>
            <w:del w:id="1493" w:author="Gabriella Meltzer" w:date="2024-01-02T23:39:00Z">
              <w:r w:rsidRPr="007701F7" w:rsidDel="00706857">
                <w:rPr>
                  <w:rFonts w:ascii="Arial" w:hAnsi="Arial" w:cs="Arial"/>
                  <w:sz w:val="20"/>
                  <w:szCs w:val="20"/>
                </w:rPr>
                <w:delText>6.03</w:delText>
              </w:r>
            </w:del>
          </w:p>
        </w:tc>
        <w:tc>
          <w:tcPr>
            <w:tcW w:w="720" w:type="dxa"/>
            <w:tcBorders>
              <w:bottom w:val="single" w:sz="4" w:space="0" w:color="auto"/>
            </w:tcBorders>
          </w:tcPr>
          <w:p w14:paraId="7C7C1C72" w14:textId="2830D8B5" w:rsidR="00D17A73" w:rsidRPr="007701F7" w:rsidDel="00706857" w:rsidRDefault="00D17A73" w:rsidP="004A585E">
            <w:pPr>
              <w:rPr>
                <w:del w:id="1494" w:author="Gabriella Meltzer" w:date="2024-01-02T23:39:00Z"/>
                <w:rFonts w:ascii="Arial" w:hAnsi="Arial" w:cs="Arial"/>
                <w:sz w:val="20"/>
                <w:szCs w:val="20"/>
              </w:rPr>
            </w:pPr>
            <w:del w:id="1495" w:author="Gabriella Meltzer" w:date="2024-01-02T23:39:00Z">
              <w:r w:rsidRPr="007701F7" w:rsidDel="00706857">
                <w:rPr>
                  <w:rFonts w:ascii="Arial" w:hAnsi="Arial" w:cs="Arial"/>
                  <w:sz w:val="20"/>
                  <w:szCs w:val="20"/>
                </w:rPr>
                <w:delText>7.13</w:delText>
              </w:r>
            </w:del>
          </w:p>
        </w:tc>
        <w:tc>
          <w:tcPr>
            <w:tcW w:w="720" w:type="dxa"/>
            <w:tcBorders>
              <w:bottom w:val="single" w:sz="4" w:space="0" w:color="auto"/>
            </w:tcBorders>
          </w:tcPr>
          <w:p w14:paraId="405C3DA5" w14:textId="2B17E0EC" w:rsidR="00D17A73" w:rsidRPr="007701F7" w:rsidDel="00706857" w:rsidRDefault="00D17A73" w:rsidP="004A585E">
            <w:pPr>
              <w:rPr>
                <w:del w:id="1496" w:author="Gabriella Meltzer" w:date="2024-01-02T23:39:00Z"/>
                <w:rFonts w:ascii="Arial" w:hAnsi="Arial" w:cs="Arial"/>
                <w:sz w:val="20"/>
                <w:szCs w:val="20"/>
              </w:rPr>
            </w:pPr>
            <w:del w:id="1497" w:author="Gabriella Meltzer" w:date="2024-01-02T23:39:00Z">
              <w:r w:rsidRPr="007701F7" w:rsidDel="00706857">
                <w:rPr>
                  <w:rFonts w:ascii="Arial" w:hAnsi="Arial" w:cs="Arial"/>
                  <w:sz w:val="20"/>
                  <w:szCs w:val="20"/>
                </w:rPr>
                <w:delText>7.68</w:delText>
              </w:r>
            </w:del>
          </w:p>
        </w:tc>
        <w:tc>
          <w:tcPr>
            <w:tcW w:w="720" w:type="dxa"/>
            <w:tcBorders>
              <w:bottom w:val="single" w:sz="4" w:space="0" w:color="auto"/>
            </w:tcBorders>
          </w:tcPr>
          <w:p w14:paraId="2DB5C313" w14:textId="36B99910" w:rsidR="00D17A73" w:rsidRPr="007701F7" w:rsidDel="00706857" w:rsidRDefault="00D17A73" w:rsidP="004A585E">
            <w:pPr>
              <w:rPr>
                <w:del w:id="1498" w:author="Gabriella Meltzer" w:date="2024-01-02T23:39:00Z"/>
                <w:rFonts w:ascii="Arial" w:hAnsi="Arial" w:cs="Arial"/>
                <w:sz w:val="20"/>
                <w:szCs w:val="20"/>
              </w:rPr>
            </w:pPr>
            <w:del w:id="1499" w:author="Gabriella Meltzer" w:date="2024-01-02T23:39:00Z">
              <w:r w:rsidRPr="007701F7" w:rsidDel="00706857">
                <w:rPr>
                  <w:rFonts w:ascii="Arial" w:hAnsi="Arial" w:cs="Arial"/>
                  <w:sz w:val="20"/>
                  <w:szCs w:val="20"/>
                </w:rPr>
                <w:delText>8.18</w:delText>
              </w:r>
            </w:del>
          </w:p>
        </w:tc>
        <w:tc>
          <w:tcPr>
            <w:tcW w:w="720" w:type="dxa"/>
            <w:tcBorders>
              <w:bottom w:val="single" w:sz="4" w:space="0" w:color="auto"/>
              <w:right w:val="single" w:sz="2" w:space="0" w:color="auto"/>
            </w:tcBorders>
          </w:tcPr>
          <w:p w14:paraId="31098B77" w14:textId="560E6F7B" w:rsidR="00D17A73" w:rsidRPr="007701F7" w:rsidDel="00706857" w:rsidRDefault="00D17A73" w:rsidP="004A585E">
            <w:pPr>
              <w:rPr>
                <w:del w:id="1500" w:author="Gabriella Meltzer" w:date="2024-01-02T23:39:00Z"/>
                <w:rFonts w:ascii="Arial" w:hAnsi="Arial" w:cs="Arial"/>
                <w:sz w:val="20"/>
                <w:szCs w:val="20"/>
              </w:rPr>
            </w:pPr>
            <w:del w:id="1501" w:author="Gabriella Meltzer" w:date="2024-01-02T23:39:00Z">
              <w:r w:rsidRPr="007701F7" w:rsidDel="00706857">
                <w:rPr>
                  <w:rFonts w:ascii="Arial" w:hAnsi="Arial" w:cs="Arial"/>
                  <w:sz w:val="20"/>
                  <w:szCs w:val="20"/>
                </w:rPr>
                <w:delText>8.89</w:delText>
              </w:r>
            </w:del>
          </w:p>
        </w:tc>
        <w:tc>
          <w:tcPr>
            <w:tcW w:w="720" w:type="dxa"/>
            <w:tcBorders>
              <w:left w:val="single" w:sz="2" w:space="0" w:color="auto"/>
              <w:bottom w:val="single" w:sz="4" w:space="0" w:color="auto"/>
            </w:tcBorders>
          </w:tcPr>
          <w:p w14:paraId="56382CB8" w14:textId="23CF7CDB" w:rsidR="00D17A73" w:rsidRPr="007701F7" w:rsidDel="00706857" w:rsidRDefault="00D17A73" w:rsidP="004A585E">
            <w:pPr>
              <w:rPr>
                <w:del w:id="1502" w:author="Gabriella Meltzer" w:date="2024-01-02T23:39:00Z"/>
                <w:rFonts w:ascii="Arial" w:hAnsi="Arial" w:cs="Arial"/>
                <w:sz w:val="20"/>
                <w:szCs w:val="20"/>
              </w:rPr>
            </w:pPr>
            <w:del w:id="1503" w:author="Gabriella Meltzer" w:date="2024-01-02T23:39:00Z">
              <w:r w:rsidRPr="007701F7" w:rsidDel="00706857">
                <w:rPr>
                  <w:rFonts w:ascii="Arial" w:hAnsi="Arial" w:cs="Arial"/>
                  <w:sz w:val="20"/>
                  <w:szCs w:val="20"/>
                </w:rPr>
                <w:delText>6.16</w:delText>
              </w:r>
            </w:del>
          </w:p>
        </w:tc>
        <w:tc>
          <w:tcPr>
            <w:tcW w:w="720" w:type="dxa"/>
            <w:tcBorders>
              <w:bottom w:val="single" w:sz="4" w:space="0" w:color="auto"/>
            </w:tcBorders>
          </w:tcPr>
          <w:p w14:paraId="44187C8A" w14:textId="0E0BE077" w:rsidR="00D17A73" w:rsidRPr="007701F7" w:rsidDel="00706857" w:rsidRDefault="00D17A73" w:rsidP="004A585E">
            <w:pPr>
              <w:rPr>
                <w:del w:id="1504" w:author="Gabriella Meltzer" w:date="2024-01-02T23:39:00Z"/>
                <w:rFonts w:ascii="Arial" w:hAnsi="Arial" w:cs="Arial"/>
                <w:sz w:val="20"/>
                <w:szCs w:val="20"/>
              </w:rPr>
            </w:pPr>
            <w:del w:id="1505" w:author="Gabriella Meltzer" w:date="2024-01-02T23:39:00Z">
              <w:r w:rsidRPr="007701F7" w:rsidDel="00706857">
                <w:rPr>
                  <w:rFonts w:ascii="Arial" w:hAnsi="Arial" w:cs="Arial"/>
                  <w:sz w:val="20"/>
                  <w:szCs w:val="20"/>
                </w:rPr>
                <w:delText>7.15</w:delText>
              </w:r>
            </w:del>
          </w:p>
        </w:tc>
        <w:tc>
          <w:tcPr>
            <w:tcW w:w="720" w:type="dxa"/>
            <w:tcBorders>
              <w:bottom w:val="single" w:sz="4" w:space="0" w:color="auto"/>
            </w:tcBorders>
          </w:tcPr>
          <w:p w14:paraId="7A6E90F9" w14:textId="67872BEB" w:rsidR="00D17A73" w:rsidRPr="007701F7" w:rsidDel="00706857" w:rsidRDefault="00D17A73" w:rsidP="004A585E">
            <w:pPr>
              <w:rPr>
                <w:del w:id="1506" w:author="Gabriella Meltzer" w:date="2024-01-02T23:39:00Z"/>
                <w:rFonts w:ascii="Arial" w:hAnsi="Arial" w:cs="Arial"/>
                <w:sz w:val="20"/>
                <w:szCs w:val="20"/>
              </w:rPr>
            </w:pPr>
            <w:del w:id="1507" w:author="Gabriella Meltzer" w:date="2024-01-02T23:39:00Z">
              <w:r w:rsidRPr="007701F7" w:rsidDel="00706857">
                <w:rPr>
                  <w:rFonts w:ascii="Arial" w:hAnsi="Arial" w:cs="Arial"/>
                  <w:sz w:val="20"/>
                  <w:szCs w:val="20"/>
                </w:rPr>
                <w:delText>7.75</w:delText>
              </w:r>
            </w:del>
          </w:p>
        </w:tc>
        <w:tc>
          <w:tcPr>
            <w:tcW w:w="720" w:type="dxa"/>
            <w:tcBorders>
              <w:bottom w:val="single" w:sz="4" w:space="0" w:color="auto"/>
            </w:tcBorders>
          </w:tcPr>
          <w:p w14:paraId="7EBC8E4C" w14:textId="48F64203" w:rsidR="00D17A73" w:rsidRPr="007701F7" w:rsidDel="00706857" w:rsidRDefault="00D17A73" w:rsidP="004A585E">
            <w:pPr>
              <w:rPr>
                <w:del w:id="1508" w:author="Gabriella Meltzer" w:date="2024-01-02T23:39:00Z"/>
                <w:rFonts w:ascii="Arial" w:hAnsi="Arial" w:cs="Arial"/>
                <w:sz w:val="20"/>
                <w:szCs w:val="20"/>
              </w:rPr>
            </w:pPr>
            <w:del w:id="1509" w:author="Gabriella Meltzer" w:date="2024-01-02T23:39:00Z">
              <w:r w:rsidRPr="007701F7" w:rsidDel="00706857">
                <w:rPr>
                  <w:rFonts w:ascii="Arial" w:hAnsi="Arial" w:cs="Arial"/>
                  <w:sz w:val="20"/>
                  <w:szCs w:val="20"/>
                </w:rPr>
                <w:delText>8.28</w:delText>
              </w:r>
            </w:del>
          </w:p>
        </w:tc>
        <w:tc>
          <w:tcPr>
            <w:tcW w:w="720" w:type="dxa"/>
            <w:tcBorders>
              <w:bottom w:val="single" w:sz="4" w:space="0" w:color="auto"/>
              <w:right w:val="single" w:sz="2" w:space="0" w:color="auto"/>
            </w:tcBorders>
          </w:tcPr>
          <w:p w14:paraId="22AC04E7" w14:textId="3C614127" w:rsidR="00D17A73" w:rsidRPr="007701F7" w:rsidDel="00706857" w:rsidRDefault="00D17A73" w:rsidP="004A585E">
            <w:pPr>
              <w:rPr>
                <w:del w:id="1510" w:author="Gabriella Meltzer" w:date="2024-01-02T23:39:00Z"/>
                <w:rFonts w:ascii="Arial" w:hAnsi="Arial" w:cs="Arial"/>
                <w:sz w:val="20"/>
                <w:szCs w:val="20"/>
              </w:rPr>
            </w:pPr>
            <w:del w:id="1511" w:author="Gabriella Meltzer" w:date="2024-01-02T23:39:00Z">
              <w:r w:rsidRPr="007701F7" w:rsidDel="00706857">
                <w:rPr>
                  <w:rFonts w:ascii="Arial" w:hAnsi="Arial" w:cs="Arial"/>
                  <w:sz w:val="20"/>
                  <w:szCs w:val="20"/>
                </w:rPr>
                <w:delText>9.05</w:delText>
              </w:r>
            </w:del>
          </w:p>
        </w:tc>
      </w:tr>
      <w:tr w:rsidR="00D17A73" w:rsidRPr="007701F7" w:rsidDel="00706857" w14:paraId="614150B5" w14:textId="53D2772A" w:rsidTr="007701F7">
        <w:trPr>
          <w:del w:id="1512" w:author="Gabriella Meltzer" w:date="2024-01-02T23:39:00Z"/>
        </w:trPr>
        <w:tc>
          <w:tcPr>
            <w:tcW w:w="2882" w:type="dxa"/>
            <w:vMerge w:val="restart"/>
            <w:tcBorders>
              <w:top w:val="single" w:sz="4" w:space="0" w:color="auto"/>
              <w:left w:val="single" w:sz="2" w:space="0" w:color="auto"/>
            </w:tcBorders>
            <w:vAlign w:val="center"/>
          </w:tcPr>
          <w:p w14:paraId="393258E0" w14:textId="00FA6DA7" w:rsidR="00D17A73" w:rsidRPr="007701F7" w:rsidDel="00706857" w:rsidRDefault="00D17A73" w:rsidP="004A585E">
            <w:pPr>
              <w:jc w:val="center"/>
              <w:rPr>
                <w:del w:id="1513" w:author="Gabriella Meltzer" w:date="2024-01-02T23:39:00Z"/>
                <w:rFonts w:ascii="Arial" w:hAnsi="Arial" w:cs="Arial"/>
                <w:sz w:val="20"/>
                <w:szCs w:val="20"/>
              </w:rPr>
            </w:pPr>
            <w:del w:id="1514" w:author="Gabriella Meltzer" w:date="2024-01-02T23:39:00Z">
              <w:r w:rsidRPr="007701F7" w:rsidDel="00706857">
                <w:rPr>
                  <w:rFonts w:ascii="Arial" w:hAnsi="Arial" w:cs="Arial"/>
                  <w:sz w:val="20"/>
                  <w:szCs w:val="20"/>
                </w:rPr>
                <w:delText>Grade</w:delText>
              </w:r>
              <w:r w:rsidR="007A7323" w:rsidDel="00706857">
                <w:rPr>
                  <w:rFonts w:ascii="Arial" w:hAnsi="Arial" w:cs="Arial"/>
                  <w:sz w:val="20"/>
                  <w:szCs w:val="20"/>
                </w:rPr>
                <w:delText xml:space="preserve"> </w:delText>
              </w:r>
              <w:r w:rsidRPr="007701F7" w:rsidDel="00706857">
                <w:rPr>
                  <w:rFonts w:ascii="Arial" w:hAnsi="Arial" w:cs="Arial"/>
                  <w:sz w:val="20"/>
                  <w:szCs w:val="20"/>
                </w:rPr>
                <w:delText>cohort level variables</w:delText>
              </w:r>
            </w:del>
          </w:p>
        </w:tc>
        <w:tc>
          <w:tcPr>
            <w:tcW w:w="3870" w:type="dxa"/>
            <w:tcBorders>
              <w:top w:val="single" w:sz="4" w:space="0" w:color="auto"/>
              <w:left w:val="single" w:sz="2" w:space="0" w:color="auto"/>
            </w:tcBorders>
          </w:tcPr>
          <w:p w14:paraId="5B886490" w14:textId="08736709" w:rsidR="00D17A73" w:rsidRPr="007701F7" w:rsidDel="00706857" w:rsidRDefault="00D17A73" w:rsidP="004A585E">
            <w:pPr>
              <w:rPr>
                <w:del w:id="1515" w:author="Gabriella Meltzer" w:date="2024-01-02T23:39:00Z"/>
                <w:rFonts w:ascii="Arial" w:hAnsi="Arial" w:cs="Arial"/>
                <w:sz w:val="20"/>
                <w:szCs w:val="20"/>
              </w:rPr>
            </w:pPr>
            <w:del w:id="1516" w:author="Gabriella Meltzer" w:date="2024-01-02T23:39:00Z">
              <w:r w:rsidRPr="007701F7" w:rsidDel="00706857">
                <w:rPr>
                  <w:rFonts w:ascii="Arial" w:hAnsi="Arial" w:cs="Arial"/>
                  <w:sz w:val="20"/>
                  <w:szCs w:val="20"/>
                </w:rPr>
                <w:delText>Percent American Indian/Alaska Native</w:delText>
              </w:r>
            </w:del>
          </w:p>
        </w:tc>
        <w:tc>
          <w:tcPr>
            <w:tcW w:w="898" w:type="dxa"/>
            <w:tcBorders>
              <w:top w:val="single" w:sz="4" w:space="0" w:color="auto"/>
            </w:tcBorders>
          </w:tcPr>
          <w:p w14:paraId="1A86C454" w14:textId="4E4482F2" w:rsidR="00D17A73" w:rsidRPr="007701F7" w:rsidDel="00706857" w:rsidRDefault="00D17A73" w:rsidP="004A585E">
            <w:pPr>
              <w:rPr>
                <w:del w:id="1517" w:author="Gabriella Meltzer" w:date="2024-01-02T23:39:00Z"/>
                <w:rFonts w:ascii="Arial" w:hAnsi="Arial" w:cs="Arial"/>
                <w:sz w:val="20"/>
                <w:szCs w:val="20"/>
              </w:rPr>
            </w:pPr>
          </w:p>
        </w:tc>
        <w:tc>
          <w:tcPr>
            <w:tcW w:w="720" w:type="dxa"/>
            <w:tcBorders>
              <w:top w:val="single" w:sz="4" w:space="0" w:color="auto"/>
            </w:tcBorders>
          </w:tcPr>
          <w:p w14:paraId="3F268017" w14:textId="4E9E6B74" w:rsidR="00D17A73" w:rsidRPr="007701F7" w:rsidDel="00706857" w:rsidRDefault="00D17A73" w:rsidP="004A585E">
            <w:pPr>
              <w:rPr>
                <w:del w:id="1518" w:author="Gabriella Meltzer" w:date="2024-01-02T23:39:00Z"/>
                <w:rFonts w:ascii="Arial" w:hAnsi="Arial" w:cs="Arial"/>
                <w:sz w:val="20"/>
                <w:szCs w:val="20"/>
              </w:rPr>
            </w:pPr>
            <w:del w:id="1519"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30CC753" w14:textId="79927B59" w:rsidR="00D17A73" w:rsidRPr="007701F7" w:rsidDel="00706857" w:rsidRDefault="00D17A73" w:rsidP="004A585E">
            <w:pPr>
              <w:rPr>
                <w:del w:id="1520" w:author="Gabriella Meltzer" w:date="2024-01-02T23:39:00Z"/>
                <w:rFonts w:ascii="Arial" w:hAnsi="Arial" w:cs="Arial"/>
                <w:sz w:val="20"/>
                <w:szCs w:val="20"/>
              </w:rPr>
            </w:pPr>
            <w:del w:id="1521"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5C47943E" w14:textId="3956B561" w:rsidR="00D17A73" w:rsidRPr="007701F7" w:rsidDel="00706857" w:rsidRDefault="00D17A73" w:rsidP="004A585E">
            <w:pPr>
              <w:rPr>
                <w:del w:id="1522" w:author="Gabriella Meltzer" w:date="2024-01-02T23:39:00Z"/>
                <w:rFonts w:ascii="Arial" w:hAnsi="Arial" w:cs="Arial"/>
                <w:sz w:val="20"/>
                <w:szCs w:val="20"/>
              </w:rPr>
            </w:pPr>
            <w:del w:id="1523"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410EE73D" w14:textId="19867823" w:rsidR="00D17A73" w:rsidRPr="007701F7" w:rsidDel="00706857" w:rsidRDefault="00D17A73" w:rsidP="004A585E">
            <w:pPr>
              <w:rPr>
                <w:del w:id="1524" w:author="Gabriella Meltzer" w:date="2024-01-02T23:39:00Z"/>
                <w:rFonts w:ascii="Arial" w:hAnsi="Arial" w:cs="Arial"/>
                <w:sz w:val="20"/>
                <w:szCs w:val="20"/>
              </w:rPr>
            </w:pPr>
            <w:del w:id="1525" w:author="Gabriella Meltzer" w:date="2024-01-02T23:39:00Z">
              <w:r w:rsidRPr="007701F7" w:rsidDel="00706857">
                <w:rPr>
                  <w:rFonts w:ascii="Arial" w:hAnsi="Arial" w:cs="Arial"/>
                  <w:sz w:val="20"/>
                  <w:szCs w:val="20"/>
                </w:rPr>
                <w:delText>0.5</w:delText>
              </w:r>
            </w:del>
          </w:p>
        </w:tc>
        <w:tc>
          <w:tcPr>
            <w:tcW w:w="720" w:type="dxa"/>
            <w:tcBorders>
              <w:top w:val="single" w:sz="4" w:space="0" w:color="auto"/>
              <w:right w:val="single" w:sz="2" w:space="0" w:color="auto"/>
            </w:tcBorders>
          </w:tcPr>
          <w:p w14:paraId="73C9EB65" w14:textId="75B99410" w:rsidR="00D17A73" w:rsidRPr="007701F7" w:rsidDel="00706857" w:rsidRDefault="00D17A73" w:rsidP="004A585E">
            <w:pPr>
              <w:rPr>
                <w:del w:id="1526" w:author="Gabriella Meltzer" w:date="2024-01-02T23:39:00Z"/>
                <w:rFonts w:ascii="Arial" w:hAnsi="Arial" w:cs="Arial"/>
                <w:sz w:val="20"/>
                <w:szCs w:val="20"/>
              </w:rPr>
            </w:pPr>
            <w:del w:id="1527" w:author="Gabriella Meltzer" w:date="2024-01-02T23:39:00Z">
              <w:r w:rsidRPr="007701F7" w:rsidDel="00706857">
                <w:rPr>
                  <w:rFonts w:ascii="Arial" w:hAnsi="Arial" w:cs="Arial"/>
                  <w:sz w:val="20"/>
                  <w:szCs w:val="20"/>
                </w:rPr>
                <w:delText>8.3</w:delText>
              </w:r>
            </w:del>
          </w:p>
        </w:tc>
        <w:tc>
          <w:tcPr>
            <w:tcW w:w="720" w:type="dxa"/>
            <w:tcBorders>
              <w:top w:val="single" w:sz="4" w:space="0" w:color="auto"/>
              <w:left w:val="single" w:sz="2" w:space="0" w:color="auto"/>
            </w:tcBorders>
          </w:tcPr>
          <w:p w14:paraId="24587289" w14:textId="1324EB69" w:rsidR="00D17A73" w:rsidRPr="007701F7" w:rsidDel="00706857" w:rsidRDefault="00D17A73" w:rsidP="004A585E">
            <w:pPr>
              <w:rPr>
                <w:del w:id="1528" w:author="Gabriella Meltzer" w:date="2024-01-02T23:39:00Z"/>
                <w:rFonts w:ascii="Arial" w:hAnsi="Arial" w:cs="Arial"/>
                <w:sz w:val="20"/>
                <w:szCs w:val="20"/>
              </w:rPr>
            </w:pPr>
            <w:del w:id="1529"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702EBA86" w14:textId="4DA1E216" w:rsidR="00D17A73" w:rsidRPr="007701F7" w:rsidDel="00706857" w:rsidRDefault="00D17A73" w:rsidP="004A585E">
            <w:pPr>
              <w:rPr>
                <w:del w:id="1530" w:author="Gabriella Meltzer" w:date="2024-01-02T23:39:00Z"/>
                <w:rFonts w:ascii="Arial" w:hAnsi="Arial" w:cs="Arial"/>
                <w:sz w:val="20"/>
                <w:szCs w:val="20"/>
              </w:rPr>
            </w:pPr>
            <w:del w:id="1531"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4BB68ED4" w14:textId="6B1AE472" w:rsidR="00D17A73" w:rsidRPr="007701F7" w:rsidDel="00706857" w:rsidRDefault="00D17A73" w:rsidP="004A585E">
            <w:pPr>
              <w:rPr>
                <w:del w:id="1532" w:author="Gabriella Meltzer" w:date="2024-01-02T23:39:00Z"/>
                <w:rFonts w:ascii="Arial" w:hAnsi="Arial" w:cs="Arial"/>
                <w:sz w:val="20"/>
                <w:szCs w:val="20"/>
              </w:rPr>
            </w:pPr>
            <w:del w:id="1533" w:author="Gabriella Meltzer" w:date="2024-01-02T23:39:00Z">
              <w:r w:rsidRPr="007701F7" w:rsidDel="00706857">
                <w:rPr>
                  <w:rFonts w:ascii="Arial" w:hAnsi="Arial" w:cs="Arial"/>
                  <w:sz w:val="20"/>
                  <w:szCs w:val="20"/>
                </w:rPr>
                <w:delText>0.2</w:delText>
              </w:r>
            </w:del>
          </w:p>
        </w:tc>
        <w:tc>
          <w:tcPr>
            <w:tcW w:w="720" w:type="dxa"/>
            <w:tcBorders>
              <w:top w:val="single" w:sz="4" w:space="0" w:color="auto"/>
            </w:tcBorders>
          </w:tcPr>
          <w:p w14:paraId="35924770" w14:textId="78903BF0" w:rsidR="00D17A73" w:rsidRPr="007701F7" w:rsidDel="00706857" w:rsidRDefault="00D17A73" w:rsidP="004A585E">
            <w:pPr>
              <w:rPr>
                <w:del w:id="1534" w:author="Gabriella Meltzer" w:date="2024-01-02T23:39:00Z"/>
                <w:rFonts w:ascii="Arial" w:hAnsi="Arial" w:cs="Arial"/>
                <w:sz w:val="20"/>
                <w:szCs w:val="20"/>
              </w:rPr>
            </w:pPr>
            <w:del w:id="1535" w:author="Gabriella Meltzer" w:date="2024-01-02T23:39:00Z">
              <w:r w:rsidRPr="007701F7" w:rsidDel="00706857">
                <w:rPr>
                  <w:rFonts w:ascii="Arial" w:hAnsi="Arial" w:cs="Arial"/>
                  <w:sz w:val="20"/>
                  <w:szCs w:val="20"/>
                </w:rPr>
                <w:delText>0.4</w:delText>
              </w:r>
            </w:del>
          </w:p>
        </w:tc>
        <w:tc>
          <w:tcPr>
            <w:tcW w:w="720" w:type="dxa"/>
            <w:tcBorders>
              <w:top w:val="single" w:sz="4" w:space="0" w:color="auto"/>
              <w:right w:val="single" w:sz="2" w:space="0" w:color="auto"/>
            </w:tcBorders>
          </w:tcPr>
          <w:p w14:paraId="47CB6728" w14:textId="69FE1758" w:rsidR="00D17A73" w:rsidRPr="007701F7" w:rsidDel="00706857" w:rsidRDefault="00D17A73" w:rsidP="004A585E">
            <w:pPr>
              <w:rPr>
                <w:del w:id="1536" w:author="Gabriella Meltzer" w:date="2024-01-02T23:39:00Z"/>
                <w:rFonts w:ascii="Arial" w:hAnsi="Arial" w:cs="Arial"/>
                <w:sz w:val="20"/>
                <w:szCs w:val="20"/>
              </w:rPr>
            </w:pPr>
            <w:del w:id="1537" w:author="Gabriella Meltzer" w:date="2024-01-02T23:39:00Z">
              <w:r w:rsidRPr="007701F7" w:rsidDel="00706857">
                <w:rPr>
                  <w:rFonts w:ascii="Arial" w:hAnsi="Arial" w:cs="Arial"/>
                  <w:sz w:val="20"/>
                  <w:szCs w:val="20"/>
                </w:rPr>
                <w:delText>3.8</w:delText>
              </w:r>
            </w:del>
          </w:p>
        </w:tc>
      </w:tr>
      <w:tr w:rsidR="00D17A73" w:rsidRPr="007701F7" w:rsidDel="00706857" w14:paraId="12DCC720" w14:textId="1E11327D" w:rsidTr="007701F7">
        <w:trPr>
          <w:del w:id="1538" w:author="Gabriella Meltzer" w:date="2024-01-02T23:39:00Z"/>
        </w:trPr>
        <w:tc>
          <w:tcPr>
            <w:tcW w:w="2882" w:type="dxa"/>
            <w:vMerge/>
            <w:tcBorders>
              <w:left w:val="single" w:sz="2" w:space="0" w:color="auto"/>
            </w:tcBorders>
          </w:tcPr>
          <w:p w14:paraId="21C20E2A" w14:textId="4C326B30" w:rsidR="00D17A73" w:rsidRPr="007701F7" w:rsidDel="00706857" w:rsidRDefault="00D17A73" w:rsidP="004A585E">
            <w:pPr>
              <w:rPr>
                <w:del w:id="1539" w:author="Gabriella Meltzer" w:date="2024-01-02T23:39:00Z"/>
                <w:rFonts w:ascii="Arial" w:hAnsi="Arial" w:cs="Arial"/>
                <w:sz w:val="20"/>
                <w:szCs w:val="20"/>
              </w:rPr>
            </w:pPr>
          </w:p>
        </w:tc>
        <w:tc>
          <w:tcPr>
            <w:tcW w:w="3870" w:type="dxa"/>
            <w:tcBorders>
              <w:left w:val="single" w:sz="2" w:space="0" w:color="auto"/>
            </w:tcBorders>
          </w:tcPr>
          <w:p w14:paraId="2CA63601" w14:textId="4AB0AD52" w:rsidR="00D17A73" w:rsidRPr="007701F7" w:rsidDel="00706857" w:rsidRDefault="00D17A73" w:rsidP="004A585E">
            <w:pPr>
              <w:rPr>
                <w:del w:id="1540" w:author="Gabriella Meltzer" w:date="2024-01-02T23:39:00Z"/>
                <w:rFonts w:ascii="Arial" w:hAnsi="Arial" w:cs="Arial"/>
                <w:sz w:val="20"/>
                <w:szCs w:val="20"/>
              </w:rPr>
            </w:pPr>
            <w:del w:id="1541" w:author="Gabriella Meltzer" w:date="2024-01-02T23:39:00Z">
              <w:r w:rsidRPr="007701F7" w:rsidDel="00706857">
                <w:rPr>
                  <w:rFonts w:ascii="Arial" w:hAnsi="Arial" w:cs="Arial"/>
                  <w:sz w:val="20"/>
                  <w:szCs w:val="20"/>
                </w:rPr>
                <w:delText>Percent Asian</w:delText>
              </w:r>
            </w:del>
          </w:p>
        </w:tc>
        <w:tc>
          <w:tcPr>
            <w:tcW w:w="898" w:type="dxa"/>
          </w:tcPr>
          <w:p w14:paraId="7F72888B" w14:textId="76F60218" w:rsidR="00D17A73" w:rsidRPr="007701F7" w:rsidDel="00706857" w:rsidRDefault="00D17A73" w:rsidP="004A585E">
            <w:pPr>
              <w:rPr>
                <w:del w:id="1542" w:author="Gabriella Meltzer" w:date="2024-01-02T23:39:00Z"/>
                <w:rFonts w:ascii="Arial" w:hAnsi="Arial" w:cs="Arial"/>
                <w:sz w:val="20"/>
                <w:szCs w:val="20"/>
              </w:rPr>
            </w:pPr>
          </w:p>
        </w:tc>
        <w:tc>
          <w:tcPr>
            <w:tcW w:w="720" w:type="dxa"/>
          </w:tcPr>
          <w:p w14:paraId="67ED47EF" w14:textId="6BADF660" w:rsidR="00D17A73" w:rsidRPr="007701F7" w:rsidDel="00706857" w:rsidRDefault="00D17A73" w:rsidP="004A585E">
            <w:pPr>
              <w:rPr>
                <w:del w:id="1543" w:author="Gabriella Meltzer" w:date="2024-01-02T23:39:00Z"/>
                <w:rFonts w:ascii="Arial" w:hAnsi="Arial" w:cs="Arial"/>
                <w:sz w:val="20"/>
                <w:szCs w:val="20"/>
              </w:rPr>
            </w:pPr>
            <w:del w:id="1544" w:author="Gabriella Meltzer" w:date="2024-01-02T23:39:00Z">
              <w:r w:rsidRPr="007701F7" w:rsidDel="00706857">
                <w:rPr>
                  <w:rFonts w:ascii="Arial" w:hAnsi="Arial" w:cs="Arial"/>
                  <w:sz w:val="20"/>
                  <w:szCs w:val="20"/>
                </w:rPr>
                <w:delText>0.0</w:delText>
              </w:r>
            </w:del>
          </w:p>
        </w:tc>
        <w:tc>
          <w:tcPr>
            <w:tcW w:w="720" w:type="dxa"/>
          </w:tcPr>
          <w:p w14:paraId="14ED9D61" w14:textId="0690291F" w:rsidR="00D17A73" w:rsidRPr="007701F7" w:rsidDel="00706857" w:rsidRDefault="00D17A73" w:rsidP="004A585E">
            <w:pPr>
              <w:rPr>
                <w:del w:id="1545" w:author="Gabriella Meltzer" w:date="2024-01-02T23:39:00Z"/>
                <w:rFonts w:ascii="Arial" w:hAnsi="Arial" w:cs="Arial"/>
                <w:sz w:val="20"/>
                <w:szCs w:val="20"/>
              </w:rPr>
            </w:pPr>
            <w:del w:id="1546" w:author="Gabriella Meltzer" w:date="2024-01-02T23:39:00Z">
              <w:r w:rsidRPr="007701F7" w:rsidDel="00706857">
                <w:rPr>
                  <w:rFonts w:ascii="Arial" w:hAnsi="Arial" w:cs="Arial"/>
                  <w:sz w:val="20"/>
                  <w:szCs w:val="20"/>
                </w:rPr>
                <w:delText>0.0</w:delText>
              </w:r>
            </w:del>
          </w:p>
        </w:tc>
        <w:tc>
          <w:tcPr>
            <w:tcW w:w="720" w:type="dxa"/>
          </w:tcPr>
          <w:p w14:paraId="7ABB47E2" w14:textId="2ED8FA65" w:rsidR="00D17A73" w:rsidRPr="007701F7" w:rsidDel="00706857" w:rsidRDefault="00D17A73" w:rsidP="004A585E">
            <w:pPr>
              <w:rPr>
                <w:del w:id="1547" w:author="Gabriella Meltzer" w:date="2024-01-02T23:39:00Z"/>
                <w:rFonts w:ascii="Arial" w:hAnsi="Arial" w:cs="Arial"/>
                <w:sz w:val="20"/>
                <w:szCs w:val="20"/>
              </w:rPr>
            </w:pPr>
            <w:del w:id="1548" w:author="Gabriella Meltzer" w:date="2024-01-02T23:39:00Z">
              <w:r w:rsidRPr="007701F7" w:rsidDel="00706857">
                <w:rPr>
                  <w:rFonts w:ascii="Arial" w:hAnsi="Arial" w:cs="Arial"/>
                  <w:sz w:val="20"/>
                  <w:szCs w:val="20"/>
                </w:rPr>
                <w:delText>0.6</w:delText>
              </w:r>
            </w:del>
          </w:p>
        </w:tc>
        <w:tc>
          <w:tcPr>
            <w:tcW w:w="720" w:type="dxa"/>
          </w:tcPr>
          <w:p w14:paraId="7DC1AB66" w14:textId="19B373D1" w:rsidR="00D17A73" w:rsidRPr="007701F7" w:rsidDel="00706857" w:rsidRDefault="00D17A73" w:rsidP="004A585E">
            <w:pPr>
              <w:rPr>
                <w:del w:id="1549" w:author="Gabriella Meltzer" w:date="2024-01-02T23:39:00Z"/>
                <w:rFonts w:ascii="Arial" w:hAnsi="Arial" w:cs="Arial"/>
                <w:sz w:val="20"/>
                <w:szCs w:val="20"/>
              </w:rPr>
            </w:pPr>
            <w:del w:id="1550" w:author="Gabriella Meltzer" w:date="2024-01-02T23:39:00Z">
              <w:r w:rsidRPr="007701F7" w:rsidDel="00706857">
                <w:rPr>
                  <w:rFonts w:ascii="Arial" w:hAnsi="Arial" w:cs="Arial"/>
                  <w:sz w:val="20"/>
                  <w:szCs w:val="20"/>
                </w:rPr>
                <w:delText>1.4</w:delText>
              </w:r>
            </w:del>
          </w:p>
        </w:tc>
        <w:tc>
          <w:tcPr>
            <w:tcW w:w="720" w:type="dxa"/>
            <w:tcBorders>
              <w:right w:val="single" w:sz="2" w:space="0" w:color="auto"/>
            </w:tcBorders>
          </w:tcPr>
          <w:p w14:paraId="09D96377" w14:textId="7917836C" w:rsidR="00D17A73" w:rsidRPr="007701F7" w:rsidDel="00706857" w:rsidRDefault="00D17A73" w:rsidP="004A585E">
            <w:pPr>
              <w:rPr>
                <w:del w:id="1551" w:author="Gabriella Meltzer" w:date="2024-01-02T23:39:00Z"/>
                <w:rFonts w:ascii="Arial" w:hAnsi="Arial" w:cs="Arial"/>
                <w:sz w:val="20"/>
                <w:szCs w:val="20"/>
              </w:rPr>
            </w:pPr>
            <w:del w:id="1552" w:author="Gabriella Meltzer" w:date="2024-01-02T23:39:00Z">
              <w:r w:rsidRPr="007701F7" w:rsidDel="00706857">
                <w:rPr>
                  <w:rFonts w:ascii="Arial" w:hAnsi="Arial" w:cs="Arial"/>
                  <w:sz w:val="20"/>
                  <w:szCs w:val="20"/>
                </w:rPr>
                <w:delText>4.5</w:delText>
              </w:r>
            </w:del>
          </w:p>
        </w:tc>
        <w:tc>
          <w:tcPr>
            <w:tcW w:w="720" w:type="dxa"/>
            <w:tcBorders>
              <w:left w:val="single" w:sz="2" w:space="0" w:color="auto"/>
            </w:tcBorders>
          </w:tcPr>
          <w:p w14:paraId="73C985FF" w14:textId="775157AC" w:rsidR="00D17A73" w:rsidRPr="007701F7" w:rsidDel="00706857" w:rsidRDefault="00D17A73" w:rsidP="004A585E">
            <w:pPr>
              <w:rPr>
                <w:del w:id="1553" w:author="Gabriella Meltzer" w:date="2024-01-02T23:39:00Z"/>
                <w:rFonts w:ascii="Arial" w:hAnsi="Arial" w:cs="Arial"/>
                <w:sz w:val="20"/>
                <w:szCs w:val="20"/>
              </w:rPr>
            </w:pPr>
            <w:del w:id="1554" w:author="Gabriella Meltzer" w:date="2024-01-02T23:39:00Z">
              <w:r w:rsidRPr="007701F7" w:rsidDel="00706857">
                <w:rPr>
                  <w:rFonts w:ascii="Arial" w:hAnsi="Arial" w:cs="Arial"/>
                  <w:sz w:val="20"/>
                  <w:szCs w:val="20"/>
                </w:rPr>
                <w:delText>0.0</w:delText>
              </w:r>
            </w:del>
          </w:p>
        </w:tc>
        <w:tc>
          <w:tcPr>
            <w:tcW w:w="720" w:type="dxa"/>
          </w:tcPr>
          <w:p w14:paraId="15268991" w14:textId="5F7A0618" w:rsidR="00D17A73" w:rsidRPr="007701F7" w:rsidDel="00706857" w:rsidRDefault="00D17A73" w:rsidP="004A585E">
            <w:pPr>
              <w:rPr>
                <w:del w:id="1555" w:author="Gabriella Meltzer" w:date="2024-01-02T23:39:00Z"/>
                <w:rFonts w:ascii="Arial" w:hAnsi="Arial" w:cs="Arial"/>
                <w:sz w:val="20"/>
                <w:szCs w:val="20"/>
              </w:rPr>
            </w:pPr>
            <w:del w:id="1556" w:author="Gabriella Meltzer" w:date="2024-01-02T23:39:00Z">
              <w:r w:rsidRPr="007701F7" w:rsidDel="00706857">
                <w:rPr>
                  <w:rFonts w:ascii="Arial" w:hAnsi="Arial" w:cs="Arial"/>
                  <w:sz w:val="20"/>
                  <w:szCs w:val="20"/>
                </w:rPr>
                <w:delText>0.2</w:delText>
              </w:r>
            </w:del>
          </w:p>
        </w:tc>
        <w:tc>
          <w:tcPr>
            <w:tcW w:w="720" w:type="dxa"/>
          </w:tcPr>
          <w:p w14:paraId="027831F5" w14:textId="69277567" w:rsidR="00D17A73" w:rsidRPr="007701F7" w:rsidDel="00706857" w:rsidRDefault="00D17A73" w:rsidP="004A585E">
            <w:pPr>
              <w:rPr>
                <w:del w:id="1557" w:author="Gabriella Meltzer" w:date="2024-01-02T23:39:00Z"/>
                <w:rFonts w:ascii="Arial" w:hAnsi="Arial" w:cs="Arial"/>
                <w:sz w:val="20"/>
                <w:szCs w:val="20"/>
              </w:rPr>
            </w:pPr>
            <w:del w:id="1558" w:author="Gabriella Meltzer" w:date="2024-01-02T23:39:00Z">
              <w:r w:rsidRPr="007701F7" w:rsidDel="00706857">
                <w:rPr>
                  <w:rFonts w:ascii="Arial" w:hAnsi="Arial" w:cs="Arial"/>
                  <w:sz w:val="20"/>
                  <w:szCs w:val="20"/>
                </w:rPr>
                <w:delText>0.6</w:delText>
              </w:r>
            </w:del>
          </w:p>
        </w:tc>
        <w:tc>
          <w:tcPr>
            <w:tcW w:w="720" w:type="dxa"/>
          </w:tcPr>
          <w:p w14:paraId="582132E8" w14:textId="2671D66A" w:rsidR="00D17A73" w:rsidRPr="007701F7" w:rsidDel="00706857" w:rsidRDefault="00D17A73" w:rsidP="004A585E">
            <w:pPr>
              <w:rPr>
                <w:del w:id="1559" w:author="Gabriella Meltzer" w:date="2024-01-02T23:39:00Z"/>
                <w:rFonts w:ascii="Arial" w:hAnsi="Arial" w:cs="Arial"/>
                <w:sz w:val="20"/>
                <w:szCs w:val="20"/>
              </w:rPr>
            </w:pPr>
            <w:del w:id="1560" w:author="Gabriella Meltzer" w:date="2024-01-02T23:39:00Z">
              <w:r w:rsidRPr="007701F7" w:rsidDel="00706857">
                <w:rPr>
                  <w:rFonts w:ascii="Arial" w:hAnsi="Arial" w:cs="Arial"/>
                  <w:sz w:val="20"/>
                  <w:szCs w:val="20"/>
                </w:rPr>
                <w:delText>1.3</w:delText>
              </w:r>
            </w:del>
          </w:p>
        </w:tc>
        <w:tc>
          <w:tcPr>
            <w:tcW w:w="720" w:type="dxa"/>
            <w:tcBorders>
              <w:right w:val="single" w:sz="2" w:space="0" w:color="auto"/>
            </w:tcBorders>
          </w:tcPr>
          <w:p w14:paraId="0CAAE340" w14:textId="19424301" w:rsidR="00D17A73" w:rsidRPr="007701F7" w:rsidDel="00706857" w:rsidRDefault="00D17A73" w:rsidP="004A585E">
            <w:pPr>
              <w:rPr>
                <w:del w:id="1561" w:author="Gabriella Meltzer" w:date="2024-01-02T23:39:00Z"/>
                <w:rFonts w:ascii="Arial" w:hAnsi="Arial" w:cs="Arial"/>
                <w:sz w:val="20"/>
                <w:szCs w:val="20"/>
              </w:rPr>
            </w:pPr>
            <w:del w:id="1562" w:author="Gabriella Meltzer" w:date="2024-01-02T23:39:00Z">
              <w:r w:rsidRPr="007701F7" w:rsidDel="00706857">
                <w:rPr>
                  <w:rFonts w:ascii="Arial" w:hAnsi="Arial" w:cs="Arial"/>
                  <w:sz w:val="20"/>
                  <w:szCs w:val="20"/>
                </w:rPr>
                <w:delText>5.0</w:delText>
              </w:r>
            </w:del>
          </w:p>
        </w:tc>
      </w:tr>
      <w:tr w:rsidR="00D17A73" w:rsidRPr="007701F7" w:rsidDel="00706857" w14:paraId="2707633F" w14:textId="2FA710A2" w:rsidTr="007701F7">
        <w:trPr>
          <w:del w:id="1563" w:author="Gabriella Meltzer" w:date="2024-01-02T23:39:00Z"/>
        </w:trPr>
        <w:tc>
          <w:tcPr>
            <w:tcW w:w="2882" w:type="dxa"/>
            <w:vMerge/>
            <w:tcBorders>
              <w:left w:val="single" w:sz="2" w:space="0" w:color="auto"/>
            </w:tcBorders>
          </w:tcPr>
          <w:p w14:paraId="3ACFC4EE" w14:textId="14CAB6EF" w:rsidR="00D17A73" w:rsidRPr="007701F7" w:rsidDel="00706857" w:rsidRDefault="00D17A73" w:rsidP="004A585E">
            <w:pPr>
              <w:rPr>
                <w:del w:id="1564" w:author="Gabriella Meltzer" w:date="2024-01-02T23:39:00Z"/>
                <w:rFonts w:ascii="Arial" w:hAnsi="Arial" w:cs="Arial"/>
                <w:sz w:val="20"/>
                <w:szCs w:val="20"/>
              </w:rPr>
            </w:pPr>
          </w:p>
        </w:tc>
        <w:tc>
          <w:tcPr>
            <w:tcW w:w="3870" w:type="dxa"/>
            <w:tcBorders>
              <w:left w:val="single" w:sz="2" w:space="0" w:color="auto"/>
            </w:tcBorders>
          </w:tcPr>
          <w:p w14:paraId="4FC2C20A" w14:textId="786F0C42" w:rsidR="00D17A73" w:rsidRPr="007701F7" w:rsidDel="00706857" w:rsidRDefault="00D17A73" w:rsidP="004A585E">
            <w:pPr>
              <w:rPr>
                <w:del w:id="1565" w:author="Gabriella Meltzer" w:date="2024-01-02T23:39:00Z"/>
                <w:rFonts w:ascii="Arial" w:hAnsi="Arial" w:cs="Arial"/>
                <w:sz w:val="20"/>
                <w:szCs w:val="20"/>
              </w:rPr>
            </w:pPr>
            <w:del w:id="1566" w:author="Gabriella Meltzer" w:date="2024-01-02T23:39:00Z">
              <w:r w:rsidRPr="007701F7" w:rsidDel="00706857">
                <w:rPr>
                  <w:rFonts w:ascii="Arial" w:hAnsi="Arial" w:cs="Arial"/>
                  <w:sz w:val="20"/>
                  <w:szCs w:val="20"/>
                </w:rPr>
                <w:delText>Percent Hispanic</w:delText>
              </w:r>
            </w:del>
          </w:p>
        </w:tc>
        <w:tc>
          <w:tcPr>
            <w:tcW w:w="898" w:type="dxa"/>
          </w:tcPr>
          <w:p w14:paraId="7D9AE2D4" w14:textId="57363158" w:rsidR="00D17A73" w:rsidRPr="007701F7" w:rsidDel="00706857" w:rsidRDefault="00D17A73" w:rsidP="004A585E">
            <w:pPr>
              <w:rPr>
                <w:del w:id="1567" w:author="Gabriella Meltzer" w:date="2024-01-02T23:39:00Z"/>
                <w:rFonts w:ascii="Arial" w:hAnsi="Arial" w:cs="Arial"/>
                <w:sz w:val="20"/>
                <w:szCs w:val="20"/>
              </w:rPr>
            </w:pPr>
          </w:p>
        </w:tc>
        <w:tc>
          <w:tcPr>
            <w:tcW w:w="720" w:type="dxa"/>
          </w:tcPr>
          <w:p w14:paraId="39FCE01E" w14:textId="5AADE082" w:rsidR="00D17A73" w:rsidRPr="007701F7" w:rsidDel="00706857" w:rsidRDefault="00D17A73" w:rsidP="004A585E">
            <w:pPr>
              <w:rPr>
                <w:del w:id="1568" w:author="Gabriella Meltzer" w:date="2024-01-02T23:39:00Z"/>
                <w:rFonts w:ascii="Arial" w:hAnsi="Arial" w:cs="Arial"/>
                <w:sz w:val="20"/>
                <w:szCs w:val="20"/>
              </w:rPr>
            </w:pPr>
            <w:del w:id="1569" w:author="Gabriella Meltzer" w:date="2024-01-02T23:39:00Z">
              <w:r w:rsidRPr="007701F7" w:rsidDel="00706857">
                <w:rPr>
                  <w:rFonts w:ascii="Arial" w:hAnsi="Arial" w:cs="Arial"/>
                  <w:sz w:val="20"/>
                  <w:szCs w:val="20"/>
                </w:rPr>
                <w:delText>0.0</w:delText>
              </w:r>
            </w:del>
          </w:p>
        </w:tc>
        <w:tc>
          <w:tcPr>
            <w:tcW w:w="720" w:type="dxa"/>
          </w:tcPr>
          <w:p w14:paraId="352EB78A" w14:textId="7716F364" w:rsidR="00D17A73" w:rsidRPr="007701F7" w:rsidDel="00706857" w:rsidRDefault="00D17A73" w:rsidP="004A585E">
            <w:pPr>
              <w:rPr>
                <w:del w:id="1570" w:author="Gabriella Meltzer" w:date="2024-01-02T23:39:00Z"/>
                <w:rFonts w:ascii="Arial" w:hAnsi="Arial" w:cs="Arial"/>
                <w:sz w:val="20"/>
                <w:szCs w:val="20"/>
              </w:rPr>
            </w:pPr>
            <w:del w:id="1571" w:author="Gabriella Meltzer" w:date="2024-01-02T23:39:00Z">
              <w:r w:rsidRPr="007701F7" w:rsidDel="00706857">
                <w:rPr>
                  <w:rFonts w:ascii="Arial" w:hAnsi="Arial" w:cs="Arial"/>
                  <w:sz w:val="20"/>
                  <w:szCs w:val="20"/>
                </w:rPr>
                <w:delText>1.1</w:delText>
              </w:r>
            </w:del>
          </w:p>
        </w:tc>
        <w:tc>
          <w:tcPr>
            <w:tcW w:w="720" w:type="dxa"/>
          </w:tcPr>
          <w:p w14:paraId="5C43FE66" w14:textId="5A845123" w:rsidR="00D17A73" w:rsidRPr="007701F7" w:rsidDel="00706857" w:rsidRDefault="00D17A73" w:rsidP="004A585E">
            <w:pPr>
              <w:rPr>
                <w:del w:id="1572" w:author="Gabriella Meltzer" w:date="2024-01-02T23:39:00Z"/>
                <w:rFonts w:ascii="Arial" w:hAnsi="Arial" w:cs="Arial"/>
                <w:sz w:val="20"/>
                <w:szCs w:val="20"/>
              </w:rPr>
            </w:pPr>
            <w:del w:id="1573" w:author="Gabriella Meltzer" w:date="2024-01-02T23:39:00Z">
              <w:r w:rsidRPr="007701F7" w:rsidDel="00706857">
                <w:rPr>
                  <w:rFonts w:ascii="Arial" w:hAnsi="Arial" w:cs="Arial"/>
                  <w:sz w:val="20"/>
                  <w:szCs w:val="20"/>
                </w:rPr>
                <w:delText>3.0</w:delText>
              </w:r>
            </w:del>
          </w:p>
        </w:tc>
        <w:tc>
          <w:tcPr>
            <w:tcW w:w="720" w:type="dxa"/>
          </w:tcPr>
          <w:p w14:paraId="37838405" w14:textId="50CA4C32" w:rsidR="00D17A73" w:rsidRPr="007701F7" w:rsidDel="00706857" w:rsidRDefault="00D17A73" w:rsidP="004A585E">
            <w:pPr>
              <w:rPr>
                <w:del w:id="1574" w:author="Gabriella Meltzer" w:date="2024-01-02T23:39:00Z"/>
                <w:rFonts w:ascii="Arial" w:hAnsi="Arial" w:cs="Arial"/>
                <w:sz w:val="20"/>
                <w:szCs w:val="20"/>
              </w:rPr>
            </w:pPr>
            <w:del w:id="1575" w:author="Gabriella Meltzer" w:date="2024-01-02T23:39:00Z">
              <w:r w:rsidRPr="007701F7" w:rsidDel="00706857">
                <w:rPr>
                  <w:rFonts w:ascii="Arial" w:hAnsi="Arial" w:cs="Arial"/>
                  <w:sz w:val="20"/>
                  <w:szCs w:val="20"/>
                </w:rPr>
                <w:delText>8.6</w:delText>
              </w:r>
            </w:del>
          </w:p>
        </w:tc>
        <w:tc>
          <w:tcPr>
            <w:tcW w:w="720" w:type="dxa"/>
            <w:tcBorders>
              <w:right w:val="single" w:sz="2" w:space="0" w:color="auto"/>
            </w:tcBorders>
          </w:tcPr>
          <w:p w14:paraId="4B6C7C0C" w14:textId="76E51454" w:rsidR="00D17A73" w:rsidRPr="007701F7" w:rsidDel="00706857" w:rsidRDefault="00D17A73" w:rsidP="004A585E">
            <w:pPr>
              <w:rPr>
                <w:del w:id="1576" w:author="Gabriella Meltzer" w:date="2024-01-02T23:39:00Z"/>
                <w:rFonts w:ascii="Arial" w:hAnsi="Arial" w:cs="Arial"/>
                <w:sz w:val="20"/>
                <w:szCs w:val="20"/>
              </w:rPr>
            </w:pPr>
            <w:del w:id="1577" w:author="Gabriella Meltzer" w:date="2024-01-02T23:39:00Z">
              <w:r w:rsidRPr="007701F7" w:rsidDel="00706857">
                <w:rPr>
                  <w:rFonts w:ascii="Arial" w:hAnsi="Arial" w:cs="Arial"/>
                  <w:sz w:val="20"/>
                  <w:szCs w:val="20"/>
                </w:rPr>
                <w:delText>42.3</w:delText>
              </w:r>
            </w:del>
          </w:p>
        </w:tc>
        <w:tc>
          <w:tcPr>
            <w:tcW w:w="720" w:type="dxa"/>
            <w:tcBorders>
              <w:left w:val="single" w:sz="2" w:space="0" w:color="auto"/>
            </w:tcBorders>
          </w:tcPr>
          <w:p w14:paraId="1BDFB619" w14:textId="2569D5D1" w:rsidR="00D17A73" w:rsidRPr="007701F7" w:rsidDel="00706857" w:rsidRDefault="00D17A73" w:rsidP="004A585E">
            <w:pPr>
              <w:rPr>
                <w:del w:id="1578" w:author="Gabriella Meltzer" w:date="2024-01-02T23:39:00Z"/>
                <w:rFonts w:ascii="Arial" w:hAnsi="Arial" w:cs="Arial"/>
                <w:sz w:val="20"/>
                <w:szCs w:val="20"/>
              </w:rPr>
            </w:pPr>
            <w:del w:id="1579" w:author="Gabriella Meltzer" w:date="2024-01-02T23:39:00Z">
              <w:r w:rsidRPr="007701F7" w:rsidDel="00706857">
                <w:rPr>
                  <w:rFonts w:ascii="Arial" w:hAnsi="Arial" w:cs="Arial"/>
                  <w:sz w:val="20"/>
                  <w:szCs w:val="20"/>
                </w:rPr>
                <w:delText>0.7</w:delText>
              </w:r>
            </w:del>
          </w:p>
        </w:tc>
        <w:tc>
          <w:tcPr>
            <w:tcW w:w="720" w:type="dxa"/>
          </w:tcPr>
          <w:p w14:paraId="70599979" w14:textId="73368C4C" w:rsidR="00D17A73" w:rsidRPr="007701F7" w:rsidDel="00706857" w:rsidRDefault="00D17A73" w:rsidP="004A585E">
            <w:pPr>
              <w:rPr>
                <w:del w:id="1580" w:author="Gabriella Meltzer" w:date="2024-01-02T23:39:00Z"/>
                <w:rFonts w:ascii="Arial" w:hAnsi="Arial" w:cs="Arial"/>
                <w:sz w:val="20"/>
                <w:szCs w:val="20"/>
              </w:rPr>
            </w:pPr>
            <w:del w:id="1581" w:author="Gabriella Meltzer" w:date="2024-01-02T23:39:00Z">
              <w:r w:rsidRPr="007701F7" w:rsidDel="00706857">
                <w:rPr>
                  <w:rFonts w:ascii="Arial" w:hAnsi="Arial" w:cs="Arial"/>
                  <w:sz w:val="20"/>
                  <w:szCs w:val="20"/>
                </w:rPr>
                <w:delText>2.6</w:delText>
              </w:r>
            </w:del>
          </w:p>
        </w:tc>
        <w:tc>
          <w:tcPr>
            <w:tcW w:w="720" w:type="dxa"/>
          </w:tcPr>
          <w:p w14:paraId="3861A03B" w14:textId="4170FA4E" w:rsidR="00D17A73" w:rsidRPr="007701F7" w:rsidDel="00706857" w:rsidRDefault="00D17A73" w:rsidP="004A585E">
            <w:pPr>
              <w:rPr>
                <w:del w:id="1582" w:author="Gabriella Meltzer" w:date="2024-01-02T23:39:00Z"/>
                <w:rFonts w:ascii="Arial" w:hAnsi="Arial" w:cs="Arial"/>
                <w:sz w:val="20"/>
                <w:szCs w:val="20"/>
              </w:rPr>
            </w:pPr>
            <w:del w:id="1583" w:author="Gabriella Meltzer" w:date="2024-01-02T23:39:00Z">
              <w:r w:rsidRPr="007701F7" w:rsidDel="00706857">
                <w:rPr>
                  <w:rFonts w:ascii="Arial" w:hAnsi="Arial" w:cs="Arial"/>
                  <w:sz w:val="20"/>
                  <w:szCs w:val="20"/>
                </w:rPr>
                <w:delText>6.5</w:delText>
              </w:r>
            </w:del>
          </w:p>
        </w:tc>
        <w:tc>
          <w:tcPr>
            <w:tcW w:w="720" w:type="dxa"/>
          </w:tcPr>
          <w:p w14:paraId="144CD938" w14:textId="697D87F9" w:rsidR="00D17A73" w:rsidRPr="007701F7" w:rsidDel="00706857" w:rsidRDefault="00D17A73" w:rsidP="004A585E">
            <w:pPr>
              <w:rPr>
                <w:del w:id="1584" w:author="Gabriella Meltzer" w:date="2024-01-02T23:39:00Z"/>
                <w:rFonts w:ascii="Arial" w:hAnsi="Arial" w:cs="Arial"/>
                <w:sz w:val="20"/>
                <w:szCs w:val="20"/>
              </w:rPr>
            </w:pPr>
            <w:del w:id="1585" w:author="Gabriella Meltzer" w:date="2024-01-02T23:39:00Z">
              <w:r w:rsidRPr="007701F7" w:rsidDel="00706857">
                <w:rPr>
                  <w:rFonts w:ascii="Arial" w:hAnsi="Arial" w:cs="Arial"/>
                  <w:sz w:val="20"/>
                  <w:szCs w:val="20"/>
                </w:rPr>
                <w:delText>15.8</w:delText>
              </w:r>
            </w:del>
          </w:p>
        </w:tc>
        <w:tc>
          <w:tcPr>
            <w:tcW w:w="720" w:type="dxa"/>
            <w:tcBorders>
              <w:right w:val="single" w:sz="2" w:space="0" w:color="auto"/>
            </w:tcBorders>
          </w:tcPr>
          <w:p w14:paraId="6335EE64" w14:textId="29B8BFE9" w:rsidR="00D17A73" w:rsidRPr="007701F7" w:rsidDel="00706857" w:rsidRDefault="00D17A73" w:rsidP="004A585E">
            <w:pPr>
              <w:rPr>
                <w:del w:id="1586" w:author="Gabriella Meltzer" w:date="2024-01-02T23:39:00Z"/>
                <w:rFonts w:ascii="Arial" w:hAnsi="Arial" w:cs="Arial"/>
                <w:sz w:val="20"/>
                <w:szCs w:val="20"/>
              </w:rPr>
            </w:pPr>
            <w:del w:id="1587" w:author="Gabriella Meltzer" w:date="2024-01-02T23:39:00Z">
              <w:r w:rsidRPr="007701F7" w:rsidDel="00706857">
                <w:rPr>
                  <w:rFonts w:ascii="Arial" w:hAnsi="Arial" w:cs="Arial"/>
                  <w:sz w:val="20"/>
                  <w:szCs w:val="20"/>
                </w:rPr>
                <w:delText>52.8</w:delText>
              </w:r>
            </w:del>
          </w:p>
        </w:tc>
      </w:tr>
      <w:tr w:rsidR="00D17A73" w:rsidRPr="007701F7" w:rsidDel="00706857" w14:paraId="2136451B" w14:textId="2F81D2D1" w:rsidTr="007701F7">
        <w:trPr>
          <w:del w:id="1588" w:author="Gabriella Meltzer" w:date="2024-01-02T23:39:00Z"/>
        </w:trPr>
        <w:tc>
          <w:tcPr>
            <w:tcW w:w="2882" w:type="dxa"/>
            <w:vMerge/>
            <w:tcBorders>
              <w:left w:val="single" w:sz="2" w:space="0" w:color="auto"/>
            </w:tcBorders>
          </w:tcPr>
          <w:p w14:paraId="61773775" w14:textId="3735D92A" w:rsidR="00D17A73" w:rsidRPr="007701F7" w:rsidDel="00706857" w:rsidRDefault="00D17A73" w:rsidP="004A585E">
            <w:pPr>
              <w:rPr>
                <w:del w:id="1589" w:author="Gabriella Meltzer" w:date="2024-01-02T23:39:00Z"/>
                <w:rFonts w:ascii="Arial" w:hAnsi="Arial" w:cs="Arial"/>
                <w:sz w:val="20"/>
                <w:szCs w:val="20"/>
              </w:rPr>
            </w:pPr>
          </w:p>
        </w:tc>
        <w:tc>
          <w:tcPr>
            <w:tcW w:w="3870" w:type="dxa"/>
            <w:tcBorders>
              <w:left w:val="single" w:sz="2" w:space="0" w:color="auto"/>
            </w:tcBorders>
          </w:tcPr>
          <w:p w14:paraId="35977FF6" w14:textId="4892532E" w:rsidR="00D17A73" w:rsidRPr="007701F7" w:rsidDel="00706857" w:rsidRDefault="00D17A73" w:rsidP="004A585E">
            <w:pPr>
              <w:rPr>
                <w:del w:id="1590" w:author="Gabriella Meltzer" w:date="2024-01-02T23:39:00Z"/>
                <w:rFonts w:ascii="Arial" w:hAnsi="Arial" w:cs="Arial"/>
                <w:sz w:val="20"/>
                <w:szCs w:val="20"/>
              </w:rPr>
            </w:pPr>
            <w:del w:id="1591" w:author="Gabriella Meltzer" w:date="2024-01-02T23:39:00Z">
              <w:r w:rsidRPr="007701F7" w:rsidDel="00706857">
                <w:rPr>
                  <w:rFonts w:ascii="Arial" w:hAnsi="Arial" w:cs="Arial"/>
                  <w:sz w:val="20"/>
                  <w:szCs w:val="20"/>
                </w:rPr>
                <w:delText>Percent Black</w:delText>
              </w:r>
            </w:del>
          </w:p>
        </w:tc>
        <w:tc>
          <w:tcPr>
            <w:tcW w:w="898" w:type="dxa"/>
          </w:tcPr>
          <w:p w14:paraId="1014CEE5" w14:textId="308DD764" w:rsidR="00D17A73" w:rsidRPr="007701F7" w:rsidDel="00706857" w:rsidRDefault="00D17A73" w:rsidP="004A585E">
            <w:pPr>
              <w:rPr>
                <w:del w:id="1592" w:author="Gabriella Meltzer" w:date="2024-01-02T23:39:00Z"/>
                <w:rFonts w:ascii="Arial" w:hAnsi="Arial" w:cs="Arial"/>
                <w:sz w:val="20"/>
                <w:szCs w:val="20"/>
              </w:rPr>
            </w:pPr>
          </w:p>
        </w:tc>
        <w:tc>
          <w:tcPr>
            <w:tcW w:w="720" w:type="dxa"/>
          </w:tcPr>
          <w:p w14:paraId="0951E875" w14:textId="52EDB43F" w:rsidR="00D17A73" w:rsidRPr="007701F7" w:rsidDel="00706857" w:rsidRDefault="00D17A73" w:rsidP="004A585E">
            <w:pPr>
              <w:rPr>
                <w:del w:id="1593" w:author="Gabriella Meltzer" w:date="2024-01-02T23:39:00Z"/>
                <w:rFonts w:ascii="Arial" w:hAnsi="Arial" w:cs="Arial"/>
                <w:sz w:val="20"/>
                <w:szCs w:val="20"/>
              </w:rPr>
            </w:pPr>
            <w:del w:id="1594" w:author="Gabriella Meltzer" w:date="2024-01-02T23:39:00Z">
              <w:r w:rsidRPr="007701F7" w:rsidDel="00706857">
                <w:rPr>
                  <w:rFonts w:ascii="Arial" w:hAnsi="Arial" w:cs="Arial"/>
                  <w:sz w:val="20"/>
                  <w:szCs w:val="20"/>
                </w:rPr>
                <w:delText>0.0</w:delText>
              </w:r>
            </w:del>
          </w:p>
        </w:tc>
        <w:tc>
          <w:tcPr>
            <w:tcW w:w="720" w:type="dxa"/>
          </w:tcPr>
          <w:p w14:paraId="264F8C00" w14:textId="26E97113" w:rsidR="00D17A73" w:rsidRPr="007701F7" w:rsidDel="00706857" w:rsidRDefault="00D17A73" w:rsidP="004A585E">
            <w:pPr>
              <w:rPr>
                <w:del w:id="1595" w:author="Gabriella Meltzer" w:date="2024-01-02T23:39:00Z"/>
                <w:rFonts w:ascii="Arial" w:hAnsi="Arial" w:cs="Arial"/>
                <w:sz w:val="20"/>
                <w:szCs w:val="20"/>
              </w:rPr>
            </w:pPr>
            <w:del w:id="1596" w:author="Gabriella Meltzer" w:date="2024-01-02T23:39:00Z">
              <w:r w:rsidRPr="007701F7" w:rsidDel="00706857">
                <w:rPr>
                  <w:rFonts w:ascii="Arial" w:hAnsi="Arial" w:cs="Arial"/>
                  <w:sz w:val="20"/>
                  <w:szCs w:val="20"/>
                </w:rPr>
                <w:delText>1.2</w:delText>
              </w:r>
            </w:del>
          </w:p>
        </w:tc>
        <w:tc>
          <w:tcPr>
            <w:tcW w:w="720" w:type="dxa"/>
          </w:tcPr>
          <w:p w14:paraId="54BA9804" w14:textId="742025D2" w:rsidR="00D17A73" w:rsidRPr="007701F7" w:rsidDel="00706857" w:rsidRDefault="00D17A73" w:rsidP="004A585E">
            <w:pPr>
              <w:rPr>
                <w:del w:id="1597" w:author="Gabriella Meltzer" w:date="2024-01-02T23:39:00Z"/>
                <w:rFonts w:ascii="Arial" w:hAnsi="Arial" w:cs="Arial"/>
                <w:sz w:val="20"/>
                <w:szCs w:val="20"/>
              </w:rPr>
            </w:pPr>
            <w:del w:id="1598" w:author="Gabriella Meltzer" w:date="2024-01-02T23:39:00Z">
              <w:r w:rsidRPr="007701F7" w:rsidDel="00706857">
                <w:rPr>
                  <w:rFonts w:ascii="Arial" w:hAnsi="Arial" w:cs="Arial"/>
                  <w:sz w:val="20"/>
                  <w:szCs w:val="20"/>
                </w:rPr>
                <w:delText>4.6</w:delText>
              </w:r>
            </w:del>
          </w:p>
        </w:tc>
        <w:tc>
          <w:tcPr>
            <w:tcW w:w="720" w:type="dxa"/>
          </w:tcPr>
          <w:p w14:paraId="1566BE40" w14:textId="15667263" w:rsidR="00D17A73" w:rsidRPr="007701F7" w:rsidDel="00706857" w:rsidRDefault="00D17A73" w:rsidP="004A585E">
            <w:pPr>
              <w:rPr>
                <w:del w:id="1599" w:author="Gabriella Meltzer" w:date="2024-01-02T23:39:00Z"/>
                <w:rFonts w:ascii="Arial" w:hAnsi="Arial" w:cs="Arial"/>
                <w:sz w:val="20"/>
                <w:szCs w:val="20"/>
              </w:rPr>
            </w:pPr>
            <w:del w:id="1600" w:author="Gabriella Meltzer" w:date="2024-01-02T23:39:00Z">
              <w:r w:rsidRPr="007701F7" w:rsidDel="00706857">
                <w:rPr>
                  <w:rFonts w:ascii="Arial" w:hAnsi="Arial" w:cs="Arial"/>
                  <w:sz w:val="20"/>
                  <w:szCs w:val="20"/>
                </w:rPr>
                <w:delText>20.8</w:delText>
              </w:r>
            </w:del>
          </w:p>
        </w:tc>
        <w:tc>
          <w:tcPr>
            <w:tcW w:w="720" w:type="dxa"/>
            <w:tcBorders>
              <w:right w:val="single" w:sz="2" w:space="0" w:color="auto"/>
            </w:tcBorders>
          </w:tcPr>
          <w:p w14:paraId="219D6D33" w14:textId="0BD0FC67" w:rsidR="00D17A73" w:rsidRPr="007701F7" w:rsidDel="00706857" w:rsidRDefault="00D17A73" w:rsidP="004A585E">
            <w:pPr>
              <w:rPr>
                <w:del w:id="1601" w:author="Gabriella Meltzer" w:date="2024-01-02T23:39:00Z"/>
                <w:rFonts w:ascii="Arial" w:hAnsi="Arial" w:cs="Arial"/>
                <w:sz w:val="20"/>
                <w:szCs w:val="20"/>
              </w:rPr>
            </w:pPr>
            <w:del w:id="1602" w:author="Gabriella Meltzer" w:date="2024-01-02T23:39:00Z">
              <w:r w:rsidRPr="007701F7" w:rsidDel="00706857">
                <w:rPr>
                  <w:rFonts w:ascii="Arial" w:hAnsi="Arial" w:cs="Arial"/>
                  <w:sz w:val="20"/>
                  <w:szCs w:val="20"/>
                </w:rPr>
                <w:delText>64.9</w:delText>
              </w:r>
            </w:del>
          </w:p>
        </w:tc>
        <w:tc>
          <w:tcPr>
            <w:tcW w:w="720" w:type="dxa"/>
            <w:tcBorders>
              <w:left w:val="single" w:sz="2" w:space="0" w:color="auto"/>
            </w:tcBorders>
          </w:tcPr>
          <w:p w14:paraId="2F73101A" w14:textId="369838BC" w:rsidR="00D17A73" w:rsidRPr="007701F7" w:rsidDel="00706857" w:rsidRDefault="00D17A73" w:rsidP="004A585E">
            <w:pPr>
              <w:rPr>
                <w:del w:id="1603" w:author="Gabriella Meltzer" w:date="2024-01-02T23:39:00Z"/>
                <w:rFonts w:ascii="Arial" w:hAnsi="Arial" w:cs="Arial"/>
                <w:sz w:val="20"/>
                <w:szCs w:val="20"/>
              </w:rPr>
            </w:pPr>
            <w:del w:id="1604" w:author="Gabriella Meltzer" w:date="2024-01-02T23:39:00Z">
              <w:r w:rsidRPr="007701F7" w:rsidDel="00706857">
                <w:rPr>
                  <w:rFonts w:ascii="Arial" w:hAnsi="Arial" w:cs="Arial"/>
                  <w:sz w:val="20"/>
                  <w:szCs w:val="20"/>
                </w:rPr>
                <w:delText>0.0</w:delText>
              </w:r>
            </w:del>
          </w:p>
        </w:tc>
        <w:tc>
          <w:tcPr>
            <w:tcW w:w="720" w:type="dxa"/>
          </w:tcPr>
          <w:p w14:paraId="6C3D6F5D" w14:textId="160CBE26" w:rsidR="00D17A73" w:rsidRPr="007701F7" w:rsidDel="00706857" w:rsidRDefault="00D17A73" w:rsidP="004A585E">
            <w:pPr>
              <w:rPr>
                <w:del w:id="1605" w:author="Gabriella Meltzer" w:date="2024-01-02T23:39:00Z"/>
                <w:rFonts w:ascii="Arial" w:hAnsi="Arial" w:cs="Arial"/>
                <w:sz w:val="20"/>
                <w:szCs w:val="20"/>
              </w:rPr>
            </w:pPr>
            <w:del w:id="1606" w:author="Gabriella Meltzer" w:date="2024-01-02T23:39:00Z">
              <w:r w:rsidRPr="007701F7" w:rsidDel="00706857">
                <w:rPr>
                  <w:rFonts w:ascii="Arial" w:hAnsi="Arial" w:cs="Arial"/>
                  <w:sz w:val="20"/>
                  <w:szCs w:val="20"/>
                </w:rPr>
                <w:delText>1.0</w:delText>
              </w:r>
            </w:del>
          </w:p>
        </w:tc>
        <w:tc>
          <w:tcPr>
            <w:tcW w:w="720" w:type="dxa"/>
          </w:tcPr>
          <w:p w14:paraId="0BE62C4A" w14:textId="28899E1F" w:rsidR="00D17A73" w:rsidRPr="007701F7" w:rsidDel="00706857" w:rsidRDefault="00D17A73" w:rsidP="004A585E">
            <w:pPr>
              <w:rPr>
                <w:del w:id="1607" w:author="Gabriella Meltzer" w:date="2024-01-02T23:39:00Z"/>
                <w:rFonts w:ascii="Arial" w:hAnsi="Arial" w:cs="Arial"/>
                <w:sz w:val="20"/>
                <w:szCs w:val="20"/>
              </w:rPr>
            </w:pPr>
            <w:del w:id="1608" w:author="Gabriella Meltzer" w:date="2024-01-02T23:39:00Z">
              <w:r w:rsidRPr="007701F7" w:rsidDel="00706857">
                <w:rPr>
                  <w:rFonts w:ascii="Arial" w:hAnsi="Arial" w:cs="Arial"/>
                  <w:sz w:val="20"/>
                  <w:szCs w:val="20"/>
                </w:rPr>
                <w:delText>3.8</w:delText>
              </w:r>
            </w:del>
          </w:p>
        </w:tc>
        <w:tc>
          <w:tcPr>
            <w:tcW w:w="720" w:type="dxa"/>
          </w:tcPr>
          <w:p w14:paraId="183DBCC5" w14:textId="54083806" w:rsidR="00D17A73" w:rsidRPr="007701F7" w:rsidDel="00706857" w:rsidRDefault="00D17A73" w:rsidP="004A585E">
            <w:pPr>
              <w:rPr>
                <w:del w:id="1609" w:author="Gabriella Meltzer" w:date="2024-01-02T23:39:00Z"/>
                <w:rFonts w:ascii="Arial" w:hAnsi="Arial" w:cs="Arial"/>
                <w:sz w:val="20"/>
                <w:szCs w:val="20"/>
              </w:rPr>
            </w:pPr>
            <w:del w:id="1610" w:author="Gabriella Meltzer" w:date="2024-01-02T23:39:00Z">
              <w:r w:rsidRPr="007701F7" w:rsidDel="00706857">
                <w:rPr>
                  <w:rFonts w:ascii="Arial" w:hAnsi="Arial" w:cs="Arial"/>
                  <w:sz w:val="20"/>
                  <w:szCs w:val="20"/>
                </w:rPr>
                <w:delText>19.3</w:delText>
              </w:r>
            </w:del>
          </w:p>
        </w:tc>
        <w:tc>
          <w:tcPr>
            <w:tcW w:w="720" w:type="dxa"/>
            <w:tcBorders>
              <w:right w:val="single" w:sz="2" w:space="0" w:color="auto"/>
            </w:tcBorders>
          </w:tcPr>
          <w:p w14:paraId="137F99A7" w14:textId="4D722853" w:rsidR="00D17A73" w:rsidRPr="007701F7" w:rsidDel="00706857" w:rsidRDefault="00D17A73" w:rsidP="004A585E">
            <w:pPr>
              <w:rPr>
                <w:del w:id="1611" w:author="Gabriella Meltzer" w:date="2024-01-02T23:39:00Z"/>
                <w:rFonts w:ascii="Arial" w:hAnsi="Arial" w:cs="Arial"/>
                <w:sz w:val="20"/>
                <w:szCs w:val="20"/>
              </w:rPr>
            </w:pPr>
            <w:del w:id="1612" w:author="Gabriella Meltzer" w:date="2024-01-02T23:39:00Z">
              <w:r w:rsidRPr="007701F7" w:rsidDel="00706857">
                <w:rPr>
                  <w:rFonts w:ascii="Arial" w:hAnsi="Arial" w:cs="Arial"/>
                  <w:sz w:val="20"/>
                  <w:szCs w:val="20"/>
                </w:rPr>
                <w:delText>62.8</w:delText>
              </w:r>
            </w:del>
          </w:p>
        </w:tc>
      </w:tr>
      <w:tr w:rsidR="00D17A73" w:rsidRPr="007701F7" w:rsidDel="00706857" w14:paraId="3B3D3961" w14:textId="5309CDD7" w:rsidTr="007701F7">
        <w:trPr>
          <w:del w:id="1613" w:author="Gabriella Meltzer" w:date="2024-01-02T23:39:00Z"/>
        </w:trPr>
        <w:tc>
          <w:tcPr>
            <w:tcW w:w="2882" w:type="dxa"/>
            <w:vMerge/>
            <w:tcBorders>
              <w:left w:val="single" w:sz="2" w:space="0" w:color="auto"/>
            </w:tcBorders>
          </w:tcPr>
          <w:p w14:paraId="3A05E172" w14:textId="22816D86" w:rsidR="00D17A73" w:rsidRPr="007701F7" w:rsidDel="00706857" w:rsidRDefault="00D17A73" w:rsidP="004A585E">
            <w:pPr>
              <w:rPr>
                <w:del w:id="1614" w:author="Gabriella Meltzer" w:date="2024-01-02T23:39:00Z"/>
                <w:rFonts w:ascii="Arial" w:hAnsi="Arial" w:cs="Arial"/>
                <w:sz w:val="20"/>
                <w:szCs w:val="20"/>
              </w:rPr>
            </w:pPr>
          </w:p>
        </w:tc>
        <w:tc>
          <w:tcPr>
            <w:tcW w:w="3870" w:type="dxa"/>
            <w:tcBorders>
              <w:left w:val="single" w:sz="2" w:space="0" w:color="auto"/>
            </w:tcBorders>
          </w:tcPr>
          <w:p w14:paraId="0EA69494" w14:textId="506637CA" w:rsidR="00D17A73" w:rsidRPr="007701F7" w:rsidDel="00706857" w:rsidRDefault="00D17A73" w:rsidP="004A585E">
            <w:pPr>
              <w:rPr>
                <w:del w:id="1615" w:author="Gabriella Meltzer" w:date="2024-01-02T23:39:00Z"/>
                <w:rFonts w:ascii="Arial" w:hAnsi="Arial" w:cs="Arial"/>
                <w:sz w:val="20"/>
                <w:szCs w:val="20"/>
              </w:rPr>
            </w:pPr>
            <w:del w:id="1616" w:author="Gabriella Meltzer" w:date="2024-01-02T23:39:00Z">
              <w:r w:rsidRPr="007701F7" w:rsidDel="00706857">
                <w:rPr>
                  <w:rFonts w:ascii="Arial" w:hAnsi="Arial" w:cs="Arial"/>
                  <w:sz w:val="20"/>
                  <w:szCs w:val="20"/>
                </w:rPr>
                <w:delText>Percent Free Lunch</w:delText>
              </w:r>
            </w:del>
          </w:p>
        </w:tc>
        <w:tc>
          <w:tcPr>
            <w:tcW w:w="898" w:type="dxa"/>
          </w:tcPr>
          <w:p w14:paraId="279EB427" w14:textId="7C77321F" w:rsidR="00D17A73" w:rsidRPr="007701F7" w:rsidDel="00706857" w:rsidRDefault="00D17A73" w:rsidP="004A585E">
            <w:pPr>
              <w:rPr>
                <w:del w:id="1617" w:author="Gabriella Meltzer" w:date="2024-01-02T23:39:00Z"/>
                <w:rFonts w:ascii="Arial" w:hAnsi="Arial" w:cs="Arial"/>
                <w:sz w:val="20"/>
                <w:szCs w:val="20"/>
              </w:rPr>
            </w:pPr>
          </w:p>
        </w:tc>
        <w:tc>
          <w:tcPr>
            <w:tcW w:w="720" w:type="dxa"/>
          </w:tcPr>
          <w:p w14:paraId="0E721376" w14:textId="14F92BD4" w:rsidR="00D17A73" w:rsidRPr="007701F7" w:rsidDel="00706857" w:rsidRDefault="00D17A73" w:rsidP="004A585E">
            <w:pPr>
              <w:rPr>
                <w:del w:id="1618" w:author="Gabriella Meltzer" w:date="2024-01-02T23:39:00Z"/>
                <w:rFonts w:ascii="Arial" w:hAnsi="Arial" w:cs="Arial"/>
                <w:sz w:val="20"/>
                <w:szCs w:val="20"/>
              </w:rPr>
            </w:pPr>
            <w:del w:id="1619" w:author="Gabriella Meltzer" w:date="2024-01-02T23:39:00Z">
              <w:r w:rsidRPr="007701F7" w:rsidDel="00706857">
                <w:rPr>
                  <w:rFonts w:ascii="Arial" w:hAnsi="Arial" w:cs="Arial"/>
                  <w:sz w:val="20"/>
                  <w:szCs w:val="20"/>
                </w:rPr>
                <w:delText>17.4</w:delText>
              </w:r>
            </w:del>
          </w:p>
        </w:tc>
        <w:tc>
          <w:tcPr>
            <w:tcW w:w="720" w:type="dxa"/>
          </w:tcPr>
          <w:p w14:paraId="496160CC" w14:textId="15706ED6" w:rsidR="00D17A73" w:rsidRPr="007701F7" w:rsidDel="00706857" w:rsidRDefault="00D17A73" w:rsidP="004A585E">
            <w:pPr>
              <w:rPr>
                <w:del w:id="1620" w:author="Gabriella Meltzer" w:date="2024-01-02T23:39:00Z"/>
                <w:rFonts w:ascii="Arial" w:hAnsi="Arial" w:cs="Arial"/>
                <w:sz w:val="20"/>
                <w:szCs w:val="20"/>
              </w:rPr>
            </w:pPr>
            <w:del w:id="1621" w:author="Gabriella Meltzer" w:date="2024-01-02T23:39:00Z">
              <w:r w:rsidRPr="007701F7" w:rsidDel="00706857">
                <w:rPr>
                  <w:rFonts w:ascii="Arial" w:hAnsi="Arial" w:cs="Arial"/>
                  <w:sz w:val="20"/>
                  <w:szCs w:val="20"/>
                </w:rPr>
                <w:delText>29.9</w:delText>
              </w:r>
            </w:del>
          </w:p>
        </w:tc>
        <w:tc>
          <w:tcPr>
            <w:tcW w:w="720" w:type="dxa"/>
          </w:tcPr>
          <w:p w14:paraId="37CB3E2A" w14:textId="09DC3075" w:rsidR="00D17A73" w:rsidRPr="007701F7" w:rsidDel="00706857" w:rsidRDefault="00D17A73" w:rsidP="004A585E">
            <w:pPr>
              <w:rPr>
                <w:del w:id="1622" w:author="Gabriella Meltzer" w:date="2024-01-02T23:39:00Z"/>
                <w:rFonts w:ascii="Arial" w:hAnsi="Arial" w:cs="Arial"/>
                <w:sz w:val="20"/>
                <w:szCs w:val="20"/>
              </w:rPr>
            </w:pPr>
            <w:del w:id="1623" w:author="Gabriella Meltzer" w:date="2024-01-02T23:39:00Z">
              <w:r w:rsidRPr="007701F7" w:rsidDel="00706857">
                <w:rPr>
                  <w:rFonts w:ascii="Arial" w:hAnsi="Arial" w:cs="Arial"/>
                  <w:sz w:val="20"/>
                  <w:szCs w:val="20"/>
                </w:rPr>
                <w:delText>40.5</w:delText>
              </w:r>
            </w:del>
          </w:p>
        </w:tc>
        <w:tc>
          <w:tcPr>
            <w:tcW w:w="720" w:type="dxa"/>
          </w:tcPr>
          <w:p w14:paraId="0B1C92C0" w14:textId="0EBA73F0" w:rsidR="00D17A73" w:rsidRPr="007701F7" w:rsidDel="00706857" w:rsidRDefault="00D17A73" w:rsidP="004A585E">
            <w:pPr>
              <w:rPr>
                <w:del w:id="1624" w:author="Gabriella Meltzer" w:date="2024-01-02T23:39:00Z"/>
                <w:rFonts w:ascii="Arial" w:hAnsi="Arial" w:cs="Arial"/>
                <w:sz w:val="20"/>
                <w:szCs w:val="20"/>
              </w:rPr>
            </w:pPr>
            <w:del w:id="1625" w:author="Gabriella Meltzer" w:date="2024-01-02T23:39:00Z">
              <w:r w:rsidRPr="007701F7" w:rsidDel="00706857">
                <w:rPr>
                  <w:rFonts w:ascii="Arial" w:hAnsi="Arial" w:cs="Arial"/>
                  <w:sz w:val="20"/>
                  <w:szCs w:val="20"/>
                </w:rPr>
                <w:delText>51.5</w:delText>
              </w:r>
            </w:del>
          </w:p>
        </w:tc>
        <w:tc>
          <w:tcPr>
            <w:tcW w:w="720" w:type="dxa"/>
            <w:tcBorders>
              <w:right w:val="single" w:sz="2" w:space="0" w:color="auto"/>
            </w:tcBorders>
          </w:tcPr>
          <w:p w14:paraId="623679C8" w14:textId="3991F5F9" w:rsidR="00D17A73" w:rsidRPr="007701F7" w:rsidDel="00706857" w:rsidRDefault="00D17A73" w:rsidP="004A585E">
            <w:pPr>
              <w:rPr>
                <w:del w:id="1626" w:author="Gabriella Meltzer" w:date="2024-01-02T23:39:00Z"/>
                <w:rFonts w:ascii="Arial" w:hAnsi="Arial" w:cs="Arial"/>
                <w:sz w:val="20"/>
                <w:szCs w:val="20"/>
              </w:rPr>
            </w:pPr>
            <w:del w:id="1627" w:author="Gabriella Meltzer" w:date="2024-01-02T23:39:00Z">
              <w:r w:rsidRPr="007701F7" w:rsidDel="00706857">
                <w:rPr>
                  <w:rFonts w:ascii="Arial" w:hAnsi="Arial" w:cs="Arial"/>
                  <w:sz w:val="20"/>
                  <w:szCs w:val="20"/>
                </w:rPr>
                <w:delText>70.6</w:delText>
              </w:r>
            </w:del>
          </w:p>
        </w:tc>
        <w:tc>
          <w:tcPr>
            <w:tcW w:w="720" w:type="dxa"/>
            <w:tcBorders>
              <w:left w:val="single" w:sz="2" w:space="0" w:color="auto"/>
            </w:tcBorders>
          </w:tcPr>
          <w:p w14:paraId="5EEAEA09" w14:textId="2EBA37C6" w:rsidR="00D17A73" w:rsidRPr="007701F7" w:rsidDel="00706857" w:rsidRDefault="00D17A73" w:rsidP="004A585E">
            <w:pPr>
              <w:rPr>
                <w:del w:id="1628" w:author="Gabriella Meltzer" w:date="2024-01-02T23:39:00Z"/>
                <w:rFonts w:ascii="Arial" w:hAnsi="Arial" w:cs="Arial"/>
                <w:sz w:val="20"/>
                <w:szCs w:val="20"/>
              </w:rPr>
            </w:pPr>
            <w:del w:id="1629" w:author="Gabriella Meltzer" w:date="2024-01-02T23:39:00Z">
              <w:r w:rsidRPr="007701F7" w:rsidDel="00706857">
                <w:rPr>
                  <w:rFonts w:ascii="Arial" w:hAnsi="Arial" w:cs="Arial"/>
                  <w:sz w:val="20"/>
                  <w:szCs w:val="20"/>
                </w:rPr>
                <w:delText>23.5</w:delText>
              </w:r>
            </w:del>
          </w:p>
        </w:tc>
        <w:tc>
          <w:tcPr>
            <w:tcW w:w="720" w:type="dxa"/>
          </w:tcPr>
          <w:p w14:paraId="75214930" w14:textId="7C86FE9B" w:rsidR="00D17A73" w:rsidRPr="007701F7" w:rsidDel="00706857" w:rsidRDefault="00D17A73" w:rsidP="004A585E">
            <w:pPr>
              <w:rPr>
                <w:del w:id="1630" w:author="Gabriella Meltzer" w:date="2024-01-02T23:39:00Z"/>
                <w:rFonts w:ascii="Arial" w:hAnsi="Arial" w:cs="Arial"/>
                <w:sz w:val="20"/>
                <w:szCs w:val="20"/>
              </w:rPr>
            </w:pPr>
            <w:del w:id="1631" w:author="Gabriella Meltzer" w:date="2024-01-02T23:39:00Z">
              <w:r w:rsidRPr="007701F7" w:rsidDel="00706857">
                <w:rPr>
                  <w:rFonts w:ascii="Arial" w:hAnsi="Arial" w:cs="Arial"/>
                  <w:sz w:val="20"/>
                  <w:szCs w:val="20"/>
                </w:rPr>
                <w:delText>38.1</w:delText>
              </w:r>
            </w:del>
          </w:p>
        </w:tc>
        <w:tc>
          <w:tcPr>
            <w:tcW w:w="720" w:type="dxa"/>
          </w:tcPr>
          <w:p w14:paraId="1901A230" w14:textId="4A0CCBE4" w:rsidR="00D17A73" w:rsidRPr="007701F7" w:rsidDel="00706857" w:rsidRDefault="00D17A73" w:rsidP="004A585E">
            <w:pPr>
              <w:rPr>
                <w:del w:id="1632" w:author="Gabriella Meltzer" w:date="2024-01-02T23:39:00Z"/>
                <w:rFonts w:ascii="Arial" w:hAnsi="Arial" w:cs="Arial"/>
                <w:sz w:val="20"/>
                <w:szCs w:val="20"/>
              </w:rPr>
            </w:pPr>
            <w:del w:id="1633" w:author="Gabriella Meltzer" w:date="2024-01-02T23:39:00Z">
              <w:r w:rsidRPr="007701F7" w:rsidDel="00706857">
                <w:rPr>
                  <w:rFonts w:ascii="Arial" w:hAnsi="Arial" w:cs="Arial"/>
                  <w:sz w:val="20"/>
                  <w:szCs w:val="20"/>
                </w:rPr>
                <w:delText>49.0</w:delText>
              </w:r>
            </w:del>
          </w:p>
        </w:tc>
        <w:tc>
          <w:tcPr>
            <w:tcW w:w="720" w:type="dxa"/>
          </w:tcPr>
          <w:p w14:paraId="6EB7C6B4" w14:textId="7FF6F1B6" w:rsidR="00D17A73" w:rsidRPr="007701F7" w:rsidDel="00706857" w:rsidRDefault="00D17A73" w:rsidP="004A585E">
            <w:pPr>
              <w:rPr>
                <w:del w:id="1634" w:author="Gabriella Meltzer" w:date="2024-01-02T23:39:00Z"/>
                <w:rFonts w:ascii="Arial" w:hAnsi="Arial" w:cs="Arial"/>
                <w:sz w:val="20"/>
                <w:szCs w:val="20"/>
              </w:rPr>
            </w:pPr>
            <w:del w:id="1635" w:author="Gabriella Meltzer" w:date="2024-01-02T23:39:00Z">
              <w:r w:rsidRPr="007701F7" w:rsidDel="00706857">
                <w:rPr>
                  <w:rFonts w:ascii="Arial" w:hAnsi="Arial" w:cs="Arial"/>
                  <w:sz w:val="20"/>
                  <w:szCs w:val="20"/>
                </w:rPr>
                <w:delText>61.4</w:delText>
              </w:r>
            </w:del>
          </w:p>
        </w:tc>
        <w:tc>
          <w:tcPr>
            <w:tcW w:w="720" w:type="dxa"/>
            <w:tcBorders>
              <w:right w:val="single" w:sz="2" w:space="0" w:color="auto"/>
            </w:tcBorders>
          </w:tcPr>
          <w:p w14:paraId="1B4EDB3B" w14:textId="0D3C07F4" w:rsidR="00D17A73" w:rsidRPr="007701F7" w:rsidDel="00706857" w:rsidRDefault="00D17A73" w:rsidP="004A585E">
            <w:pPr>
              <w:rPr>
                <w:del w:id="1636" w:author="Gabriella Meltzer" w:date="2024-01-02T23:39:00Z"/>
                <w:rFonts w:ascii="Arial" w:hAnsi="Arial" w:cs="Arial"/>
                <w:sz w:val="20"/>
                <w:szCs w:val="20"/>
              </w:rPr>
            </w:pPr>
            <w:del w:id="1637" w:author="Gabriella Meltzer" w:date="2024-01-02T23:39:00Z">
              <w:r w:rsidRPr="007701F7" w:rsidDel="00706857">
                <w:rPr>
                  <w:rFonts w:ascii="Arial" w:hAnsi="Arial" w:cs="Arial"/>
                  <w:sz w:val="20"/>
                  <w:szCs w:val="20"/>
                </w:rPr>
                <w:delText>92.7</w:delText>
              </w:r>
            </w:del>
          </w:p>
        </w:tc>
      </w:tr>
      <w:tr w:rsidR="00D17A73" w:rsidRPr="007701F7" w:rsidDel="00706857" w14:paraId="3BF9511A" w14:textId="22821F1E" w:rsidTr="007701F7">
        <w:trPr>
          <w:del w:id="1638" w:author="Gabriella Meltzer" w:date="2024-01-02T23:39:00Z"/>
        </w:trPr>
        <w:tc>
          <w:tcPr>
            <w:tcW w:w="2882" w:type="dxa"/>
            <w:vMerge/>
            <w:tcBorders>
              <w:left w:val="single" w:sz="2" w:space="0" w:color="auto"/>
              <w:bottom w:val="single" w:sz="4" w:space="0" w:color="auto"/>
            </w:tcBorders>
          </w:tcPr>
          <w:p w14:paraId="36CF1B00" w14:textId="3A2AA5C5" w:rsidR="00D17A73" w:rsidRPr="007701F7" w:rsidDel="00706857" w:rsidRDefault="00D17A73" w:rsidP="004A585E">
            <w:pPr>
              <w:rPr>
                <w:del w:id="1639" w:author="Gabriella Meltzer" w:date="2024-01-02T23:39:00Z"/>
                <w:rFonts w:ascii="Arial" w:hAnsi="Arial" w:cs="Arial"/>
                <w:sz w:val="20"/>
                <w:szCs w:val="20"/>
              </w:rPr>
            </w:pPr>
          </w:p>
        </w:tc>
        <w:tc>
          <w:tcPr>
            <w:tcW w:w="3870" w:type="dxa"/>
            <w:tcBorders>
              <w:left w:val="single" w:sz="2" w:space="0" w:color="auto"/>
              <w:bottom w:val="single" w:sz="4" w:space="0" w:color="auto"/>
            </w:tcBorders>
          </w:tcPr>
          <w:p w14:paraId="424BA3E5" w14:textId="2FBD2AEB" w:rsidR="00D17A73" w:rsidRPr="007701F7" w:rsidDel="00706857" w:rsidRDefault="00D17A73" w:rsidP="004A585E">
            <w:pPr>
              <w:rPr>
                <w:del w:id="1640" w:author="Gabriella Meltzer" w:date="2024-01-02T23:39:00Z"/>
                <w:rFonts w:ascii="Arial" w:hAnsi="Arial" w:cs="Arial"/>
                <w:sz w:val="20"/>
                <w:szCs w:val="20"/>
              </w:rPr>
            </w:pPr>
            <w:del w:id="1641" w:author="Gabriella Meltzer" w:date="2024-01-02T23:39:00Z">
              <w:r w:rsidRPr="007701F7" w:rsidDel="00706857">
                <w:rPr>
                  <w:rFonts w:ascii="Arial" w:hAnsi="Arial" w:cs="Arial"/>
                  <w:sz w:val="20"/>
                  <w:szCs w:val="20"/>
                </w:rPr>
                <w:delText>Percent Economically Disadvantaged</w:delText>
              </w:r>
            </w:del>
          </w:p>
        </w:tc>
        <w:tc>
          <w:tcPr>
            <w:tcW w:w="898" w:type="dxa"/>
            <w:tcBorders>
              <w:bottom w:val="single" w:sz="4" w:space="0" w:color="auto"/>
            </w:tcBorders>
          </w:tcPr>
          <w:p w14:paraId="6ADB5A4F" w14:textId="07244A5F" w:rsidR="00D17A73" w:rsidRPr="007701F7" w:rsidDel="00706857" w:rsidRDefault="00D17A73" w:rsidP="004A585E">
            <w:pPr>
              <w:rPr>
                <w:del w:id="1642" w:author="Gabriella Meltzer" w:date="2024-01-02T23:39:00Z"/>
                <w:rFonts w:ascii="Arial" w:hAnsi="Arial" w:cs="Arial"/>
                <w:sz w:val="20"/>
                <w:szCs w:val="20"/>
              </w:rPr>
            </w:pPr>
          </w:p>
        </w:tc>
        <w:tc>
          <w:tcPr>
            <w:tcW w:w="720" w:type="dxa"/>
            <w:tcBorders>
              <w:bottom w:val="single" w:sz="4" w:space="0" w:color="auto"/>
            </w:tcBorders>
          </w:tcPr>
          <w:p w14:paraId="7C248BE5" w14:textId="119DF12D" w:rsidR="00D17A73" w:rsidRPr="007701F7" w:rsidDel="00706857" w:rsidRDefault="00D17A73" w:rsidP="004A585E">
            <w:pPr>
              <w:rPr>
                <w:del w:id="1643" w:author="Gabriella Meltzer" w:date="2024-01-02T23:39:00Z"/>
                <w:rFonts w:ascii="Arial" w:hAnsi="Arial" w:cs="Arial"/>
                <w:sz w:val="20"/>
                <w:szCs w:val="20"/>
              </w:rPr>
            </w:pPr>
            <w:del w:id="1644" w:author="Gabriella Meltzer" w:date="2024-01-02T23:39:00Z">
              <w:r w:rsidRPr="007701F7" w:rsidDel="00706857">
                <w:rPr>
                  <w:rFonts w:ascii="Arial" w:hAnsi="Arial" w:cs="Arial"/>
                  <w:sz w:val="20"/>
                  <w:szCs w:val="20"/>
                </w:rPr>
                <w:delText>24.3</w:delText>
              </w:r>
            </w:del>
          </w:p>
        </w:tc>
        <w:tc>
          <w:tcPr>
            <w:tcW w:w="720" w:type="dxa"/>
            <w:tcBorders>
              <w:bottom w:val="single" w:sz="4" w:space="0" w:color="auto"/>
            </w:tcBorders>
          </w:tcPr>
          <w:p w14:paraId="2117D27E" w14:textId="1613B23F" w:rsidR="00D17A73" w:rsidRPr="007701F7" w:rsidDel="00706857" w:rsidRDefault="00D17A73" w:rsidP="004A585E">
            <w:pPr>
              <w:rPr>
                <w:del w:id="1645" w:author="Gabriella Meltzer" w:date="2024-01-02T23:39:00Z"/>
                <w:rFonts w:ascii="Arial" w:hAnsi="Arial" w:cs="Arial"/>
                <w:sz w:val="20"/>
                <w:szCs w:val="20"/>
              </w:rPr>
            </w:pPr>
            <w:del w:id="1646" w:author="Gabriella Meltzer" w:date="2024-01-02T23:39:00Z">
              <w:r w:rsidRPr="007701F7" w:rsidDel="00706857">
                <w:rPr>
                  <w:rFonts w:ascii="Arial" w:hAnsi="Arial" w:cs="Arial"/>
                  <w:sz w:val="20"/>
                  <w:szCs w:val="20"/>
                </w:rPr>
                <w:delText>39.6</w:delText>
              </w:r>
            </w:del>
          </w:p>
        </w:tc>
        <w:tc>
          <w:tcPr>
            <w:tcW w:w="720" w:type="dxa"/>
            <w:tcBorders>
              <w:bottom w:val="single" w:sz="4" w:space="0" w:color="auto"/>
            </w:tcBorders>
          </w:tcPr>
          <w:p w14:paraId="29F300D2" w14:textId="697B5629" w:rsidR="00D17A73" w:rsidRPr="007701F7" w:rsidDel="00706857" w:rsidRDefault="00D17A73" w:rsidP="004A585E">
            <w:pPr>
              <w:rPr>
                <w:del w:id="1647" w:author="Gabriella Meltzer" w:date="2024-01-02T23:39:00Z"/>
                <w:rFonts w:ascii="Arial" w:hAnsi="Arial" w:cs="Arial"/>
                <w:sz w:val="20"/>
                <w:szCs w:val="20"/>
              </w:rPr>
            </w:pPr>
            <w:del w:id="1648" w:author="Gabriella Meltzer" w:date="2024-01-02T23:39:00Z">
              <w:r w:rsidRPr="007701F7" w:rsidDel="00706857">
                <w:rPr>
                  <w:rFonts w:ascii="Arial" w:hAnsi="Arial" w:cs="Arial"/>
                  <w:sz w:val="20"/>
                  <w:szCs w:val="20"/>
                </w:rPr>
                <w:delText>51.0</w:delText>
              </w:r>
            </w:del>
          </w:p>
        </w:tc>
        <w:tc>
          <w:tcPr>
            <w:tcW w:w="720" w:type="dxa"/>
            <w:tcBorders>
              <w:bottom w:val="single" w:sz="4" w:space="0" w:color="auto"/>
            </w:tcBorders>
          </w:tcPr>
          <w:p w14:paraId="6A7331FB" w14:textId="52590D72" w:rsidR="00D17A73" w:rsidRPr="007701F7" w:rsidDel="00706857" w:rsidRDefault="00D17A73" w:rsidP="004A585E">
            <w:pPr>
              <w:rPr>
                <w:del w:id="1649" w:author="Gabriella Meltzer" w:date="2024-01-02T23:39:00Z"/>
                <w:rFonts w:ascii="Arial" w:hAnsi="Arial" w:cs="Arial"/>
                <w:sz w:val="20"/>
                <w:szCs w:val="20"/>
              </w:rPr>
            </w:pPr>
            <w:del w:id="1650" w:author="Gabriella Meltzer" w:date="2024-01-02T23:39:00Z">
              <w:r w:rsidRPr="007701F7" w:rsidDel="00706857">
                <w:rPr>
                  <w:rFonts w:ascii="Arial" w:hAnsi="Arial" w:cs="Arial"/>
                  <w:sz w:val="20"/>
                  <w:szCs w:val="20"/>
                </w:rPr>
                <w:delText>61.9</w:delText>
              </w:r>
            </w:del>
          </w:p>
        </w:tc>
        <w:tc>
          <w:tcPr>
            <w:tcW w:w="720" w:type="dxa"/>
            <w:tcBorders>
              <w:bottom w:val="single" w:sz="4" w:space="0" w:color="auto"/>
              <w:right w:val="single" w:sz="2" w:space="0" w:color="auto"/>
            </w:tcBorders>
          </w:tcPr>
          <w:p w14:paraId="60516524" w14:textId="7E50EA2A" w:rsidR="00D17A73" w:rsidRPr="007701F7" w:rsidDel="00706857" w:rsidRDefault="00D17A73" w:rsidP="004A585E">
            <w:pPr>
              <w:rPr>
                <w:del w:id="1651" w:author="Gabriella Meltzer" w:date="2024-01-02T23:39:00Z"/>
                <w:rFonts w:ascii="Arial" w:hAnsi="Arial" w:cs="Arial"/>
                <w:sz w:val="20"/>
                <w:szCs w:val="20"/>
              </w:rPr>
            </w:pPr>
            <w:del w:id="1652" w:author="Gabriella Meltzer" w:date="2024-01-02T23:39:00Z">
              <w:r w:rsidRPr="007701F7" w:rsidDel="00706857">
                <w:rPr>
                  <w:rFonts w:ascii="Arial" w:hAnsi="Arial" w:cs="Arial"/>
                  <w:sz w:val="20"/>
                  <w:szCs w:val="20"/>
                </w:rPr>
                <w:delText>81.6</w:delText>
              </w:r>
            </w:del>
          </w:p>
        </w:tc>
        <w:tc>
          <w:tcPr>
            <w:tcW w:w="720" w:type="dxa"/>
            <w:tcBorders>
              <w:left w:val="single" w:sz="2" w:space="0" w:color="auto"/>
              <w:bottom w:val="single" w:sz="4" w:space="0" w:color="auto"/>
            </w:tcBorders>
          </w:tcPr>
          <w:p w14:paraId="2DA1F2B1" w14:textId="4CA98F57" w:rsidR="00D17A73" w:rsidRPr="007701F7" w:rsidDel="00706857" w:rsidRDefault="00D17A73" w:rsidP="004A585E">
            <w:pPr>
              <w:rPr>
                <w:del w:id="1653" w:author="Gabriella Meltzer" w:date="2024-01-02T23:39:00Z"/>
                <w:rFonts w:ascii="Arial" w:hAnsi="Arial" w:cs="Arial"/>
                <w:sz w:val="20"/>
                <w:szCs w:val="20"/>
              </w:rPr>
            </w:pPr>
            <w:del w:id="1654" w:author="Gabriella Meltzer" w:date="2024-01-02T23:39:00Z">
              <w:r w:rsidRPr="007701F7" w:rsidDel="00706857">
                <w:rPr>
                  <w:rFonts w:ascii="Arial" w:hAnsi="Arial" w:cs="Arial"/>
                  <w:sz w:val="20"/>
                  <w:szCs w:val="20"/>
                </w:rPr>
                <w:delText>30.5</w:delText>
              </w:r>
            </w:del>
          </w:p>
        </w:tc>
        <w:tc>
          <w:tcPr>
            <w:tcW w:w="720" w:type="dxa"/>
            <w:tcBorders>
              <w:bottom w:val="single" w:sz="4" w:space="0" w:color="auto"/>
            </w:tcBorders>
          </w:tcPr>
          <w:p w14:paraId="38E83742" w14:textId="5D2AC231" w:rsidR="00D17A73" w:rsidRPr="007701F7" w:rsidDel="00706857" w:rsidRDefault="00D17A73" w:rsidP="004A585E">
            <w:pPr>
              <w:rPr>
                <w:del w:id="1655" w:author="Gabriella Meltzer" w:date="2024-01-02T23:39:00Z"/>
                <w:rFonts w:ascii="Arial" w:hAnsi="Arial" w:cs="Arial"/>
                <w:sz w:val="20"/>
                <w:szCs w:val="20"/>
              </w:rPr>
            </w:pPr>
            <w:del w:id="1656" w:author="Gabriella Meltzer" w:date="2024-01-02T23:39:00Z">
              <w:r w:rsidRPr="007701F7" w:rsidDel="00706857">
                <w:rPr>
                  <w:rFonts w:ascii="Arial" w:hAnsi="Arial" w:cs="Arial"/>
                  <w:sz w:val="20"/>
                  <w:szCs w:val="20"/>
                </w:rPr>
                <w:delText>46.3</w:delText>
              </w:r>
            </w:del>
          </w:p>
        </w:tc>
        <w:tc>
          <w:tcPr>
            <w:tcW w:w="720" w:type="dxa"/>
            <w:tcBorders>
              <w:bottom w:val="single" w:sz="4" w:space="0" w:color="auto"/>
            </w:tcBorders>
          </w:tcPr>
          <w:p w14:paraId="3F9CB957" w14:textId="6B788B9A" w:rsidR="00D17A73" w:rsidRPr="007701F7" w:rsidDel="00706857" w:rsidRDefault="00D17A73" w:rsidP="004A585E">
            <w:pPr>
              <w:rPr>
                <w:del w:id="1657" w:author="Gabriella Meltzer" w:date="2024-01-02T23:39:00Z"/>
                <w:rFonts w:ascii="Arial" w:hAnsi="Arial" w:cs="Arial"/>
                <w:sz w:val="20"/>
                <w:szCs w:val="20"/>
              </w:rPr>
            </w:pPr>
            <w:del w:id="1658" w:author="Gabriella Meltzer" w:date="2024-01-02T23:39:00Z">
              <w:r w:rsidRPr="007701F7" w:rsidDel="00706857">
                <w:rPr>
                  <w:rFonts w:ascii="Arial" w:hAnsi="Arial" w:cs="Arial"/>
                  <w:sz w:val="20"/>
                  <w:szCs w:val="20"/>
                </w:rPr>
                <w:delText>57.2</w:delText>
              </w:r>
            </w:del>
          </w:p>
        </w:tc>
        <w:tc>
          <w:tcPr>
            <w:tcW w:w="720" w:type="dxa"/>
            <w:tcBorders>
              <w:bottom w:val="single" w:sz="4" w:space="0" w:color="auto"/>
            </w:tcBorders>
          </w:tcPr>
          <w:p w14:paraId="7A7F1AB0" w14:textId="670DEEB0" w:rsidR="00D17A73" w:rsidRPr="007701F7" w:rsidDel="00706857" w:rsidRDefault="00D17A73" w:rsidP="004A585E">
            <w:pPr>
              <w:rPr>
                <w:del w:id="1659" w:author="Gabriella Meltzer" w:date="2024-01-02T23:39:00Z"/>
                <w:rFonts w:ascii="Arial" w:hAnsi="Arial" w:cs="Arial"/>
                <w:sz w:val="20"/>
                <w:szCs w:val="20"/>
              </w:rPr>
            </w:pPr>
            <w:del w:id="1660" w:author="Gabriella Meltzer" w:date="2024-01-02T23:39:00Z">
              <w:r w:rsidRPr="007701F7" w:rsidDel="00706857">
                <w:rPr>
                  <w:rFonts w:ascii="Arial" w:hAnsi="Arial" w:cs="Arial"/>
                  <w:sz w:val="20"/>
                  <w:szCs w:val="20"/>
                </w:rPr>
                <w:delText>68.8</w:delText>
              </w:r>
            </w:del>
          </w:p>
        </w:tc>
        <w:tc>
          <w:tcPr>
            <w:tcW w:w="720" w:type="dxa"/>
            <w:tcBorders>
              <w:bottom w:val="single" w:sz="4" w:space="0" w:color="auto"/>
              <w:right w:val="single" w:sz="2" w:space="0" w:color="auto"/>
            </w:tcBorders>
          </w:tcPr>
          <w:p w14:paraId="792FDB34" w14:textId="13042EBF" w:rsidR="00D17A73" w:rsidRPr="007701F7" w:rsidDel="00706857" w:rsidRDefault="00D17A73" w:rsidP="004A585E">
            <w:pPr>
              <w:rPr>
                <w:del w:id="1661" w:author="Gabriella Meltzer" w:date="2024-01-02T23:39:00Z"/>
                <w:rFonts w:ascii="Arial" w:hAnsi="Arial" w:cs="Arial"/>
                <w:sz w:val="20"/>
                <w:szCs w:val="20"/>
              </w:rPr>
            </w:pPr>
            <w:del w:id="1662" w:author="Gabriella Meltzer" w:date="2024-01-02T23:39:00Z">
              <w:r w:rsidRPr="007701F7" w:rsidDel="00706857">
                <w:rPr>
                  <w:rFonts w:ascii="Arial" w:hAnsi="Arial" w:cs="Arial"/>
                  <w:sz w:val="20"/>
                  <w:szCs w:val="20"/>
                </w:rPr>
                <w:delText>99.6</w:delText>
              </w:r>
            </w:del>
          </w:p>
        </w:tc>
      </w:tr>
      <w:tr w:rsidR="00D17A73" w:rsidRPr="007701F7" w:rsidDel="00706857" w14:paraId="5FA5097E" w14:textId="7271010E" w:rsidTr="007701F7">
        <w:trPr>
          <w:del w:id="1663" w:author="Gabriella Meltzer" w:date="2024-01-02T23:39:00Z"/>
        </w:trPr>
        <w:tc>
          <w:tcPr>
            <w:tcW w:w="2882" w:type="dxa"/>
            <w:vMerge w:val="restart"/>
            <w:tcBorders>
              <w:top w:val="single" w:sz="4" w:space="0" w:color="auto"/>
              <w:left w:val="single" w:sz="2" w:space="0" w:color="auto"/>
            </w:tcBorders>
            <w:vAlign w:val="center"/>
          </w:tcPr>
          <w:p w14:paraId="66A92BFC" w14:textId="4C0C84EB" w:rsidR="00D17A73" w:rsidRPr="007701F7" w:rsidDel="00706857" w:rsidRDefault="00D17A73" w:rsidP="004A585E">
            <w:pPr>
              <w:jc w:val="center"/>
              <w:rPr>
                <w:del w:id="1664" w:author="Gabriella Meltzer" w:date="2024-01-02T23:39:00Z"/>
                <w:rFonts w:ascii="Arial" w:hAnsi="Arial" w:cs="Arial"/>
                <w:sz w:val="20"/>
                <w:szCs w:val="20"/>
              </w:rPr>
            </w:pPr>
            <w:del w:id="1665" w:author="Gabriella Meltzer" w:date="2024-01-02T23:39:00Z">
              <w:r w:rsidRPr="007701F7" w:rsidDel="00706857">
                <w:rPr>
                  <w:rFonts w:ascii="Arial" w:hAnsi="Arial" w:cs="Arial"/>
                  <w:sz w:val="20"/>
                  <w:szCs w:val="20"/>
                </w:rPr>
                <w:delText>County level variables</w:delText>
              </w:r>
            </w:del>
          </w:p>
        </w:tc>
        <w:tc>
          <w:tcPr>
            <w:tcW w:w="3870" w:type="dxa"/>
            <w:tcBorders>
              <w:top w:val="single" w:sz="4" w:space="0" w:color="auto"/>
              <w:left w:val="single" w:sz="2" w:space="0" w:color="auto"/>
            </w:tcBorders>
          </w:tcPr>
          <w:p w14:paraId="03093EB6" w14:textId="10CE1276" w:rsidR="00D17A73" w:rsidRPr="007701F7" w:rsidDel="00706857" w:rsidRDefault="00D17A73" w:rsidP="004A585E">
            <w:pPr>
              <w:rPr>
                <w:del w:id="1666" w:author="Gabriella Meltzer" w:date="2024-01-02T23:39:00Z"/>
                <w:rFonts w:ascii="Arial" w:hAnsi="Arial" w:cs="Arial"/>
                <w:sz w:val="20"/>
                <w:szCs w:val="20"/>
              </w:rPr>
            </w:pPr>
            <w:del w:id="1667" w:author="Gabriella Meltzer" w:date="2024-01-02T23:39:00Z">
              <w:r w:rsidRPr="007701F7" w:rsidDel="00706857">
                <w:rPr>
                  <w:rFonts w:ascii="Arial" w:hAnsi="Arial" w:cs="Arial"/>
                  <w:sz w:val="20"/>
                  <w:szCs w:val="20"/>
                </w:rPr>
                <w:delText>Percent English Language Learners</w:delText>
              </w:r>
            </w:del>
          </w:p>
        </w:tc>
        <w:tc>
          <w:tcPr>
            <w:tcW w:w="898" w:type="dxa"/>
            <w:tcBorders>
              <w:top w:val="single" w:sz="4" w:space="0" w:color="auto"/>
            </w:tcBorders>
          </w:tcPr>
          <w:p w14:paraId="14B78FA1" w14:textId="4CA6E899" w:rsidR="00D17A73" w:rsidRPr="007701F7" w:rsidDel="00706857" w:rsidRDefault="00D17A73" w:rsidP="004A585E">
            <w:pPr>
              <w:rPr>
                <w:del w:id="1668" w:author="Gabriella Meltzer" w:date="2024-01-02T23:39:00Z"/>
                <w:rFonts w:ascii="Arial" w:hAnsi="Arial" w:cs="Arial"/>
                <w:sz w:val="20"/>
                <w:szCs w:val="20"/>
              </w:rPr>
            </w:pPr>
          </w:p>
        </w:tc>
        <w:tc>
          <w:tcPr>
            <w:tcW w:w="720" w:type="dxa"/>
            <w:tcBorders>
              <w:top w:val="single" w:sz="4" w:space="0" w:color="auto"/>
            </w:tcBorders>
          </w:tcPr>
          <w:p w14:paraId="610DE037" w14:textId="4548676F" w:rsidR="00D17A73" w:rsidRPr="007701F7" w:rsidDel="00706857" w:rsidRDefault="00D17A73" w:rsidP="004A585E">
            <w:pPr>
              <w:rPr>
                <w:del w:id="1669" w:author="Gabriella Meltzer" w:date="2024-01-02T23:39:00Z"/>
                <w:rFonts w:ascii="Arial" w:hAnsi="Arial" w:cs="Arial"/>
                <w:sz w:val="20"/>
                <w:szCs w:val="20"/>
              </w:rPr>
            </w:pPr>
            <w:del w:id="1670"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C5F8ED2" w14:textId="09489A18" w:rsidR="00D17A73" w:rsidRPr="007701F7" w:rsidDel="00706857" w:rsidRDefault="00D17A73" w:rsidP="004A585E">
            <w:pPr>
              <w:rPr>
                <w:del w:id="1671" w:author="Gabriella Meltzer" w:date="2024-01-02T23:39:00Z"/>
                <w:rFonts w:ascii="Arial" w:hAnsi="Arial" w:cs="Arial"/>
                <w:sz w:val="20"/>
                <w:szCs w:val="20"/>
              </w:rPr>
            </w:pPr>
            <w:del w:id="1672" w:author="Gabriella Meltzer" w:date="2024-01-02T23:39:00Z">
              <w:r w:rsidRPr="007701F7" w:rsidDel="00706857">
                <w:rPr>
                  <w:rFonts w:ascii="Arial" w:hAnsi="Arial" w:cs="Arial"/>
                  <w:sz w:val="20"/>
                  <w:szCs w:val="20"/>
                </w:rPr>
                <w:delText>0.1</w:delText>
              </w:r>
            </w:del>
          </w:p>
        </w:tc>
        <w:tc>
          <w:tcPr>
            <w:tcW w:w="720" w:type="dxa"/>
            <w:tcBorders>
              <w:top w:val="single" w:sz="4" w:space="0" w:color="auto"/>
            </w:tcBorders>
          </w:tcPr>
          <w:p w14:paraId="28F6FD42" w14:textId="27D2151E" w:rsidR="00D17A73" w:rsidRPr="007701F7" w:rsidDel="00706857" w:rsidRDefault="00D17A73" w:rsidP="004A585E">
            <w:pPr>
              <w:rPr>
                <w:del w:id="1673" w:author="Gabriella Meltzer" w:date="2024-01-02T23:39:00Z"/>
                <w:rFonts w:ascii="Arial" w:hAnsi="Arial" w:cs="Arial"/>
                <w:sz w:val="20"/>
                <w:szCs w:val="20"/>
              </w:rPr>
            </w:pPr>
            <w:del w:id="1674" w:author="Gabriella Meltzer" w:date="2024-01-02T23:39:00Z">
              <w:r w:rsidRPr="007701F7" w:rsidDel="00706857">
                <w:rPr>
                  <w:rFonts w:ascii="Arial" w:hAnsi="Arial" w:cs="Arial"/>
                  <w:sz w:val="20"/>
                  <w:szCs w:val="20"/>
                </w:rPr>
                <w:delText>1.0</w:delText>
              </w:r>
            </w:del>
          </w:p>
        </w:tc>
        <w:tc>
          <w:tcPr>
            <w:tcW w:w="720" w:type="dxa"/>
            <w:tcBorders>
              <w:top w:val="single" w:sz="4" w:space="0" w:color="auto"/>
            </w:tcBorders>
          </w:tcPr>
          <w:p w14:paraId="265EA744" w14:textId="0AE2C5E1" w:rsidR="00D17A73" w:rsidRPr="007701F7" w:rsidDel="00706857" w:rsidRDefault="00D17A73" w:rsidP="004A585E">
            <w:pPr>
              <w:rPr>
                <w:del w:id="1675" w:author="Gabriella Meltzer" w:date="2024-01-02T23:39:00Z"/>
                <w:rFonts w:ascii="Arial" w:hAnsi="Arial" w:cs="Arial"/>
                <w:sz w:val="20"/>
                <w:szCs w:val="20"/>
              </w:rPr>
            </w:pPr>
            <w:del w:id="1676" w:author="Gabriella Meltzer" w:date="2024-01-02T23:39:00Z">
              <w:r w:rsidRPr="007701F7" w:rsidDel="00706857">
                <w:rPr>
                  <w:rFonts w:ascii="Arial" w:hAnsi="Arial" w:cs="Arial"/>
                  <w:sz w:val="20"/>
                  <w:szCs w:val="20"/>
                </w:rPr>
                <w:delText>3.6</w:delText>
              </w:r>
            </w:del>
          </w:p>
        </w:tc>
        <w:tc>
          <w:tcPr>
            <w:tcW w:w="720" w:type="dxa"/>
            <w:tcBorders>
              <w:top w:val="single" w:sz="4" w:space="0" w:color="auto"/>
              <w:right w:val="single" w:sz="2" w:space="0" w:color="auto"/>
            </w:tcBorders>
          </w:tcPr>
          <w:p w14:paraId="1843B0D3" w14:textId="53AA609F" w:rsidR="00D17A73" w:rsidRPr="007701F7" w:rsidDel="00706857" w:rsidRDefault="00D17A73" w:rsidP="004A585E">
            <w:pPr>
              <w:rPr>
                <w:del w:id="1677" w:author="Gabriella Meltzer" w:date="2024-01-02T23:39:00Z"/>
                <w:rFonts w:ascii="Arial" w:hAnsi="Arial" w:cs="Arial"/>
                <w:sz w:val="20"/>
                <w:szCs w:val="20"/>
              </w:rPr>
            </w:pPr>
            <w:del w:id="1678" w:author="Gabriella Meltzer" w:date="2024-01-02T23:39:00Z">
              <w:r w:rsidRPr="007701F7" w:rsidDel="00706857">
                <w:rPr>
                  <w:rFonts w:ascii="Arial" w:hAnsi="Arial" w:cs="Arial"/>
                  <w:sz w:val="20"/>
                  <w:szCs w:val="20"/>
                </w:rPr>
                <w:delText>11.7</w:delText>
              </w:r>
            </w:del>
          </w:p>
        </w:tc>
        <w:tc>
          <w:tcPr>
            <w:tcW w:w="720" w:type="dxa"/>
            <w:tcBorders>
              <w:top w:val="single" w:sz="4" w:space="0" w:color="auto"/>
              <w:left w:val="single" w:sz="2" w:space="0" w:color="auto"/>
            </w:tcBorders>
          </w:tcPr>
          <w:p w14:paraId="77E34F50" w14:textId="05E09B0E" w:rsidR="00D17A73" w:rsidRPr="007701F7" w:rsidDel="00706857" w:rsidRDefault="00D17A73" w:rsidP="004A585E">
            <w:pPr>
              <w:rPr>
                <w:del w:id="1679" w:author="Gabriella Meltzer" w:date="2024-01-02T23:39:00Z"/>
                <w:rFonts w:ascii="Arial" w:hAnsi="Arial" w:cs="Arial"/>
                <w:sz w:val="20"/>
                <w:szCs w:val="20"/>
              </w:rPr>
            </w:pPr>
            <w:del w:id="1680" w:author="Gabriella Meltzer" w:date="2024-01-02T23:39:00Z">
              <w:r w:rsidRPr="007701F7" w:rsidDel="00706857">
                <w:rPr>
                  <w:rFonts w:ascii="Arial" w:hAnsi="Arial" w:cs="Arial"/>
                  <w:sz w:val="20"/>
                  <w:szCs w:val="20"/>
                </w:rPr>
                <w:delText>0.0</w:delText>
              </w:r>
            </w:del>
          </w:p>
        </w:tc>
        <w:tc>
          <w:tcPr>
            <w:tcW w:w="720" w:type="dxa"/>
            <w:tcBorders>
              <w:top w:val="single" w:sz="4" w:space="0" w:color="auto"/>
            </w:tcBorders>
          </w:tcPr>
          <w:p w14:paraId="6666A6E6" w14:textId="3925775F" w:rsidR="00D17A73" w:rsidRPr="007701F7" w:rsidDel="00706857" w:rsidRDefault="00D17A73" w:rsidP="004A585E">
            <w:pPr>
              <w:rPr>
                <w:del w:id="1681" w:author="Gabriella Meltzer" w:date="2024-01-02T23:39:00Z"/>
                <w:rFonts w:ascii="Arial" w:hAnsi="Arial" w:cs="Arial"/>
                <w:sz w:val="20"/>
                <w:szCs w:val="20"/>
              </w:rPr>
            </w:pPr>
            <w:del w:id="1682" w:author="Gabriella Meltzer" w:date="2024-01-02T23:39:00Z">
              <w:r w:rsidRPr="007701F7" w:rsidDel="00706857">
                <w:rPr>
                  <w:rFonts w:ascii="Arial" w:hAnsi="Arial" w:cs="Arial"/>
                  <w:sz w:val="20"/>
                  <w:szCs w:val="20"/>
                </w:rPr>
                <w:delText>0.5</w:delText>
              </w:r>
            </w:del>
          </w:p>
        </w:tc>
        <w:tc>
          <w:tcPr>
            <w:tcW w:w="720" w:type="dxa"/>
            <w:tcBorders>
              <w:top w:val="single" w:sz="4" w:space="0" w:color="auto"/>
            </w:tcBorders>
          </w:tcPr>
          <w:p w14:paraId="0B1DA2B2" w14:textId="45F703D9" w:rsidR="00D17A73" w:rsidRPr="007701F7" w:rsidDel="00706857" w:rsidRDefault="00D17A73" w:rsidP="004A585E">
            <w:pPr>
              <w:rPr>
                <w:del w:id="1683" w:author="Gabriella Meltzer" w:date="2024-01-02T23:39:00Z"/>
                <w:rFonts w:ascii="Arial" w:hAnsi="Arial" w:cs="Arial"/>
                <w:sz w:val="20"/>
                <w:szCs w:val="20"/>
              </w:rPr>
            </w:pPr>
            <w:del w:id="1684" w:author="Gabriella Meltzer" w:date="2024-01-02T23:39:00Z">
              <w:r w:rsidRPr="007701F7" w:rsidDel="00706857">
                <w:rPr>
                  <w:rFonts w:ascii="Arial" w:hAnsi="Arial" w:cs="Arial"/>
                  <w:sz w:val="20"/>
                  <w:szCs w:val="20"/>
                </w:rPr>
                <w:delText>1.8</w:delText>
              </w:r>
            </w:del>
          </w:p>
        </w:tc>
        <w:tc>
          <w:tcPr>
            <w:tcW w:w="720" w:type="dxa"/>
            <w:tcBorders>
              <w:top w:val="single" w:sz="4" w:space="0" w:color="auto"/>
            </w:tcBorders>
          </w:tcPr>
          <w:p w14:paraId="0AF731AD" w14:textId="3D84F2C3" w:rsidR="00D17A73" w:rsidRPr="007701F7" w:rsidDel="00706857" w:rsidRDefault="00D17A73" w:rsidP="004A585E">
            <w:pPr>
              <w:rPr>
                <w:del w:id="1685" w:author="Gabriella Meltzer" w:date="2024-01-02T23:39:00Z"/>
                <w:rFonts w:ascii="Arial" w:hAnsi="Arial" w:cs="Arial"/>
                <w:sz w:val="20"/>
                <w:szCs w:val="20"/>
              </w:rPr>
            </w:pPr>
            <w:del w:id="1686" w:author="Gabriella Meltzer" w:date="2024-01-02T23:39:00Z">
              <w:r w:rsidRPr="007701F7" w:rsidDel="00706857">
                <w:rPr>
                  <w:rFonts w:ascii="Arial" w:hAnsi="Arial" w:cs="Arial"/>
                  <w:sz w:val="20"/>
                  <w:szCs w:val="20"/>
                </w:rPr>
                <w:delText>5.1</w:delText>
              </w:r>
            </w:del>
          </w:p>
        </w:tc>
        <w:tc>
          <w:tcPr>
            <w:tcW w:w="720" w:type="dxa"/>
            <w:tcBorders>
              <w:top w:val="single" w:sz="4" w:space="0" w:color="auto"/>
              <w:right w:val="single" w:sz="2" w:space="0" w:color="auto"/>
            </w:tcBorders>
          </w:tcPr>
          <w:p w14:paraId="4839775D" w14:textId="3BA2DFD0" w:rsidR="00D17A73" w:rsidRPr="007701F7" w:rsidDel="00706857" w:rsidRDefault="00D17A73" w:rsidP="004A585E">
            <w:pPr>
              <w:rPr>
                <w:del w:id="1687" w:author="Gabriella Meltzer" w:date="2024-01-02T23:39:00Z"/>
                <w:rFonts w:ascii="Arial" w:hAnsi="Arial" w:cs="Arial"/>
                <w:sz w:val="20"/>
                <w:szCs w:val="20"/>
              </w:rPr>
            </w:pPr>
            <w:del w:id="1688" w:author="Gabriella Meltzer" w:date="2024-01-02T23:39:00Z">
              <w:r w:rsidRPr="007701F7" w:rsidDel="00706857">
                <w:rPr>
                  <w:rFonts w:ascii="Arial" w:hAnsi="Arial" w:cs="Arial"/>
                  <w:sz w:val="20"/>
                  <w:szCs w:val="20"/>
                </w:rPr>
                <w:delText>13.8</w:delText>
              </w:r>
            </w:del>
          </w:p>
        </w:tc>
      </w:tr>
      <w:tr w:rsidR="00D17A73" w:rsidRPr="007701F7" w:rsidDel="00706857" w14:paraId="39D440DF" w14:textId="3A806B16" w:rsidTr="007701F7">
        <w:trPr>
          <w:del w:id="1689" w:author="Gabriella Meltzer" w:date="2024-01-02T23:39:00Z"/>
        </w:trPr>
        <w:tc>
          <w:tcPr>
            <w:tcW w:w="2882" w:type="dxa"/>
            <w:vMerge/>
            <w:tcBorders>
              <w:left w:val="single" w:sz="2" w:space="0" w:color="auto"/>
            </w:tcBorders>
          </w:tcPr>
          <w:p w14:paraId="596A1764" w14:textId="744275C3" w:rsidR="00D17A73" w:rsidRPr="007701F7" w:rsidDel="00706857" w:rsidRDefault="00D17A73" w:rsidP="004A585E">
            <w:pPr>
              <w:rPr>
                <w:del w:id="1690" w:author="Gabriella Meltzer" w:date="2024-01-02T23:39:00Z"/>
                <w:rFonts w:ascii="Arial" w:hAnsi="Arial" w:cs="Arial"/>
                <w:sz w:val="20"/>
                <w:szCs w:val="20"/>
              </w:rPr>
            </w:pPr>
          </w:p>
        </w:tc>
        <w:tc>
          <w:tcPr>
            <w:tcW w:w="3870" w:type="dxa"/>
            <w:tcBorders>
              <w:left w:val="single" w:sz="2" w:space="0" w:color="auto"/>
            </w:tcBorders>
          </w:tcPr>
          <w:p w14:paraId="56103164" w14:textId="5EA129D0" w:rsidR="00D17A73" w:rsidRPr="007701F7" w:rsidDel="00706857" w:rsidRDefault="00D17A73" w:rsidP="004A585E">
            <w:pPr>
              <w:rPr>
                <w:del w:id="1691" w:author="Gabriella Meltzer" w:date="2024-01-02T23:39:00Z"/>
                <w:rFonts w:ascii="Arial" w:hAnsi="Arial" w:cs="Arial"/>
                <w:sz w:val="20"/>
                <w:szCs w:val="20"/>
              </w:rPr>
            </w:pPr>
            <w:del w:id="1692" w:author="Gabriella Meltzer" w:date="2024-01-02T23:39:00Z">
              <w:r w:rsidRPr="007701F7" w:rsidDel="00706857">
                <w:rPr>
                  <w:rFonts w:ascii="Arial" w:hAnsi="Arial" w:cs="Arial"/>
                  <w:sz w:val="20"/>
                  <w:szCs w:val="20"/>
                </w:rPr>
                <w:delText>Percent Urban Schools</w:delText>
              </w:r>
            </w:del>
          </w:p>
        </w:tc>
        <w:tc>
          <w:tcPr>
            <w:tcW w:w="898" w:type="dxa"/>
          </w:tcPr>
          <w:p w14:paraId="4643AFE8" w14:textId="67CE097F" w:rsidR="00D17A73" w:rsidRPr="007701F7" w:rsidDel="00706857" w:rsidRDefault="00D17A73" w:rsidP="004A585E">
            <w:pPr>
              <w:rPr>
                <w:del w:id="1693" w:author="Gabriella Meltzer" w:date="2024-01-02T23:39:00Z"/>
                <w:rFonts w:ascii="Arial" w:hAnsi="Arial" w:cs="Arial"/>
                <w:sz w:val="20"/>
                <w:szCs w:val="20"/>
              </w:rPr>
            </w:pPr>
          </w:p>
        </w:tc>
        <w:tc>
          <w:tcPr>
            <w:tcW w:w="720" w:type="dxa"/>
          </w:tcPr>
          <w:p w14:paraId="2DC0244F" w14:textId="068E4B60" w:rsidR="00D17A73" w:rsidRPr="007701F7" w:rsidDel="00706857" w:rsidRDefault="00D17A73" w:rsidP="004A585E">
            <w:pPr>
              <w:rPr>
                <w:del w:id="1694" w:author="Gabriella Meltzer" w:date="2024-01-02T23:39:00Z"/>
                <w:rFonts w:ascii="Arial" w:hAnsi="Arial" w:cs="Arial"/>
                <w:sz w:val="20"/>
                <w:szCs w:val="20"/>
              </w:rPr>
            </w:pPr>
            <w:del w:id="1695" w:author="Gabriella Meltzer" w:date="2024-01-02T23:39:00Z">
              <w:r w:rsidRPr="007701F7" w:rsidDel="00706857">
                <w:rPr>
                  <w:rFonts w:ascii="Arial" w:hAnsi="Arial" w:cs="Arial"/>
                  <w:sz w:val="20"/>
                  <w:szCs w:val="20"/>
                </w:rPr>
                <w:delText>0.0</w:delText>
              </w:r>
            </w:del>
          </w:p>
        </w:tc>
        <w:tc>
          <w:tcPr>
            <w:tcW w:w="720" w:type="dxa"/>
          </w:tcPr>
          <w:p w14:paraId="3F3DBA0C" w14:textId="1FDD3FEC" w:rsidR="00D17A73" w:rsidRPr="007701F7" w:rsidDel="00706857" w:rsidRDefault="00D17A73" w:rsidP="004A585E">
            <w:pPr>
              <w:rPr>
                <w:del w:id="1696" w:author="Gabriella Meltzer" w:date="2024-01-02T23:39:00Z"/>
                <w:rFonts w:ascii="Arial" w:hAnsi="Arial" w:cs="Arial"/>
                <w:sz w:val="20"/>
                <w:szCs w:val="20"/>
              </w:rPr>
            </w:pPr>
            <w:del w:id="1697" w:author="Gabriella Meltzer" w:date="2024-01-02T23:39:00Z">
              <w:r w:rsidRPr="007701F7" w:rsidDel="00706857">
                <w:rPr>
                  <w:rFonts w:ascii="Arial" w:hAnsi="Arial" w:cs="Arial"/>
                  <w:sz w:val="20"/>
                  <w:szCs w:val="20"/>
                </w:rPr>
                <w:delText>0.0</w:delText>
              </w:r>
            </w:del>
          </w:p>
        </w:tc>
        <w:tc>
          <w:tcPr>
            <w:tcW w:w="720" w:type="dxa"/>
          </w:tcPr>
          <w:p w14:paraId="3E1745E9" w14:textId="7F891C66" w:rsidR="00D17A73" w:rsidRPr="007701F7" w:rsidDel="00706857" w:rsidRDefault="00D17A73" w:rsidP="004A585E">
            <w:pPr>
              <w:rPr>
                <w:del w:id="1698" w:author="Gabriella Meltzer" w:date="2024-01-02T23:39:00Z"/>
                <w:rFonts w:ascii="Arial" w:hAnsi="Arial" w:cs="Arial"/>
                <w:sz w:val="20"/>
                <w:szCs w:val="20"/>
              </w:rPr>
            </w:pPr>
            <w:del w:id="1699" w:author="Gabriella Meltzer" w:date="2024-01-02T23:39:00Z">
              <w:r w:rsidRPr="007701F7" w:rsidDel="00706857">
                <w:rPr>
                  <w:rFonts w:ascii="Arial" w:hAnsi="Arial" w:cs="Arial"/>
                  <w:sz w:val="20"/>
                  <w:szCs w:val="20"/>
                </w:rPr>
                <w:delText>0.0</w:delText>
              </w:r>
            </w:del>
          </w:p>
        </w:tc>
        <w:tc>
          <w:tcPr>
            <w:tcW w:w="720" w:type="dxa"/>
          </w:tcPr>
          <w:p w14:paraId="1DE1D689" w14:textId="69B99D60" w:rsidR="00D17A73" w:rsidRPr="007701F7" w:rsidDel="00706857" w:rsidRDefault="00D17A73" w:rsidP="004A585E">
            <w:pPr>
              <w:rPr>
                <w:del w:id="1700" w:author="Gabriella Meltzer" w:date="2024-01-02T23:39:00Z"/>
                <w:rFonts w:ascii="Arial" w:hAnsi="Arial" w:cs="Arial"/>
                <w:sz w:val="20"/>
                <w:szCs w:val="20"/>
              </w:rPr>
            </w:pPr>
            <w:del w:id="1701"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7BF005E8" w14:textId="2E43E786" w:rsidR="00D17A73" w:rsidRPr="007701F7" w:rsidDel="00706857" w:rsidRDefault="00D17A73" w:rsidP="004A585E">
            <w:pPr>
              <w:rPr>
                <w:del w:id="1702" w:author="Gabriella Meltzer" w:date="2024-01-02T23:39:00Z"/>
                <w:rFonts w:ascii="Arial" w:hAnsi="Arial" w:cs="Arial"/>
                <w:sz w:val="20"/>
                <w:szCs w:val="20"/>
              </w:rPr>
            </w:pPr>
            <w:del w:id="1703" w:author="Gabriella Meltzer" w:date="2024-01-02T23:39:00Z">
              <w:r w:rsidRPr="007701F7" w:rsidDel="00706857">
                <w:rPr>
                  <w:rFonts w:ascii="Arial" w:hAnsi="Arial" w:cs="Arial"/>
                  <w:sz w:val="20"/>
                  <w:szCs w:val="20"/>
                </w:rPr>
                <w:delText>52.4</w:delText>
              </w:r>
            </w:del>
          </w:p>
        </w:tc>
        <w:tc>
          <w:tcPr>
            <w:tcW w:w="720" w:type="dxa"/>
            <w:tcBorders>
              <w:left w:val="single" w:sz="2" w:space="0" w:color="auto"/>
            </w:tcBorders>
          </w:tcPr>
          <w:p w14:paraId="421F81B4" w14:textId="25440C24" w:rsidR="00D17A73" w:rsidRPr="007701F7" w:rsidDel="00706857" w:rsidRDefault="00D17A73" w:rsidP="004A585E">
            <w:pPr>
              <w:rPr>
                <w:del w:id="1704" w:author="Gabriella Meltzer" w:date="2024-01-02T23:39:00Z"/>
                <w:rFonts w:ascii="Arial" w:hAnsi="Arial" w:cs="Arial"/>
                <w:sz w:val="20"/>
                <w:szCs w:val="20"/>
              </w:rPr>
            </w:pPr>
            <w:del w:id="1705" w:author="Gabriella Meltzer" w:date="2024-01-02T23:39:00Z">
              <w:r w:rsidRPr="007701F7" w:rsidDel="00706857">
                <w:rPr>
                  <w:rFonts w:ascii="Arial" w:hAnsi="Arial" w:cs="Arial"/>
                  <w:sz w:val="20"/>
                  <w:szCs w:val="20"/>
                </w:rPr>
                <w:delText>0.0</w:delText>
              </w:r>
            </w:del>
          </w:p>
        </w:tc>
        <w:tc>
          <w:tcPr>
            <w:tcW w:w="720" w:type="dxa"/>
          </w:tcPr>
          <w:p w14:paraId="4DBFA9EF" w14:textId="14D02EC7" w:rsidR="00D17A73" w:rsidRPr="007701F7" w:rsidDel="00706857" w:rsidRDefault="00D17A73" w:rsidP="004A585E">
            <w:pPr>
              <w:rPr>
                <w:del w:id="1706" w:author="Gabriella Meltzer" w:date="2024-01-02T23:39:00Z"/>
                <w:rFonts w:ascii="Arial" w:hAnsi="Arial" w:cs="Arial"/>
                <w:sz w:val="20"/>
                <w:szCs w:val="20"/>
              </w:rPr>
            </w:pPr>
            <w:del w:id="1707" w:author="Gabriella Meltzer" w:date="2024-01-02T23:39:00Z">
              <w:r w:rsidRPr="007701F7" w:rsidDel="00706857">
                <w:rPr>
                  <w:rFonts w:ascii="Arial" w:hAnsi="Arial" w:cs="Arial"/>
                  <w:sz w:val="20"/>
                  <w:szCs w:val="20"/>
                </w:rPr>
                <w:delText>0.0</w:delText>
              </w:r>
            </w:del>
          </w:p>
        </w:tc>
        <w:tc>
          <w:tcPr>
            <w:tcW w:w="720" w:type="dxa"/>
          </w:tcPr>
          <w:p w14:paraId="4CE723F8" w14:textId="24858916" w:rsidR="00D17A73" w:rsidRPr="007701F7" w:rsidDel="00706857" w:rsidRDefault="00D17A73" w:rsidP="004A585E">
            <w:pPr>
              <w:rPr>
                <w:del w:id="1708" w:author="Gabriella Meltzer" w:date="2024-01-02T23:39:00Z"/>
                <w:rFonts w:ascii="Arial" w:hAnsi="Arial" w:cs="Arial"/>
                <w:sz w:val="20"/>
                <w:szCs w:val="20"/>
              </w:rPr>
            </w:pPr>
            <w:del w:id="1709" w:author="Gabriella Meltzer" w:date="2024-01-02T23:39:00Z">
              <w:r w:rsidRPr="007701F7" w:rsidDel="00706857">
                <w:rPr>
                  <w:rFonts w:ascii="Arial" w:hAnsi="Arial" w:cs="Arial"/>
                  <w:sz w:val="20"/>
                  <w:szCs w:val="20"/>
                </w:rPr>
                <w:delText>0.0</w:delText>
              </w:r>
            </w:del>
          </w:p>
        </w:tc>
        <w:tc>
          <w:tcPr>
            <w:tcW w:w="720" w:type="dxa"/>
          </w:tcPr>
          <w:p w14:paraId="5A5BBB62" w14:textId="4BCB69FD" w:rsidR="00D17A73" w:rsidRPr="007701F7" w:rsidDel="00706857" w:rsidRDefault="00D17A73" w:rsidP="004A585E">
            <w:pPr>
              <w:rPr>
                <w:del w:id="1710" w:author="Gabriella Meltzer" w:date="2024-01-02T23:39:00Z"/>
                <w:rFonts w:ascii="Arial" w:hAnsi="Arial" w:cs="Arial"/>
                <w:sz w:val="20"/>
                <w:szCs w:val="20"/>
              </w:rPr>
            </w:pPr>
            <w:del w:id="1711" w:author="Gabriella Meltzer" w:date="2024-01-02T23:39:00Z">
              <w:r w:rsidRPr="007701F7" w:rsidDel="00706857">
                <w:rPr>
                  <w:rFonts w:ascii="Arial" w:hAnsi="Arial" w:cs="Arial"/>
                  <w:sz w:val="20"/>
                  <w:szCs w:val="20"/>
                </w:rPr>
                <w:delText>0.0</w:delText>
              </w:r>
            </w:del>
          </w:p>
        </w:tc>
        <w:tc>
          <w:tcPr>
            <w:tcW w:w="720" w:type="dxa"/>
            <w:tcBorders>
              <w:right w:val="single" w:sz="2" w:space="0" w:color="auto"/>
            </w:tcBorders>
          </w:tcPr>
          <w:p w14:paraId="0C3073B9" w14:textId="09C73672" w:rsidR="00D17A73" w:rsidRPr="007701F7" w:rsidDel="00706857" w:rsidRDefault="00D17A73" w:rsidP="004A585E">
            <w:pPr>
              <w:rPr>
                <w:del w:id="1712" w:author="Gabriella Meltzer" w:date="2024-01-02T23:39:00Z"/>
                <w:rFonts w:ascii="Arial" w:hAnsi="Arial" w:cs="Arial"/>
                <w:sz w:val="20"/>
                <w:szCs w:val="20"/>
              </w:rPr>
            </w:pPr>
            <w:del w:id="1713" w:author="Gabriella Meltzer" w:date="2024-01-02T23:39:00Z">
              <w:r w:rsidRPr="007701F7" w:rsidDel="00706857">
                <w:rPr>
                  <w:rFonts w:ascii="Arial" w:hAnsi="Arial" w:cs="Arial"/>
                  <w:sz w:val="20"/>
                  <w:szCs w:val="20"/>
                </w:rPr>
                <w:delText>54.0</w:delText>
              </w:r>
            </w:del>
          </w:p>
        </w:tc>
      </w:tr>
      <w:tr w:rsidR="00D17A73" w:rsidRPr="007701F7" w:rsidDel="00706857" w14:paraId="4E5E2D21" w14:textId="21FF2546" w:rsidTr="007701F7">
        <w:trPr>
          <w:del w:id="1714" w:author="Gabriella Meltzer" w:date="2024-01-02T23:39:00Z"/>
        </w:trPr>
        <w:tc>
          <w:tcPr>
            <w:tcW w:w="2882" w:type="dxa"/>
            <w:vMerge/>
            <w:tcBorders>
              <w:left w:val="single" w:sz="2" w:space="0" w:color="auto"/>
            </w:tcBorders>
          </w:tcPr>
          <w:p w14:paraId="1EC97B7D" w14:textId="6B990341" w:rsidR="00D17A73" w:rsidRPr="007701F7" w:rsidDel="00706857" w:rsidRDefault="00D17A73" w:rsidP="004A585E">
            <w:pPr>
              <w:rPr>
                <w:del w:id="1715" w:author="Gabriella Meltzer" w:date="2024-01-02T23:39:00Z"/>
                <w:rFonts w:ascii="Arial" w:hAnsi="Arial" w:cs="Arial"/>
                <w:sz w:val="20"/>
                <w:szCs w:val="20"/>
              </w:rPr>
            </w:pPr>
          </w:p>
        </w:tc>
        <w:tc>
          <w:tcPr>
            <w:tcW w:w="3870" w:type="dxa"/>
            <w:tcBorders>
              <w:left w:val="single" w:sz="2" w:space="0" w:color="auto"/>
            </w:tcBorders>
          </w:tcPr>
          <w:p w14:paraId="32932109" w14:textId="01AEE97D" w:rsidR="00D17A73" w:rsidRPr="007701F7" w:rsidDel="00706857" w:rsidRDefault="00D17A73" w:rsidP="004A585E">
            <w:pPr>
              <w:rPr>
                <w:del w:id="1716" w:author="Gabriella Meltzer" w:date="2024-01-02T23:39:00Z"/>
                <w:rFonts w:ascii="Arial" w:hAnsi="Arial" w:cs="Arial"/>
                <w:sz w:val="20"/>
                <w:szCs w:val="20"/>
              </w:rPr>
            </w:pPr>
            <w:del w:id="1717" w:author="Gabriella Meltzer" w:date="2024-01-02T23:39:00Z">
              <w:r w:rsidRPr="007701F7" w:rsidDel="00706857">
                <w:rPr>
                  <w:rFonts w:ascii="Arial" w:hAnsi="Arial" w:cs="Arial"/>
                  <w:sz w:val="20"/>
                  <w:szCs w:val="20"/>
                </w:rPr>
                <w:delText>Percent with College Degree</w:delText>
              </w:r>
            </w:del>
          </w:p>
        </w:tc>
        <w:tc>
          <w:tcPr>
            <w:tcW w:w="898" w:type="dxa"/>
          </w:tcPr>
          <w:p w14:paraId="516719B4" w14:textId="2E400760" w:rsidR="00D17A73" w:rsidRPr="007701F7" w:rsidDel="00706857" w:rsidRDefault="00D17A73" w:rsidP="004A585E">
            <w:pPr>
              <w:rPr>
                <w:del w:id="1718" w:author="Gabriella Meltzer" w:date="2024-01-02T23:39:00Z"/>
                <w:rFonts w:ascii="Arial" w:hAnsi="Arial" w:cs="Arial"/>
                <w:sz w:val="20"/>
                <w:szCs w:val="20"/>
              </w:rPr>
            </w:pPr>
          </w:p>
        </w:tc>
        <w:tc>
          <w:tcPr>
            <w:tcW w:w="720" w:type="dxa"/>
          </w:tcPr>
          <w:p w14:paraId="7B51FA82" w14:textId="4A40C45E" w:rsidR="00D17A73" w:rsidRPr="007701F7" w:rsidDel="00706857" w:rsidRDefault="00D17A73" w:rsidP="004A585E">
            <w:pPr>
              <w:rPr>
                <w:del w:id="1719" w:author="Gabriella Meltzer" w:date="2024-01-02T23:39:00Z"/>
                <w:rFonts w:ascii="Arial" w:hAnsi="Arial" w:cs="Arial"/>
                <w:sz w:val="20"/>
                <w:szCs w:val="20"/>
              </w:rPr>
            </w:pPr>
            <w:del w:id="1720" w:author="Gabriella Meltzer" w:date="2024-01-02T23:39:00Z">
              <w:r w:rsidRPr="007701F7" w:rsidDel="00706857">
                <w:rPr>
                  <w:rFonts w:ascii="Arial" w:hAnsi="Arial" w:cs="Arial"/>
                  <w:sz w:val="20"/>
                  <w:szCs w:val="20"/>
                </w:rPr>
                <w:delText>9.1</w:delText>
              </w:r>
            </w:del>
          </w:p>
        </w:tc>
        <w:tc>
          <w:tcPr>
            <w:tcW w:w="720" w:type="dxa"/>
          </w:tcPr>
          <w:p w14:paraId="1304518E" w14:textId="4C095DD5" w:rsidR="00D17A73" w:rsidRPr="007701F7" w:rsidDel="00706857" w:rsidRDefault="00D17A73" w:rsidP="004A585E">
            <w:pPr>
              <w:rPr>
                <w:del w:id="1721" w:author="Gabriella Meltzer" w:date="2024-01-02T23:39:00Z"/>
                <w:rFonts w:ascii="Arial" w:hAnsi="Arial" w:cs="Arial"/>
                <w:sz w:val="20"/>
                <w:szCs w:val="20"/>
              </w:rPr>
            </w:pPr>
            <w:del w:id="1722" w:author="Gabriella Meltzer" w:date="2024-01-02T23:39:00Z">
              <w:r w:rsidRPr="007701F7" w:rsidDel="00706857">
                <w:rPr>
                  <w:rFonts w:ascii="Arial" w:hAnsi="Arial" w:cs="Arial"/>
                  <w:sz w:val="20"/>
                  <w:szCs w:val="20"/>
                </w:rPr>
                <w:delText>12.4</w:delText>
              </w:r>
            </w:del>
          </w:p>
        </w:tc>
        <w:tc>
          <w:tcPr>
            <w:tcW w:w="720" w:type="dxa"/>
          </w:tcPr>
          <w:p w14:paraId="27B95FAC" w14:textId="218555E7" w:rsidR="00D17A73" w:rsidRPr="007701F7" w:rsidDel="00706857" w:rsidRDefault="00D17A73" w:rsidP="004A585E">
            <w:pPr>
              <w:rPr>
                <w:del w:id="1723" w:author="Gabriella Meltzer" w:date="2024-01-02T23:39:00Z"/>
                <w:rFonts w:ascii="Arial" w:hAnsi="Arial" w:cs="Arial"/>
                <w:sz w:val="20"/>
                <w:szCs w:val="20"/>
              </w:rPr>
            </w:pPr>
            <w:del w:id="1724" w:author="Gabriella Meltzer" w:date="2024-01-02T23:39:00Z">
              <w:r w:rsidRPr="007701F7" w:rsidDel="00706857">
                <w:rPr>
                  <w:rFonts w:ascii="Arial" w:hAnsi="Arial" w:cs="Arial"/>
                  <w:sz w:val="20"/>
                  <w:szCs w:val="20"/>
                </w:rPr>
                <w:delText>15.8</w:delText>
              </w:r>
            </w:del>
          </w:p>
        </w:tc>
        <w:tc>
          <w:tcPr>
            <w:tcW w:w="720" w:type="dxa"/>
          </w:tcPr>
          <w:p w14:paraId="0D980DF9" w14:textId="3152555E" w:rsidR="00D17A73" w:rsidRPr="007701F7" w:rsidDel="00706857" w:rsidRDefault="00D17A73" w:rsidP="004A585E">
            <w:pPr>
              <w:rPr>
                <w:del w:id="1725" w:author="Gabriella Meltzer" w:date="2024-01-02T23:39:00Z"/>
                <w:rFonts w:ascii="Arial" w:hAnsi="Arial" w:cs="Arial"/>
                <w:sz w:val="20"/>
                <w:szCs w:val="20"/>
              </w:rPr>
            </w:pPr>
            <w:del w:id="1726" w:author="Gabriella Meltzer" w:date="2024-01-02T23:39:00Z">
              <w:r w:rsidRPr="007701F7" w:rsidDel="00706857">
                <w:rPr>
                  <w:rFonts w:ascii="Arial" w:hAnsi="Arial" w:cs="Arial"/>
                  <w:sz w:val="20"/>
                  <w:szCs w:val="20"/>
                </w:rPr>
                <w:delText>21.2</w:delText>
              </w:r>
            </w:del>
          </w:p>
        </w:tc>
        <w:tc>
          <w:tcPr>
            <w:tcW w:w="720" w:type="dxa"/>
            <w:tcBorders>
              <w:right w:val="single" w:sz="2" w:space="0" w:color="auto"/>
            </w:tcBorders>
          </w:tcPr>
          <w:p w14:paraId="1D5CBDAF" w14:textId="607C6FD9" w:rsidR="00D17A73" w:rsidRPr="007701F7" w:rsidDel="00706857" w:rsidRDefault="00D17A73" w:rsidP="004A585E">
            <w:pPr>
              <w:rPr>
                <w:del w:id="1727" w:author="Gabriella Meltzer" w:date="2024-01-02T23:39:00Z"/>
                <w:rFonts w:ascii="Arial" w:hAnsi="Arial" w:cs="Arial"/>
                <w:sz w:val="20"/>
                <w:szCs w:val="20"/>
              </w:rPr>
            </w:pPr>
            <w:del w:id="1728" w:author="Gabriella Meltzer" w:date="2024-01-02T23:39:00Z">
              <w:r w:rsidRPr="007701F7" w:rsidDel="00706857">
                <w:rPr>
                  <w:rFonts w:ascii="Arial" w:hAnsi="Arial" w:cs="Arial"/>
                  <w:sz w:val="20"/>
                  <w:szCs w:val="20"/>
                </w:rPr>
                <w:delText>34.4</w:delText>
              </w:r>
            </w:del>
          </w:p>
        </w:tc>
        <w:tc>
          <w:tcPr>
            <w:tcW w:w="720" w:type="dxa"/>
            <w:tcBorders>
              <w:left w:val="single" w:sz="2" w:space="0" w:color="auto"/>
            </w:tcBorders>
          </w:tcPr>
          <w:p w14:paraId="09E5AD35" w14:textId="2A4CA1DA" w:rsidR="00D17A73" w:rsidRPr="007701F7" w:rsidDel="00706857" w:rsidRDefault="00D17A73" w:rsidP="004A585E">
            <w:pPr>
              <w:rPr>
                <w:del w:id="1729" w:author="Gabriella Meltzer" w:date="2024-01-02T23:39:00Z"/>
                <w:rFonts w:ascii="Arial" w:hAnsi="Arial" w:cs="Arial"/>
                <w:sz w:val="20"/>
                <w:szCs w:val="20"/>
              </w:rPr>
            </w:pPr>
            <w:del w:id="1730" w:author="Gabriella Meltzer" w:date="2024-01-02T23:39:00Z">
              <w:r w:rsidRPr="007701F7" w:rsidDel="00706857">
                <w:rPr>
                  <w:rFonts w:ascii="Arial" w:hAnsi="Arial" w:cs="Arial"/>
                  <w:sz w:val="20"/>
                  <w:szCs w:val="20"/>
                </w:rPr>
                <w:delText>10.6</w:delText>
              </w:r>
            </w:del>
          </w:p>
        </w:tc>
        <w:tc>
          <w:tcPr>
            <w:tcW w:w="720" w:type="dxa"/>
          </w:tcPr>
          <w:p w14:paraId="4B327A6F" w14:textId="226B9B51" w:rsidR="00D17A73" w:rsidRPr="007701F7" w:rsidDel="00706857" w:rsidRDefault="00D17A73" w:rsidP="004A585E">
            <w:pPr>
              <w:rPr>
                <w:del w:id="1731" w:author="Gabriella Meltzer" w:date="2024-01-02T23:39:00Z"/>
                <w:rFonts w:ascii="Arial" w:hAnsi="Arial" w:cs="Arial"/>
                <w:sz w:val="20"/>
                <w:szCs w:val="20"/>
              </w:rPr>
            </w:pPr>
            <w:del w:id="1732" w:author="Gabriella Meltzer" w:date="2024-01-02T23:39:00Z">
              <w:r w:rsidRPr="007701F7" w:rsidDel="00706857">
                <w:rPr>
                  <w:rFonts w:ascii="Arial" w:hAnsi="Arial" w:cs="Arial"/>
                  <w:sz w:val="20"/>
                  <w:szCs w:val="20"/>
                </w:rPr>
                <w:delText>14.3</w:delText>
              </w:r>
            </w:del>
          </w:p>
        </w:tc>
        <w:tc>
          <w:tcPr>
            <w:tcW w:w="720" w:type="dxa"/>
          </w:tcPr>
          <w:p w14:paraId="6A8FC64B" w14:textId="432F1AB3" w:rsidR="00D17A73" w:rsidRPr="007701F7" w:rsidDel="00706857" w:rsidRDefault="00D17A73" w:rsidP="004A585E">
            <w:pPr>
              <w:rPr>
                <w:del w:id="1733" w:author="Gabriella Meltzer" w:date="2024-01-02T23:39:00Z"/>
                <w:rFonts w:ascii="Arial" w:hAnsi="Arial" w:cs="Arial"/>
                <w:sz w:val="20"/>
                <w:szCs w:val="20"/>
              </w:rPr>
            </w:pPr>
            <w:del w:id="1734" w:author="Gabriella Meltzer" w:date="2024-01-02T23:39:00Z">
              <w:r w:rsidRPr="007701F7" w:rsidDel="00706857">
                <w:rPr>
                  <w:rFonts w:ascii="Arial" w:hAnsi="Arial" w:cs="Arial"/>
                  <w:sz w:val="20"/>
                  <w:szCs w:val="20"/>
                </w:rPr>
                <w:delText>18.1</w:delText>
              </w:r>
            </w:del>
          </w:p>
        </w:tc>
        <w:tc>
          <w:tcPr>
            <w:tcW w:w="720" w:type="dxa"/>
          </w:tcPr>
          <w:p w14:paraId="28B72083" w14:textId="45813C86" w:rsidR="00D17A73" w:rsidRPr="007701F7" w:rsidDel="00706857" w:rsidRDefault="00D17A73" w:rsidP="004A585E">
            <w:pPr>
              <w:rPr>
                <w:del w:id="1735" w:author="Gabriella Meltzer" w:date="2024-01-02T23:39:00Z"/>
                <w:rFonts w:ascii="Arial" w:hAnsi="Arial" w:cs="Arial"/>
                <w:sz w:val="20"/>
                <w:szCs w:val="20"/>
              </w:rPr>
            </w:pPr>
            <w:del w:id="1736" w:author="Gabriella Meltzer" w:date="2024-01-02T23:39:00Z">
              <w:r w:rsidRPr="007701F7" w:rsidDel="00706857">
                <w:rPr>
                  <w:rFonts w:ascii="Arial" w:hAnsi="Arial" w:cs="Arial"/>
                  <w:sz w:val="20"/>
                  <w:szCs w:val="20"/>
                </w:rPr>
                <w:delText>23.8</w:delText>
              </w:r>
            </w:del>
          </w:p>
        </w:tc>
        <w:tc>
          <w:tcPr>
            <w:tcW w:w="720" w:type="dxa"/>
            <w:tcBorders>
              <w:right w:val="single" w:sz="2" w:space="0" w:color="auto"/>
            </w:tcBorders>
          </w:tcPr>
          <w:p w14:paraId="1466FF55" w14:textId="17AB4EEA" w:rsidR="00D17A73" w:rsidRPr="007701F7" w:rsidDel="00706857" w:rsidRDefault="00D17A73" w:rsidP="004A585E">
            <w:pPr>
              <w:rPr>
                <w:del w:id="1737" w:author="Gabriella Meltzer" w:date="2024-01-02T23:39:00Z"/>
                <w:rFonts w:ascii="Arial" w:hAnsi="Arial" w:cs="Arial"/>
                <w:sz w:val="20"/>
                <w:szCs w:val="20"/>
              </w:rPr>
            </w:pPr>
            <w:del w:id="1738" w:author="Gabriella Meltzer" w:date="2024-01-02T23:39:00Z">
              <w:r w:rsidRPr="007701F7" w:rsidDel="00706857">
                <w:rPr>
                  <w:rFonts w:ascii="Arial" w:hAnsi="Arial" w:cs="Arial"/>
                  <w:sz w:val="20"/>
                  <w:szCs w:val="20"/>
                </w:rPr>
                <w:delText>38.9</w:delText>
              </w:r>
            </w:del>
          </w:p>
        </w:tc>
      </w:tr>
      <w:tr w:rsidR="00D17A73" w:rsidRPr="007701F7" w:rsidDel="00706857" w14:paraId="217644B5" w14:textId="3D097A8B" w:rsidTr="007701F7">
        <w:trPr>
          <w:del w:id="1739" w:author="Gabriella Meltzer" w:date="2024-01-02T23:39:00Z"/>
        </w:trPr>
        <w:tc>
          <w:tcPr>
            <w:tcW w:w="2882" w:type="dxa"/>
            <w:vMerge/>
            <w:tcBorders>
              <w:left w:val="single" w:sz="2" w:space="0" w:color="auto"/>
            </w:tcBorders>
          </w:tcPr>
          <w:p w14:paraId="0DF62F3F" w14:textId="5445C618" w:rsidR="00D17A73" w:rsidRPr="007701F7" w:rsidDel="00706857" w:rsidRDefault="00D17A73" w:rsidP="004A585E">
            <w:pPr>
              <w:rPr>
                <w:del w:id="1740" w:author="Gabriella Meltzer" w:date="2024-01-02T23:39:00Z"/>
                <w:rFonts w:ascii="Arial" w:hAnsi="Arial" w:cs="Arial"/>
                <w:sz w:val="20"/>
                <w:szCs w:val="20"/>
              </w:rPr>
            </w:pPr>
          </w:p>
        </w:tc>
        <w:tc>
          <w:tcPr>
            <w:tcW w:w="3870" w:type="dxa"/>
            <w:tcBorders>
              <w:left w:val="single" w:sz="2" w:space="0" w:color="auto"/>
            </w:tcBorders>
          </w:tcPr>
          <w:p w14:paraId="387F38B6" w14:textId="4BFABD38" w:rsidR="00D17A73" w:rsidRPr="007701F7" w:rsidDel="00706857" w:rsidRDefault="00D17A73" w:rsidP="004A585E">
            <w:pPr>
              <w:rPr>
                <w:del w:id="1741" w:author="Gabriella Meltzer" w:date="2024-01-02T23:39:00Z"/>
                <w:rFonts w:ascii="Arial" w:hAnsi="Arial" w:cs="Arial"/>
                <w:sz w:val="20"/>
                <w:szCs w:val="20"/>
              </w:rPr>
            </w:pPr>
            <w:del w:id="1742" w:author="Gabriella Meltzer" w:date="2024-01-02T23:39:00Z">
              <w:r w:rsidRPr="007701F7" w:rsidDel="00706857">
                <w:rPr>
                  <w:rFonts w:ascii="Arial" w:hAnsi="Arial" w:cs="Arial"/>
                  <w:sz w:val="20"/>
                  <w:szCs w:val="20"/>
                </w:rPr>
                <w:delText xml:space="preserve">Percent Living in Poverty </w:delText>
              </w:r>
            </w:del>
          </w:p>
        </w:tc>
        <w:tc>
          <w:tcPr>
            <w:tcW w:w="898" w:type="dxa"/>
          </w:tcPr>
          <w:p w14:paraId="03AF7A22" w14:textId="6D39F711" w:rsidR="00D17A73" w:rsidRPr="007701F7" w:rsidDel="00706857" w:rsidRDefault="00D17A73" w:rsidP="004A585E">
            <w:pPr>
              <w:rPr>
                <w:del w:id="1743" w:author="Gabriella Meltzer" w:date="2024-01-02T23:39:00Z"/>
                <w:rFonts w:ascii="Arial" w:hAnsi="Arial" w:cs="Arial"/>
                <w:sz w:val="20"/>
                <w:szCs w:val="20"/>
              </w:rPr>
            </w:pPr>
          </w:p>
        </w:tc>
        <w:tc>
          <w:tcPr>
            <w:tcW w:w="720" w:type="dxa"/>
          </w:tcPr>
          <w:p w14:paraId="7DED1FEC" w14:textId="115974C0" w:rsidR="00D17A73" w:rsidRPr="007701F7" w:rsidDel="00706857" w:rsidRDefault="00D17A73" w:rsidP="004A585E">
            <w:pPr>
              <w:rPr>
                <w:del w:id="1744" w:author="Gabriella Meltzer" w:date="2024-01-02T23:39:00Z"/>
                <w:rFonts w:ascii="Arial" w:hAnsi="Arial" w:cs="Arial"/>
                <w:sz w:val="20"/>
                <w:szCs w:val="20"/>
              </w:rPr>
            </w:pPr>
            <w:del w:id="1745" w:author="Gabriella Meltzer" w:date="2024-01-02T23:39:00Z">
              <w:r w:rsidRPr="007701F7" w:rsidDel="00706857">
                <w:rPr>
                  <w:rFonts w:ascii="Arial" w:hAnsi="Arial" w:cs="Arial"/>
                  <w:sz w:val="20"/>
                  <w:szCs w:val="20"/>
                </w:rPr>
                <w:delText>7.1</w:delText>
              </w:r>
            </w:del>
          </w:p>
        </w:tc>
        <w:tc>
          <w:tcPr>
            <w:tcW w:w="720" w:type="dxa"/>
          </w:tcPr>
          <w:p w14:paraId="0CEE9C12" w14:textId="57BD2314" w:rsidR="00D17A73" w:rsidRPr="007701F7" w:rsidDel="00706857" w:rsidRDefault="00D17A73" w:rsidP="004A585E">
            <w:pPr>
              <w:rPr>
                <w:del w:id="1746" w:author="Gabriella Meltzer" w:date="2024-01-02T23:39:00Z"/>
                <w:rFonts w:ascii="Arial" w:hAnsi="Arial" w:cs="Arial"/>
                <w:sz w:val="20"/>
                <w:szCs w:val="20"/>
              </w:rPr>
            </w:pPr>
            <w:del w:id="1747" w:author="Gabriella Meltzer" w:date="2024-01-02T23:39:00Z">
              <w:r w:rsidRPr="007701F7" w:rsidDel="00706857">
                <w:rPr>
                  <w:rFonts w:ascii="Arial" w:hAnsi="Arial" w:cs="Arial"/>
                  <w:sz w:val="20"/>
                  <w:szCs w:val="20"/>
                </w:rPr>
                <w:delText>11.6</w:delText>
              </w:r>
            </w:del>
          </w:p>
        </w:tc>
        <w:tc>
          <w:tcPr>
            <w:tcW w:w="720" w:type="dxa"/>
          </w:tcPr>
          <w:p w14:paraId="38E6116B" w14:textId="6C2C9B51" w:rsidR="00D17A73" w:rsidRPr="007701F7" w:rsidDel="00706857" w:rsidRDefault="00D17A73" w:rsidP="004A585E">
            <w:pPr>
              <w:rPr>
                <w:del w:id="1748" w:author="Gabriella Meltzer" w:date="2024-01-02T23:39:00Z"/>
                <w:rFonts w:ascii="Arial" w:hAnsi="Arial" w:cs="Arial"/>
                <w:sz w:val="20"/>
                <w:szCs w:val="20"/>
              </w:rPr>
            </w:pPr>
            <w:del w:id="1749" w:author="Gabriella Meltzer" w:date="2024-01-02T23:39:00Z">
              <w:r w:rsidRPr="007701F7" w:rsidDel="00706857">
                <w:rPr>
                  <w:rFonts w:ascii="Arial" w:hAnsi="Arial" w:cs="Arial"/>
                  <w:sz w:val="20"/>
                  <w:szCs w:val="20"/>
                </w:rPr>
                <w:delText>15.3</w:delText>
              </w:r>
            </w:del>
          </w:p>
        </w:tc>
        <w:tc>
          <w:tcPr>
            <w:tcW w:w="720" w:type="dxa"/>
          </w:tcPr>
          <w:p w14:paraId="6D36F628" w14:textId="2DF39E95" w:rsidR="00D17A73" w:rsidRPr="007701F7" w:rsidDel="00706857" w:rsidRDefault="00D17A73" w:rsidP="004A585E">
            <w:pPr>
              <w:rPr>
                <w:del w:id="1750" w:author="Gabriella Meltzer" w:date="2024-01-02T23:39:00Z"/>
                <w:rFonts w:ascii="Arial" w:hAnsi="Arial" w:cs="Arial"/>
                <w:sz w:val="20"/>
                <w:szCs w:val="20"/>
              </w:rPr>
            </w:pPr>
            <w:del w:id="1751" w:author="Gabriella Meltzer" w:date="2024-01-02T23:39:00Z">
              <w:r w:rsidRPr="007701F7" w:rsidDel="00706857">
                <w:rPr>
                  <w:rFonts w:ascii="Arial" w:hAnsi="Arial" w:cs="Arial"/>
                  <w:sz w:val="20"/>
                  <w:szCs w:val="20"/>
                </w:rPr>
                <w:delText>19.2</w:delText>
              </w:r>
            </w:del>
          </w:p>
        </w:tc>
        <w:tc>
          <w:tcPr>
            <w:tcW w:w="720" w:type="dxa"/>
            <w:tcBorders>
              <w:right w:val="single" w:sz="2" w:space="0" w:color="auto"/>
            </w:tcBorders>
          </w:tcPr>
          <w:p w14:paraId="708E56E3" w14:textId="00890ECC" w:rsidR="00D17A73" w:rsidRPr="007701F7" w:rsidDel="00706857" w:rsidRDefault="00D17A73" w:rsidP="004A585E">
            <w:pPr>
              <w:rPr>
                <w:del w:id="1752" w:author="Gabriella Meltzer" w:date="2024-01-02T23:39:00Z"/>
                <w:rFonts w:ascii="Arial" w:hAnsi="Arial" w:cs="Arial"/>
                <w:sz w:val="20"/>
                <w:szCs w:val="20"/>
              </w:rPr>
            </w:pPr>
            <w:del w:id="1753" w:author="Gabriella Meltzer" w:date="2024-01-02T23:39:00Z">
              <w:r w:rsidRPr="007701F7" w:rsidDel="00706857">
                <w:rPr>
                  <w:rFonts w:ascii="Arial" w:hAnsi="Arial" w:cs="Arial"/>
                  <w:sz w:val="20"/>
                  <w:szCs w:val="20"/>
                </w:rPr>
                <w:delText>26.0</w:delText>
              </w:r>
            </w:del>
          </w:p>
        </w:tc>
        <w:tc>
          <w:tcPr>
            <w:tcW w:w="720" w:type="dxa"/>
            <w:tcBorders>
              <w:left w:val="single" w:sz="2" w:space="0" w:color="auto"/>
            </w:tcBorders>
          </w:tcPr>
          <w:p w14:paraId="1FA83422" w14:textId="72EE9C75" w:rsidR="00D17A73" w:rsidRPr="007701F7" w:rsidDel="00706857" w:rsidRDefault="00D17A73" w:rsidP="004A585E">
            <w:pPr>
              <w:rPr>
                <w:del w:id="1754" w:author="Gabriella Meltzer" w:date="2024-01-02T23:39:00Z"/>
                <w:rFonts w:ascii="Arial" w:hAnsi="Arial" w:cs="Arial"/>
                <w:sz w:val="20"/>
                <w:szCs w:val="20"/>
              </w:rPr>
            </w:pPr>
            <w:del w:id="1755" w:author="Gabriella Meltzer" w:date="2024-01-02T23:39:00Z">
              <w:r w:rsidRPr="007701F7" w:rsidDel="00706857">
                <w:rPr>
                  <w:rFonts w:ascii="Arial" w:hAnsi="Arial" w:cs="Arial"/>
                  <w:sz w:val="20"/>
                  <w:szCs w:val="20"/>
                </w:rPr>
                <w:delText>8.0</w:delText>
              </w:r>
            </w:del>
          </w:p>
        </w:tc>
        <w:tc>
          <w:tcPr>
            <w:tcW w:w="720" w:type="dxa"/>
          </w:tcPr>
          <w:p w14:paraId="12E4C4F6" w14:textId="44494FC3" w:rsidR="00D17A73" w:rsidRPr="007701F7" w:rsidDel="00706857" w:rsidRDefault="00D17A73" w:rsidP="004A585E">
            <w:pPr>
              <w:rPr>
                <w:del w:id="1756" w:author="Gabriella Meltzer" w:date="2024-01-02T23:39:00Z"/>
                <w:rFonts w:ascii="Arial" w:hAnsi="Arial" w:cs="Arial"/>
                <w:sz w:val="20"/>
                <w:szCs w:val="20"/>
              </w:rPr>
            </w:pPr>
            <w:del w:id="1757" w:author="Gabriella Meltzer" w:date="2024-01-02T23:39:00Z">
              <w:r w:rsidRPr="007701F7" w:rsidDel="00706857">
                <w:rPr>
                  <w:rFonts w:ascii="Arial" w:hAnsi="Arial" w:cs="Arial"/>
                  <w:sz w:val="20"/>
                  <w:szCs w:val="20"/>
                </w:rPr>
                <w:delText>12.1</w:delText>
              </w:r>
            </w:del>
          </w:p>
        </w:tc>
        <w:tc>
          <w:tcPr>
            <w:tcW w:w="720" w:type="dxa"/>
          </w:tcPr>
          <w:p w14:paraId="6D64C537" w14:textId="67E8FFC4" w:rsidR="00D17A73" w:rsidRPr="007701F7" w:rsidDel="00706857" w:rsidRDefault="00D17A73" w:rsidP="004A585E">
            <w:pPr>
              <w:rPr>
                <w:del w:id="1758" w:author="Gabriella Meltzer" w:date="2024-01-02T23:39:00Z"/>
                <w:rFonts w:ascii="Arial" w:hAnsi="Arial" w:cs="Arial"/>
                <w:sz w:val="20"/>
                <w:szCs w:val="20"/>
              </w:rPr>
            </w:pPr>
            <w:del w:id="1759" w:author="Gabriella Meltzer" w:date="2024-01-02T23:39:00Z">
              <w:r w:rsidRPr="007701F7" w:rsidDel="00706857">
                <w:rPr>
                  <w:rFonts w:ascii="Arial" w:hAnsi="Arial" w:cs="Arial"/>
                  <w:sz w:val="20"/>
                  <w:szCs w:val="20"/>
                </w:rPr>
                <w:delText>15.7</w:delText>
              </w:r>
            </w:del>
          </w:p>
        </w:tc>
        <w:tc>
          <w:tcPr>
            <w:tcW w:w="720" w:type="dxa"/>
          </w:tcPr>
          <w:p w14:paraId="4DEEC37E" w14:textId="1C9D9AAD" w:rsidR="00D17A73" w:rsidRPr="007701F7" w:rsidDel="00706857" w:rsidRDefault="00D17A73" w:rsidP="004A585E">
            <w:pPr>
              <w:rPr>
                <w:del w:id="1760" w:author="Gabriella Meltzer" w:date="2024-01-02T23:39:00Z"/>
                <w:rFonts w:ascii="Arial" w:hAnsi="Arial" w:cs="Arial"/>
                <w:sz w:val="20"/>
                <w:szCs w:val="20"/>
              </w:rPr>
            </w:pPr>
            <w:del w:id="1761" w:author="Gabriella Meltzer" w:date="2024-01-02T23:39:00Z">
              <w:r w:rsidRPr="007701F7" w:rsidDel="00706857">
                <w:rPr>
                  <w:rFonts w:ascii="Arial" w:hAnsi="Arial" w:cs="Arial"/>
                  <w:sz w:val="20"/>
                  <w:szCs w:val="20"/>
                </w:rPr>
                <w:delText>19.7</w:delText>
              </w:r>
            </w:del>
          </w:p>
        </w:tc>
        <w:tc>
          <w:tcPr>
            <w:tcW w:w="720" w:type="dxa"/>
            <w:tcBorders>
              <w:right w:val="single" w:sz="2" w:space="0" w:color="auto"/>
            </w:tcBorders>
          </w:tcPr>
          <w:p w14:paraId="5BCEA3FF" w14:textId="6BF54FF6" w:rsidR="00D17A73" w:rsidRPr="007701F7" w:rsidDel="00706857" w:rsidRDefault="00D17A73" w:rsidP="004A585E">
            <w:pPr>
              <w:rPr>
                <w:del w:id="1762" w:author="Gabriella Meltzer" w:date="2024-01-02T23:39:00Z"/>
                <w:rFonts w:ascii="Arial" w:hAnsi="Arial" w:cs="Arial"/>
                <w:sz w:val="20"/>
                <w:szCs w:val="20"/>
              </w:rPr>
            </w:pPr>
            <w:del w:id="1763" w:author="Gabriella Meltzer" w:date="2024-01-02T23:39:00Z">
              <w:r w:rsidRPr="007701F7" w:rsidDel="00706857">
                <w:rPr>
                  <w:rFonts w:ascii="Arial" w:hAnsi="Arial" w:cs="Arial"/>
                  <w:sz w:val="20"/>
                  <w:szCs w:val="20"/>
                </w:rPr>
                <w:delText>26.1</w:delText>
              </w:r>
            </w:del>
          </w:p>
        </w:tc>
      </w:tr>
      <w:tr w:rsidR="00D17A73" w:rsidRPr="007701F7" w:rsidDel="00706857" w14:paraId="207B4FE4" w14:textId="0C23F0CF" w:rsidTr="007701F7">
        <w:trPr>
          <w:del w:id="1764" w:author="Gabriella Meltzer" w:date="2024-01-02T23:39:00Z"/>
        </w:trPr>
        <w:tc>
          <w:tcPr>
            <w:tcW w:w="2882" w:type="dxa"/>
            <w:vMerge/>
            <w:tcBorders>
              <w:left w:val="single" w:sz="2" w:space="0" w:color="auto"/>
            </w:tcBorders>
          </w:tcPr>
          <w:p w14:paraId="513689C7" w14:textId="2FAEE8CF" w:rsidR="00D17A73" w:rsidRPr="007701F7" w:rsidDel="00706857" w:rsidRDefault="00D17A73" w:rsidP="004A585E">
            <w:pPr>
              <w:rPr>
                <w:del w:id="1765" w:author="Gabriella Meltzer" w:date="2024-01-02T23:39:00Z"/>
                <w:rFonts w:ascii="Arial" w:hAnsi="Arial" w:cs="Arial"/>
                <w:sz w:val="20"/>
                <w:szCs w:val="20"/>
              </w:rPr>
            </w:pPr>
          </w:p>
        </w:tc>
        <w:tc>
          <w:tcPr>
            <w:tcW w:w="3870" w:type="dxa"/>
            <w:tcBorders>
              <w:left w:val="single" w:sz="2" w:space="0" w:color="auto"/>
            </w:tcBorders>
          </w:tcPr>
          <w:p w14:paraId="34506FB6" w14:textId="25476CBB" w:rsidR="00D17A73" w:rsidRPr="007701F7" w:rsidDel="00706857" w:rsidRDefault="00D17A73" w:rsidP="004A585E">
            <w:pPr>
              <w:rPr>
                <w:del w:id="1766" w:author="Gabriella Meltzer" w:date="2024-01-02T23:39:00Z"/>
                <w:rFonts w:ascii="Arial" w:hAnsi="Arial" w:cs="Arial"/>
                <w:sz w:val="20"/>
                <w:szCs w:val="20"/>
              </w:rPr>
            </w:pPr>
            <w:del w:id="1767" w:author="Gabriella Meltzer" w:date="2024-01-02T23:39:00Z">
              <w:r w:rsidRPr="007701F7" w:rsidDel="00706857">
                <w:rPr>
                  <w:rFonts w:ascii="Arial" w:hAnsi="Arial" w:cs="Arial"/>
                  <w:sz w:val="20"/>
                  <w:szCs w:val="20"/>
                </w:rPr>
                <w:delText>Percent Single-Mother Households</w:delText>
              </w:r>
            </w:del>
          </w:p>
        </w:tc>
        <w:tc>
          <w:tcPr>
            <w:tcW w:w="898" w:type="dxa"/>
          </w:tcPr>
          <w:p w14:paraId="0CDA597C" w14:textId="40230D9D" w:rsidR="00D17A73" w:rsidRPr="007701F7" w:rsidDel="00706857" w:rsidRDefault="00D17A73" w:rsidP="004A585E">
            <w:pPr>
              <w:rPr>
                <w:del w:id="1768" w:author="Gabriella Meltzer" w:date="2024-01-02T23:39:00Z"/>
                <w:rFonts w:ascii="Arial" w:hAnsi="Arial" w:cs="Arial"/>
                <w:sz w:val="20"/>
                <w:szCs w:val="20"/>
              </w:rPr>
            </w:pPr>
          </w:p>
        </w:tc>
        <w:tc>
          <w:tcPr>
            <w:tcW w:w="720" w:type="dxa"/>
          </w:tcPr>
          <w:p w14:paraId="2FA79EA6" w14:textId="49A45C00" w:rsidR="00D17A73" w:rsidRPr="007701F7" w:rsidDel="00706857" w:rsidRDefault="00D17A73" w:rsidP="004A585E">
            <w:pPr>
              <w:rPr>
                <w:del w:id="1769" w:author="Gabriella Meltzer" w:date="2024-01-02T23:39:00Z"/>
                <w:rFonts w:ascii="Arial" w:hAnsi="Arial" w:cs="Arial"/>
                <w:sz w:val="20"/>
                <w:szCs w:val="20"/>
              </w:rPr>
            </w:pPr>
            <w:del w:id="1770" w:author="Gabriella Meltzer" w:date="2024-01-02T23:39:00Z">
              <w:r w:rsidRPr="007701F7" w:rsidDel="00706857">
                <w:rPr>
                  <w:rFonts w:ascii="Arial" w:hAnsi="Arial" w:cs="Arial"/>
                  <w:sz w:val="20"/>
                  <w:szCs w:val="20"/>
                </w:rPr>
                <w:delText>9.9</w:delText>
              </w:r>
            </w:del>
          </w:p>
        </w:tc>
        <w:tc>
          <w:tcPr>
            <w:tcW w:w="720" w:type="dxa"/>
          </w:tcPr>
          <w:p w14:paraId="4C7E0D69" w14:textId="242BA49C" w:rsidR="00D17A73" w:rsidRPr="007701F7" w:rsidDel="00706857" w:rsidRDefault="00D17A73" w:rsidP="004A585E">
            <w:pPr>
              <w:rPr>
                <w:del w:id="1771" w:author="Gabriella Meltzer" w:date="2024-01-02T23:39:00Z"/>
                <w:rFonts w:ascii="Arial" w:hAnsi="Arial" w:cs="Arial"/>
                <w:sz w:val="20"/>
                <w:szCs w:val="20"/>
              </w:rPr>
            </w:pPr>
            <w:del w:id="1772" w:author="Gabriella Meltzer" w:date="2024-01-02T23:39:00Z">
              <w:r w:rsidRPr="007701F7" w:rsidDel="00706857">
                <w:rPr>
                  <w:rFonts w:ascii="Arial" w:hAnsi="Arial" w:cs="Arial"/>
                  <w:sz w:val="20"/>
                  <w:szCs w:val="20"/>
                </w:rPr>
                <w:delText>13.3</w:delText>
              </w:r>
            </w:del>
          </w:p>
        </w:tc>
        <w:tc>
          <w:tcPr>
            <w:tcW w:w="720" w:type="dxa"/>
          </w:tcPr>
          <w:p w14:paraId="1AD55D73" w14:textId="4D5DC163" w:rsidR="00D17A73" w:rsidRPr="007701F7" w:rsidDel="00706857" w:rsidRDefault="00D17A73" w:rsidP="004A585E">
            <w:pPr>
              <w:rPr>
                <w:del w:id="1773" w:author="Gabriella Meltzer" w:date="2024-01-02T23:39:00Z"/>
                <w:rFonts w:ascii="Arial" w:hAnsi="Arial" w:cs="Arial"/>
                <w:sz w:val="20"/>
                <w:szCs w:val="20"/>
              </w:rPr>
            </w:pPr>
            <w:del w:id="1774" w:author="Gabriella Meltzer" w:date="2024-01-02T23:39:00Z">
              <w:r w:rsidRPr="007701F7" w:rsidDel="00706857">
                <w:rPr>
                  <w:rFonts w:ascii="Arial" w:hAnsi="Arial" w:cs="Arial"/>
                  <w:sz w:val="20"/>
                  <w:szCs w:val="20"/>
                </w:rPr>
                <w:delText>15.9</w:delText>
              </w:r>
            </w:del>
          </w:p>
        </w:tc>
        <w:tc>
          <w:tcPr>
            <w:tcW w:w="720" w:type="dxa"/>
          </w:tcPr>
          <w:p w14:paraId="066EB243" w14:textId="08CEA429" w:rsidR="00D17A73" w:rsidRPr="007701F7" w:rsidDel="00706857" w:rsidRDefault="00D17A73" w:rsidP="004A585E">
            <w:pPr>
              <w:rPr>
                <w:del w:id="1775" w:author="Gabriella Meltzer" w:date="2024-01-02T23:39:00Z"/>
                <w:rFonts w:ascii="Arial" w:hAnsi="Arial" w:cs="Arial"/>
                <w:sz w:val="20"/>
                <w:szCs w:val="20"/>
              </w:rPr>
            </w:pPr>
            <w:del w:id="1776" w:author="Gabriella Meltzer" w:date="2024-01-02T23:39:00Z">
              <w:r w:rsidRPr="007701F7" w:rsidDel="00706857">
                <w:rPr>
                  <w:rFonts w:ascii="Arial" w:hAnsi="Arial" w:cs="Arial"/>
                  <w:sz w:val="20"/>
                  <w:szCs w:val="20"/>
                </w:rPr>
                <w:delText>19.5</w:delText>
              </w:r>
            </w:del>
          </w:p>
        </w:tc>
        <w:tc>
          <w:tcPr>
            <w:tcW w:w="720" w:type="dxa"/>
            <w:tcBorders>
              <w:right w:val="single" w:sz="2" w:space="0" w:color="auto"/>
            </w:tcBorders>
          </w:tcPr>
          <w:p w14:paraId="5FB971A1" w14:textId="150DEAE4" w:rsidR="00D17A73" w:rsidRPr="007701F7" w:rsidDel="00706857" w:rsidRDefault="00D17A73" w:rsidP="004A585E">
            <w:pPr>
              <w:rPr>
                <w:del w:id="1777" w:author="Gabriella Meltzer" w:date="2024-01-02T23:39:00Z"/>
                <w:rFonts w:ascii="Arial" w:hAnsi="Arial" w:cs="Arial"/>
                <w:sz w:val="20"/>
                <w:szCs w:val="20"/>
              </w:rPr>
            </w:pPr>
            <w:del w:id="1778" w:author="Gabriella Meltzer" w:date="2024-01-02T23:39:00Z">
              <w:r w:rsidRPr="007701F7" w:rsidDel="00706857">
                <w:rPr>
                  <w:rFonts w:ascii="Arial" w:hAnsi="Arial" w:cs="Arial"/>
                  <w:sz w:val="20"/>
                  <w:szCs w:val="20"/>
                </w:rPr>
                <w:delText>27.3</w:delText>
              </w:r>
            </w:del>
          </w:p>
        </w:tc>
        <w:tc>
          <w:tcPr>
            <w:tcW w:w="720" w:type="dxa"/>
            <w:tcBorders>
              <w:left w:val="single" w:sz="2" w:space="0" w:color="auto"/>
            </w:tcBorders>
          </w:tcPr>
          <w:p w14:paraId="68491DA7" w14:textId="53B66286" w:rsidR="00D17A73" w:rsidRPr="007701F7" w:rsidDel="00706857" w:rsidRDefault="00D17A73" w:rsidP="004A585E">
            <w:pPr>
              <w:rPr>
                <w:del w:id="1779" w:author="Gabriella Meltzer" w:date="2024-01-02T23:39:00Z"/>
                <w:rFonts w:ascii="Arial" w:hAnsi="Arial" w:cs="Arial"/>
                <w:sz w:val="20"/>
                <w:szCs w:val="20"/>
              </w:rPr>
            </w:pPr>
            <w:del w:id="1780" w:author="Gabriella Meltzer" w:date="2024-01-02T23:39:00Z">
              <w:r w:rsidRPr="007701F7" w:rsidDel="00706857">
                <w:rPr>
                  <w:rFonts w:ascii="Arial" w:hAnsi="Arial" w:cs="Arial"/>
                  <w:sz w:val="20"/>
                  <w:szCs w:val="20"/>
                </w:rPr>
                <w:delText>10.3</w:delText>
              </w:r>
            </w:del>
          </w:p>
        </w:tc>
        <w:tc>
          <w:tcPr>
            <w:tcW w:w="720" w:type="dxa"/>
          </w:tcPr>
          <w:p w14:paraId="58038CA6" w14:textId="5A5F4C50" w:rsidR="00D17A73" w:rsidRPr="007701F7" w:rsidDel="00706857" w:rsidRDefault="00D17A73" w:rsidP="004A585E">
            <w:pPr>
              <w:rPr>
                <w:del w:id="1781" w:author="Gabriella Meltzer" w:date="2024-01-02T23:39:00Z"/>
                <w:rFonts w:ascii="Arial" w:hAnsi="Arial" w:cs="Arial"/>
                <w:sz w:val="20"/>
                <w:szCs w:val="20"/>
              </w:rPr>
            </w:pPr>
            <w:del w:id="1782" w:author="Gabriella Meltzer" w:date="2024-01-02T23:39:00Z">
              <w:r w:rsidRPr="007701F7" w:rsidDel="00706857">
                <w:rPr>
                  <w:rFonts w:ascii="Arial" w:hAnsi="Arial" w:cs="Arial"/>
                  <w:sz w:val="20"/>
                  <w:szCs w:val="20"/>
                </w:rPr>
                <w:delText>13.6</w:delText>
              </w:r>
            </w:del>
          </w:p>
        </w:tc>
        <w:tc>
          <w:tcPr>
            <w:tcW w:w="720" w:type="dxa"/>
          </w:tcPr>
          <w:p w14:paraId="1B37953F" w14:textId="26E7D997" w:rsidR="00D17A73" w:rsidRPr="007701F7" w:rsidDel="00706857" w:rsidRDefault="00D17A73" w:rsidP="004A585E">
            <w:pPr>
              <w:rPr>
                <w:del w:id="1783" w:author="Gabriella Meltzer" w:date="2024-01-02T23:39:00Z"/>
                <w:rFonts w:ascii="Arial" w:hAnsi="Arial" w:cs="Arial"/>
                <w:sz w:val="20"/>
                <w:szCs w:val="20"/>
              </w:rPr>
            </w:pPr>
            <w:del w:id="1784" w:author="Gabriella Meltzer" w:date="2024-01-02T23:39:00Z">
              <w:r w:rsidRPr="007701F7" w:rsidDel="00706857">
                <w:rPr>
                  <w:rFonts w:ascii="Arial" w:hAnsi="Arial" w:cs="Arial"/>
                  <w:sz w:val="20"/>
                  <w:szCs w:val="20"/>
                </w:rPr>
                <w:delText>16.5</w:delText>
              </w:r>
            </w:del>
          </w:p>
        </w:tc>
        <w:tc>
          <w:tcPr>
            <w:tcW w:w="720" w:type="dxa"/>
          </w:tcPr>
          <w:p w14:paraId="3E655CAA" w14:textId="5953F21C" w:rsidR="00D17A73" w:rsidRPr="007701F7" w:rsidDel="00706857" w:rsidRDefault="00D17A73" w:rsidP="004A585E">
            <w:pPr>
              <w:rPr>
                <w:del w:id="1785" w:author="Gabriella Meltzer" w:date="2024-01-02T23:39:00Z"/>
                <w:rFonts w:ascii="Arial" w:hAnsi="Arial" w:cs="Arial"/>
                <w:sz w:val="20"/>
                <w:szCs w:val="20"/>
              </w:rPr>
            </w:pPr>
            <w:del w:id="1786" w:author="Gabriella Meltzer" w:date="2024-01-02T23:39:00Z">
              <w:r w:rsidRPr="007701F7" w:rsidDel="00706857">
                <w:rPr>
                  <w:rFonts w:ascii="Arial" w:hAnsi="Arial" w:cs="Arial"/>
                  <w:sz w:val="20"/>
                  <w:szCs w:val="20"/>
                </w:rPr>
                <w:delText>20.2</w:delText>
              </w:r>
            </w:del>
          </w:p>
        </w:tc>
        <w:tc>
          <w:tcPr>
            <w:tcW w:w="720" w:type="dxa"/>
            <w:tcBorders>
              <w:right w:val="single" w:sz="2" w:space="0" w:color="auto"/>
            </w:tcBorders>
          </w:tcPr>
          <w:p w14:paraId="51A0CA3C" w14:textId="263CF8DD" w:rsidR="00D17A73" w:rsidRPr="007701F7" w:rsidDel="00706857" w:rsidRDefault="00D17A73" w:rsidP="004A585E">
            <w:pPr>
              <w:rPr>
                <w:del w:id="1787" w:author="Gabriella Meltzer" w:date="2024-01-02T23:39:00Z"/>
                <w:rFonts w:ascii="Arial" w:hAnsi="Arial" w:cs="Arial"/>
                <w:sz w:val="20"/>
                <w:szCs w:val="20"/>
              </w:rPr>
            </w:pPr>
            <w:del w:id="1788" w:author="Gabriella Meltzer" w:date="2024-01-02T23:39:00Z">
              <w:r w:rsidRPr="007701F7" w:rsidDel="00706857">
                <w:rPr>
                  <w:rFonts w:ascii="Arial" w:hAnsi="Arial" w:cs="Arial"/>
                  <w:sz w:val="20"/>
                  <w:szCs w:val="20"/>
                </w:rPr>
                <w:delText>28.3</w:delText>
              </w:r>
            </w:del>
          </w:p>
        </w:tc>
      </w:tr>
      <w:tr w:rsidR="00D17A73" w:rsidRPr="007701F7" w:rsidDel="00706857" w14:paraId="56C73841" w14:textId="11A89613" w:rsidTr="007701F7">
        <w:trPr>
          <w:del w:id="1789" w:author="Gabriella Meltzer" w:date="2024-01-02T23:39:00Z"/>
        </w:trPr>
        <w:tc>
          <w:tcPr>
            <w:tcW w:w="2882" w:type="dxa"/>
            <w:vMerge/>
            <w:tcBorders>
              <w:left w:val="single" w:sz="2" w:space="0" w:color="auto"/>
              <w:bottom w:val="single" w:sz="2" w:space="0" w:color="auto"/>
            </w:tcBorders>
          </w:tcPr>
          <w:p w14:paraId="35B4AD7A" w14:textId="59D9E35B" w:rsidR="00D17A73" w:rsidRPr="007701F7" w:rsidDel="00706857" w:rsidRDefault="00D17A73" w:rsidP="004A585E">
            <w:pPr>
              <w:rPr>
                <w:del w:id="1790" w:author="Gabriella Meltzer" w:date="2024-01-02T23:39:00Z"/>
                <w:rFonts w:ascii="Arial" w:hAnsi="Arial" w:cs="Arial"/>
                <w:sz w:val="20"/>
                <w:szCs w:val="20"/>
              </w:rPr>
            </w:pPr>
          </w:p>
        </w:tc>
        <w:tc>
          <w:tcPr>
            <w:tcW w:w="3870" w:type="dxa"/>
            <w:tcBorders>
              <w:left w:val="single" w:sz="2" w:space="0" w:color="auto"/>
              <w:bottom w:val="single" w:sz="2" w:space="0" w:color="auto"/>
            </w:tcBorders>
          </w:tcPr>
          <w:p w14:paraId="6F6FFE61" w14:textId="273F9778" w:rsidR="00D17A73" w:rsidRPr="007701F7" w:rsidDel="00706857" w:rsidRDefault="00D17A73" w:rsidP="004A585E">
            <w:pPr>
              <w:rPr>
                <w:del w:id="1791" w:author="Gabriella Meltzer" w:date="2024-01-02T23:39:00Z"/>
                <w:rFonts w:ascii="Arial" w:hAnsi="Arial" w:cs="Arial"/>
                <w:sz w:val="20"/>
                <w:szCs w:val="20"/>
              </w:rPr>
            </w:pPr>
            <w:del w:id="1792" w:author="Gabriella Meltzer" w:date="2024-01-02T23:39:00Z">
              <w:r w:rsidRPr="007701F7" w:rsidDel="00706857">
                <w:rPr>
                  <w:rFonts w:ascii="Arial" w:hAnsi="Arial" w:cs="Arial"/>
                  <w:sz w:val="20"/>
                  <w:szCs w:val="20"/>
                </w:rPr>
                <w:delText>Percent Special Education</w:delText>
              </w:r>
            </w:del>
          </w:p>
        </w:tc>
        <w:tc>
          <w:tcPr>
            <w:tcW w:w="898" w:type="dxa"/>
            <w:tcBorders>
              <w:bottom w:val="single" w:sz="2" w:space="0" w:color="auto"/>
            </w:tcBorders>
          </w:tcPr>
          <w:p w14:paraId="367EC002" w14:textId="4DA2B095" w:rsidR="00D17A73" w:rsidRPr="007701F7" w:rsidDel="00706857" w:rsidRDefault="00D17A73" w:rsidP="004A585E">
            <w:pPr>
              <w:rPr>
                <w:del w:id="1793" w:author="Gabriella Meltzer" w:date="2024-01-02T23:39:00Z"/>
                <w:rFonts w:ascii="Arial" w:hAnsi="Arial" w:cs="Arial"/>
                <w:sz w:val="20"/>
                <w:szCs w:val="20"/>
              </w:rPr>
            </w:pPr>
          </w:p>
        </w:tc>
        <w:tc>
          <w:tcPr>
            <w:tcW w:w="720" w:type="dxa"/>
            <w:tcBorders>
              <w:bottom w:val="single" w:sz="2" w:space="0" w:color="auto"/>
            </w:tcBorders>
          </w:tcPr>
          <w:p w14:paraId="3798CE71" w14:textId="1130DAD0" w:rsidR="00D17A73" w:rsidRPr="007701F7" w:rsidDel="00706857" w:rsidRDefault="00D17A73" w:rsidP="004A585E">
            <w:pPr>
              <w:rPr>
                <w:del w:id="1794" w:author="Gabriella Meltzer" w:date="2024-01-02T23:39:00Z"/>
                <w:rFonts w:ascii="Arial" w:hAnsi="Arial" w:cs="Arial"/>
                <w:sz w:val="20"/>
                <w:szCs w:val="20"/>
              </w:rPr>
            </w:pPr>
            <w:del w:id="1795" w:author="Gabriella Meltzer" w:date="2024-01-02T23:39:00Z">
              <w:r w:rsidRPr="007701F7" w:rsidDel="00706857">
                <w:rPr>
                  <w:rFonts w:ascii="Arial" w:hAnsi="Arial" w:cs="Arial"/>
                  <w:sz w:val="20"/>
                  <w:szCs w:val="20"/>
                </w:rPr>
                <w:delText>0.0</w:delText>
              </w:r>
            </w:del>
          </w:p>
        </w:tc>
        <w:tc>
          <w:tcPr>
            <w:tcW w:w="720" w:type="dxa"/>
            <w:tcBorders>
              <w:bottom w:val="single" w:sz="2" w:space="0" w:color="auto"/>
            </w:tcBorders>
          </w:tcPr>
          <w:p w14:paraId="7C3483FD" w14:textId="31C790EE" w:rsidR="00D17A73" w:rsidRPr="007701F7" w:rsidDel="00706857" w:rsidRDefault="00D17A73" w:rsidP="004A585E">
            <w:pPr>
              <w:rPr>
                <w:del w:id="1796" w:author="Gabriella Meltzer" w:date="2024-01-02T23:39:00Z"/>
                <w:rFonts w:ascii="Arial" w:hAnsi="Arial" w:cs="Arial"/>
                <w:sz w:val="20"/>
                <w:szCs w:val="20"/>
              </w:rPr>
            </w:pPr>
            <w:del w:id="1797" w:author="Gabriella Meltzer" w:date="2024-01-02T23:39:00Z">
              <w:r w:rsidRPr="007701F7" w:rsidDel="00706857">
                <w:rPr>
                  <w:rFonts w:ascii="Arial" w:hAnsi="Arial" w:cs="Arial"/>
                  <w:sz w:val="20"/>
                  <w:szCs w:val="20"/>
                </w:rPr>
                <w:delText>11.0</w:delText>
              </w:r>
            </w:del>
          </w:p>
        </w:tc>
        <w:tc>
          <w:tcPr>
            <w:tcW w:w="720" w:type="dxa"/>
            <w:tcBorders>
              <w:bottom w:val="single" w:sz="2" w:space="0" w:color="auto"/>
            </w:tcBorders>
          </w:tcPr>
          <w:p w14:paraId="05B870EF" w14:textId="0731439A" w:rsidR="00D17A73" w:rsidRPr="007701F7" w:rsidDel="00706857" w:rsidRDefault="00D17A73" w:rsidP="004A585E">
            <w:pPr>
              <w:rPr>
                <w:del w:id="1798" w:author="Gabriella Meltzer" w:date="2024-01-02T23:39:00Z"/>
                <w:rFonts w:ascii="Arial" w:hAnsi="Arial" w:cs="Arial"/>
                <w:sz w:val="20"/>
                <w:szCs w:val="20"/>
              </w:rPr>
            </w:pPr>
            <w:del w:id="1799" w:author="Gabriella Meltzer" w:date="2024-01-02T23:39:00Z">
              <w:r w:rsidRPr="007701F7" w:rsidDel="00706857">
                <w:rPr>
                  <w:rFonts w:ascii="Arial" w:hAnsi="Arial" w:cs="Arial"/>
                  <w:sz w:val="20"/>
                  <w:szCs w:val="20"/>
                </w:rPr>
                <w:delText>13.7</w:delText>
              </w:r>
            </w:del>
          </w:p>
        </w:tc>
        <w:tc>
          <w:tcPr>
            <w:tcW w:w="720" w:type="dxa"/>
            <w:tcBorders>
              <w:bottom w:val="single" w:sz="2" w:space="0" w:color="auto"/>
            </w:tcBorders>
          </w:tcPr>
          <w:p w14:paraId="0FD12338" w14:textId="46F070BC" w:rsidR="00D17A73" w:rsidRPr="007701F7" w:rsidDel="00706857" w:rsidRDefault="00D17A73" w:rsidP="004A585E">
            <w:pPr>
              <w:rPr>
                <w:del w:id="1800" w:author="Gabriella Meltzer" w:date="2024-01-02T23:39:00Z"/>
                <w:rFonts w:ascii="Arial" w:hAnsi="Arial" w:cs="Arial"/>
                <w:sz w:val="20"/>
                <w:szCs w:val="20"/>
              </w:rPr>
            </w:pPr>
            <w:del w:id="1801" w:author="Gabriella Meltzer" w:date="2024-01-02T23:39:00Z">
              <w:r w:rsidRPr="007701F7" w:rsidDel="00706857">
                <w:rPr>
                  <w:rFonts w:ascii="Arial" w:hAnsi="Arial" w:cs="Arial"/>
                  <w:sz w:val="20"/>
                  <w:szCs w:val="20"/>
                </w:rPr>
                <w:delText>16.1</w:delText>
              </w:r>
            </w:del>
          </w:p>
        </w:tc>
        <w:tc>
          <w:tcPr>
            <w:tcW w:w="720" w:type="dxa"/>
            <w:tcBorders>
              <w:bottom w:val="single" w:sz="2" w:space="0" w:color="auto"/>
              <w:right w:val="single" w:sz="2" w:space="0" w:color="auto"/>
            </w:tcBorders>
          </w:tcPr>
          <w:p w14:paraId="6540DD21" w14:textId="5635644C" w:rsidR="00D17A73" w:rsidRPr="007701F7" w:rsidDel="00706857" w:rsidRDefault="00D17A73" w:rsidP="004A585E">
            <w:pPr>
              <w:rPr>
                <w:del w:id="1802" w:author="Gabriella Meltzer" w:date="2024-01-02T23:39:00Z"/>
                <w:rFonts w:ascii="Arial" w:hAnsi="Arial" w:cs="Arial"/>
                <w:sz w:val="20"/>
                <w:szCs w:val="20"/>
              </w:rPr>
            </w:pPr>
            <w:del w:id="1803" w:author="Gabriella Meltzer" w:date="2024-01-02T23:39:00Z">
              <w:r w:rsidRPr="007701F7" w:rsidDel="00706857">
                <w:rPr>
                  <w:rFonts w:ascii="Arial" w:hAnsi="Arial" w:cs="Arial"/>
                  <w:sz w:val="20"/>
                  <w:szCs w:val="20"/>
                </w:rPr>
                <w:delText>19.8</w:delText>
              </w:r>
            </w:del>
          </w:p>
        </w:tc>
        <w:tc>
          <w:tcPr>
            <w:tcW w:w="720" w:type="dxa"/>
            <w:tcBorders>
              <w:left w:val="single" w:sz="2" w:space="0" w:color="auto"/>
              <w:bottom w:val="single" w:sz="2" w:space="0" w:color="auto"/>
            </w:tcBorders>
          </w:tcPr>
          <w:p w14:paraId="04702743" w14:textId="463A9219" w:rsidR="00D17A73" w:rsidRPr="007701F7" w:rsidDel="00706857" w:rsidRDefault="00D17A73" w:rsidP="004A585E">
            <w:pPr>
              <w:rPr>
                <w:del w:id="1804" w:author="Gabriella Meltzer" w:date="2024-01-02T23:39:00Z"/>
                <w:rFonts w:ascii="Arial" w:hAnsi="Arial" w:cs="Arial"/>
                <w:sz w:val="20"/>
                <w:szCs w:val="20"/>
              </w:rPr>
            </w:pPr>
            <w:del w:id="1805" w:author="Gabriella Meltzer" w:date="2024-01-02T23:39:00Z">
              <w:r w:rsidRPr="007701F7" w:rsidDel="00706857">
                <w:rPr>
                  <w:rFonts w:ascii="Arial" w:hAnsi="Arial" w:cs="Arial"/>
                  <w:sz w:val="20"/>
                  <w:szCs w:val="20"/>
                </w:rPr>
                <w:delText>9.1</w:delText>
              </w:r>
            </w:del>
          </w:p>
        </w:tc>
        <w:tc>
          <w:tcPr>
            <w:tcW w:w="720" w:type="dxa"/>
            <w:tcBorders>
              <w:bottom w:val="single" w:sz="2" w:space="0" w:color="auto"/>
            </w:tcBorders>
          </w:tcPr>
          <w:p w14:paraId="5D9EFADF" w14:textId="3945AA1C" w:rsidR="00D17A73" w:rsidRPr="007701F7" w:rsidDel="00706857" w:rsidRDefault="00D17A73" w:rsidP="004A585E">
            <w:pPr>
              <w:rPr>
                <w:del w:id="1806" w:author="Gabriella Meltzer" w:date="2024-01-02T23:39:00Z"/>
                <w:rFonts w:ascii="Arial" w:hAnsi="Arial" w:cs="Arial"/>
                <w:sz w:val="20"/>
                <w:szCs w:val="20"/>
              </w:rPr>
            </w:pPr>
            <w:del w:id="1807" w:author="Gabriella Meltzer" w:date="2024-01-02T23:39:00Z">
              <w:r w:rsidRPr="007701F7" w:rsidDel="00706857">
                <w:rPr>
                  <w:rFonts w:ascii="Arial" w:hAnsi="Arial" w:cs="Arial"/>
                  <w:sz w:val="20"/>
                  <w:szCs w:val="20"/>
                </w:rPr>
                <w:delText>12.2</w:delText>
              </w:r>
            </w:del>
          </w:p>
        </w:tc>
        <w:tc>
          <w:tcPr>
            <w:tcW w:w="720" w:type="dxa"/>
            <w:tcBorders>
              <w:bottom w:val="single" w:sz="2" w:space="0" w:color="auto"/>
            </w:tcBorders>
          </w:tcPr>
          <w:p w14:paraId="370B2C6E" w14:textId="342F9B48" w:rsidR="00D17A73" w:rsidRPr="007701F7" w:rsidDel="00706857" w:rsidRDefault="00D17A73" w:rsidP="004A585E">
            <w:pPr>
              <w:rPr>
                <w:del w:id="1808" w:author="Gabriella Meltzer" w:date="2024-01-02T23:39:00Z"/>
                <w:rFonts w:ascii="Arial" w:hAnsi="Arial" w:cs="Arial"/>
                <w:sz w:val="20"/>
                <w:szCs w:val="20"/>
              </w:rPr>
            </w:pPr>
            <w:del w:id="1809" w:author="Gabriella Meltzer" w:date="2024-01-02T23:39:00Z">
              <w:r w:rsidRPr="007701F7" w:rsidDel="00706857">
                <w:rPr>
                  <w:rFonts w:ascii="Arial" w:hAnsi="Arial" w:cs="Arial"/>
                  <w:sz w:val="20"/>
                  <w:szCs w:val="20"/>
                </w:rPr>
                <w:delText>14.3</w:delText>
              </w:r>
            </w:del>
          </w:p>
        </w:tc>
        <w:tc>
          <w:tcPr>
            <w:tcW w:w="720" w:type="dxa"/>
            <w:tcBorders>
              <w:bottom w:val="single" w:sz="2" w:space="0" w:color="auto"/>
            </w:tcBorders>
          </w:tcPr>
          <w:p w14:paraId="42B4559F" w14:textId="357258D9" w:rsidR="00D17A73" w:rsidRPr="007701F7" w:rsidDel="00706857" w:rsidRDefault="00D17A73" w:rsidP="004A585E">
            <w:pPr>
              <w:rPr>
                <w:del w:id="1810" w:author="Gabriella Meltzer" w:date="2024-01-02T23:39:00Z"/>
                <w:rFonts w:ascii="Arial" w:hAnsi="Arial" w:cs="Arial"/>
                <w:sz w:val="20"/>
                <w:szCs w:val="20"/>
              </w:rPr>
            </w:pPr>
            <w:del w:id="1811" w:author="Gabriella Meltzer" w:date="2024-01-02T23:39:00Z">
              <w:r w:rsidRPr="007701F7" w:rsidDel="00706857">
                <w:rPr>
                  <w:rFonts w:ascii="Arial" w:hAnsi="Arial" w:cs="Arial"/>
                  <w:sz w:val="20"/>
                  <w:szCs w:val="20"/>
                </w:rPr>
                <w:delText>16.7</w:delText>
              </w:r>
            </w:del>
          </w:p>
        </w:tc>
        <w:tc>
          <w:tcPr>
            <w:tcW w:w="720" w:type="dxa"/>
            <w:tcBorders>
              <w:bottom w:val="single" w:sz="2" w:space="0" w:color="auto"/>
              <w:right w:val="single" w:sz="2" w:space="0" w:color="auto"/>
            </w:tcBorders>
          </w:tcPr>
          <w:p w14:paraId="1B45908D" w14:textId="4054D628" w:rsidR="00D17A73" w:rsidRPr="007701F7" w:rsidDel="00706857" w:rsidRDefault="00D17A73" w:rsidP="004A585E">
            <w:pPr>
              <w:rPr>
                <w:del w:id="1812" w:author="Gabriella Meltzer" w:date="2024-01-02T23:39:00Z"/>
                <w:rFonts w:ascii="Arial" w:hAnsi="Arial" w:cs="Arial"/>
                <w:sz w:val="20"/>
                <w:szCs w:val="20"/>
              </w:rPr>
            </w:pPr>
            <w:del w:id="1813" w:author="Gabriella Meltzer" w:date="2024-01-02T23:39:00Z">
              <w:r w:rsidRPr="007701F7" w:rsidDel="00706857">
                <w:rPr>
                  <w:rFonts w:ascii="Arial" w:hAnsi="Arial" w:cs="Arial"/>
                  <w:sz w:val="20"/>
                  <w:szCs w:val="20"/>
                </w:rPr>
                <w:delText>20.7</w:delText>
              </w:r>
            </w:del>
          </w:p>
        </w:tc>
      </w:tr>
    </w:tbl>
    <w:p w14:paraId="4CBE731C" w14:textId="77777777" w:rsidR="00D17A73" w:rsidDel="006A5067" w:rsidRDefault="00D17A73" w:rsidP="00E6133D">
      <w:pPr>
        <w:keepNext/>
        <w:pBdr>
          <w:top w:val="nil"/>
          <w:left w:val="nil"/>
          <w:bottom w:val="nil"/>
          <w:right w:val="nil"/>
          <w:between w:val="nil"/>
        </w:pBdr>
        <w:spacing w:before="240" w:after="60"/>
        <w:contextualSpacing/>
        <w:rPr>
          <w:del w:id="1814" w:author="Gabriella Meltzer" w:date="2024-01-02T23:40:00Z"/>
          <w:rFonts w:ascii="Arial" w:hAnsi="Arial" w:cs="Arial"/>
          <w:b/>
          <w:color w:val="000000"/>
          <w:sz w:val="20"/>
          <w:szCs w:val="20"/>
        </w:rPr>
      </w:pPr>
    </w:p>
    <w:p w14:paraId="634B387D" w14:textId="77777777" w:rsidR="006A5067" w:rsidRDefault="006A5067" w:rsidP="00025136">
      <w:pPr>
        <w:pBdr>
          <w:top w:val="nil"/>
          <w:left w:val="nil"/>
          <w:bottom w:val="nil"/>
          <w:right w:val="nil"/>
          <w:between w:val="nil"/>
        </w:pBdr>
        <w:spacing w:before="240" w:after="60"/>
        <w:contextualSpacing/>
        <w:rPr>
          <w:ins w:id="1815" w:author="Gabriella Meltzer" w:date="2024-01-02T23:40:00Z"/>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ins w:id="1816" w:author="Gabriella Meltzer" w:date="2024-01-02T23:40:00Z"/>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17" w:author="Gabriella Meltzer" w:date="2024-01-02T23:42:00Z">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3062"/>
        <w:gridCol w:w="3778"/>
        <w:gridCol w:w="810"/>
        <w:gridCol w:w="720"/>
        <w:gridCol w:w="720"/>
        <w:gridCol w:w="720"/>
        <w:gridCol w:w="720"/>
        <w:gridCol w:w="720"/>
        <w:gridCol w:w="720"/>
        <w:gridCol w:w="720"/>
        <w:gridCol w:w="720"/>
        <w:gridCol w:w="720"/>
        <w:gridCol w:w="720"/>
        <w:tblGridChange w:id="1818">
          <w:tblGrid>
            <w:gridCol w:w="3420"/>
            <w:gridCol w:w="3420"/>
            <w:gridCol w:w="810"/>
            <w:gridCol w:w="720"/>
            <w:gridCol w:w="720"/>
            <w:gridCol w:w="720"/>
            <w:gridCol w:w="720"/>
            <w:gridCol w:w="720"/>
            <w:gridCol w:w="720"/>
            <w:gridCol w:w="720"/>
            <w:gridCol w:w="720"/>
            <w:gridCol w:w="720"/>
            <w:gridCol w:w="720"/>
          </w:tblGrid>
        </w:tblGridChange>
      </w:tblGrid>
      <w:tr w:rsidR="006A5067" w:rsidRPr="006A5067" w14:paraId="5966F02B" w14:textId="77777777" w:rsidTr="007F7277">
        <w:trPr>
          <w:ins w:id="1819" w:author="Gabriella Meltzer" w:date="2024-01-02T23:40:00Z"/>
        </w:trPr>
        <w:tc>
          <w:tcPr>
            <w:tcW w:w="3062" w:type="dxa"/>
            <w:tcBorders>
              <w:top w:val="single" w:sz="2" w:space="0" w:color="auto"/>
              <w:left w:val="single" w:sz="2" w:space="0" w:color="auto"/>
              <w:bottom w:val="single" w:sz="2" w:space="0" w:color="auto"/>
            </w:tcBorders>
            <w:tcPrChange w:id="1820" w:author="Gabriella Meltzer" w:date="2024-01-02T23:42:00Z">
              <w:tcPr>
                <w:tcW w:w="3420" w:type="dxa"/>
                <w:tcBorders>
                  <w:top w:val="single" w:sz="2" w:space="0" w:color="auto"/>
                  <w:left w:val="single" w:sz="2" w:space="0" w:color="auto"/>
                  <w:bottom w:val="single" w:sz="2" w:space="0" w:color="auto"/>
                </w:tcBorders>
              </w:tcPr>
            </w:tcPrChange>
          </w:tcPr>
          <w:p w14:paraId="29CA9978" w14:textId="77777777" w:rsidR="006A5067" w:rsidRPr="006A5067" w:rsidRDefault="006A5067" w:rsidP="00786FE5">
            <w:pPr>
              <w:rPr>
                <w:ins w:id="1821" w:author="Gabriella Meltzer" w:date="2024-01-02T23:40:00Z"/>
                <w:rFonts w:ascii="Arial" w:hAnsi="Arial" w:cs="Arial"/>
                <w:sz w:val="20"/>
                <w:szCs w:val="20"/>
                <w:rPrChange w:id="1822" w:author="Gabriella Meltzer" w:date="2024-01-02T23:41:00Z">
                  <w:rPr>
                    <w:ins w:id="1823" w:author="Gabriella Meltzer" w:date="2024-01-02T23:40:00Z"/>
                    <w:sz w:val="22"/>
                    <w:szCs w:val="22"/>
                  </w:rPr>
                </w:rPrChange>
              </w:rPr>
            </w:pPr>
          </w:p>
        </w:tc>
        <w:tc>
          <w:tcPr>
            <w:tcW w:w="3778" w:type="dxa"/>
            <w:tcBorders>
              <w:top w:val="single" w:sz="2" w:space="0" w:color="auto"/>
              <w:left w:val="single" w:sz="2" w:space="0" w:color="auto"/>
              <w:bottom w:val="single" w:sz="2" w:space="0" w:color="auto"/>
            </w:tcBorders>
            <w:tcPrChange w:id="1824" w:author="Gabriella Meltzer" w:date="2024-01-02T23:42:00Z">
              <w:tcPr>
                <w:tcW w:w="3420" w:type="dxa"/>
                <w:tcBorders>
                  <w:top w:val="single" w:sz="2" w:space="0" w:color="auto"/>
                  <w:left w:val="single" w:sz="2" w:space="0" w:color="auto"/>
                  <w:bottom w:val="single" w:sz="2" w:space="0" w:color="auto"/>
                </w:tcBorders>
              </w:tcPr>
            </w:tcPrChange>
          </w:tcPr>
          <w:p w14:paraId="5C6E5E98" w14:textId="77777777" w:rsidR="006A5067" w:rsidRPr="006A5067" w:rsidRDefault="006A5067" w:rsidP="00786FE5">
            <w:pPr>
              <w:rPr>
                <w:ins w:id="1825" w:author="Gabriella Meltzer" w:date="2024-01-02T23:40:00Z"/>
                <w:rFonts w:ascii="Arial" w:hAnsi="Arial" w:cs="Arial"/>
                <w:sz w:val="20"/>
                <w:szCs w:val="20"/>
                <w:rPrChange w:id="1826" w:author="Gabriella Meltzer" w:date="2024-01-02T23:41:00Z">
                  <w:rPr>
                    <w:ins w:id="1827" w:author="Gabriella Meltzer" w:date="2024-01-02T23:40:00Z"/>
                    <w:sz w:val="22"/>
                    <w:szCs w:val="22"/>
                  </w:rPr>
                </w:rPrChange>
              </w:rPr>
            </w:pPr>
          </w:p>
        </w:tc>
        <w:tc>
          <w:tcPr>
            <w:tcW w:w="810" w:type="dxa"/>
            <w:tcBorders>
              <w:top w:val="single" w:sz="2" w:space="0" w:color="auto"/>
              <w:bottom w:val="single" w:sz="2" w:space="0" w:color="auto"/>
            </w:tcBorders>
            <w:tcPrChange w:id="1828" w:author="Gabriella Meltzer" w:date="2024-01-02T23:42:00Z">
              <w:tcPr>
                <w:tcW w:w="810" w:type="dxa"/>
                <w:tcBorders>
                  <w:top w:val="single" w:sz="2" w:space="0" w:color="auto"/>
                  <w:bottom w:val="single" w:sz="2" w:space="0" w:color="auto"/>
                </w:tcBorders>
              </w:tcPr>
            </w:tcPrChange>
          </w:tcPr>
          <w:p w14:paraId="112FCA6F" w14:textId="77777777" w:rsidR="006A5067" w:rsidRPr="006A5067" w:rsidRDefault="006A5067" w:rsidP="00786FE5">
            <w:pPr>
              <w:rPr>
                <w:ins w:id="1829" w:author="Gabriella Meltzer" w:date="2024-01-02T23:40:00Z"/>
                <w:rFonts w:ascii="Arial" w:hAnsi="Arial" w:cs="Arial"/>
                <w:b/>
                <w:bCs/>
                <w:sz w:val="20"/>
                <w:szCs w:val="20"/>
                <w:rPrChange w:id="1830" w:author="Gabriella Meltzer" w:date="2024-01-02T23:41:00Z">
                  <w:rPr>
                    <w:ins w:id="1831" w:author="Gabriella Meltzer" w:date="2024-01-02T23:40:00Z"/>
                    <w:b/>
                    <w:bCs/>
                    <w:sz w:val="22"/>
                    <w:szCs w:val="22"/>
                  </w:rPr>
                </w:rPrChange>
              </w:rPr>
            </w:pPr>
            <w:ins w:id="1832" w:author="Gabriella Meltzer" w:date="2024-01-02T23:40:00Z">
              <w:r w:rsidRPr="006A5067">
                <w:rPr>
                  <w:rFonts w:ascii="Arial" w:hAnsi="Arial" w:cs="Arial"/>
                  <w:b/>
                  <w:bCs/>
                  <w:sz w:val="20"/>
                  <w:szCs w:val="20"/>
                  <w:rPrChange w:id="1833" w:author="Gabriella Meltzer" w:date="2024-01-02T23:41:00Z">
                    <w:rPr>
                      <w:b/>
                      <w:bCs/>
                    </w:rPr>
                  </w:rPrChange>
                </w:rPr>
                <w:t>Grade</w:t>
              </w:r>
            </w:ins>
          </w:p>
        </w:tc>
        <w:tc>
          <w:tcPr>
            <w:tcW w:w="3600" w:type="dxa"/>
            <w:gridSpan w:val="5"/>
            <w:tcBorders>
              <w:top w:val="single" w:sz="2" w:space="0" w:color="auto"/>
              <w:bottom w:val="single" w:sz="2" w:space="0" w:color="auto"/>
              <w:right w:val="single" w:sz="2" w:space="0" w:color="auto"/>
            </w:tcBorders>
            <w:tcPrChange w:id="1834" w:author="Gabriella Meltzer" w:date="2024-01-02T23:42:00Z">
              <w:tcPr>
                <w:tcW w:w="3600" w:type="dxa"/>
                <w:gridSpan w:val="5"/>
                <w:tcBorders>
                  <w:top w:val="single" w:sz="2" w:space="0" w:color="auto"/>
                  <w:bottom w:val="single" w:sz="2" w:space="0" w:color="auto"/>
                  <w:right w:val="single" w:sz="2" w:space="0" w:color="auto"/>
                </w:tcBorders>
              </w:tcPr>
            </w:tcPrChange>
          </w:tcPr>
          <w:p w14:paraId="7175B64C" w14:textId="77777777" w:rsidR="006A5067" w:rsidRPr="006A5067" w:rsidRDefault="006A5067" w:rsidP="00786FE5">
            <w:pPr>
              <w:jc w:val="center"/>
              <w:rPr>
                <w:ins w:id="1835" w:author="Gabriella Meltzer" w:date="2024-01-02T23:40:00Z"/>
                <w:rFonts w:ascii="Arial" w:hAnsi="Arial" w:cs="Arial"/>
                <w:b/>
                <w:bCs/>
                <w:sz w:val="20"/>
                <w:szCs w:val="20"/>
                <w:rPrChange w:id="1836" w:author="Gabriella Meltzer" w:date="2024-01-02T23:41:00Z">
                  <w:rPr>
                    <w:ins w:id="1837" w:author="Gabriella Meltzer" w:date="2024-01-02T23:40:00Z"/>
                    <w:b/>
                    <w:bCs/>
                    <w:sz w:val="22"/>
                    <w:szCs w:val="22"/>
                  </w:rPr>
                </w:rPrChange>
              </w:rPr>
            </w:pPr>
            <w:ins w:id="1838" w:author="Gabriella Meltzer" w:date="2024-01-02T23:40:00Z">
              <w:r w:rsidRPr="006A5067">
                <w:rPr>
                  <w:rFonts w:ascii="Arial" w:hAnsi="Arial" w:cs="Arial"/>
                  <w:b/>
                  <w:bCs/>
                  <w:sz w:val="20"/>
                  <w:szCs w:val="20"/>
                  <w:rPrChange w:id="1839" w:author="Gabriella Meltzer" w:date="2024-01-02T23:41:00Z">
                    <w:rPr>
                      <w:b/>
                      <w:bCs/>
                    </w:rPr>
                  </w:rPrChange>
                </w:rPr>
                <w:t>2009 percentiles</w:t>
              </w:r>
            </w:ins>
          </w:p>
        </w:tc>
        <w:tc>
          <w:tcPr>
            <w:tcW w:w="3600" w:type="dxa"/>
            <w:gridSpan w:val="5"/>
            <w:tcBorders>
              <w:top w:val="single" w:sz="2" w:space="0" w:color="auto"/>
              <w:left w:val="single" w:sz="2" w:space="0" w:color="auto"/>
              <w:bottom w:val="single" w:sz="2" w:space="0" w:color="auto"/>
              <w:right w:val="single" w:sz="2" w:space="0" w:color="auto"/>
            </w:tcBorders>
            <w:tcPrChange w:id="1840" w:author="Gabriella Meltzer" w:date="2024-01-02T23:42:00Z">
              <w:tcPr>
                <w:tcW w:w="3600" w:type="dxa"/>
                <w:gridSpan w:val="5"/>
                <w:tcBorders>
                  <w:top w:val="single" w:sz="2" w:space="0" w:color="auto"/>
                  <w:left w:val="single" w:sz="2" w:space="0" w:color="auto"/>
                  <w:bottom w:val="single" w:sz="2" w:space="0" w:color="auto"/>
                  <w:right w:val="single" w:sz="2" w:space="0" w:color="auto"/>
                </w:tcBorders>
              </w:tcPr>
            </w:tcPrChange>
          </w:tcPr>
          <w:p w14:paraId="4BDF87BB" w14:textId="77777777" w:rsidR="006A5067" w:rsidRPr="006A5067" w:rsidRDefault="006A5067" w:rsidP="00786FE5">
            <w:pPr>
              <w:jc w:val="center"/>
              <w:rPr>
                <w:ins w:id="1841" w:author="Gabriella Meltzer" w:date="2024-01-02T23:40:00Z"/>
                <w:rFonts w:ascii="Arial" w:hAnsi="Arial" w:cs="Arial"/>
                <w:b/>
                <w:bCs/>
                <w:sz w:val="20"/>
                <w:szCs w:val="20"/>
                <w:rPrChange w:id="1842" w:author="Gabriella Meltzer" w:date="2024-01-02T23:41:00Z">
                  <w:rPr>
                    <w:ins w:id="1843" w:author="Gabriella Meltzer" w:date="2024-01-02T23:40:00Z"/>
                    <w:b/>
                    <w:bCs/>
                    <w:sz w:val="22"/>
                    <w:szCs w:val="22"/>
                  </w:rPr>
                </w:rPrChange>
              </w:rPr>
            </w:pPr>
            <w:ins w:id="1844" w:author="Gabriella Meltzer" w:date="2024-01-02T23:40:00Z">
              <w:r w:rsidRPr="006A5067">
                <w:rPr>
                  <w:rFonts w:ascii="Arial" w:hAnsi="Arial" w:cs="Arial"/>
                  <w:b/>
                  <w:bCs/>
                  <w:sz w:val="20"/>
                  <w:szCs w:val="20"/>
                  <w:rPrChange w:id="1845" w:author="Gabriella Meltzer" w:date="2024-01-02T23:41:00Z">
                    <w:rPr>
                      <w:b/>
                      <w:bCs/>
                    </w:rPr>
                  </w:rPrChange>
                </w:rPr>
                <w:t>2018 percentiles</w:t>
              </w:r>
            </w:ins>
          </w:p>
        </w:tc>
      </w:tr>
      <w:tr w:rsidR="006A5067" w:rsidRPr="006A5067" w14:paraId="7C23EED7" w14:textId="77777777" w:rsidTr="007F7277">
        <w:trPr>
          <w:ins w:id="1846" w:author="Gabriella Meltzer" w:date="2024-01-02T23:40:00Z"/>
        </w:trPr>
        <w:tc>
          <w:tcPr>
            <w:tcW w:w="3062" w:type="dxa"/>
            <w:vMerge w:val="restart"/>
            <w:tcBorders>
              <w:top w:val="single" w:sz="2" w:space="0" w:color="auto"/>
              <w:left w:val="single" w:sz="2" w:space="0" w:color="auto"/>
            </w:tcBorders>
            <w:vAlign w:val="center"/>
            <w:tcPrChange w:id="1847" w:author="Gabriella Meltzer" w:date="2024-01-02T23:42:00Z">
              <w:tcPr>
                <w:tcW w:w="3420" w:type="dxa"/>
                <w:vMerge w:val="restart"/>
                <w:tcBorders>
                  <w:top w:val="single" w:sz="2" w:space="0" w:color="auto"/>
                  <w:left w:val="single" w:sz="2" w:space="0" w:color="auto"/>
                </w:tcBorders>
                <w:vAlign w:val="center"/>
              </w:tcPr>
            </w:tcPrChange>
          </w:tcPr>
          <w:p w14:paraId="5D18764A" w14:textId="77777777" w:rsidR="006A5067" w:rsidRPr="006A5067" w:rsidRDefault="006A5067" w:rsidP="00786FE5">
            <w:pPr>
              <w:jc w:val="center"/>
              <w:rPr>
                <w:ins w:id="1848" w:author="Gabriella Meltzer" w:date="2024-01-02T23:40:00Z"/>
                <w:rFonts w:ascii="Arial" w:hAnsi="Arial" w:cs="Arial"/>
                <w:sz w:val="20"/>
                <w:szCs w:val="20"/>
                <w:rPrChange w:id="1849" w:author="Gabriella Meltzer" w:date="2024-01-02T23:41:00Z">
                  <w:rPr>
                    <w:ins w:id="1850" w:author="Gabriella Meltzer" w:date="2024-01-02T23:40:00Z"/>
                    <w:sz w:val="22"/>
                    <w:szCs w:val="22"/>
                  </w:rPr>
                </w:rPrChange>
              </w:rPr>
            </w:pPr>
            <w:ins w:id="1851" w:author="Gabriella Meltzer" w:date="2024-01-02T23:40:00Z">
              <w:r w:rsidRPr="006A5067">
                <w:rPr>
                  <w:rFonts w:ascii="Arial" w:hAnsi="Arial" w:cs="Arial"/>
                  <w:sz w:val="20"/>
                  <w:szCs w:val="20"/>
                  <w:rPrChange w:id="1852" w:author="Gabriella Meltzer" w:date="2024-01-02T23:41:00Z">
                    <w:rPr/>
                  </w:rPrChange>
                </w:rPr>
                <w:t>Grade-specific standardized test scores</w:t>
              </w:r>
            </w:ins>
          </w:p>
        </w:tc>
        <w:tc>
          <w:tcPr>
            <w:tcW w:w="3778" w:type="dxa"/>
            <w:tcBorders>
              <w:top w:val="single" w:sz="2" w:space="0" w:color="auto"/>
              <w:left w:val="single" w:sz="2" w:space="0" w:color="auto"/>
            </w:tcBorders>
            <w:tcPrChange w:id="1853" w:author="Gabriella Meltzer" w:date="2024-01-02T23:42:00Z">
              <w:tcPr>
                <w:tcW w:w="3420" w:type="dxa"/>
                <w:tcBorders>
                  <w:top w:val="single" w:sz="2" w:space="0" w:color="auto"/>
                  <w:left w:val="single" w:sz="2" w:space="0" w:color="auto"/>
                </w:tcBorders>
              </w:tcPr>
            </w:tcPrChange>
          </w:tcPr>
          <w:p w14:paraId="0E7ED877" w14:textId="77777777" w:rsidR="006A5067" w:rsidRPr="006A5067" w:rsidRDefault="006A5067" w:rsidP="00786FE5">
            <w:pPr>
              <w:rPr>
                <w:ins w:id="1854" w:author="Gabriella Meltzer" w:date="2024-01-02T23:40:00Z"/>
                <w:rFonts w:ascii="Arial" w:hAnsi="Arial" w:cs="Arial"/>
                <w:sz w:val="20"/>
                <w:szCs w:val="20"/>
                <w:rPrChange w:id="1855" w:author="Gabriella Meltzer" w:date="2024-01-02T23:41:00Z">
                  <w:rPr>
                    <w:ins w:id="1856" w:author="Gabriella Meltzer" w:date="2024-01-02T23:40:00Z"/>
                    <w:sz w:val="22"/>
                    <w:szCs w:val="22"/>
                  </w:rPr>
                </w:rPrChange>
              </w:rPr>
            </w:pPr>
          </w:p>
        </w:tc>
        <w:tc>
          <w:tcPr>
            <w:tcW w:w="810" w:type="dxa"/>
            <w:tcBorders>
              <w:top w:val="single" w:sz="2" w:space="0" w:color="auto"/>
            </w:tcBorders>
            <w:tcPrChange w:id="1857" w:author="Gabriella Meltzer" w:date="2024-01-02T23:42:00Z">
              <w:tcPr>
                <w:tcW w:w="810" w:type="dxa"/>
                <w:tcBorders>
                  <w:top w:val="single" w:sz="2" w:space="0" w:color="auto"/>
                </w:tcBorders>
              </w:tcPr>
            </w:tcPrChange>
          </w:tcPr>
          <w:p w14:paraId="33431011" w14:textId="77777777" w:rsidR="006A5067" w:rsidRPr="006A5067" w:rsidRDefault="006A5067" w:rsidP="00786FE5">
            <w:pPr>
              <w:rPr>
                <w:ins w:id="1858" w:author="Gabriella Meltzer" w:date="2024-01-02T23:40:00Z"/>
                <w:rFonts w:ascii="Arial" w:hAnsi="Arial" w:cs="Arial"/>
                <w:sz w:val="20"/>
                <w:szCs w:val="20"/>
                <w:rPrChange w:id="1859" w:author="Gabriella Meltzer" w:date="2024-01-02T23:41:00Z">
                  <w:rPr>
                    <w:ins w:id="1860" w:author="Gabriella Meltzer" w:date="2024-01-02T23:40:00Z"/>
                    <w:sz w:val="22"/>
                    <w:szCs w:val="22"/>
                  </w:rPr>
                </w:rPrChange>
              </w:rPr>
            </w:pPr>
          </w:p>
        </w:tc>
        <w:tc>
          <w:tcPr>
            <w:tcW w:w="720" w:type="dxa"/>
            <w:tcBorders>
              <w:top w:val="single" w:sz="2" w:space="0" w:color="auto"/>
            </w:tcBorders>
            <w:tcPrChange w:id="1861" w:author="Gabriella Meltzer" w:date="2024-01-02T23:42:00Z">
              <w:tcPr>
                <w:tcW w:w="720" w:type="dxa"/>
                <w:tcBorders>
                  <w:top w:val="single" w:sz="2" w:space="0" w:color="auto"/>
                </w:tcBorders>
              </w:tcPr>
            </w:tcPrChange>
          </w:tcPr>
          <w:p w14:paraId="2ECC36EA" w14:textId="77777777" w:rsidR="006A5067" w:rsidRPr="006A5067" w:rsidRDefault="006A5067" w:rsidP="00786FE5">
            <w:pPr>
              <w:rPr>
                <w:ins w:id="1862" w:author="Gabriella Meltzer" w:date="2024-01-02T23:40:00Z"/>
                <w:rFonts w:ascii="Arial" w:hAnsi="Arial" w:cs="Arial"/>
                <w:sz w:val="20"/>
                <w:szCs w:val="20"/>
                <w:rPrChange w:id="1863" w:author="Gabriella Meltzer" w:date="2024-01-02T23:41:00Z">
                  <w:rPr>
                    <w:ins w:id="1864" w:author="Gabriella Meltzer" w:date="2024-01-02T23:40:00Z"/>
                    <w:sz w:val="22"/>
                    <w:szCs w:val="22"/>
                  </w:rPr>
                </w:rPrChange>
              </w:rPr>
            </w:pPr>
            <w:ins w:id="1865" w:author="Gabriella Meltzer" w:date="2024-01-02T23:40:00Z">
              <w:r w:rsidRPr="006A5067">
                <w:rPr>
                  <w:rFonts w:ascii="Arial" w:hAnsi="Arial" w:cs="Arial"/>
                  <w:sz w:val="20"/>
                  <w:szCs w:val="20"/>
                  <w:rPrChange w:id="1866" w:author="Gabriella Meltzer" w:date="2024-01-02T23:41:00Z">
                    <w:rPr/>
                  </w:rPrChange>
                </w:rPr>
                <w:t>5</w:t>
              </w:r>
              <w:r w:rsidRPr="006A5067">
                <w:rPr>
                  <w:rFonts w:ascii="Arial" w:hAnsi="Arial" w:cs="Arial"/>
                  <w:sz w:val="20"/>
                  <w:szCs w:val="20"/>
                  <w:vertAlign w:val="superscript"/>
                  <w:rPrChange w:id="1867" w:author="Gabriella Meltzer" w:date="2024-01-02T23:41:00Z">
                    <w:rPr>
                      <w:vertAlign w:val="superscript"/>
                    </w:rPr>
                  </w:rPrChange>
                </w:rPr>
                <w:t>th</w:t>
              </w:r>
              <w:r w:rsidRPr="006A5067">
                <w:rPr>
                  <w:rFonts w:ascii="Arial" w:hAnsi="Arial" w:cs="Arial"/>
                  <w:sz w:val="20"/>
                  <w:szCs w:val="20"/>
                  <w:rPrChange w:id="1868" w:author="Gabriella Meltzer" w:date="2024-01-02T23:41:00Z">
                    <w:rPr/>
                  </w:rPrChange>
                </w:rPr>
                <w:t xml:space="preserve"> </w:t>
              </w:r>
            </w:ins>
          </w:p>
        </w:tc>
        <w:tc>
          <w:tcPr>
            <w:tcW w:w="720" w:type="dxa"/>
            <w:tcBorders>
              <w:top w:val="single" w:sz="2" w:space="0" w:color="auto"/>
            </w:tcBorders>
            <w:tcPrChange w:id="1869" w:author="Gabriella Meltzer" w:date="2024-01-02T23:42:00Z">
              <w:tcPr>
                <w:tcW w:w="720" w:type="dxa"/>
                <w:tcBorders>
                  <w:top w:val="single" w:sz="2" w:space="0" w:color="auto"/>
                </w:tcBorders>
              </w:tcPr>
            </w:tcPrChange>
          </w:tcPr>
          <w:p w14:paraId="6B638792" w14:textId="77777777" w:rsidR="006A5067" w:rsidRPr="006A5067" w:rsidRDefault="006A5067" w:rsidP="00786FE5">
            <w:pPr>
              <w:rPr>
                <w:ins w:id="1870" w:author="Gabriella Meltzer" w:date="2024-01-02T23:40:00Z"/>
                <w:rFonts w:ascii="Arial" w:hAnsi="Arial" w:cs="Arial"/>
                <w:sz w:val="20"/>
                <w:szCs w:val="20"/>
                <w:rPrChange w:id="1871" w:author="Gabriella Meltzer" w:date="2024-01-02T23:41:00Z">
                  <w:rPr>
                    <w:ins w:id="1872" w:author="Gabriella Meltzer" w:date="2024-01-02T23:40:00Z"/>
                    <w:sz w:val="22"/>
                    <w:szCs w:val="22"/>
                  </w:rPr>
                </w:rPrChange>
              </w:rPr>
            </w:pPr>
            <w:ins w:id="1873" w:author="Gabriella Meltzer" w:date="2024-01-02T23:40:00Z">
              <w:r w:rsidRPr="006A5067">
                <w:rPr>
                  <w:rFonts w:ascii="Arial" w:hAnsi="Arial" w:cs="Arial"/>
                  <w:sz w:val="20"/>
                  <w:szCs w:val="20"/>
                  <w:rPrChange w:id="1874" w:author="Gabriella Meltzer" w:date="2024-01-02T23:41:00Z">
                    <w:rPr/>
                  </w:rPrChange>
                </w:rPr>
                <w:t>25</w:t>
              </w:r>
              <w:r w:rsidRPr="006A5067">
                <w:rPr>
                  <w:rFonts w:ascii="Arial" w:hAnsi="Arial" w:cs="Arial"/>
                  <w:sz w:val="20"/>
                  <w:szCs w:val="20"/>
                  <w:vertAlign w:val="superscript"/>
                  <w:rPrChange w:id="1875" w:author="Gabriella Meltzer" w:date="2024-01-02T23:41:00Z">
                    <w:rPr>
                      <w:vertAlign w:val="superscript"/>
                    </w:rPr>
                  </w:rPrChange>
                </w:rPr>
                <w:t>th</w:t>
              </w:r>
            </w:ins>
          </w:p>
        </w:tc>
        <w:tc>
          <w:tcPr>
            <w:tcW w:w="720" w:type="dxa"/>
            <w:tcBorders>
              <w:top w:val="single" w:sz="2" w:space="0" w:color="auto"/>
            </w:tcBorders>
            <w:tcPrChange w:id="1876" w:author="Gabriella Meltzer" w:date="2024-01-02T23:42:00Z">
              <w:tcPr>
                <w:tcW w:w="720" w:type="dxa"/>
                <w:tcBorders>
                  <w:top w:val="single" w:sz="2" w:space="0" w:color="auto"/>
                </w:tcBorders>
              </w:tcPr>
            </w:tcPrChange>
          </w:tcPr>
          <w:p w14:paraId="6454E0B3" w14:textId="77777777" w:rsidR="006A5067" w:rsidRPr="006A5067" w:rsidRDefault="006A5067" w:rsidP="00786FE5">
            <w:pPr>
              <w:rPr>
                <w:ins w:id="1877" w:author="Gabriella Meltzer" w:date="2024-01-02T23:40:00Z"/>
                <w:rFonts w:ascii="Arial" w:hAnsi="Arial" w:cs="Arial"/>
                <w:sz w:val="20"/>
                <w:szCs w:val="20"/>
                <w:rPrChange w:id="1878" w:author="Gabriella Meltzer" w:date="2024-01-02T23:41:00Z">
                  <w:rPr>
                    <w:ins w:id="1879" w:author="Gabriella Meltzer" w:date="2024-01-02T23:40:00Z"/>
                    <w:sz w:val="22"/>
                    <w:szCs w:val="22"/>
                  </w:rPr>
                </w:rPrChange>
              </w:rPr>
            </w:pPr>
            <w:ins w:id="1880" w:author="Gabriella Meltzer" w:date="2024-01-02T23:40:00Z">
              <w:r w:rsidRPr="006A5067">
                <w:rPr>
                  <w:rFonts w:ascii="Arial" w:hAnsi="Arial" w:cs="Arial"/>
                  <w:sz w:val="20"/>
                  <w:szCs w:val="20"/>
                  <w:rPrChange w:id="1881" w:author="Gabriella Meltzer" w:date="2024-01-02T23:41:00Z">
                    <w:rPr/>
                  </w:rPrChange>
                </w:rPr>
                <w:t>50</w:t>
              </w:r>
              <w:r w:rsidRPr="006A5067">
                <w:rPr>
                  <w:rFonts w:ascii="Arial" w:hAnsi="Arial" w:cs="Arial"/>
                  <w:sz w:val="20"/>
                  <w:szCs w:val="20"/>
                  <w:vertAlign w:val="superscript"/>
                  <w:rPrChange w:id="1882" w:author="Gabriella Meltzer" w:date="2024-01-02T23:41:00Z">
                    <w:rPr>
                      <w:vertAlign w:val="superscript"/>
                    </w:rPr>
                  </w:rPrChange>
                </w:rPr>
                <w:t>th</w:t>
              </w:r>
              <w:r w:rsidRPr="006A5067">
                <w:rPr>
                  <w:rFonts w:ascii="Arial" w:hAnsi="Arial" w:cs="Arial"/>
                  <w:sz w:val="20"/>
                  <w:szCs w:val="20"/>
                  <w:rPrChange w:id="1883" w:author="Gabriella Meltzer" w:date="2024-01-02T23:41:00Z">
                    <w:rPr/>
                  </w:rPrChange>
                </w:rPr>
                <w:t xml:space="preserve"> </w:t>
              </w:r>
            </w:ins>
          </w:p>
        </w:tc>
        <w:tc>
          <w:tcPr>
            <w:tcW w:w="720" w:type="dxa"/>
            <w:tcBorders>
              <w:top w:val="single" w:sz="2" w:space="0" w:color="auto"/>
            </w:tcBorders>
            <w:tcPrChange w:id="1884" w:author="Gabriella Meltzer" w:date="2024-01-02T23:42:00Z">
              <w:tcPr>
                <w:tcW w:w="720" w:type="dxa"/>
                <w:tcBorders>
                  <w:top w:val="single" w:sz="2" w:space="0" w:color="auto"/>
                </w:tcBorders>
              </w:tcPr>
            </w:tcPrChange>
          </w:tcPr>
          <w:p w14:paraId="273D2C30" w14:textId="77777777" w:rsidR="006A5067" w:rsidRPr="006A5067" w:rsidRDefault="006A5067" w:rsidP="00786FE5">
            <w:pPr>
              <w:rPr>
                <w:ins w:id="1885" w:author="Gabriella Meltzer" w:date="2024-01-02T23:40:00Z"/>
                <w:rFonts w:ascii="Arial" w:hAnsi="Arial" w:cs="Arial"/>
                <w:sz w:val="20"/>
                <w:szCs w:val="20"/>
                <w:rPrChange w:id="1886" w:author="Gabriella Meltzer" w:date="2024-01-02T23:41:00Z">
                  <w:rPr>
                    <w:ins w:id="1887" w:author="Gabriella Meltzer" w:date="2024-01-02T23:40:00Z"/>
                    <w:sz w:val="22"/>
                    <w:szCs w:val="22"/>
                  </w:rPr>
                </w:rPrChange>
              </w:rPr>
            </w:pPr>
            <w:ins w:id="1888" w:author="Gabriella Meltzer" w:date="2024-01-02T23:40:00Z">
              <w:r w:rsidRPr="006A5067">
                <w:rPr>
                  <w:rFonts w:ascii="Arial" w:hAnsi="Arial" w:cs="Arial"/>
                  <w:sz w:val="20"/>
                  <w:szCs w:val="20"/>
                  <w:rPrChange w:id="1889" w:author="Gabriella Meltzer" w:date="2024-01-02T23:41:00Z">
                    <w:rPr/>
                  </w:rPrChange>
                </w:rPr>
                <w:t>75</w:t>
              </w:r>
              <w:r w:rsidRPr="006A5067">
                <w:rPr>
                  <w:rFonts w:ascii="Arial" w:hAnsi="Arial" w:cs="Arial"/>
                  <w:sz w:val="20"/>
                  <w:szCs w:val="20"/>
                  <w:vertAlign w:val="superscript"/>
                  <w:rPrChange w:id="1890" w:author="Gabriella Meltzer" w:date="2024-01-02T23:41:00Z">
                    <w:rPr>
                      <w:vertAlign w:val="superscript"/>
                    </w:rPr>
                  </w:rPrChange>
                </w:rPr>
                <w:t>th</w:t>
              </w:r>
              <w:r w:rsidRPr="006A5067">
                <w:rPr>
                  <w:rFonts w:ascii="Arial" w:hAnsi="Arial" w:cs="Arial"/>
                  <w:sz w:val="20"/>
                  <w:szCs w:val="20"/>
                  <w:rPrChange w:id="1891" w:author="Gabriella Meltzer" w:date="2024-01-02T23:41:00Z">
                    <w:rPr/>
                  </w:rPrChange>
                </w:rPr>
                <w:t xml:space="preserve"> </w:t>
              </w:r>
            </w:ins>
          </w:p>
        </w:tc>
        <w:tc>
          <w:tcPr>
            <w:tcW w:w="720" w:type="dxa"/>
            <w:tcBorders>
              <w:top w:val="single" w:sz="2" w:space="0" w:color="auto"/>
              <w:right w:val="single" w:sz="2" w:space="0" w:color="auto"/>
            </w:tcBorders>
            <w:tcPrChange w:id="1892" w:author="Gabriella Meltzer" w:date="2024-01-02T23:42:00Z">
              <w:tcPr>
                <w:tcW w:w="720" w:type="dxa"/>
                <w:tcBorders>
                  <w:top w:val="single" w:sz="2" w:space="0" w:color="auto"/>
                  <w:right w:val="single" w:sz="2" w:space="0" w:color="auto"/>
                </w:tcBorders>
              </w:tcPr>
            </w:tcPrChange>
          </w:tcPr>
          <w:p w14:paraId="70D4FC42" w14:textId="77777777" w:rsidR="006A5067" w:rsidRPr="006A5067" w:rsidRDefault="006A5067" w:rsidP="00786FE5">
            <w:pPr>
              <w:rPr>
                <w:ins w:id="1893" w:author="Gabriella Meltzer" w:date="2024-01-02T23:40:00Z"/>
                <w:rFonts w:ascii="Arial" w:hAnsi="Arial" w:cs="Arial"/>
                <w:sz w:val="20"/>
                <w:szCs w:val="20"/>
                <w:rPrChange w:id="1894" w:author="Gabriella Meltzer" w:date="2024-01-02T23:41:00Z">
                  <w:rPr>
                    <w:ins w:id="1895" w:author="Gabriella Meltzer" w:date="2024-01-02T23:40:00Z"/>
                    <w:sz w:val="22"/>
                    <w:szCs w:val="22"/>
                  </w:rPr>
                </w:rPrChange>
              </w:rPr>
            </w:pPr>
            <w:ins w:id="1896" w:author="Gabriella Meltzer" w:date="2024-01-02T23:40:00Z">
              <w:r w:rsidRPr="006A5067">
                <w:rPr>
                  <w:rFonts w:ascii="Arial" w:hAnsi="Arial" w:cs="Arial"/>
                  <w:sz w:val="20"/>
                  <w:szCs w:val="20"/>
                  <w:rPrChange w:id="1897" w:author="Gabriella Meltzer" w:date="2024-01-02T23:41:00Z">
                    <w:rPr/>
                  </w:rPrChange>
                </w:rPr>
                <w:t>95</w:t>
              </w:r>
              <w:r w:rsidRPr="006A5067">
                <w:rPr>
                  <w:rFonts w:ascii="Arial" w:hAnsi="Arial" w:cs="Arial"/>
                  <w:sz w:val="20"/>
                  <w:szCs w:val="20"/>
                  <w:vertAlign w:val="superscript"/>
                  <w:rPrChange w:id="1898" w:author="Gabriella Meltzer" w:date="2024-01-02T23:41:00Z">
                    <w:rPr>
                      <w:vertAlign w:val="superscript"/>
                    </w:rPr>
                  </w:rPrChange>
                </w:rPr>
                <w:t>th</w:t>
              </w:r>
              <w:r w:rsidRPr="006A5067">
                <w:rPr>
                  <w:rFonts w:ascii="Arial" w:hAnsi="Arial" w:cs="Arial"/>
                  <w:sz w:val="20"/>
                  <w:szCs w:val="20"/>
                  <w:rPrChange w:id="1899" w:author="Gabriella Meltzer" w:date="2024-01-02T23:41:00Z">
                    <w:rPr/>
                  </w:rPrChange>
                </w:rPr>
                <w:t xml:space="preserve"> </w:t>
              </w:r>
            </w:ins>
          </w:p>
        </w:tc>
        <w:tc>
          <w:tcPr>
            <w:tcW w:w="720" w:type="dxa"/>
            <w:tcBorders>
              <w:top w:val="single" w:sz="2" w:space="0" w:color="auto"/>
              <w:left w:val="single" w:sz="2" w:space="0" w:color="auto"/>
            </w:tcBorders>
            <w:tcPrChange w:id="1900" w:author="Gabriella Meltzer" w:date="2024-01-02T23:42:00Z">
              <w:tcPr>
                <w:tcW w:w="720" w:type="dxa"/>
                <w:tcBorders>
                  <w:top w:val="single" w:sz="2" w:space="0" w:color="auto"/>
                  <w:left w:val="single" w:sz="2" w:space="0" w:color="auto"/>
                </w:tcBorders>
              </w:tcPr>
            </w:tcPrChange>
          </w:tcPr>
          <w:p w14:paraId="35DE737A" w14:textId="77777777" w:rsidR="006A5067" w:rsidRPr="006A5067" w:rsidRDefault="006A5067" w:rsidP="00786FE5">
            <w:pPr>
              <w:rPr>
                <w:ins w:id="1901" w:author="Gabriella Meltzer" w:date="2024-01-02T23:40:00Z"/>
                <w:rFonts w:ascii="Arial" w:hAnsi="Arial" w:cs="Arial"/>
                <w:sz w:val="20"/>
                <w:szCs w:val="20"/>
                <w:rPrChange w:id="1902" w:author="Gabriella Meltzer" w:date="2024-01-02T23:41:00Z">
                  <w:rPr>
                    <w:ins w:id="1903" w:author="Gabriella Meltzer" w:date="2024-01-02T23:40:00Z"/>
                    <w:sz w:val="22"/>
                    <w:szCs w:val="22"/>
                  </w:rPr>
                </w:rPrChange>
              </w:rPr>
            </w:pPr>
            <w:ins w:id="1904" w:author="Gabriella Meltzer" w:date="2024-01-02T23:40:00Z">
              <w:r w:rsidRPr="006A5067">
                <w:rPr>
                  <w:rFonts w:ascii="Arial" w:hAnsi="Arial" w:cs="Arial"/>
                  <w:sz w:val="20"/>
                  <w:szCs w:val="20"/>
                  <w:rPrChange w:id="1905" w:author="Gabriella Meltzer" w:date="2024-01-02T23:41:00Z">
                    <w:rPr/>
                  </w:rPrChange>
                </w:rPr>
                <w:t>5</w:t>
              </w:r>
              <w:r w:rsidRPr="006A5067">
                <w:rPr>
                  <w:rFonts w:ascii="Arial" w:hAnsi="Arial" w:cs="Arial"/>
                  <w:sz w:val="20"/>
                  <w:szCs w:val="20"/>
                  <w:vertAlign w:val="superscript"/>
                  <w:rPrChange w:id="1906" w:author="Gabriella Meltzer" w:date="2024-01-02T23:41:00Z">
                    <w:rPr>
                      <w:vertAlign w:val="superscript"/>
                    </w:rPr>
                  </w:rPrChange>
                </w:rPr>
                <w:t>th</w:t>
              </w:r>
            </w:ins>
          </w:p>
        </w:tc>
        <w:tc>
          <w:tcPr>
            <w:tcW w:w="720" w:type="dxa"/>
            <w:tcBorders>
              <w:top w:val="single" w:sz="2" w:space="0" w:color="auto"/>
            </w:tcBorders>
            <w:tcPrChange w:id="1907" w:author="Gabriella Meltzer" w:date="2024-01-02T23:42:00Z">
              <w:tcPr>
                <w:tcW w:w="720" w:type="dxa"/>
                <w:tcBorders>
                  <w:top w:val="single" w:sz="2" w:space="0" w:color="auto"/>
                </w:tcBorders>
              </w:tcPr>
            </w:tcPrChange>
          </w:tcPr>
          <w:p w14:paraId="3200E0C5" w14:textId="77777777" w:rsidR="006A5067" w:rsidRPr="006A5067" w:rsidRDefault="006A5067" w:rsidP="00786FE5">
            <w:pPr>
              <w:rPr>
                <w:ins w:id="1908" w:author="Gabriella Meltzer" w:date="2024-01-02T23:40:00Z"/>
                <w:rFonts w:ascii="Arial" w:hAnsi="Arial" w:cs="Arial"/>
                <w:sz w:val="20"/>
                <w:szCs w:val="20"/>
                <w:rPrChange w:id="1909" w:author="Gabriella Meltzer" w:date="2024-01-02T23:41:00Z">
                  <w:rPr>
                    <w:ins w:id="1910" w:author="Gabriella Meltzer" w:date="2024-01-02T23:40:00Z"/>
                    <w:sz w:val="22"/>
                    <w:szCs w:val="22"/>
                  </w:rPr>
                </w:rPrChange>
              </w:rPr>
            </w:pPr>
            <w:ins w:id="1911" w:author="Gabriella Meltzer" w:date="2024-01-02T23:40:00Z">
              <w:r w:rsidRPr="006A5067">
                <w:rPr>
                  <w:rFonts w:ascii="Arial" w:hAnsi="Arial" w:cs="Arial"/>
                  <w:sz w:val="20"/>
                  <w:szCs w:val="20"/>
                  <w:rPrChange w:id="1912" w:author="Gabriella Meltzer" w:date="2024-01-02T23:41:00Z">
                    <w:rPr/>
                  </w:rPrChange>
                </w:rPr>
                <w:t>25</w:t>
              </w:r>
              <w:r w:rsidRPr="006A5067">
                <w:rPr>
                  <w:rFonts w:ascii="Arial" w:hAnsi="Arial" w:cs="Arial"/>
                  <w:sz w:val="20"/>
                  <w:szCs w:val="20"/>
                  <w:vertAlign w:val="superscript"/>
                  <w:rPrChange w:id="1913" w:author="Gabriella Meltzer" w:date="2024-01-02T23:41:00Z">
                    <w:rPr>
                      <w:vertAlign w:val="superscript"/>
                    </w:rPr>
                  </w:rPrChange>
                </w:rPr>
                <w:t>th</w:t>
              </w:r>
              <w:r w:rsidRPr="006A5067">
                <w:rPr>
                  <w:rFonts w:ascii="Arial" w:hAnsi="Arial" w:cs="Arial"/>
                  <w:sz w:val="20"/>
                  <w:szCs w:val="20"/>
                  <w:rPrChange w:id="1914" w:author="Gabriella Meltzer" w:date="2024-01-02T23:41:00Z">
                    <w:rPr/>
                  </w:rPrChange>
                </w:rPr>
                <w:t xml:space="preserve"> </w:t>
              </w:r>
            </w:ins>
          </w:p>
        </w:tc>
        <w:tc>
          <w:tcPr>
            <w:tcW w:w="720" w:type="dxa"/>
            <w:tcBorders>
              <w:top w:val="single" w:sz="2" w:space="0" w:color="auto"/>
            </w:tcBorders>
            <w:tcPrChange w:id="1915" w:author="Gabriella Meltzer" w:date="2024-01-02T23:42:00Z">
              <w:tcPr>
                <w:tcW w:w="720" w:type="dxa"/>
                <w:tcBorders>
                  <w:top w:val="single" w:sz="2" w:space="0" w:color="auto"/>
                </w:tcBorders>
              </w:tcPr>
            </w:tcPrChange>
          </w:tcPr>
          <w:p w14:paraId="66BBAA0D" w14:textId="77777777" w:rsidR="006A5067" w:rsidRPr="006A5067" w:rsidRDefault="006A5067" w:rsidP="00786FE5">
            <w:pPr>
              <w:rPr>
                <w:ins w:id="1916" w:author="Gabriella Meltzer" w:date="2024-01-02T23:40:00Z"/>
                <w:rFonts w:ascii="Arial" w:hAnsi="Arial" w:cs="Arial"/>
                <w:sz w:val="20"/>
                <w:szCs w:val="20"/>
                <w:rPrChange w:id="1917" w:author="Gabriella Meltzer" w:date="2024-01-02T23:41:00Z">
                  <w:rPr>
                    <w:ins w:id="1918" w:author="Gabriella Meltzer" w:date="2024-01-02T23:40:00Z"/>
                    <w:sz w:val="22"/>
                    <w:szCs w:val="22"/>
                  </w:rPr>
                </w:rPrChange>
              </w:rPr>
            </w:pPr>
            <w:ins w:id="1919" w:author="Gabriella Meltzer" w:date="2024-01-02T23:40:00Z">
              <w:r w:rsidRPr="006A5067">
                <w:rPr>
                  <w:rFonts w:ascii="Arial" w:hAnsi="Arial" w:cs="Arial"/>
                  <w:sz w:val="20"/>
                  <w:szCs w:val="20"/>
                  <w:rPrChange w:id="1920" w:author="Gabriella Meltzer" w:date="2024-01-02T23:41:00Z">
                    <w:rPr/>
                  </w:rPrChange>
                </w:rPr>
                <w:t>50</w:t>
              </w:r>
              <w:r w:rsidRPr="006A5067">
                <w:rPr>
                  <w:rFonts w:ascii="Arial" w:hAnsi="Arial" w:cs="Arial"/>
                  <w:sz w:val="20"/>
                  <w:szCs w:val="20"/>
                  <w:vertAlign w:val="superscript"/>
                  <w:rPrChange w:id="1921" w:author="Gabriella Meltzer" w:date="2024-01-02T23:41:00Z">
                    <w:rPr>
                      <w:vertAlign w:val="superscript"/>
                    </w:rPr>
                  </w:rPrChange>
                </w:rPr>
                <w:t>th</w:t>
              </w:r>
            </w:ins>
          </w:p>
        </w:tc>
        <w:tc>
          <w:tcPr>
            <w:tcW w:w="720" w:type="dxa"/>
            <w:tcBorders>
              <w:top w:val="single" w:sz="2" w:space="0" w:color="auto"/>
            </w:tcBorders>
            <w:tcPrChange w:id="1922" w:author="Gabriella Meltzer" w:date="2024-01-02T23:42:00Z">
              <w:tcPr>
                <w:tcW w:w="720" w:type="dxa"/>
                <w:tcBorders>
                  <w:top w:val="single" w:sz="2" w:space="0" w:color="auto"/>
                </w:tcBorders>
              </w:tcPr>
            </w:tcPrChange>
          </w:tcPr>
          <w:p w14:paraId="48778F50" w14:textId="77777777" w:rsidR="006A5067" w:rsidRPr="006A5067" w:rsidRDefault="006A5067" w:rsidP="00786FE5">
            <w:pPr>
              <w:rPr>
                <w:ins w:id="1923" w:author="Gabriella Meltzer" w:date="2024-01-02T23:40:00Z"/>
                <w:rFonts w:ascii="Arial" w:hAnsi="Arial" w:cs="Arial"/>
                <w:sz w:val="20"/>
                <w:szCs w:val="20"/>
                <w:rPrChange w:id="1924" w:author="Gabriella Meltzer" w:date="2024-01-02T23:41:00Z">
                  <w:rPr>
                    <w:ins w:id="1925" w:author="Gabriella Meltzer" w:date="2024-01-02T23:40:00Z"/>
                    <w:sz w:val="22"/>
                    <w:szCs w:val="22"/>
                  </w:rPr>
                </w:rPrChange>
              </w:rPr>
            </w:pPr>
            <w:ins w:id="1926" w:author="Gabriella Meltzer" w:date="2024-01-02T23:40:00Z">
              <w:r w:rsidRPr="006A5067">
                <w:rPr>
                  <w:rFonts w:ascii="Arial" w:hAnsi="Arial" w:cs="Arial"/>
                  <w:sz w:val="20"/>
                  <w:szCs w:val="20"/>
                  <w:rPrChange w:id="1927" w:author="Gabriella Meltzer" w:date="2024-01-02T23:41:00Z">
                    <w:rPr/>
                  </w:rPrChange>
                </w:rPr>
                <w:t>75</w:t>
              </w:r>
              <w:r w:rsidRPr="006A5067">
                <w:rPr>
                  <w:rFonts w:ascii="Arial" w:hAnsi="Arial" w:cs="Arial"/>
                  <w:sz w:val="20"/>
                  <w:szCs w:val="20"/>
                  <w:vertAlign w:val="superscript"/>
                  <w:rPrChange w:id="1928" w:author="Gabriella Meltzer" w:date="2024-01-02T23:41:00Z">
                    <w:rPr>
                      <w:vertAlign w:val="superscript"/>
                    </w:rPr>
                  </w:rPrChange>
                </w:rPr>
                <w:t>th</w:t>
              </w:r>
            </w:ins>
          </w:p>
        </w:tc>
        <w:tc>
          <w:tcPr>
            <w:tcW w:w="720" w:type="dxa"/>
            <w:tcBorders>
              <w:top w:val="single" w:sz="2" w:space="0" w:color="auto"/>
              <w:right w:val="single" w:sz="2" w:space="0" w:color="auto"/>
            </w:tcBorders>
            <w:tcPrChange w:id="1929" w:author="Gabriella Meltzer" w:date="2024-01-02T23:42:00Z">
              <w:tcPr>
                <w:tcW w:w="720" w:type="dxa"/>
                <w:tcBorders>
                  <w:top w:val="single" w:sz="2" w:space="0" w:color="auto"/>
                  <w:right w:val="single" w:sz="2" w:space="0" w:color="auto"/>
                </w:tcBorders>
              </w:tcPr>
            </w:tcPrChange>
          </w:tcPr>
          <w:p w14:paraId="2DC1BAB1" w14:textId="77777777" w:rsidR="006A5067" w:rsidRPr="006A5067" w:rsidRDefault="006A5067" w:rsidP="00786FE5">
            <w:pPr>
              <w:rPr>
                <w:ins w:id="1930" w:author="Gabriella Meltzer" w:date="2024-01-02T23:40:00Z"/>
                <w:rFonts w:ascii="Arial" w:hAnsi="Arial" w:cs="Arial"/>
                <w:sz w:val="20"/>
                <w:szCs w:val="20"/>
                <w:rPrChange w:id="1931" w:author="Gabriella Meltzer" w:date="2024-01-02T23:41:00Z">
                  <w:rPr>
                    <w:ins w:id="1932" w:author="Gabriella Meltzer" w:date="2024-01-02T23:40:00Z"/>
                    <w:sz w:val="22"/>
                    <w:szCs w:val="22"/>
                  </w:rPr>
                </w:rPrChange>
              </w:rPr>
            </w:pPr>
            <w:ins w:id="1933" w:author="Gabriella Meltzer" w:date="2024-01-02T23:40:00Z">
              <w:r w:rsidRPr="006A5067">
                <w:rPr>
                  <w:rFonts w:ascii="Arial" w:hAnsi="Arial" w:cs="Arial"/>
                  <w:sz w:val="20"/>
                  <w:szCs w:val="20"/>
                  <w:rPrChange w:id="1934" w:author="Gabriella Meltzer" w:date="2024-01-02T23:41:00Z">
                    <w:rPr/>
                  </w:rPrChange>
                </w:rPr>
                <w:t>95</w:t>
              </w:r>
              <w:r w:rsidRPr="006A5067">
                <w:rPr>
                  <w:rFonts w:ascii="Arial" w:hAnsi="Arial" w:cs="Arial"/>
                  <w:sz w:val="20"/>
                  <w:szCs w:val="20"/>
                  <w:vertAlign w:val="superscript"/>
                  <w:rPrChange w:id="1935" w:author="Gabriella Meltzer" w:date="2024-01-02T23:41:00Z">
                    <w:rPr>
                      <w:vertAlign w:val="superscript"/>
                    </w:rPr>
                  </w:rPrChange>
                </w:rPr>
                <w:t>th</w:t>
              </w:r>
              <w:r w:rsidRPr="006A5067">
                <w:rPr>
                  <w:rFonts w:ascii="Arial" w:hAnsi="Arial" w:cs="Arial"/>
                  <w:sz w:val="20"/>
                  <w:szCs w:val="20"/>
                  <w:rPrChange w:id="1936" w:author="Gabriella Meltzer" w:date="2024-01-02T23:41:00Z">
                    <w:rPr/>
                  </w:rPrChange>
                </w:rPr>
                <w:t xml:space="preserve"> </w:t>
              </w:r>
            </w:ins>
          </w:p>
        </w:tc>
      </w:tr>
      <w:tr w:rsidR="006A5067" w:rsidRPr="006A5067" w14:paraId="365303DD" w14:textId="77777777" w:rsidTr="007F7277">
        <w:trPr>
          <w:ins w:id="1937" w:author="Gabriella Meltzer" w:date="2024-01-02T23:40:00Z"/>
        </w:trPr>
        <w:tc>
          <w:tcPr>
            <w:tcW w:w="3062" w:type="dxa"/>
            <w:vMerge/>
            <w:tcBorders>
              <w:left w:val="single" w:sz="2" w:space="0" w:color="auto"/>
            </w:tcBorders>
            <w:tcPrChange w:id="1938" w:author="Gabriella Meltzer" w:date="2024-01-02T23:42:00Z">
              <w:tcPr>
                <w:tcW w:w="3420" w:type="dxa"/>
                <w:vMerge/>
                <w:tcBorders>
                  <w:left w:val="single" w:sz="2" w:space="0" w:color="auto"/>
                </w:tcBorders>
              </w:tcPr>
            </w:tcPrChange>
          </w:tcPr>
          <w:p w14:paraId="098EA672" w14:textId="77777777" w:rsidR="006A5067" w:rsidRPr="006A5067" w:rsidRDefault="006A5067" w:rsidP="00786FE5">
            <w:pPr>
              <w:rPr>
                <w:ins w:id="1939" w:author="Gabriella Meltzer" w:date="2024-01-02T23:40:00Z"/>
                <w:rFonts w:ascii="Arial" w:hAnsi="Arial" w:cs="Arial"/>
                <w:sz w:val="20"/>
                <w:szCs w:val="20"/>
                <w:rPrChange w:id="1940" w:author="Gabriella Meltzer" w:date="2024-01-02T23:41:00Z">
                  <w:rPr>
                    <w:ins w:id="1941" w:author="Gabriella Meltzer" w:date="2024-01-02T23:40:00Z"/>
                    <w:sz w:val="22"/>
                    <w:szCs w:val="22"/>
                  </w:rPr>
                </w:rPrChange>
              </w:rPr>
            </w:pPr>
          </w:p>
        </w:tc>
        <w:tc>
          <w:tcPr>
            <w:tcW w:w="3778" w:type="dxa"/>
            <w:vMerge w:val="restart"/>
            <w:tcBorders>
              <w:left w:val="single" w:sz="2" w:space="0" w:color="auto"/>
            </w:tcBorders>
            <w:tcPrChange w:id="1942" w:author="Gabriella Meltzer" w:date="2024-01-02T23:42:00Z">
              <w:tcPr>
                <w:tcW w:w="3420" w:type="dxa"/>
                <w:vMerge w:val="restart"/>
                <w:tcBorders>
                  <w:left w:val="single" w:sz="2" w:space="0" w:color="auto"/>
                </w:tcBorders>
              </w:tcPr>
            </w:tcPrChange>
          </w:tcPr>
          <w:p w14:paraId="40940C1A" w14:textId="77777777" w:rsidR="006A5067" w:rsidRPr="006A5067" w:rsidRDefault="006A5067" w:rsidP="00786FE5">
            <w:pPr>
              <w:rPr>
                <w:ins w:id="1943" w:author="Gabriella Meltzer" w:date="2024-01-02T23:40:00Z"/>
                <w:rFonts w:ascii="Arial" w:hAnsi="Arial" w:cs="Arial"/>
                <w:sz w:val="20"/>
                <w:szCs w:val="20"/>
                <w:rPrChange w:id="1944" w:author="Gabriella Meltzer" w:date="2024-01-02T23:41:00Z">
                  <w:rPr>
                    <w:ins w:id="1945" w:author="Gabriella Meltzer" w:date="2024-01-02T23:40:00Z"/>
                    <w:sz w:val="22"/>
                    <w:szCs w:val="22"/>
                  </w:rPr>
                </w:rPrChange>
              </w:rPr>
            </w:pPr>
            <w:ins w:id="1946" w:author="Gabriella Meltzer" w:date="2024-01-02T23:40:00Z">
              <w:r w:rsidRPr="006A5067">
                <w:rPr>
                  <w:rFonts w:ascii="Arial" w:hAnsi="Arial" w:cs="Arial"/>
                  <w:sz w:val="20"/>
                  <w:szCs w:val="20"/>
                  <w:rPrChange w:id="1947" w:author="Gabriella Meltzer" w:date="2024-01-02T23:41:00Z">
                    <w:rPr/>
                  </w:rPrChange>
                </w:rPr>
                <w:t>Mean Standardized Math Score</w:t>
              </w:r>
            </w:ins>
          </w:p>
        </w:tc>
        <w:tc>
          <w:tcPr>
            <w:tcW w:w="810" w:type="dxa"/>
            <w:tcPrChange w:id="1948" w:author="Gabriella Meltzer" w:date="2024-01-02T23:42:00Z">
              <w:tcPr>
                <w:tcW w:w="810" w:type="dxa"/>
              </w:tcPr>
            </w:tcPrChange>
          </w:tcPr>
          <w:p w14:paraId="0AA10D20" w14:textId="77777777" w:rsidR="006A5067" w:rsidRPr="006A5067" w:rsidRDefault="006A5067" w:rsidP="00786FE5">
            <w:pPr>
              <w:rPr>
                <w:ins w:id="1949" w:author="Gabriella Meltzer" w:date="2024-01-02T23:40:00Z"/>
                <w:rFonts w:ascii="Arial" w:hAnsi="Arial" w:cs="Arial"/>
                <w:sz w:val="20"/>
                <w:szCs w:val="20"/>
                <w:rPrChange w:id="1950" w:author="Gabriella Meltzer" w:date="2024-01-02T23:41:00Z">
                  <w:rPr>
                    <w:ins w:id="1951" w:author="Gabriella Meltzer" w:date="2024-01-02T23:40:00Z"/>
                    <w:sz w:val="22"/>
                    <w:szCs w:val="22"/>
                  </w:rPr>
                </w:rPrChange>
              </w:rPr>
            </w:pPr>
            <w:ins w:id="1952" w:author="Gabriella Meltzer" w:date="2024-01-02T23:40:00Z">
              <w:r w:rsidRPr="006A5067">
                <w:rPr>
                  <w:rFonts w:ascii="Arial" w:hAnsi="Arial" w:cs="Arial"/>
                  <w:sz w:val="20"/>
                  <w:szCs w:val="20"/>
                  <w:rPrChange w:id="1953" w:author="Gabriella Meltzer" w:date="2024-01-02T23:41:00Z">
                    <w:rPr/>
                  </w:rPrChange>
                </w:rPr>
                <w:t>3</w:t>
              </w:r>
            </w:ins>
          </w:p>
        </w:tc>
        <w:tc>
          <w:tcPr>
            <w:tcW w:w="720" w:type="dxa"/>
            <w:tcPrChange w:id="1954" w:author="Gabriella Meltzer" w:date="2024-01-02T23:42:00Z">
              <w:tcPr>
                <w:tcW w:w="720" w:type="dxa"/>
              </w:tcPr>
            </w:tcPrChange>
          </w:tcPr>
          <w:p w14:paraId="5F8149A2" w14:textId="77777777" w:rsidR="006A5067" w:rsidRPr="006A5067" w:rsidRDefault="006A5067" w:rsidP="00786FE5">
            <w:pPr>
              <w:rPr>
                <w:ins w:id="1955" w:author="Gabriella Meltzer" w:date="2024-01-02T23:40:00Z"/>
                <w:rFonts w:ascii="Arial" w:hAnsi="Arial" w:cs="Arial"/>
                <w:sz w:val="20"/>
                <w:szCs w:val="20"/>
                <w:rPrChange w:id="1956" w:author="Gabriella Meltzer" w:date="2024-01-02T23:41:00Z">
                  <w:rPr>
                    <w:ins w:id="1957" w:author="Gabriella Meltzer" w:date="2024-01-02T23:40:00Z"/>
                    <w:sz w:val="22"/>
                    <w:szCs w:val="22"/>
                  </w:rPr>
                </w:rPrChange>
              </w:rPr>
            </w:pPr>
            <w:ins w:id="1958" w:author="Gabriella Meltzer" w:date="2024-01-02T23:40:00Z">
              <w:r w:rsidRPr="006A5067">
                <w:rPr>
                  <w:rFonts w:ascii="Arial" w:hAnsi="Arial" w:cs="Arial"/>
                  <w:sz w:val="20"/>
                  <w:szCs w:val="20"/>
                  <w:rPrChange w:id="1959" w:author="Gabriella Meltzer" w:date="2024-01-02T23:41:00Z">
                    <w:rPr/>
                  </w:rPrChange>
                </w:rPr>
                <w:t>1.24</w:t>
              </w:r>
            </w:ins>
          </w:p>
        </w:tc>
        <w:tc>
          <w:tcPr>
            <w:tcW w:w="720" w:type="dxa"/>
            <w:tcPrChange w:id="1960" w:author="Gabriella Meltzer" w:date="2024-01-02T23:42:00Z">
              <w:tcPr>
                <w:tcW w:w="720" w:type="dxa"/>
              </w:tcPr>
            </w:tcPrChange>
          </w:tcPr>
          <w:p w14:paraId="7DF2B0DA" w14:textId="77777777" w:rsidR="006A5067" w:rsidRPr="006A5067" w:rsidRDefault="006A5067" w:rsidP="00786FE5">
            <w:pPr>
              <w:rPr>
                <w:ins w:id="1961" w:author="Gabriella Meltzer" w:date="2024-01-02T23:40:00Z"/>
                <w:rFonts w:ascii="Arial" w:hAnsi="Arial" w:cs="Arial"/>
                <w:sz w:val="20"/>
                <w:szCs w:val="20"/>
                <w:rPrChange w:id="1962" w:author="Gabriella Meltzer" w:date="2024-01-02T23:41:00Z">
                  <w:rPr>
                    <w:ins w:id="1963" w:author="Gabriella Meltzer" w:date="2024-01-02T23:40:00Z"/>
                    <w:sz w:val="22"/>
                    <w:szCs w:val="22"/>
                  </w:rPr>
                </w:rPrChange>
              </w:rPr>
            </w:pPr>
            <w:ins w:id="1964" w:author="Gabriella Meltzer" w:date="2024-01-02T23:40:00Z">
              <w:r w:rsidRPr="006A5067">
                <w:rPr>
                  <w:rFonts w:ascii="Arial" w:hAnsi="Arial" w:cs="Arial"/>
                  <w:sz w:val="20"/>
                  <w:szCs w:val="20"/>
                  <w:rPrChange w:id="1965" w:author="Gabriella Meltzer" w:date="2024-01-02T23:41:00Z">
                    <w:rPr/>
                  </w:rPrChange>
                </w:rPr>
                <w:t>2.23</w:t>
              </w:r>
            </w:ins>
          </w:p>
        </w:tc>
        <w:tc>
          <w:tcPr>
            <w:tcW w:w="720" w:type="dxa"/>
            <w:tcPrChange w:id="1966" w:author="Gabriella Meltzer" w:date="2024-01-02T23:42:00Z">
              <w:tcPr>
                <w:tcW w:w="720" w:type="dxa"/>
              </w:tcPr>
            </w:tcPrChange>
          </w:tcPr>
          <w:p w14:paraId="627795B4" w14:textId="77777777" w:rsidR="006A5067" w:rsidRPr="006A5067" w:rsidRDefault="006A5067" w:rsidP="00786FE5">
            <w:pPr>
              <w:rPr>
                <w:ins w:id="1967" w:author="Gabriella Meltzer" w:date="2024-01-02T23:40:00Z"/>
                <w:rFonts w:ascii="Arial" w:hAnsi="Arial" w:cs="Arial"/>
                <w:sz w:val="20"/>
                <w:szCs w:val="20"/>
                <w:rPrChange w:id="1968" w:author="Gabriella Meltzer" w:date="2024-01-02T23:41:00Z">
                  <w:rPr>
                    <w:ins w:id="1969" w:author="Gabriella Meltzer" w:date="2024-01-02T23:40:00Z"/>
                    <w:sz w:val="22"/>
                    <w:szCs w:val="22"/>
                  </w:rPr>
                </w:rPrChange>
              </w:rPr>
            </w:pPr>
            <w:ins w:id="1970" w:author="Gabriella Meltzer" w:date="2024-01-02T23:40:00Z">
              <w:r w:rsidRPr="006A5067">
                <w:rPr>
                  <w:rFonts w:ascii="Arial" w:hAnsi="Arial" w:cs="Arial"/>
                  <w:sz w:val="20"/>
                  <w:szCs w:val="20"/>
                  <w:rPrChange w:id="1971" w:author="Gabriella Meltzer" w:date="2024-01-02T23:41:00Z">
                    <w:rPr/>
                  </w:rPrChange>
                </w:rPr>
                <w:t>2.82</w:t>
              </w:r>
            </w:ins>
          </w:p>
        </w:tc>
        <w:tc>
          <w:tcPr>
            <w:tcW w:w="720" w:type="dxa"/>
            <w:tcPrChange w:id="1972" w:author="Gabriella Meltzer" w:date="2024-01-02T23:42:00Z">
              <w:tcPr>
                <w:tcW w:w="720" w:type="dxa"/>
              </w:tcPr>
            </w:tcPrChange>
          </w:tcPr>
          <w:p w14:paraId="20B6F3A2" w14:textId="77777777" w:rsidR="006A5067" w:rsidRPr="006A5067" w:rsidRDefault="006A5067" w:rsidP="00786FE5">
            <w:pPr>
              <w:rPr>
                <w:ins w:id="1973" w:author="Gabriella Meltzer" w:date="2024-01-02T23:40:00Z"/>
                <w:rFonts w:ascii="Arial" w:hAnsi="Arial" w:cs="Arial"/>
                <w:sz w:val="20"/>
                <w:szCs w:val="20"/>
                <w:rPrChange w:id="1974" w:author="Gabriella Meltzer" w:date="2024-01-02T23:41:00Z">
                  <w:rPr>
                    <w:ins w:id="1975" w:author="Gabriella Meltzer" w:date="2024-01-02T23:40:00Z"/>
                    <w:sz w:val="22"/>
                    <w:szCs w:val="22"/>
                  </w:rPr>
                </w:rPrChange>
              </w:rPr>
            </w:pPr>
            <w:ins w:id="1976" w:author="Gabriella Meltzer" w:date="2024-01-02T23:40:00Z">
              <w:r w:rsidRPr="006A5067">
                <w:rPr>
                  <w:rFonts w:ascii="Arial" w:hAnsi="Arial" w:cs="Arial"/>
                  <w:sz w:val="20"/>
                  <w:szCs w:val="20"/>
                  <w:rPrChange w:id="1977" w:author="Gabriella Meltzer" w:date="2024-01-02T23:41:00Z">
                    <w:rPr/>
                  </w:rPrChange>
                </w:rPr>
                <w:t>3.28</w:t>
              </w:r>
            </w:ins>
          </w:p>
        </w:tc>
        <w:tc>
          <w:tcPr>
            <w:tcW w:w="720" w:type="dxa"/>
            <w:tcBorders>
              <w:right w:val="single" w:sz="2" w:space="0" w:color="auto"/>
            </w:tcBorders>
            <w:tcPrChange w:id="1978" w:author="Gabriella Meltzer" w:date="2024-01-02T23:42:00Z">
              <w:tcPr>
                <w:tcW w:w="720" w:type="dxa"/>
                <w:tcBorders>
                  <w:right w:val="single" w:sz="2" w:space="0" w:color="auto"/>
                </w:tcBorders>
              </w:tcPr>
            </w:tcPrChange>
          </w:tcPr>
          <w:p w14:paraId="25AD4E24" w14:textId="77777777" w:rsidR="006A5067" w:rsidRPr="006A5067" w:rsidRDefault="006A5067" w:rsidP="00786FE5">
            <w:pPr>
              <w:rPr>
                <w:ins w:id="1979" w:author="Gabriella Meltzer" w:date="2024-01-02T23:40:00Z"/>
                <w:rFonts w:ascii="Arial" w:hAnsi="Arial" w:cs="Arial"/>
                <w:sz w:val="20"/>
                <w:szCs w:val="20"/>
                <w:rPrChange w:id="1980" w:author="Gabriella Meltzer" w:date="2024-01-02T23:41:00Z">
                  <w:rPr>
                    <w:ins w:id="1981" w:author="Gabriella Meltzer" w:date="2024-01-02T23:40:00Z"/>
                    <w:sz w:val="22"/>
                    <w:szCs w:val="22"/>
                  </w:rPr>
                </w:rPrChange>
              </w:rPr>
            </w:pPr>
            <w:ins w:id="1982" w:author="Gabriella Meltzer" w:date="2024-01-02T23:40:00Z">
              <w:r w:rsidRPr="006A5067">
                <w:rPr>
                  <w:rFonts w:ascii="Arial" w:hAnsi="Arial" w:cs="Arial"/>
                  <w:sz w:val="20"/>
                  <w:szCs w:val="20"/>
                  <w:rPrChange w:id="1983" w:author="Gabriella Meltzer" w:date="2024-01-02T23:41:00Z">
                    <w:rPr/>
                  </w:rPrChange>
                </w:rPr>
                <w:t>3.98</w:t>
              </w:r>
            </w:ins>
          </w:p>
        </w:tc>
        <w:tc>
          <w:tcPr>
            <w:tcW w:w="720" w:type="dxa"/>
            <w:tcBorders>
              <w:left w:val="single" w:sz="2" w:space="0" w:color="auto"/>
            </w:tcBorders>
            <w:tcPrChange w:id="1984" w:author="Gabriella Meltzer" w:date="2024-01-02T23:42:00Z">
              <w:tcPr>
                <w:tcW w:w="720" w:type="dxa"/>
                <w:tcBorders>
                  <w:left w:val="single" w:sz="2" w:space="0" w:color="auto"/>
                </w:tcBorders>
              </w:tcPr>
            </w:tcPrChange>
          </w:tcPr>
          <w:p w14:paraId="049B8F14" w14:textId="77777777" w:rsidR="006A5067" w:rsidRPr="006A5067" w:rsidRDefault="006A5067" w:rsidP="00786FE5">
            <w:pPr>
              <w:rPr>
                <w:ins w:id="1985" w:author="Gabriella Meltzer" w:date="2024-01-02T23:40:00Z"/>
                <w:rFonts w:ascii="Arial" w:hAnsi="Arial" w:cs="Arial"/>
                <w:sz w:val="20"/>
                <w:szCs w:val="20"/>
                <w:rPrChange w:id="1986" w:author="Gabriella Meltzer" w:date="2024-01-02T23:41:00Z">
                  <w:rPr>
                    <w:ins w:id="1987" w:author="Gabriella Meltzer" w:date="2024-01-02T23:40:00Z"/>
                    <w:sz w:val="22"/>
                    <w:szCs w:val="22"/>
                  </w:rPr>
                </w:rPrChange>
              </w:rPr>
            </w:pPr>
            <w:ins w:id="1988" w:author="Gabriella Meltzer" w:date="2024-01-02T23:40:00Z">
              <w:r w:rsidRPr="006A5067">
                <w:rPr>
                  <w:rFonts w:ascii="Arial" w:hAnsi="Arial" w:cs="Arial"/>
                  <w:sz w:val="20"/>
                  <w:szCs w:val="20"/>
                  <w:rPrChange w:id="1989" w:author="Gabriella Meltzer" w:date="2024-01-02T23:41:00Z">
                    <w:rPr/>
                  </w:rPrChange>
                </w:rPr>
                <w:t>1.73</w:t>
              </w:r>
            </w:ins>
          </w:p>
        </w:tc>
        <w:tc>
          <w:tcPr>
            <w:tcW w:w="720" w:type="dxa"/>
            <w:tcPrChange w:id="1990" w:author="Gabriella Meltzer" w:date="2024-01-02T23:42:00Z">
              <w:tcPr>
                <w:tcW w:w="720" w:type="dxa"/>
              </w:tcPr>
            </w:tcPrChange>
          </w:tcPr>
          <w:p w14:paraId="5ECC9721" w14:textId="77777777" w:rsidR="006A5067" w:rsidRPr="006A5067" w:rsidRDefault="006A5067" w:rsidP="00786FE5">
            <w:pPr>
              <w:rPr>
                <w:ins w:id="1991" w:author="Gabriella Meltzer" w:date="2024-01-02T23:40:00Z"/>
                <w:rFonts w:ascii="Arial" w:hAnsi="Arial" w:cs="Arial"/>
                <w:sz w:val="20"/>
                <w:szCs w:val="20"/>
                <w:rPrChange w:id="1992" w:author="Gabriella Meltzer" w:date="2024-01-02T23:41:00Z">
                  <w:rPr>
                    <w:ins w:id="1993" w:author="Gabriella Meltzer" w:date="2024-01-02T23:40:00Z"/>
                    <w:sz w:val="22"/>
                    <w:szCs w:val="22"/>
                  </w:rPr>
                </w:rPrChange>
              </w:rPr>
            </w:pPr>
            <w:ins w:id="1994" w:author="Gabriella Meltzer" w:date="2024-01-02T23:40:00Z">
              <w:r w:rsidRPr="006A5067">
                <w:rPr>
                  <w:rFonts w:ascii="Arial" w:hAnsi="Arial" w:cs="Arial"/>
                  <w:sz w:val="20"/>
                  <w:szCs w:val="20"/>
                  <w:rPrChange w:id="1995" w:author="Gabriella Meltzer" w:date="2024-01-02T23:41:00Z">
                    <w:rPr/>
                  </w:rPrChange>
                </w:rPr>
                <w:t>2.54</w:t>
              </w:r>
            </w:ins>
          </w:p>
        </w:tc>
        <w:tc>
          <w:tcPr>
            <w:tcW w:w="720" w:type="dxa"/>
            <w:tcPrChange w:id="1996" w:author="Gabriella Meltzer" w:date="2024-01-02T23:42:00Z">
              <w:tcPr>
                <w:tcW w:w="720" w:type="dxa"/>
              </w:tcPr>
            </w:tcPrChange>
          </w:tcPr>
          <w:p w14:paraId="69CEB4E9" w14:textId="77777777" w:rsidR="006A5067" w:rsidRPr="006A5067" w:rsidRDefault="006A5067" w:rsidP="00786FE5">
            <w:pPr>
              <w:rPr>
                <w:ins w:id="1997" w:author="Gabriella Meltzer" w:date="2024-01-02T23:40:00Z"/>
                <w:rFonts w:ascii="Arial" w:hAnsi="Arial" w:cs="Arial"/>
                <w:sz w:val="20"/>
                <w:szCs w:val="20"/>
                <w:rPrChange w:id="1998" w:author="Gabriella Meltzer" w:date="2024-01-02T23:41:00Z">
                  <w:rPr>
                    <w:ins w:id="1999" w:author="Gabriella Meltzer" w:date="2024-01-02T23:40:00Z"/>
                    <w:sz w:val="22"/>
                    <w:szCs w:val="22"/>
                  </w:rPr>
                </w:rPrChange>
              </w:rPr>
            </w:pPr>
            <w:ins w:id="2000" w:author="Gabriella Meltzer" w:date="2024-01-02T23:40:00Z">
              <w:r w:rsidRPr="006A5067">
                <w:rPr>
                  <w:rFonts w:ascii="Arial" w:hAnsi="Arial" w:cs="Arial"/>
                  <w:sz w:val="20"/>
                  <w:szCs w:val="20"/>
                  <w:rPrChange w:id="2001" w:author="Gabriella Meltzer" w:date="2024-01-02T23:41:00Z">
                    <w:rPr/>
                  </w:rPrChange>
                </w:rPr>
                <w:t>3.08</w:t>
              </w:r>
            </w:ins>
          </w:p>
        </w:tc>
        <w:tc>
          <w:tcPr>
            <w:tcW w:w="720" w:type="dxa"/>
            <w:tcPrChange w:id="2002" w:author="Gabriella Meltzer" w:date="2024-01-02T23:42:00Z">
              <w:tcPr>
                <w:tcW w:w="720" w:type="dxa"/>
              </w:tcPr>
            </w:tcPrChange>
          </w:tcPr>
          <w:p w14:paraId="39FF4C60" w14:textId="77777777" w:rsidR="006A5067" w:rsidRPr="006A5067" w:rsidRDefault="006A5067" w:rsidP="00786FE5">
            <w:pPr>
              <w:rPr>
                <w:ins w:id="2003" w:author="Gabriella Meltzer" w:date="2024-01-02T23:40:00Z"/>
                <w:rFonts w:ascii="Arial" w:hAnsi="Arial" w:cs="Arial"/>
                <w:sz w:val="20"/>
                <w:szCs w:val="20"/>
                <w:rPrChange w:id="2004" w:author="Gabriella Meltzer" w:date="2024-01-02T23:41:00Z">
                  <w:rPr>
                    <w:ins w:id="2005" w:author="Gabriella Meltzer" w:date="2024-01-02T23:40:00Z"/>
                    <w:sz w:val="22"/>
                    <w:szCs w:val="22"/>
                  </w:rPr>
                </w:rPrChange>
              </w:rPr>
            </w:pPr>
            <w:ins w:id="2006" w:author="Gabriella Meltzer" w:date="2024-01-02T23:40:00Z">
              <w:r w:rsidRPr="006A5067">
                <w:rPr>
                  <w:rFonts w:ascii="Arial" w:hAnsi="Arial" w:cs="Arial"/>
                  <w:sz w:val="20"/>
                  <w:szCs w:val="20"/>
                  <w:rPrChange w:id="2007" w:author="Gabriella Meltzer" w:date="2024-01-02T23:41:00Z">
                    <w:rPr/>
                  </w:rPrChange>
                </w:rPr>
                <w:t>3.57</w:t>
              </w:r>
            </w:ins>
          </w:p>
        </w:tc>
        <w:tc>
          <w:tcPr>
            <w:tcW w:w="720" w:type="dxa"/>
            <w:tcBorders>
              <w:right w:val="single" w:sz="2" w:space="0" w:color="auto"/>
            </w:tcBorders>
            <w:tcPrChange w:id="2008" w:author="Gabriella Meltzer" w:date="2024-01-02T23:42:00Z">
              <w:tcPr>
                <w:tcW w:w="720" w:type="dxa"/>
                <w:tcBorders>
                  <w:right w:val="single" w:sz="2" w:space="0" w:color="auto"/>
                </w:tcBorders>
              </w:tcPr>
            </w:tcPrChange>
          </w:tcPr>
          <w:p w14:paraId="1221D0C6" w14:textId="77777777" w:rsidR="006A5067" w:rsidRPr="006A5067" w:rsidRDefault="006A5067" w:rsidP="00786FE5">
            <w:pPr>
              <w:rPr>
                <w:ins w:id="2009" w:author="Gabriella Meltzer" w:date="2024-01-02T23:40:00Z"/>
                <w:rFonts w:ascii="Arial" w:hAnsi="Arial" w:cs="Arial"/>
                <w:sz w:val="20"/>
                <w:szCs w:val="20"/>
                <w:rPrChange w:id="2010" w:author="Gabriella Meltzer" w:date="2024-01-02T23:41:00Z">
                  <w:rPr>
                    <w:ins w:id="2011" w:author="Gabriella Meltzer" w:date="2024-01-02T23:40:00Z"/>
                    <w:sz w:val="22"/>
                    <w:szCs w:val="22"/>
                  </w:rPr>
                </w:rPrChange>
              </w:rPr>
            </w:pPr>
            <w:ins w:id="2012" w:author="Gabriella Meltzer" w:date="2024-01-02T23:40:00Z">
              <w:r w:rsidRPr="006A5067">
                <w:rPr>
                  <w:rFonts w:ascii="Arial" w:hAnsi="Arial" w:cs="Arial"/>
                  <w:sz w:val="20"/>
                  <w:szCs w:val="20"/>
                  <w:rPrChange w:id="2013" w:author="Gabriella Meltzer" w:date="2024-01-02T23:41:00Z">
                    <w:rPr/>
                  </w:rPrChange>
                </w:rPr>
                <w:t>4.29</w:t>
              </w:r>
            </w:ins>
          </w:p>
        </w:tc>
      </w:tr>
      <w:tr w:rsidR="006A5067" w:rsidRPr="006A5067" w14:paraId="4F63A473" w14:textId="77777777" w:rsidTr="007F7277">
        <w:trPr>
          <w:ins w:id="2014" w:author="Gabriella Meltzer" w:date="2024-01-02T23:40:00Z"/>
        </w:trPr>
        <w:tc>
          <w:tcPr>
            <w:tcW w:w="3062" w:type="dxa"/>
            <w:vMerge/>
            <w:tcBorders>
              <w:left w:val="single" w:sz="2" w:space="0" w:color="auto"/>
            </w:tcBorders>
            <w:tcPrChange w:id="2015" w:author="Gabriella Meltzer" w:date="2024-01-02T23:42:00Z">
              <w:tcPr>
                <w:tcW w:w="3420" w:type="dxa"/>
                <w:vMerge/>
                <w:tcBorders>
                  <w:left w:val="single" w:sz="2" w:space="0" w:color="auto"/>
                </w:tcBorders>
              </w:tcPr>
            </w:tcPrChange>
          </w:tcPr>
          <w:p w14:paraId="29C7F726" w14:textId="77777777" w:rsidR="006A5067" w:rsidRPr="006A5067" w:rsidRDefault="006A5067" w:rsidP="00786FE5">
            <w:pPr>
              <w:rPr>
                <w:ins w:id="2016" w:author="Gabriella Meltzer" w:date="2024-01-02T23:40:00Z"/>
                <w:rFonts w:ascii="Arial" w:hAnsi="Arial" w:cs="Arial"/>
                <w:sz w:val="20"/>
                <w:szCs w:val="20"/>
                <w:rPrChange w:id="2017" w:author="Gabriella Meltzer" w:date="2024-01-02T23:41:00Z">
                  <w:rPr>
                    <w:ins w:id="2018" w:author="Gabriella Meltzer" w:date="2024-01-02T23:40:00Z"/>
                    <w:sz w:val="22"/>
                    <w:szCs w:val="22"/>
                  </w:rPr>
                </w:rPrChange>
              </w:rPr>
            </w:pPr>
          </w:p>
        </w:tc>
        <w:tc>
          <w:tcPr>
            <w:tcW w:w="3778" w:type="dxa"/>
            <w:vMerge/>
            <w:tcBorders>
              <w:left w:val="single" w:sz="2" w:space="0" w:color="auto"/>
            </w:tcBorders>
            <w:tcPrChange w:id="2019" w:author="Gabriella Meltzer" w:date="2024-01-02T23:42:00Z">
              <w:tcPr>
                <w:tcW w:w="3420" w:type="dxa"/>
                <w:vMerge/>
                <w:tcBorders>
                  <w:left w:val="single" w:sz="2" w:space="0" w:color="auto"/>
                </w:tcBorders>
              </w:tcPr>
            </w:tcPrChange>
          </w:tcPr>
          <w:p w14:paraId="776139AE" w14:textId="77777777" w:rsidR="006A5067" w:rsidRPr="006A5067" w:rsidRDefault="006A5067" w:rsidP="00786FE5">
            <w:pPr>
              <w:rPr>
                <w:ins w:id="2020" w:author="Gabriella Meltzer" w:date="2024-01-02T23:40:00Z"/>
                <w:rFonts w:ascii="Arial" w:hAnsi="Arial" w:cs="Arial"/>
                <w:sz w:val="20"/>
                <w:szCs w:val="20"/>
                <w:rPrChange w:id="2021" w:author="Gabriella Meltzer" w:date="2024-01-02T23:41:00Z">
                  <w:rPr>
                    <w:ins w:id="2022" w:author="Gabriella Meltzer" w:date="2024-01-02T23:40:00Z"/>
                    <w:sz w:val="22"/>
                    <w:szCs w:val="22"/>
                  </w:rPr>
                </w:rPrChange>
              </w:rPr>
            </w:pPr>
          </w:p>
        </w:tc>
        <w:tc>
          <w:tcPr>
            <w:tcW w:w="810" w:type="dxa"/>
            <w:tcPrChange w:id="2023" w:author="Gabriella Meltzer" w:date="2024-01-02T23:42:00Z">
              <w:tcPr>
                <w:tcW w:w="810" w:type="dxa"/>
              </w:tcPr>
            </w:tcPrChange>
          </w:tcPr>
          <w:p w14:paraId="67EEAFFC" w14:textId="77777777" w:rsidR="006A5067" w:rsidRPr="006A5067" w:rsidRDefault="006A5067" w:rsidP="00786FE5">
            <w:pPr>
              <w:rPr>
                <w:ins w:id="2024" w:author="Gabriella Meltzer" w:date="2024-01-02T23:40:00Z"/>
                <w:rFonts w:ascii="Arial" w:hAnsi="Arial" w:cs="Arial"/>
                <w:sz w:val="20"/>
                <w:szCs w:val="20"/>
                <w:rPrChange w:id="2025" w:author="Gabriella Meltzer" w:date="2024-01-02T23:41:00Z">
                  <w:rPr>
                    <w:ins w:id="2026" w:author="Gabriella Meltzer" w:date="2024-01-02T23:40:00Z"/>
                    <w:sz w:val="22"/>
                    <w:szCs w:val="22"/>
                  </w:rPr>
                </w:rPrChange>
              </w:rPr>
            </w:pPr>
            <w:ins w:id="2027" w:author="Gabriella Meltzer" w:date="2024-01-02T23:40:00Z">
              <w:r w:rsidRPr="006A5067">
                <w:rPr>
                  <w:rFonts w:ascii="Arial" w:hAnsi="Arial" w:cs="Arial"/>
                  <w:sz w:val="20"/>
                  <w:szCs w:val="20"/>
                  <w:rPrChange w:id="2028" w:author="Gabriella Meltzer" w:date="2024-01-02T23:41:00Z">
                    <w:rPr/>
                  </w:rPrChange>
                </w:rPr>
                <w:t>4</w:t>
              </w:r>
            </w:ins>
          </w:p>
        </w:tc>
        <w:tc>
          <w:tcPr>
            <w:tcW w:w="720" w:type="dxa"/>
            <w:tcPrChange w:id="2029" w:author="Gabriella Meltzer" w:date="2024-01-02T23:42:00Z">
              <w:tcPr>
                <w:tcW w:w="720" w:type="dxa"/>
              </w:tcPr>
            </w:tcPrChange>
          </w:tcPr>
          <w:p w14:paraId="4AE2466A" w14:textId="77777777" w:rsidR="006A5067" w:rsidRPr="006A5067" w:rsidRDefault="006A5067" w:rsidP="00786FE5">
            <w:pPr>
              <w:rPr>
                <w:ins w:id="2030" w:author="Gabriella Meltzer" w:date="2024-01-02T23:40:00Z"/>
                <w:rFonts w:ascii="Arial" w:hAnsi="Arial" w:cs="Arial"/>
                <w:sz w:val="20"/>
                <w:szCs w:val="20"/>
                <w:rPrChange w:id="2031" w:author="Gabriella Meltzer" w:date="2024-01-02T23:41:00Z">
                  <w:rPr>
                    <w:ins w:id="2032" w:author="Gabriella Meltzer" w:date="2024-01-02T23:40:00Z"/>
                    <w:sz w:val="22"/>
                    <w:szCs w:val="22"/>
                  </w:rPr>
                </w:rPrChange>
              </w:rPr>
            </w:pPr>
            <w:ins w:id="2033" w:author="Gabriella Meltzer" w:date="2024-01-02T23:40:00Z">
              <w:r w:rsidRPr="006A5067">
                <w:rPr>
                  <w:rFonts w:ascii="Arial" w:hAnsi="Arial" w:cs="Arial"/>
                  <w:sz w:val="20"/>
                  <w:szCs w:val="20"/>
                  <w:rPrChange w:id="2034" w:author="Gabriella Meltzer" w:date="2024-01-02T23:41:00Z">
                    <w:rPr/>
                  </w:rPrChange>
                </w:rPr>
                <w:t>2.28</w:t>
              </w:r>
            </w:ins>
          </w:p>
        </w:tc>
        <w:tc>
          <w:tcPr>
            <w:tcW w:w="720" w:type="dxa"/>
            <w:tcPrChange w:id="2035" w:author="Gabriella Meltzer" w:date="2024-01-02T23:42:00Z">
              <w:tcPr>
                <w:tcW w:w="720" w:type="dxa"/>
              </w:tcPr>
            </w:tcPrChange>
          </w:tcPr>
          <w:p w14:paraId="65B4319D" w14:textId="77777777" w:rsidR="006A5067" w:rsidRPr="006A5067" w:rsidRDefault="006A5067" w:rsidP="00786FE5">
            <w:pPr>
              <w:rPr>
                <w:ins w:id="2036" w:author="Gabriella Meltzer" w:date="2024-01-02T23:40:00Z"/>
                <w:rFonts w:ascii="Arial" w:hAnsi="Arial" w:cs="Arial"/>
                <w:sz w:val="20"/>
                <w:szCs w:val="20"/>
                <w:rPrChange w:id="2037" w:author="Gabriella Meltzer" w:date="2024-01-02T23:41:00Z">
                  <w:rPr>
                    <w:ins w:id="2038" w:author="Gabriella Meltzer" w:date="2024-01-02T23:40:00Z"/>
                    <w:sz w:val="22"/>
                    <w:szCs w:val="22"/>
                  </w:rPr>
                </w:rPrChange>
              </w:rPr>
            </w:pPr>
            <w:ins w:id="2039" w:author="Gabriella Meltzer" w:date="2024-01-02T23:40:00Z">
              <w:r w:rsidRPr="006A5067">
                <w:rPr>
                  <w:rFonts w:ascii="Arial" w:hAnsi="Arial" w:cs="Arial"/>
                  <w:sz w:val="20"/>
                  <w:szCs w:val="20"/>
                  <w:rPrChange w:id="2040" w:author="Gabriella Meltzer" w:date="2024-01-02T23:41:00Z">
                    <w:rPr/>
                  </w:rPrChange>
                </w:rPr>
                <w:t>3.20</w:t>
              </w:r>
            </w:ins>
          </w:p>
        </w:tc>
        <w:tc>
          <w:tcPr>
            <w:tcW w:w="720" w:type="dxa"/>
            <w:tcPrChange w:id="2041" w:author="Gabriella Meltzer" w:date="2024-01-02T23:42:00Z">
              <w:tcPr>
                <w:tcW w:w="720" w:type="dxa"/>
              </w:tcPr>
            </w:tcPrChange>
          </w:tcPr>
          <w:p w14:paraId="4CE03D75" w14:textId="77777777" w:rsidR="006A5067" w:rsidRPr="006A5067" w:rsidRDefault="006A5067" w:rsidP="00786FE5">
            <w:pPr>
              <w:rPr>
                <w:ins w:id="2042" w:author="Gabriella Meltzer" w:date="2024-01-02T23:40:00Z"/>
                <w:rFonts w:ascii="Arial" w:hAnsi="Arial" w:cs="Arial"/>
                <w:sz w:val="20"/>
                <w:szCs w:val="20"/>
                <w:rPrChange w:id="2043" w:author="Gabriella Meltzer" w:date="2024-01-02T23:41:00Z">
                  <w:rPr>
                    <w:ins w:id="2044" w:author="Gabriella Meltzer" w:date="2024-01-02T23:40:00Z"/>
                    <w:sz w:val="22"/>
                    <w:szCs w:val="22"/>
                  </w:rPr>
                </w:rPrChange>
              </w:rPr>
            </w:pPr>
            <w:ins w:id="2045" w:author="Gabriella Meltzer" w:date="2024-01-02T23:40:00Z">
              <w:r w:rsidRPr="006A5067">
                <w:rPr>
                  <w:rFonts w:ascii="Arial" w:hAnsi="Arial" w:cs="Arial"/>
                  <w:sz w:val="20"/>
                  <w:szCs w:val="20"/>
                  <w:rPrChange w:id="2046" w:author="Gabriella Meltzer" w:date="2024-01-02T23:41:00Z">
                    <w:rPr/>
                  </w:rPrChange>
                </w:rPr>
                <w:t>3.74</w:t>
              </w:r>
            </w:ins>
          </w:p>
        </w:tc>
        <w:tc>
          <w:tcPr>
            <w:tcW w:w="720" w:type="dxa"/>
            <w:tcPrChange w:id="2047" w:author="Gabriella Meltzer" w:date="2024-01-02T23:42:00Z">
              <w:tcPr>
                <w:tcW w:w="720" w:type="dxa"/>
              </w:tcPr>
            </w:tcPrChange>
          </w:tcPr>
          <w:p w14:paraId="51A2A125" w14:textId="77777777" w:rsidR="006A5067" w:rsidRPr="006A5067" w:rsidRDefault="006A5067" w:rsidP="00786FE5">
            <w:pPr>
              <w:rPr>
                <w:ins w:id="2048" w:author="Gabriella Meltzer" w:date="2024-01-02T23:40:00Z"/>
                <w:rFonts w:ascii="Arial" w:hAnsi="Arial" w:cs="Arial"/>
                <w:sz w:val="20"/>
                <w:szCs w:val="20"/>
                <w:rPrChange w:id="2049" w:author="Gabriella Meltzer" w:date="2024-01-02T23:41:00Z">
                  <w:rPr>
                    <w:ins w:id="2050" w:author="Gabriella Meltzer" w:date="2024-01-02T23:40:00Z"/>
                    <w:sz w:val="22"/>
                    <w:szCs w:val="22"/>
                  </w:rPr>
                </w:rPrChange>
              </w:rPr>
            </w:pPr>
            <w:ins w:id="2051" w:author="Gabriella Meltzer" w:date="2024-01-02T23:40:00Z">
              <w:r w:rsidRPr="006A5067">
                <w:rPr>
                  <w:rFonts w:ascii="Arial" w:hAnsi="Arial" w:cs="Arial"/>
                  <w:sz w:val="20"/>
                  <w:szCs w:val="20"/>
                  <w:rPrChange w:id="2052" w:author="Gabriella Meltzer" w:date="2024-01-02T23:41:00Z">
                    <w:rPr/>
                  </w:rPrChange>
                </w:rPr>
                <w:t>4.21</w:t>
              </w:r>
            </w:ins>
          </w:p>
        </w:tc>
        <w:tc>
          <w:tcPr>
            <w:tcW w:w="720" w:type="dxa"/>
            <w:tcBorders>
              <w:right w:val="single" w:sz="2" w:space="0" w:color="auto"/>
            </w:tcBorders>
            <w:tcPrChange w:id="2053" w:author="Gabriella Meltzer" w:date="2024-01-02T23:42:00Z">
              <w:tcPr>
                <w:tcW w:w="720" w:type="dxa"/>
                <w:tcBorders>
                  <w:right w:val="single" w:sz="2" w:space="0" w:color="auto"/>
                </w:tcBorders>
              </w:tcPr>
            </w:tcPrChange>
          </w:tcPr>
          <w:p w14:paraId="670CFB01" w14:textId="77777777" w:rsidR="006A5067" w:rsidRPr="006A5067" w:rsidRDefault="006A5067" w:rsidP="00786FE5">
            <w:pPr>
              <w:rPr>
                <w:ins w:id="2054" w:author="Gabriella Meltzer" w:date="2024-01-02T23:40:00Z"/>
                <w:rFonts w:ascii="Arial" w:hAnsi="Arial" w:cs="Arial"/>
                <w:sz w:val="20"/>
                <w:szCs w:val="20"/>
                <w:rPrChange w:id="2055" w:author="Gabriella Meltzer" w:date="2024-01-02T23:41:00Z">
                  <w:rPr>
                    <w:ins w:id="2056" w:author="Gabriella Meltzer" w:date="2024-01-02T23:40:00Z"/>
                    <w:sz w:val="22"/>
                    <w:szCs w:val="22"/>
                  </w:rPr>
                </w:rPrChange>
              </w:rPr>
            </w:pPr>
            <w:ins w:id="2057" w:author="Gabriella Meltzer" w:date="2024-01-02T23:40:00Z">
              <w:r w:rsidRPr="006A5067">
                <w:rPr>
                  <w:rFonts w:ascii="Arial" w:hAnsi="Arial" w:cs="Arial"/>
                  <w:sz w:val="20"/>
                  <w:szCs w:val="20"/>
                  <w:rPrChange w:id="2058" w:author="Gabriella Meltzer" w:date="2024-01-02T23:41:00Z">
                    <w:rPr/>
                  </w:rPrChange>
                </w:rPr>
                <w:t>4.87</w:t>
              </w:r>
            </w:ins>
          </w:p>
        </w:tc>
        <w:tc>
          <w:tcPr>
            <w:tcW w:w="720" w:type="dxa"/>
            <w:tcBorders>
              <w:left w:val="single" w:sz="2" w:space="0" w:color="auto"/>
            </w:tcBorders>
            <w:tcPrChange w:id="2059" w:author="Gabriella Meltzer" w:date="2024-01-02T23:42:00Z">
              <w:tcPr>
                <w:tcW w:w="720" w:type="dxa"/>
                <w:tcBorders>
                  <w:left w:val="single" w:sz="2" w:space="0" w:color="auto"/>
                </w:tcBorders>
              </w:tcPr>
            </w:tcPrChange>
          </w:tcPr>
          <w:p w14:paraId="78064B26" w14:textId="77777777" w:rsidR="006A5067" w:rsidRPr="006A5067" w:rsidRDefault="006A5067" w:rsidP="00786FE5">
            <w:pPr>
              <w:rPr>
                <w:ins w:id="2060" w:author="Gabriella Meltzer" w:date="2024-01-02T23:40:00Z"/>
                <w:rFonts w:ascii="Arial" w:hAnsi="Arial" w:cs="Arial"/>
                <w:sz w:val="20"/>
                <w:szCs w:val="20"/>
                <w:rPrChange w:id="2061" w:author="Gabriella Meltzer" w:date="2024-01-02T23:41:00Z">
                  <w:rPr>
                    <w:ins w:id="2062" w:author="Gabriella Meltzer" w:date="2024-01-02T23:40:00Z"/>
                    <w:sz w:val="22"/>
                    <w:szCs w:val="22"/>
                  </w:rPr>
                </w:rPrChange>
              </w:rPr>
            </w:pPr>
            <w:ins w:id="2063" w:author="Gabriella Meltzer" w:date="2024-01-02T23:40:00Z">
              <w:r w:rsidRPr="006A5067">
                <w:rPr>
                  <w:rFonts w:ascii="Arial" w:hAnsi="Arial" w:cs="Arial"/>
                  <w:sz w:val="20"/>
                  <w:szCs w:val="20"/>
                  <w:rPrChange w:id="2064" w:author="Gabriella Meltzer" w:date="2024-01-02T23:41:00Z">
                    <w:rPr/>
                  </w:rPrChange>
                </w:rPr>
                <w:t>2.24</w:t>
              </w:r>
            </w:ins>
          </w:p>
        </w:tc>
        <w:tc>
          <w:tcPr>
            <w:tcW w:w="720" w:type="dxa"/>
            <w:tcPrChange w:id="2065" w:author="Gabriella Meltzer" w:date="2024-01-02T23:42:00Z">
              <w:tcPr>
                <w:tcW w:w="720" w:type="dxa"/>
              </w:tcPr>
            </w:tcPrChange>
          </w:tcPr>
          <w:p w14:paraId="247DDF53" w14:textId="77777777" w:rsidR="006A5067" w:rsidRPr="006A5067" w:rsidRDefault="006A5067" w:rsidP="00786FE5">
            <w:pPr>
              <w:rPr>
                <w:ins w:id="2066" w:author="Gabriella Meltzer" w:date="2024-01-02T23:40:00Z"/>
                <w:rFonts w:ascii="Arial" w:hAnsi="Arial" w:cs="Arial"/>
                <w:sz w:val="20"/>
                <w:szCs w:val="20"/>
                <w:rPrChange w:id="2067" w:author="Gabriella Meltzer" w:date="2024-01-02T23:41:00Z">
                  <w:rPr>
                    <w:ins w:id="2068" w:author="Gabriella Meltzer" w:date="2024-01-02T23:40:00Z"/>
                    <w:sz w:val="22"/>
                    <w:szCs w:val="22"/>
                  </w:rPr>
                </w:rPrChange>
              </w:rPr>
            </w:pPr>
            <w:ins w:id="2069" w:author="Gabriella Meltzer" w:date="2024-01-02T23:40:00Z">
              <w:r w:rsidRPr="006A5067">
                <w:rPr>
                  <w:rFonts w:ascii="Arial" w:hAnsi="Arial" w:cs="Arial"/>
                  <w:sz w:val="20"/>
                  <w:szCs w:val="20"/>
                  <w:rPrChange w:id="2070" w:author="Gabriella Meltzer" w:date="2024-01-02T23:41:00Z">
                    <w:rPr/>
                  </w:rPrChange>
                </w:rPr>
                <w:t>3.23</w:t>
              </w:r>
            </w:ins>
          </w:p>
        </w:tc>
        <w:tc>
          <w:tcPr>
            <w:tcW w:w="720" w:type="dxa"/>
            <w:tcPrChange w:id="2071" w:author="Gabriella Meltzer" w:date="2024-01-02T23:42:00Z">
              <w:tcPr>
                <w:tcW w:w="720" w:type="dxa"/>
              </w:tcPr>
            </w:tcPrChange>
          </w:tcPr>
          <w:p w14:paraId="0BED49FF" w14:textId="77777777" w:rsidR="006A5067" w:rsidRPr="006A5067" w:rsidRDefault="006A5067" w:rsidP="00786FE5">
            <w:pPr>
              <w:rPr>
                <w:ins w:id="2072" w:author="Gabriella Meltzer" w:date="2024-01-02T23:40:00Z"/>
                <w:rFonts w:ascii="Arial" w:hAnsi="Arial" w:cs="Arial"/>
                <w:sz w:val="20"/>
                <w:szCs w:val="20"/>
                <w:rPrChange w:id="2073" w:author="Gabriella Meltzer" w:date="2024-01-02T23:41:00Z">
                  <w:rPr>
                    <w:ins w:id="2074" w:author="Gabriella Meltzer" w:date="2024-01-02T23:40:00Z"/>
                    <w:sz w:val="22"/>
                    <w:szCs w:val="22"/>
                  </w:rPr>
                </w:rPrChange>
              </w:rPr>
            </w:pPr>
            <w:ins w:id="2075" w:author="Gabriella Meltzer" w:date="2024-01-02T23:40:00Z">
              <w:r w:rsidRPr="006A5067">
                <w:rPr>
                  <w:rFonts w:ascii="Arial" w:hAnsi="Arial" w:cs="Arial"/>
                  <w:sz w:val="20"/>
                  <w:szCs w:val="20"/>
                  <w:rPrChange w:id="2076" w:author="Gabriella Meltzer" w:date="2024-01-02T23:41:00Z">
                    <w:rPr/>
                  </w:rPrChange>
                </w:rPr>
                <w:t>3.92</w:t>
              </w:r>
            </w:ins>
          </w:p>
        </w:tc>
        <w:tc>
          <w:tcPr>
            <w:tcW w:w="720" w:type="dxa"/>
            <w:tcPrChange w:id="2077" w:author="Gabriella Meltzer" w:date="2024-01-02T23:42:00Z">
              <w:tcPr>
                <w:tcW w:w="720" w:type="dxa"/>
              </w:tcPr>
            </w:tcPrChange>
          </w:tcPr>
          <w:p w14:paraId="293C831F" w14:textId="77777777" w:rsidR="006A5067" w:rsidRPr="006A5067" w:rsidRDefault="006A5067" w:rsidP="00786FE5">
            <w:pPr>
              <w:rPr>
                <w:ins w:id="2078" w:author="Gabriella Meltzer" w:date="2024-01-02T23:40:00Z"/>
                <w:rFonts w:ascii="Arial" w:hAnsi="Arial" w:cs="Arial"/>
                <w:sz w:val="20"/>
                <w:szCs w:val="20"/>
                <w:rPrChange w:id="2079" w:author="Gabriella Meltzer" w:date="2024-01-02T23:41:00Z">
                  <w:rPr>
                    <w:ins w:id="2080" w:author="Gabriella Meltzer" w:date="2024-01-02T23:40:00Z"/>
                    <w:sz w:val="22"/>
                    <w:szCs w:val="22"/>
                  </w:rPr>
                </w:rPrChange>
              </w:rPr>
            </w:pPr>
            <w:ins w:id="2081" w:author="Gabriella Meltzer" w:date="2024-01-02T23:40:00Z">
              <w:r w:rsidRPr="006A5067">
                <w:rPr>
                  <w:rFonts w:ascii="Arial" w:hAnsi="Arial" w:cs="Arial"/>
                  <w:sz w:val="20"/>
                  <w:szCs w:val="20"/>
                  <w:rPrChange w:id="2082" w:author="Gabriella Meltzer" w:date="2024-01-02T23:41:00Z">
                    <w:rPr/>
                  </w:rPrChange>
                </w:rPr>
                <w:t>4.45</w:t>
              </w:r>
            </w:ins>
          </w:p>
        </w:tc>
        <w:tc>
          <w:tcPr>
            <w:tcW w:w="720" w:type="dxa"/>
            <w:tcBorders>
              <w:right w:val="single" w:sz="2" w:space="0" w:color="auto"/>
            </w:tcBorders>
            <w:tcPrChange w:id="2083" w:author="Gabriella Meltzer" w:date="2024-01-02T23:42:00Z">
              <w:tcPr>
                <w:tcW w:w="720" w:type="dxa"/>
                <w:tcBorders>
                  <w:right w:val="single" w:sz="2" w:space="0" w:color="auto"/>
                </w:tcBorders>
              </w:tcPr>
            </w:tcPrChange>
          </w:tcPr>
          <w:p w14:paraId="117EFAAE" w14:textId="77777777" w:rsidR="006A5067" w:rsidRPr="006A5067" w:rsidRDefault="006A5067" w:rsidP="00786FE5">
            <w:pPr>
              <w:rPr>
                <w:ins w:id="2084" w:author="Gabriella Meltzer" w:date="2024-01-02T23:40:00Z"/>
                <w:rFonts w:ascii="Arial" w:hAnsi="Arial" w:cs="Arial"/>
                <w:sz w:val="20"/>
                <w:szCs w:val="20"/>
                <w:rPrChange w:id="2085" w:author="Gabriella Meltzer" w:date="2024-01-02T23:41:00Z">
                  <w:rPr>
                    <w:ins w:id="2086" w:author="Gabriella Meltzer" w:date="2024-01-02T23:40:00Z"/>
                    <w:sz w:val="22"/>
                    <w:szCs w:val="22"/>
                  </w:rPr>
                </w:rPrChange>
              </w:rPr>
            </w:pPr>
            <w:ins w:id="2087" w:author="Gabriella Meltzer" w:date="2024-01-02T23:40:00Z">
              <w:r w:rsidRPr="006A5067">
                <w:rPr>
                  <w:rFonts w:ascii="Arial" w:hAnsi="Arial" w:cs="Arial"/>
                  <w:sz w:val="20"/>
                  <w:szCs w:val="20"/>
                  <w:rPrChange w:id="2088" w:author="Gabriella Meltzer" w:date="2024-01-02T23:41:00Z">
                    <w:rPr/>
                  </w:rPrChange>
                </w:rPr>
                <w:t>5.24</w:t>
              </w:r>
            </w:ins>
          </w:p>
        </w:tc>
      </w:tr>
      <w:tr w:rsidR="006A5067" w:rsidRPr="006A5067" w14:paraId="73AB5D56" w14:textId="77777777" w:rsidTr="007F7277">
        <w:trPr>
          <w:ins w:id="2089" w:author="Gabriella Meltzer" w:date="2024-01-02T23:40:00Z"/>
        </w:trPr>
        <w:tc>
          <w:tcPr>
            <w:tcW w:w="3062" w:type="dxa"/>
            <w:vMerge/>
            <w:tcBorders>
              <w:left w:val="single" w:sz="2" w:space="0" w:color="auto"/>
            </w:tcBorders>
            <w:tcPrChange w:id="2090" w:author="Gabriella Meltzer" w:date="2024-01-02T23:42:00Z">
              <w:tcPr>
                <w:tcW w:w="3420" w:type="dxa"/>
                <w:vMerge/>
                <w:tcBorders>
                  <w:left w:val="single" w:sz="2" w:space="0" w:color="auto"/>
                </w:tcBorders>
              </w:tcPr>
            </w:tcPrChange>
          </w:tcPr>
          <w:p w14:paraId="3CA8B54E" w14:textId="77777777" w:rsidR="006A5067" w:rsidRPr="006A5067" w:rsidRDefault="006A5067" w:rsidP="00786FE5">
            <w:pPr>
              <w:rPr>
                <w:ins w:id="2091" w:author="Gabriella Meltzer" w:date="2024-01-02T23:40:00Z"/>
                <w:rFonts w:ascii="Arial" w:hAnsi="Arial" w:cs="Arial"/>
                <w:sz w:val="20"/>
                <w:szCs w:val="20"/>
                <w:rPrChange w:id="2092" w:author="Gabriella Meltzer" w:date="2024-01-02T23:41:00Z">
                  <w:rPr>
                    <w:ins w:id="2093" w:author="Gabriella Meltzer" w:date="2024-01-02T23:40:00Z"/>
                    <w:sz w:val="22"/>
                    <w:szCs w:val="22"/>
                  </w:rPr>
                </w:rPrChange>
              </w:rPr>
            </w:pPr>
          </w:p>
        </w:tc>
        <w:tc>
          <w:tcPr>
            <w:tcW w:w="3778" w:type="dxa"/>
            <w:vMerge/>
            <w:tcBorders>
              <w:left w:val="single" w:sz="2" w:space="0" w:color="auto"/>
            </w:tcBorders>
            <w:tcPrChange w:id="2094" w:author="Gabriella Meltzer" w:date="2024-01-02T23:42:00Z">
              <w:tcPr>
                <w:tcW w:w="3420" w:type="dxa"/>
                <w:vMerge/>
                <w:tcBorders>
                  <w:left w:val="single" w:sz="2" w:space="0" w:color="auto"/>
                </w:tcBorders>
              </w:tcPr>
            </w:tcPrChange>
          </w:tcPr>
          <w:p w14:paraId="2F404FE6" w14:textId="77777777" w:rsidR="006A5067" w:rsidRPr="006A5067" w:rsidRDefault="006A5067" w:rsidP="00786FE5">
            <w:pPr>
              <w:rPr>
                <w:ins w:id="2095" w:author="Gabriella Meltzer" w:date="2024-01-02T23:40:00Z"/>
                <w:rFonts w:ascii="Arial" w:hAnsi="Arial" w:cs="Arial"/>
                <w:sz w:val="20"/>
                <w:szCs w:val="20"/>
                <w:rPrChange w:id="2096" w:author="Gabriella Meltzer" w:date="2024-01-02T23:41:00Z">
                  <w:rPr>
                    <w:ins w:id="2097" w:author="Gabriella Meltzer" w:date="2024-01-02T23:40:00Z"/>
                    <w:sz w:val="22"/>
                    <w:szCs w:val="22"/>
                  </w:rPr>
                </w:rPrChange>
              </w:rPr>
            </w:pPr>
          </w:p>
        </w:tc>
        <w:tc>
          <w:tcPr>
            <w:tcW w:w="810" w:type="dxa"/>
            <w:tcPrChange w:id="2098" w:author="Gabriella Meltzer" w:date="2024-01-02T23:42:00Z">
              <w:tcPr>
                <w:tcW w:w="810" w:type="dxa"/>
              </w:tcPr>
            </w:tcPrChange>
          </w:tcPr>
          <w:p w14:paraId="5145E6DF" w14:textId="77777777" w:rsidR="006A5067" w:rsidRPr="006A5067" w:rsidRDefault="006A5067" w:rsidP="00786FE5">
            <w:pPr>
              <w:rPr>
                <w:ins w:id="2099" w:author="Gabriella Meltzer" w:date="2024-01-02T23:40:00Z"/>
                <w:rFonts w:ascii="Arial" w:hAnsi="Arial" w:cs="Arial"/>
                <w:sz w:val="20"/>
                <w:szCs w:val="20"/>
                <w:rPrChange w:id="2100" w:author="Gabriella Meltzer" w:date="2024-01-02T23:41:00Z">
                  <w:rPr>
                    <w:ins w:id="2101" w:author="Gabriella Meltzer" w:date="2024-01-02T23:40:00Z"/>
                    <w:sz w:val="22"/>
                    <w:szCs w:val="22"/>
                  </w:rPr>
                </w:rPrChange>
              </w:rPr>
            </w:pPr>
            <w:ins w:id="2102" w:author="Gabriella Meltzer" w:date="2024-01-02T23:40:00Z">
              <w:r w:rsidRPr="006A5067">
                <w:rPr>
                  <w:rFonts w:ascii="Arial" w:hAnsi="Arial" w:cs="Arial"/>
                  <w:sz w:val="20"/>
                  <w:szCs w:val="20"/>
                  <w:rPrChange w:id="2103" w:author="Gabriella Meltzer" w:date="2024-01-02T23:41:00Z">
                    <w:rPr/>
                  </w:rPrChange>
                </w:rPr>
                <w:t>5</w:t>
              </w:r>
            </w:ins>
          </w:p>
        </w:tc>
        <w:tc>
          <w:tcPr>
            <w:tcW w:w="720" w:type="dxa"/>
            <w:tcPrChange w:id="2104" w:author="Gabriella Meltzer" w:date="2024-01-02T23:42:00Z">
              <w:tcPr>
                <w:tcW w:w="720" w:type="dxa"/>
              </w:tcPr>
            </w:tcPrChange>
          </w:tcPr>
          <w:p w14:paraId="01B6DB52" w14:textId="77777777" w:rsidR="006A5067" w:rsidRPr="006A5067" w:rsidRDefault="006A5067" w:rsidP="00786FE5">
            <w:pPr>
              <w:rPr>
                <w:ins w:id="2105" w:author="Gabriella Meltzer" w:date="2024-01-02T23:40:00Z"/>
                <w:rFonts w:ascii="Arial" w:hAnsi="Arial" w:cs="Arial"/>
                <w:sz w:val="20"/>
                <w:szCs w:val="20"/>
                <w:rPrChange w:id="2106" w:author="Gabriella Meltzer" w:date="2024-01-02T23:41:00Z">
                  <w:rPr>
                    <w:ins w:id="2107" w:author="Gabriella Meltzer" w:date="2024-01-02T23:40:00Z"/>
                    <w:sz w:val="22"/>
                    <w:szCs w:val="22"/>
                  </w:rPr>
                </w:rPrChange>
              </w:rPr>
            </w:pPr>
            <w:ins w:id="2108" w:author="Gabriella Meltzer" w:date="2024-01-02T23:40:00Z">
              <w:r w:rsidRPr="006A5067">
                <w:rPr>
                  <w:rFonts w:ascii="Arial" w:hAnsi="Arial" w:cs="Arial"/>
                  <w:sz w:val="20"/>
                  <w:szCs w:val="20"/>
                  <w:rPrChange w:id="2109" w:author="Gabriella Meltzer" w:date="2024-01-02T23:41:00Z">
                    <w:rPr/>
                  </w:rPrChange>
                </w:rPr>
                <w:t>3.12</w:t>
              </w:r>
            </w:ins>
          </w:p>
        </w:tc>
        <w:tc>
          <w:tcPr>
            <w:tcW w:w="720" w:type="dxa"/>
            <w:tcPrChange w:id="2110" w:author="Gabriella Meltzer" w:date="2024-01-02T23:42:00Z">
              <w:tcPr>
                <w:tcW w:w="720" w:type="dxa"/>
              </w:tcPr>
            </w:tcPrChange>
          </w:tcPr>
          <w:p w14:paraId="5F089840" w14:textId="77777777" w:rsidR="006A5067" w:rsidRPr="006A5067" w:rsidRDefault="006A5067" w:rsidP="00786FE5">
            <w:pPr>
              <w:rPr>
                <w:ins w:id="2111" w:author="Gabriella Meltzer" w:date="2024-01-02T23:40:00Z"/>
                <w:rFonts w:ascii="Arial" w:hAnsi="Arial" w:cs="Arial"/>
                <w:sz w:val="20"/>
                <w:szCs w:val="20"/>
                <w:rPrChange w:id="2112" w:author="Gabriella Meltzer" w:date="2024-01-02T23:41:00Z">
                  <w:rPr>
                    <w:ins w:id="2113" w:author="Gabriella Meltzer" w:date="2024-01-02T23:40:00Z"/>
                    <w:sz w:val="22"/>
                    <w:szCs w:val="22"/>
                  </w:rPr>
                </w:rPrChange>
              </w:rPr>
            </w:pPr>
            <w:ins w:id="2114" w:author="Gabriella Meltzer" w:date="2024-01-02T23:40:00Z">
              <w:r w:rsidRPr="006A5067">
                <w:rPr>
                  <w:rFonts w:ascii="Arial" w:hAnsi="Arial" w:cs="Arial"/>
                  <w:sz w:val="20"/>
                  <w:szCs w:val="20"/>
                  <w:rPrChange w:id="2115" w:author="Gabriella Meltzer" w:date="2024-01-02T23:41:00Z">
                    <w:rPr/>
                  </w:rPrChange>
                </w:rPr>
                <w:t>4.20</w:t>
              </w:r>
            </w:ins>
          </w:p>
        </w:tc>
        <w:tc>
          <w:tcPr>
            <w:tcW w:w="720" w:type="dxa"/>
            <w:tcPrChange w:id="2116" w:author="Gabriella Meltzer" w:date="2024-01-02T23:42:00Z">
              <w:tcPr>
                <w:tcW w:w="720" w:type="dxa"/>
              </w:tcPr>
            </w:tcPrChange>
          </w:tcPr>
          <w:p w14:paraId="67C5C9AF" w14:textId="77777777" w:rsidR="006A5067" w:rsidRPr="006A5067" w:rsidRDefault="006A5067" w:rsidP="00786FE5">
            <w:pPr>
              <w:rPr>
                <w:ins w:id="2117" w:author="Gabriella Meltzer" w:date="2024-01-02T23:40:00Z"/>
                <w:rFonts w:ascii="Arial" w:hAnsi="Arial" w:cs="Arial"/>
                <w:sz w:val="20"/>
                <w:szCs w:val="20"/>
                <w:rPrChange w:id="2118" w:author="Gabriella Meltzer" w:date="2024-01-02T23:41:00Z">
                  <w:rPr>
                    <w:ins w:id="2119" w:author="Gabriella Meltzer" w:date="2024-01-02T23:40:00Z"/>
                    <w:sz w:val="22"/>
                    <w:szCs w:val="22"/>
                  </w:rPr>
                </w:rPrChange>
              </w:rPr>
            </w:pPr>
            <w:ins w:id="2120" w:author="Gabriella Meltzer" w:date="2024-01-02T23:40:00Z">
              <w:r w:rsidRPr="006A5067">
                <w:rPr>
                  <w:rFonts w:ascii="Arial" w:hAnsi="Arial" w:cs="Arial"/>
                  <w:sz w:val="20"/>
                  <w:szCs w:val="20"/>
                  <w:rPrChange w:id="2121" w:author="Gabriella Meltzer" w:date="2024-01-02T23:41:00Z">
                    <w:rPr/>
                  </w:rPrChange>
                </w:rPr>
                <w:t>4.78</w:t>
              </w:r>
            </w:ins>
          </w:p>
        </w:tc>
        <w:tc>
          <w:tcPr>
            <w:tcW w:w="720" w:type="dxa"/>
            <w:tcPrChange w:id="2122" w:author="Gabriella Meltzer" w:date="2024-01-02T23:42:00Z">
              <w:tcPr>
                <w:tcW w:w="720" w:type="dxa"/>
              </w:tcPr>
            </w:tcPrChange>
          </w:tcPr>
          <w:p w14:paraId="29D727C6" w14:textId="77777777" w:rsidR="006A5067" w:rsidRPr="006A5067" w:rsidRDefault="006A5067" w:rsidP="00786FE5">
            <w:pPr>
              <w:rPr>
                <w:ins w:id="2123" w:author="Gabriella Meltzer" w:date="2024-01-02T23:40:00Z"/>
                <w:rFonts w:ascii="Arial" w:hAnsi="Arial" w:cs="Arial"/>
                <w:sz w:val="20"/>
                <w:szCs w:val="20"/>
                <w:rPrChange w:id="2124" w:author="Gabriella Meltzer" w:date="2024-01-02T23:41:00Z">
                  <w:rPr>
                    <w:ins w:id="2125" w:author="Gabriella Meltzer" w:date="2024-01-02T23:40:00Z"/>
                    <w:sz w:val="22"/>
                    <w:szCs w:val="22"/>
                  </w:rPr>
                </w:rPrChange>
              </w:rPr>
            </w:pPr>
            <w:ins w:id="2126" w:author="Gabriella Meltzer" w:date="2024-01-02T23:40:00Z">
              <w:r w:rsidRPr="006A5067">
                <w:rPr>
                  <w:rFonts w:ascii="Arial" w:hAnsi="Arial" w:cs="Arial"/>
                  <w:sz w:val="20"/>
                  <w:szCs w:val="20"/>
                  <w:rPrChange w:id="2127" w:author="Gabriella Meltzer" w:date="2024-01-02T23:41:00Z">
                    <w:rPr/>
                  </w:rPrChange>
                </w:rPr>
                <w:t>5.20</w:t>
              </w:r>
            </w:ins>
          </w:p>
        </w:tc>
        <w:tc>
          <w:tcPr>
            <w:tcW w:w="720" w:type="dxa"/>
            <w:tcBorders>
              <w:right w:val="single" w:sz="2" w:space="0" w:color="auto"/>
            </w:tcBorders>
            <w:tcPrChange w:id="2128" w:author="Gabriella Meltzer" w:date="2024-01-02T23:42:00Z">
              <w:tcPr>
                <w:tcW w:w="720" w:type="dxa"/>
                <w:tcBorders>
                  <w:right w:val="single" w:sz="2" w:space="0" w:color="auto"/>
                </w:tcBorders>
              </w:tcPr>
            </w:tcPrChange>
          </w:tcPr>
          <w:p w14:paraId="3E1DB1AB" w14:textId="77777777" w:rsidR="006A5067" w:rsidRPr="006A5067" w:rsidRDefault="006A5067" w:rsidP="00786FE5">
            <w:pPr>
              <w:rPr>
                <w:ins w:id="2129" w:author="Gabriella Meltzer" w:date="2024-01-02T23:40:00Z"/>
                <w:rFonts w:ascii="Arial" w:hAnsi="Arial" w:cs="Arial"/>
                <w:sz w:val="20"/>
                <w:szCs w:val="20"/>
                <w:rPrChange w:id="2130" w:author="Gabriella Meltzer" w:date="2024-01-02T23:41:00Z">
                  <w:rPr>
                    <w:ins w:id="2131" w:author="Gabriella Meltzer" w:date="2024-01-02T23:40:00Z"/>
                    <w:sz w:val="22"/>
                    <w:szCs w:val="22"/>
                  </w:rPr>
                </w:rPrChange>
              </w:rPr>
            </w:pPr>
            <w:ins w:id="2132" w:author="Gabriella Meltzer" w:date="2024-01-02T23:40:00Z">
              <w:r w:rsidRPr="006A5067">
                <w:rPr>
                  <w:rFonts w:ascii="Arial" w:hAnsi="Arial" w:cs="Arial"/>
                  <w:sz w:val="20"/>
                  <w:szCs w:val="20"/>
                  <w:rPrChange w:id="2133" w:author="Gabriella Meltzer" w:date="2024-01-02T23:41:00Z">
                    <w:rPr/>
                  </w:rPrChange>
                </w:rPr>
                <w:t>5.97</w:t>
              </w:r>
            </w:ins>
          </w:p>
        </w:tc>
        <w:tc>
          <w:tcPr>
            <w:tcW w:w="720" w:type="dxa"/>
            <w:tcBorders>
              <w:left w:val="single" w:sz="2" w:space="0" w:color="auto"/>
            </w:tcBorders>
            <w:tcPrChange w:id="2134" w:author="Gabriella Meltzer" w:date="2024-01-02T23:42:00Z">
              <w:tcPr>
                <w:tcW w:w="720" w:type="dxa"/>
                <w:tcBorders>
                  <w:left w:val="single" w:sz="2" w:space="0" w:color="auto"/>
                </w:tcBorders>
              </w:tcPr>
            </w:tcPrChange>
          </w:tcPr>
          <w:p w14:paraId="1435C5B0" w14:textId="77777777" w:rsidR="006A5067" w:rsidRPr="006A5067" w:rsidRDefault="006A5067" w:rsidP="00786FE5">
            <w:pPr>
              <w:rPr>
                <w:ins w:id="2135" w:author="Gabriella Meltzer" w:date="2024-01-02T23:40:00Z"/>
                <w:rFonts w:ascii="Arial" w:hAnsi="Arial" w:cs="Arial"/>
                <w:sz w:val="20"/>
                <w:szCs w:val="20"/>
                <w:rPrChange w:id="2136" w:author="Gabriella Meltzer" w:date="2024-01-02T23:41:00Z">
                  <w:rPr>
                    <w:ins w:id="2137" w:author="Gabriella Meltzer" w:date="2024-01-02T23:40:00Z"/>
                    <w:sz w:val="22"/>
                    <w:szCs w:val="22"/>
                  </w:rPr>
                </w:rPrChange>
              </w:rPr>
            </w:pPr>
            <w:ins w:id="2138" w:author="Gabriella Meltzer" w:date="2024-01-02T23:40:00Z">
              <w:r w:rsidRPr="006A5067">
                <w:rPr>
                  <w:rFonts w:ascii="Arial" w:hAnsi="Arial" w:cs="Arial"/>
                  <w:sz w:val="20"/>
                  <w:szCs w:val="20"/>
                  <w:rPrChange w:id="2139" w:author="Gabriella Meltzer" w:date="2024-01-02T23:41:00Z">
                    <w:rPr/>
                  </w:rPrChange>
                </w:rPr>
                <w:t>2.95</w:t>
              </w:r>
            </w:ins>
          </w:p>
        </w:tc>
        <w:tc>
          <w:tcPr>
            <w:tcW w:w="720" w:type="dxa"/>
            <w:tcPrChange w:id="2140" w:author="Gabriella Meltzer" w:date="2024-01-02T23:42:00Z">
              <w:tcPr>
                <w:tcW w:w="720" w:type="dxa"/>
              </w:tcPr>
            </w:tcPrChange>
          </w:tcPr>
          <w:p w14:paraId="6DEDBF3C" w14:textId="77777777" w:rsidR="006A5067" w:rsidRPr="006A5067" w:rsidRDefault="006A5067" w:rsidP="00786FE5">
            <w:pPr>
              <w:rPr>
                <w:ins w:id="2141" w:author="Gabriella Meltzer" w:date="2024-01-02T23:40:00Z"/>
                <w:rFonts w:ascii="Arial" w:hAnsi="Arial" w:cs="Arial"/>
                <w:sz w:val="20"/>
                <w:szCs w:val="20"/>
                <w:rPrChange w:id="2142" w:author="Gabriella Meltzer" w:date="2024-01-02T23:41:00Z">
                  <w:rPr>
                    <w:ins w:id="2143" w:author="Gabriella Meltzer" w:date="2024-01-02T23:40:00Z"/>
                    <w:sz w:val="22"/>
                    <w:szCs w:val="22"/>
                  </w:rPr>
                </w:rPrChange>
              </w:rPr>
            </w:pPr>
            <w:ins w:id="2144" w:author="Gabriella Meltzer" w:date="2024-01-02T23:40:00Z">
              <w:r w:rsidRPr="006A5067">
                <w:rPr>
                  <w:rFonts w:ascii="Arial" w:hAnsi="Arial" w:cs="Arial"/>
                  <w:sz w:val="20"/>
                  <w:szCs w:val="20"/>
                  <w:rPrChange w:id="2145" w:author="Gabriella Meltzer" w:date="2024-01-02T23:41:00Z">
                    <w:rPr/>
                  </w:rPrChange>
                </w:rPr>
                <w:t>4.04</w:t>
              </w:r>
            </w:ins>
          </w:p>
        </w:tc>
        <w:tc>
          <w:tcPr>
            <w:tcW w:w="720" w:type="dxa"/>
            <w:tcPrChange w:id="2146" w:author="Gabriella Meltzer" w:date="2024-01-02T23:42:00Z">
              <w:tcPr>
                <w:tcW w:w="720" w:type="dxa"/>
              </w:tcPr>
            </w:tcPrChange>
          </w:tcPr>
          <w:p w14:paraId="54CE59E1" w14:textId="77777777" w:rsidR="006A5067" w:rsidRPr="006A5067" w:rsidRDefault="006A5067" w:rsidP="00786FE5">
            <w:pPr>
              <w:rPr>
                <w:ins w:id="2147" w:author="Gabriella Meltzer" w:date="2024-01-02T23:40:00Z"/>
                <w:rFonts w:ascii="Arial" w:hAnsi="Arial" w:cs="Arial"/>
                <w:sz w:val="20"/>
                <w:szCs w:val="20"/>
                <w:rPrChange w:id="2148" w:author="Gabriella Meltzer" w:date="2024-01-02T23:41:00Z">
                  <w:rPr>
                    <w:ins w:id="2149" w:author="Gabriella Meltzer" w:date="2024-01-02T23:40:00Z"/>
                    <w:sz w:val="22"/>
                    <w:szCs w:val="22"/>
                  </w:rPr>
                </w:rPrChange>
              </w:rPr>
            </w:pPr>
            <w:ins w:id="2150" w:author="Gabriella Meltzer" w:date="2024-01-02T23:40:00Z">
              <w:r w:rsidRPr="006A5067">
                <w:rPr>
                  <w:rFonts w:ascii="Arial" w:hAnsi="Arial" w:cs="Arial"/>
                  <w:sz w:val="20"/>
                  <w:szCs w:val="20"/>
                  <w:rPrChange w:id="2151" w:author="Gabriella Meltzer" w:date="2024-01-02T23:41:00Z">
                    <w:rPr/>
                  </w:rPrChange>
                </w:rPr>
                <w:t>4.72</w:t>
              </w:r>
            </w:ins>
          </w:p>
        </w:tc>
        <w:tc>
          <w:tcPr>
            <w:tcW w:w="720" w:type="dxa"/>
            <w:tcPrChange w:id="2152" w:author="Gabriella Meltzer" w:date="2024-01-02T23:42:00Z">
              <w:tcPr>
                <w:tcW w:w="720" w:type="dxa"/>
              </w:tcPr>
            </w:tcPrChange>
          </w:tcPr>
          <w:p w14:paraId="0B5AFAF6" w14:textId="77777777" w:rsidR="006A5067" w:rsidRPr="006A5067" w:rsidRDefault="006A5067" w:rsidP="00786FE5">
            <w:pPr>
              <w:rPr>
                <w:ins w:id="2153" w:author="Gabriella Meltzer" w:date="2024-01-02T23:40:00Z"/>
                <w:rFonts w:ascii="Arial" w:hAnsi="Arial" w:cs="Arial"/>
                <w:sz w:val="20"/>
                <w:szCs w:val="20"/>
                <w:rPrChange w:id="2154" w:author="Gabriella Meltzer" w:date="2024-01-02T23:41:00Z">
                  <w:rPr>
                    <w:ins w:id="2155" w:author="Gabriella Meltzer" w:date="2024-01-02T23:40:00Z"/>
                    <w:sz w:val="22"/>
                    <w:szCs w:val="22"/>
                  </w:rPr>
                </w:rPrChange>
              </w:rPr>
            </w:pPr>
            <w:ins w:id="2156" w:author="Gabriella Meltzer" w:date="2024-01-02T23:40:00Z">
              <w:r w:rsidRPr="006A5067">
                <w:rPr>
                  <w:rFonts w:ascii="Arial" w:hAnsi="Arial" w:cs="Arial"/>
                  <w:sz w:val="20"/>
                  <w:szCs w:val="20"/>
                  <w:rPrChange w:id="2157" w:author="Gabriella Meltzer" w:date="2024-01-02T23:41:00Z">
                    <w:rPr/>
                  </w:rPrChange>
                </w:rPr>
                <w:t>5.25</w:t>
              </w:r>
            </w:ins>
          </w:p>
        </w:tc>
        <w:tc>
          <w:tcPr>
            <w:tcW w:w="720" w:type="dxa"/>
            <w:tcBorders>
              <w:right w:val="single" w:sz="2" w:space="0" w:color="auto"/>
            </w:tcBorders>
            <w:tcPrChange w:id="2158" w:author="Gabriella Meltzer" w:date="2024-01-02T23:42:00Z">
              <w:tcPr>
                <w:tcW w:w="720" w:type="dxa"/>
                <w:tcBorders>
                  <w:right w:val="single" w:sz="2" w:space="0" w:color="auto"/>
                </w:tcBorders>
              </w:tcPr>
            </w:tcPrChange>
          </w:tcPr>
          <w:p w14:paraId="3C5A6A43" w14:textId="77777777" w:rsidR="006A5067" w:rsidRPr="006A5067" w:rsidRDefault="006A5067" w:rsidP="00786FE5">
            <w:pPr>
              <w:rPr>
                <w:ins w:id="2159" w:author="Gabriella Meltzer" w:date="2024-01-02T23:40:00Z"/>
                <w:rFonts w:ascii="Arial" w:hAnsi="Arial" w:cs="Arial"/>
                <w:sz w:val="20"/>
                <w:szCs w:val="20"/>
                <w:rPrChange w:id="2160" w:author="Gabriella Meltzer" w:date="2024-01-02T23:41:00Z">
                  <w:rPr>
                    <w:ins w:id="2161" w:author="Gabriella Meltzer" w:date="2024-01-02T23:40:00Z"/>
                    <w:sz w:val="22"/>
                    <w:szCs w:val="22"/>
                  </w:rPr>
                </w:rPrChange>
              </w:rPr>
            </w:pPr>
            <w:ins w:id="2162" w:author="Gabriella Meltzer" w:date="2024-01-02T23:40:00Z">
              <w:r w:rsidRPr="006A5067">
                <w:rPr>
                  <w:rFonts w:ascii="Arial" w:hAnsi="Arial" w:cs="Arial"/>
                  <w:sz w:val="20"/>
                  <w:szCs w:val="20"/>
                  <w:rPrChange w:id="2163" w:author="Gabriella Meltzer" w:date="2024-01-02T23:41:00Z">
                    <w:rPr/>
                  </w:rPrChange>
                </w:rPr>
                <w:t>6.14</w:t>
              </w:r>
            </w:ins>
          </w:p>
        </w:tc>
      </w:tr>
      <w:tr w:rsidR="006A5067" w:rsidRPr="006A5067" w14:paraId="35F12F99" w14:textId="77777777" w:rsidTr="007F7277">
        <w:trPr>
          <w:ins w:id="2164" w:author="Gabriella Meltzer" w:date="2024-01-02T23:40:00Z"/>
        </w:trPr>
        <w:tc>
          <w:tcPr>
            <w:tcW w:w="3062" w:type="dxa"/>
            <w:vMerge/>
            <w:tcBorders>
              <w:left w:val="single" w:sz="2" w:space="0" w:color="auto"/>
            </w:tcBorders>
            <w:tcPrChange w:id="2165" w:author="Gabriella Meltzer" w:date="2024-01-02T23:42:00Z">
              <w:tcPr>
                <w:tcW w:w="3420" w:type="dxa"/>
                <w:vMerge/>
                <w:tcBorders>
                  <w:left w:val="single" w:sz="2" w:space="0" w:color="auto"/>
                </w:tcBorders>
              </w:tcPr>
            </w:tcPrChange>
          </w:tcPr>
          <w:p w14:paraId="102893A5" w14:textId="77777777" w:rsidR="006A5067" w:rsidRPr="006A5067" w:rsidRDefault="006A5067" w:rsidP="00786FE5">
            <w:pPr>
              <w:rPr>
                <w:ins w:id="2166" w:author="Gabriella Meltzer" w:date="2024-01-02T23:40:00Z"/>
                <w:rFonts w:ascii="Arial" w:hAnsi="Arial" w:cs="Arial"/>
                <w:sz w:val="20"/>
                <w:szCs w:val="20"/>
                <w:rPrChange w:id="2167" w:author="Gabriella Meltzer" w:date="2024-01-02T23:41:00Z">
                  <w:rPr>
                    <w:ins w:id="2168" w:author="Gabriella Meltzer" w:date="2024-01-02T23:40:00Z"/>
                    <w:sz w:val="22"/>
                    <w:szCs w:val="22"/>
                  </w:rPr>
                </w:rPrChange>
              </w:rPr>
            </w:pPr>
          </w:p>
        </w:tc>
        <w:tc>
          <w:tcPr>
            <w:tcW w:w="3778" w:type="dxa"/>
            <w:vMerge/>
            <w:tcBorders>
              <w:left w:val="single" w:sz="2" w:space="0" w:color="auto"/>
            </w:tcBorders>
            <w:tcPrChange w:id="2169" w:author="Gabriella Meltzer" w:date="2024-01-02T23:42:00Z">
              <w:tcPr>
                <w:tcW w:w="3420" w:type="dxa"/>
                <w:vMerge/>
                <w:tcBorders>
                  <w:left w:val="single" w:sz="2" w:space="0" w:color="auto"/>
                </w:tcBorders>
              </w:tcPr>
            </w:tcPrChange>
          </w:tcPr>
          <w:p w14:paraId="7FB4EDE4" w14:textId="77777777" w:rsidR="006A5067" w:rsidRPr="006A5067" w:rsidRDefault="006A5067" w:rsidP="00786FE5">
            <w:pPr>
              <w:rPr>
                <w:ins w:id="2170" w:author="Gabriella Meltzer" w:date="2024-01-02T23:40:00Z"/>
                <w:rFonts w:ascii="Arial" w:hAnsi="Arial" w:cs="Arial"/>
                <w:sz w:val="20"/>
                <w:szCs w:val="20"/>
                <w:rPrChange w:id="2171" w:author="Gabriella Meltzer" w:date="2024-01-02T23:41:00Z">
                  <w:rPr>
                    <w:ins w:id="2172" w:author="Gabriella Meltzer" w:date="2024-01-02T23:40:00Z"/>
                    <w:sz w:val="22"/>
                    <w:szCs w:val="22"/>
                  </w:rPr>
                </w:rPrChange>
              </w:rPr>
            </w:pPr>
          </w:p>
        </w:tc>
        <w:tc>
          <w:tcPr>
            <w:tcW w:w="810" w:type="dxa"/>
            <w:tcPrChange w:id="2173" w:author="Gabriella Meltzer" w:date="2024-01-02T23:42:00Z">
              <w:tcPr>
                <w:tcW w:w="810" w:type="dxa"/>
              </w:tcPr>
            </w:tcPrChange>
          </w:tcPr>
          <w:p w14:paraId="5B173292" w14:textId="77777777" w:rsidR="006A5067" w:rsidRPr="006A5067" w:rsidRDefault="006A5067" w:rsidP="00786FE5">
            <w:pPr>
              <w:rPr>
                <w:ins w:id="2174" w:author="Gabriella Meltzer" w:date="2024-01-02T23:40:00Z"/>
                <w:rFonts w:ascii="Arial" w:hAnsi="Arial" w:cs="Arial"/>
                <w:sz w:val="20"/>
                <w:szCs w:val="20"/>
                <w:rPrChange w:id="2175" w:author="Gabriella Meltzer" w:date="2024-01-02T23:41:00Z">
                  <w:rPr>
                    <w:ins w:id="2176" w:author="Gabriella Meltzer" w:date="2024-01-02T23:40:00Z"/>
                    <w:sz w:val="22"/>
                    <w:szCs w:val="22"/>
                  </w:rPr>
                </w:rPrChange>
              </w:rPr>
            </w:pPr>
            <w:ins w:id="2177" w:author="Gabriella Meltzer" w:date="2024-01-02T23:40:00Z">
              <w:r w:rsidRPr="006A5067">
                <w:rPr>
                  <w:rFonts w:ascii="Arial" w:hAnsi="Arial" w:cs="Arial"/>
                  <w:sz w:val="20"/>
                  <w:szCs w:val="20"/>
                  <w:rPrChange w:id="2178" w:author="Gabriella Meltzer" w:date="2024-01-02T23:41:00Z">
                    <w:rPr/>
                  </w:rPrChange>
                </w:rPr>
                <w:t>6</w:t>
              </w:r>
            </w:ins>
          </w:p>
        </w:tc>
        <w:tc>
          <w:tcPr>
            <w:tcW w:w="720" w:type="dxa"/>
            <w:tcPrChange w:id="2179" w:author="Gabriella Meltzer" w:date="2024-01-02T23:42:00Z">
              <w:tcPr>
                <w:tcW w:w="720" w:type="dxa"/>
              </w:tcPr>
            </w:tcPrChange>
          </w:tcPr>
          <w:p w14:paraId="23FBF6DD" w14:textId="77777777" w:rsidR="006A5067" w:rsidRPr="006A5067" w:rsidRDefault="006A5067" w:rsidP="00786FE5">
            <w:pPr>
              <w:rPr>
                <w:ins w:id="2180" w:author="Gabriella Meltzer" w:date="2024-01-02T23:40:00Z"/>
                <w:rFonts w:ascii="Arial" w:hAnsi="Arial" w:cs="Arial"/>
                <w:sz w:val="20"/>
                <w:szCs w:val="20"/>
                <w:rPrChange w:id="2181" w:author="Gabriella Meltzer" w:date="2024-01-02T23:41:00Z">
                  <w:rPr>
                    <w:ins w:id="2182" w:author="Gabriella Meltzer" w:date="2024-01-02T23:40:00Z"/>
                    <w:sz w:val="22"/>
                    <w:szCs w:val="22"/>
                  </w:rPr>
                </w:rPrChange>
              </w:rPr>
            </w:pPr>
            <w:ins w:id="2183" w:author="Gabriella Meltzer" w:date="2024-01-02T23:40:00Z">
              <w:r w:rsidRPr="006A5067">
                <w:rPr>
                  <w:rFonts w:ascii="Arial" w:hAnsi="Arial" w:cs="Arial"/>
                  <w:sz w:val="20"/>
                  <w:szCs w:val="20"/>
                  <w:rPrChange w:id="2184" w:author="Gabriella Meltzer" w:date="2024-01-02T23:41:00Z">
                    <w:rPr/>
                  </w:rPrChange>
                </w:rPr>
                <w:t>4.25</w:t>
              </w:r>
            </w:ins>
          </w:p>
        </w:tc>
        <w:tc>
          <w:tcPr>
            <w:tcW w:w="720" w:type="dxa"/>
            <w:tcPrChange w:id="2185" w:author="Gabriella Meltzer" w:date="2024-01-02T23:42:00Z">
              <w:tcPr>
                <w:tcW w:w="720" w:type="dxa"/>
              </w:tcPr>
            </w:tcPrChange>
          </w:tcPr>
          <w:p w14:paraId="143A3E60" w14:textId="77777777" w:rsidR="006A5067" w:rsidRPr="006A5067" w:rsidRDefault="006A5067" w:rsidP="00786FE5">
            <w:pPr>
              <w:rPr>
                <w:ins w:id="2186" w:author="Gabriella Meltzer" w:date="2024-01-02T23:40:00Z"/>
                <w:rFonts w:ascii="Arial" w:hAnsi="Arial" w:cs="Arial"/>
                <w:sz w:val="20"/>
                <w:szCs w:val="20"/>
                <w:rPrChange w:id="2187" w:author="Gabriella Meltzer" w:date="2024-01-02T23:41:00Z">
                  <w:rPr>
                    <w:ins w:id="2188" w:author="Gabriella Meltzer" w:date="2024-01-02T23:40:00Z"/>
                    <w:sz w:val="22"/>
                    <w:szCs w:val="22"/>
                  </w:rPr>
                </w:rPrChange>
              </w:rPr>
            </w:pPr>
            <w:ins w:id="2189" w:author="Gabriella Meltzer" w:date="2024-01-02T23:40:00Z">
              <w:r w:rsidRPr="006A5067">
                <w:rPr>
                  <w:rFonts w:ascii="Arial" w:hAnsi="Arial" w:cs="Arial"/>
                  <w:sz w:val="20"/>
                  <w:szCs w:val="20"/>
                  <w:rPrChange w:id="2190" w:author="Gabriella Meltzer" w:date="2024-01-02T23:41:00Z">
                    <w:rPr/>
                  </w:rPrChange>
                </w:rPr>
                <w:t>5.26</w:t>
              </w:r>
            </w:ins>
          </w:p>
        </w:tc>
        <w:tc>
          <w:tcPr>
            <w:tcW w:w="720" w:type="dxa"/>
            <w:tcPrChange w:id="2191" w:author="Gabriella Meltzer" w:date="2024-01-02T23:42:00Z">
              <w:tcPr>
                <w:tcW w:w="720" w:type="dxa"/>
              </w:tcPr>
            </w:tcPrChange>
          </w:tcPr>
          <w:p w14:paraId="1977A44C" w14:textId="77777777" w:rsidR="006A5067" w:rsidRPr="006A5067" w:rsidRDefault="006A5067" w:rsidP="00786FE5">
            <w:pPr>
              <w:rPr>
                <w:ins w:id="2192" w:author="Gabriella Meltzer" w:date="2024-01-02T23:40:00Z"/>
                <w:rFonts w:ascii="Arial" w:hAnsi="Arial" w:cs="Arial"/>
                <w:sz w:val="20"/>
                <w:szCs w:val="20"/>
                <w:rPrChange w:id="2193" w:author="Gabriella Meltzer" w:date="2024-01-02T23:41:00Z">
                  <w:rPr>
                    <w:ins w:id="2194" w:author="Gabriella Meltzer" w:date="2024-01-02T23:40:00Z"/>
                    <w:sz w:val="22"/>
                    <w:szCs w:val="22"/>
                  </w:rPr>
                </w:rPrChange>
              </w:rPr>
            </w:pPr>
            <w:ins w:id="2195" w:author="Gabriella Meltzer" w:date="2024-01-02T23:40:00Z">
              <w:r w:rsidRPr="006A5067">
                <w:rPr>
                  <w:rFonts w:ascii="Arial" w:hAnsi="Arial" w:cs="Arial"/>
                  <w:sz w:val="20"/>
                  <w:szCs w:val="20"/>
                  <w:rPrChange w:id="2196" w:author="Gabriella Meltzer" w:date="2024-01-02T23:41:00Z">
                    <w:rPr/>
                  </w:rPrChange>
                </w:rPr>
                <w:t>5.77</w:t>
              </w:r>
            </w:ins>
          </w:p>
        </w:tc>
        <w:tc>
          <w:tcPr>
            <w:tcW w:w="720" w:type="dxa"/>
            <w:tcPrChange w:id="2197" w:author="Gabriella Meltzer" w:date="2024-01-02T23:42:00Z">
              <w:tcPr>
                <w:tcW w:w="720" w:type="dxa"/>
              </w:tcPr>
            </w:tcPrChange>
          </w:tcPr>
          <w:p w14:paraId="1DE6ACA9" w14:textId="77777777" w:rsidR="006A5067" w:rsidRPr="006A5067" w:rsidRDefault="006A5067" w:rsidP="00786FE5">
            <w:pPr>
              <w:rPr>
                <w:ins w:id="2198" w:author="Gabriella Meltzer" w:date="2024-01-02T23:40:00Z"/>
                <w:rFonts w:ascii="Arial" w:hAnsi="Arial" w:cs="Arial"/>
                <w:sz w:val="20"/>
                <w:szCs w:val="20"/>
                <w:rPrChange w:id="2199" w:author="Gabriella Meltzer" w:date="2024-01-02T23:41:00Z">
                  <w:rPr>
                    <w:ins w:id="2200" w:author="Gabriella Meltzer" w:date="2024-01-02T23:40:00Z"/>
                    <w:sz w:val="22"/>
                    <w:szCs w:val="22"/>
                  </w:rPr>
                </w:rPrChange>
              </w:rPr>
            </w:pPr>
            <w:ins w:id="2201" w:author="Gabriella Meltzer" w:date="2024-01-02T23:40:00Z">
              <w:r w:rsidRPr="006A5067">
                <w:rPr>
                  <w:rFonts w:ascii="Arial" w:hAnsi="Arial" w:cs="Arial"/>
                  <w:sz w:val="20"/>
                  <w:szCs w:val="20"/>
                  <w:rPrChange w:id="2202" w:author="Gabriella Meltzer" w:date="2024-01-02T23:41:00Z">
                    <w:rPr/>
                  </w:rPrChange>
                </w:rPr>
                <w:t>6.34</w:t>
              </w:r>
            </w:ins>
          </w:p>
        </w:tc>
        <w:tc>
          <w:tcPr>
            <w:tcW w:w="720" w:type="dxa"/>
            <w:tcBorders>
              <w:right w:val="single" w:sz="2" w:space="0" w:color="auto"/>
            </w:tcBorders>
            <w:tcPrChange w:id="2203" w:author="Gabriella Meltzer" w:date="2024-01-02T23:42:00Z">
              <w:tcPr>
                <w:tcW w:w="720" w:type="dxa"/>
                <w:tcBorders>
                  <w:right w:val="single" w:sz="2" w:space="0" w:color="auto"/>
                </w:tcBorders>
              </w:tcPr>
            </w:tcPrChange>
          </w:tcPr>
          <w:p w14:paraId="357A99F3" w14:textId="77777777" w:rsidR="006A5067" w:rsidRPr="006A5067" w:rsidRDefault="006A5067" w:rsidP="00786FE5">
            <w:pPr>
              <w:rPr>
                <w:ins w:id="2204" w:author="Gabriella Meltzer" w:date="2024-01-02T23:40:00Z"/>
                <w:rFonts w:ascii="Arial" w:hAnsi="Arial" w:cs="Arial"/>
                <w:sz w:val="20"/>
                <w:szCs w:val="20"/>
                <w:rPrChange w:id="2205" w:author="Gabriella Meltzer" w:date="2024-01-02T23:41:00Z">
                  <w:rPr>
                    <w:ins w:id="2206" w:author="Gabriella Meltzer" w:date="2024-01-02T23:40:00Z"/>
                    <w:sz w:val="22"/>
                    <w:szCs w:val="22"/>
                  </w:rPr>
                </w:rPrChange>
              </w:rPr>
            </w:pPr>
            <w:ins w:id="2207" w:author="Gabriella Meltzer" w:date="2024-01-02T23:40:00Z">
              <w:r w:rsidRPr="006A5067">
                <w:rPr>
                  <w:rFonts w:ascii="Arial" w:hAnsi="Arial" w:cs="Arial"/>
                  <w:sz w:val="20"/>
                  <w:szCs w:val="20"/>
                  <w:rPrChange w:id="2208" w:author="Gabriella Meltzer" w:date="2024-01-02T23:41:00Z">
                    <w:rPr/>
                  </w:rPrChange>
                </w:rPr>
                <w:t>7.16</w:t>
              </w:r>
            </w:ins>
          </w:p>
        </w:tc>
        <w:tc>
          <w:tcPr>
            <w:tcW w:w="720" w:type="dxa"/>
            <w:tcBorders>
              <w:left w:val="single" w:sz="2" w:space="0" w:color="auto"/>
            </w:tcBorders>
            <w:tcPrChange w:id="2209" w:author="Gabriella Meltzer" w:date="2024-01-02T23:42:00Z">
              <w:tcPr>
                <w:tcW w:w="720" w:type="dxa"/>
                <w:tcBorders>
                  <w:left w:val="single" w:sz="2" w:space="0" w:color="auto"/>
                </w:tcBorders>
              </w:tcPr>
            </w:tcPrChange>
          </w:tcPr>
          <w:p w14:paraId="3B70CEDA" w14:textId="77777777" w:rsidR="006A5067" w:rsidRPr="006A5067" w:rsidRDefault="006A5067" w:rsidP="00786FE5">
            <w:pPr>
              <w:rPr>
                <w:ins w:id="2210" w:author="Gabriella Meltzer" w:date="2024-01-02T23:40:00Z"/>
                <w:rFonts w:ascii="Arial" w:hAnsi="Arial" w:cs="Arial"/>
                <w:sz w:val="20"/>
                <w:szCs w:val="20"/>
                <w:rPrChange w:id="2211" w:author="Gabriella Meltzer" w:date="2024-01-02T23:41:00Z">
                  <w:rPr>
                    <w:ins w:id="2212" w:author="Gabriella Meltzer" w:date="2024-01-02T23:40:00Z"/>
                    <w:sz w:val="22"/>
                    <w:szCs w:val="22"/>
                  </w:rPr>
                </w:rPrChange>
              </w:rPr>
            </w:pPr>
            <w:ins w:id="2213" w:author="Gabriella Meltzer" w:date="2024-01-02T23:40:00Z">
              <w:r w:rsidRPr="006A5067">
                <w:rPr>
                  <w:rFonts w:ascii="Arial" w:hAnsi="Arial" w:cs="Arial"/>
                  <w:sz w:val="20"/>
                  <w:szCs w:val="20"/>
                  <w:rPrChange w:id="2214" w:author="Gabriella Meltzer" w:date="2024-01-02T23:41:00Z">
                    <w:rPr/>
                  </w:rPrChange>
                </w:rPr>
                <w:t>3.83</w:t>
              </w:r>
            </w:ins>
          </w:p>
        </w:tc>
        <w:tc>
          <w:tcPr>
            <w:tcW w:w="720" w:type="dxa"/>
            <w:tcPrChange w:id="2215" w:author="Gabriella Meltzer" w:date="2024-01-02T23:42:00Z">
              <w:tcPr>
                <w:tcW w:w="720" w:type="dxa"/>
              </w:tcPr>
            </w:tcPrChange>
          </w:tcPr>
          <w:p w14:paraId="71BC5749" w14:textId="77777777" w:rsidR="006A5067" w:rsidRPr="006A5067" w:rsidRDefault="006A5067" w:rsidP="00786FE5">
            <w:pPr>
              <w:rPr>
                <w:ins w:id="2216" w:author="Gabriella Meltzer" w:date="2024-01-02T23:40:00Z"/>
                <w:rFonts w:ascii="Arial" w:hAnsi="Arial" w:cs="Arial"/>
                <w:sz w:val="20"/>
                <w:szCs w:val="20"/>
                <w:rPrChange w:id="2217" w:author="Gabriella Meltzer" w:date="2024-01-02T23:41:00Z">
                  <w:rPr>
                    <w:ins w:id="2218" w:author="Gabriella Meltzer" w:date="2024-01-02T23:40:00Z"/>
                    <w:sz w:val="22"/>
                    <w:szCs w:val="22"/>
                  </w:rPr>
                </w:rPrChange>
              </w:rPr>
            </w:pPr>
            <w:ins w:id="2219" w:author="Gabriella Meltzer" w:date="2024-01-02T23:40:00Z">
              <w:r w:rsidRPr="006A5067">
                <w:rPr>
                  <w:rFonts w:ascii="Arial" w:hAnsi="Arial" w:cs="Arial"/>
                  <w:sz w:val="20"/>
                  <w:szCs w:val="20"/>
                  <w:rPrChange w:id="2220" w:author="Gabriella Meltzer" w:date="2024-01-02T23:41:00Z">
                    <w:rPr/>
                  </w:rPrChange>
                </w:rPr>
                <w:t>4.94</w:t>
              </w:r>
            </w:ins>
          </w:p>
        </w:tc>
        <w:tc>
          <w:tcPr>
            <w:tcW w:w="720" w:type="dxa"/>
            <w:tcPrChange w:id="2221" w:author="Gabriella Meltzer" w:date="2024-01-02T23:42:00Z">
              <w:tcPr>
                <w:tcW w:w="720" w:type="dxa"/>
              </w:tcPr>
            </w:tcPrChange>
          </w:tcPr>
          <w:p w14:paraId="616D8068" w14:textId="77777777" w:rsidR="006A5067" w:rsidRPr="006A5067" w:rsidRDefault="006A5067" w:rsidP="00786FE5">
            <w:pPr>
              <w:rPr>
                <w:ins w:id="2222" w:author="Gabriella Meltzer" w:date="2024-01-02T23:40:00Z"/>
                <w:rFonts w:ascii="Arial" w:hAnsi="Arial" w:cs="Arial"/>
                <w:sz w:val="20"/>
                <w:szCs w:val="20"/>
                <w:rPrChange w:id="2223" w:author="Gabriella Meltzer" w:date="2024-01-02T23:41:00Z">
                  <w:rPr>
                    <w:ins w:id="2224" w:author="Gabriella Meltzer" w:date="2024-01-02T23:40:00Z"/>
                    <w:sz w:val="22"/>
                    <w:szCs w:val="22"/>
                  </w:rPr>
                </w:rPrChange>
              </w:rPr>
            </w:pPr>
            <w:ins w:id="2225" w:author="Gabriella Meltzer" w:date="2024-01-02T23:40:00Z">
              <w:r w:rsidRPr="006A5067">
                <w:rPr>
                  <w:rFonts w:ascii="Arial" w:hAnsi="Arial" w:cs="Arial"/>
                  <w:sz w:val="20"/>
                  <w:szCs w:val="20"/>
                  <w:rPrChange w:id="2226" w:author="Gabriella Meltzer" w:date="2024-01-02T23:41:00Z">
                    <w:rPr/>
                  </w:rPrChange>
                </w:rPr>
                <w:t>5.66</w:t>
              </w:r>
            </w:ins>
          </w:p>
        </w:tc>
        <w:tc>
          <w:tcPr>
            <w:tcW w:w="720" w:type="dxa"/>
            <w:tcPrChange w:id="2227" w:author="Gabriella Meltzer" w:date="2024-01-02T23:42:00Z">
              <w:tcPr>
                <w:tcW w:w="720" w:type="dxa"/>
              </w:tcPr>
            </w:tcPrChange>
          </w:tcPr>
          <w:p w14:paraId="40E3FD68" w14:textId="77777777" w:rsidR="006A5067" w:rsidRPr="006A5067" w:rsidRDefault="006A5067" w:rsidP="00786FE5">
            <w:pPr>
              <w:rPr>
                <w:ins w:id="2228" w:author="Gabriella Meltzer" w:date="2024-01-02T23:40:00Z"/>
                <w:rFonts w:ascii="Arial" w:hAnsi="Arial" w:cs="Arial"/>
                <w:sz w:val="20"/>
                <w:szCs w:val="20"/>
                <w:rPrChange w:id="2229" w:author="Gabriella Meltzer" w:date="2024-01-02T23:41:00Z">
                  <w:rPr>
                    <w:ins w:id="2230" w:author="Gabriella Meltzer" w:date="2024-01-02T23:40:00Z"/>
                    <w:sz w:val="22"/>
                    <w:szCs w:val="22"/>
                  </w:rPr>
                </w:rPrChange>
              </w:rPr>
            </w:pPr>
            <w:ins w:id="2231" w:author="Gabriella Meltzer" w:date="2024-01-02T23:40:00Z">
              <w:r w:rsidRPr="006A5067">
                <w:rPr>
                  <w:rFonts w:ascii="Arial" w:hAnsi="Arial" w:cs="Arial"/>
                  <w:sz w:val="20"/>
                  <w:szCs w:val="20"/>
                  <w:rPrChange w:id="2232" w:author="Gabriella Meltzer" w:date="2024-01-02T23:41:00Z">
                    <w:rPr/>
                  </w:rPrChange>
                </w:rPr>
                <w:t>6.26</w:t>
              </w:r>
            </w:ins>
          </w:p>
        </w:tc>
        <w:tc>
          <w:tcPr>
            <w:tcW w:w="720" w:type="dxa"/>
            <w:tcBorders>
              <w:right w:val="single" w:sz="2" w:space="0" w:color="auto"/>
            </w:tcBorders>
            <w:tcPrChange w:id="2233" w:author="Gabriella Meltzer" w:date="2024-01-02T23:42:00Z">
              <w:tcPr>
                <w:tcW w:w="720" w:type="dxa"/>
                <w:tcBorders>
                  <w:right w:val="single" w:sz="2" w:space="0" w:color="auto"/>
                </w:tcBorders>
              </w:tcPr>
            </w:tcPrChange>
          </w:tcPr>
          <w:p w14:paraId="057D60A4" w14:textId="77777777" w:rsidR="006A5067" w:rsidRPr="006A5067" w:rsidRDefault="006A5067" w:rsidP="00786FE5">
            <w:pPr>
              <w:rPr>
                <w:ins w:id="2234" w:author="Gabriella Meltzer" w:date="2024-01-02T23:40:00Z"/>
                <w:rFonts w:ascii="Arial" w:hAnsi="Arial" w:cs="Arial"/>
                <w:sz w:val="20"/>
                <w:szCs w:val="20"/>
                <w:rPrChange w:id="2235" w:author="Gabriella Meltzer" w:date="2024-01-02T23:41:00Z">
                  <w:rPr>
                    <w:ins w:id="2236" w:author="Gabriella Meltzer" w:date="2024-01-02T23:40:00Z"/>
                    <w:sz w:val="22"/>
                    <w:szCs w:val="22"/>
                  </w:rPr>
                </w:rPrChange>
              </w:rPr>
            </w:pPr>
            <w:ins w:id="2237" w:author="Gabriella Meltzer" w:date="2024-01-02T23:40:00Z">
              <w:r w:rsidRPr="006A5067">
                <w:rPr>
                  <w:rFonts w:ascii="Arial" w:hAnsi="Arial" w:cs="Arial"/>
                  <w:sz w:val="20"/>
                  <w:szCs w:val="20"/>
                  <w:rPrChange w:id="2238" w:author="Gabriella Meltzer" w:date="2024-01-02T23:41:00Z">
                    <w:rPr/>
                  </w:rPrChange>
                </w:rPr>
                <w:t>7.36</w:t>
              </w:r>
            </w:ins>
          </w:p>
        </w:tc>
      </w:tr>
      <w:tr w:rsidR="006A5067" w:rsidRPr="006A5067" w14:paraId="2832C60E" w14:textId="77777777" w:rsidTr="007F7277">
        <w:trPr>
          <w:ins w:id="2239" w:author="Gabriella Meltzer" w:date="2024-01-02T23:40:00Z"/>
        </w:trPr>
        <w:tc>
          <w:tcPr>
            <w:tcW w:w="3062" w:type="dxa"/>
            <w:vMerge/>
            <w:tcBorders>
              <w:left w:val="single" w:sz="2" w:space="0" w:color="auto"/>
            </w:tcBorders>
            <w:tcPrChange w:id="2240" w:author="Gabriella Meltzer" w:date="2024-01-02T23:42:00Z">
              <w:tcPr>
                <w:tcW w:w="3420" w:type="dxa"/>
                <w:vMerge/>
                <w:tcBorders>
                  <w:left w:val="single" w:sz="2" w:space="0" w:color="auto"/>
                </w:tcBorders>
              </w:tcPr>
            </w:tcPrChange>
          </w:tcPr>
          <w:p w14:paraId="00BBC705" w14:textId="77777777" w:rsidR="006A5067" w:rsidRPr="006A5067" w:rsidRDefault="006A5067" w:rsidP="00786FE5">
            <w:pPr>
              <w:rPr>
                <w:ins w:id="2241" w:author="Gabriella Meltzer" w:date="2024-01-02T23:40:00Z"/>
                <w:rFonts w:ascii="Arial" w:hAnsi="Arial" w:cs="Arial"/>
                <w:sz w:val="20"/>
                <w:szCs w:val="20"/>
                <w:rPrChange w:id="2242" w:author="Gabriella Meltzer" w:date="2024-01-02T23:41:00Z">
                  <w:rPr>
                    <w:ins w:id="2243" w:author="Gabriella Meltzer" w:date="2024-01-02T23:40:00Z"/>
                    <w:sz w:val="22"/>
                    <w:szCs w:val="22"/>
                  </w:rPr>
                </w:rPrChange>
              </w:rPr>
            </w:pPr>
          </w:p>
        </w:tc>
        <w:tc>
          <w:tcPr>
            <w:tcW w:w="3778" w:type="dxa"/>
            <w:vMerge/>
            <w:tcBorders>
              <w:left w:val="single" w:sz="2" w:space="0" w:color="auto"/>
            </w:tcBorders>
            <w:tcPrChange w:id="2244" w:author="Gabriella Meltzer" w:date="2024-01-02T23:42:00Z">
              <w:tcPr>
                <w:tcW w:w="3420" w:type="dxa"/>
                <w:vMerge/>
                <w:tcBorders>
                  <w:left w:val="single" w:sz="2" w:space="0" w:color="auto"/>
                </w:tcBorders>
              </w:tcPr>
            </w:tcPrChange>
          </w:tcPr>
          <w:p w14:paraId="3ECEB467" w14:textId="77777777" w:rsidR="006A5067" w:rsidRPr="006A5067" w:rsidRDefault="006A5067" w:rsidP="00786FE5">
            <w:pPr>
              <w:rPr>
                <w:ins w:id="2245" w:author="Gabriella Meltzer" w:date="2024-01-02T23:40:00Z"/>
                <w:rFonts w:ascii="Arial" w:hAnsi="Arial" w:cs="Arial"/>
                <w:sz w:val="20"/>
                <w:szCs w:val="20"/>
                <w:rPrChange w:id="2246" w:author="Gabriella Meltzer" w:date="2024-01-02T23:41:00Z">
                  <w:rPr>
                    <w:ins w:id="2247" w:author="Gabriella Meltzer" w:date="2024-01-02T23:40:00Z"/>
                    <w:sz w:val="22"/>
                    <w:szCs w:val="22"/>
                  </w:rPr>
                </w:rPrChange>
              </w:rPr>
            </w:pPr>
          </w:p>
        </w:tc>
        <w:tc>
          <w:tcPr>
            <w:tcW w:w="810" w:type="dxa"/>
            <w:tcPrChange w:id="2248" w:author="Gabriella Meltzer" w:date="2024-01-02T23:42:00Z">
              <w:tcPr>
                <w:tcW w:w="810" w:type="dxa"/>
              </w:tcPr>
            </w:tcPrChange>
          </w:tcPr>
          <w:p w14:paraId="1AEBA5FE" w14:textId="77777777" w:rsidR="006A5067" w:rsidRPr="006A5067" w:rsidRDefault="006A5067" w:rsidP="00786FE5">
            <w:pPr>
              <w:rPr>
                <w:ins w:id="2249" w:author="Gabriella Meltzer" w:date="2024-01-02T23:40:00Z"/>
                <w:rFonts w:ascii="Arial" w:hAnsi="Arial" w:cs="Arial"/>
                <w:sz w:val="20"/>
                <w:szCs w:val="20"/>
                <w:rPrChange w:id="2250" w:author="Gabriella Meltzer" w:date="2024-01-02T23:41:00Z">
                  <w:rPr>
                    <w:ins w:id="2251" w:author="Gabriella Meltzer" w:date="2024-01-02T23:40:00Z"/>
                    <w:sz w:val="22"/>
                    <w:szCs w:val="22"/>
                  </w:rPr>
                </w:rPrChange>
              </w:rPr>
            </w:pPr>
            <w:ins w:id="2252" w:author="Gabriella Meltzer" w:date="2024-01-02T23:40:00Z">
              <w:r w:rsidRPr="006A5067">
                <w:rPr>
                  <w:rFonts w:ascii="Arial" w:hAnsi="Arial" w:cs="Arial"/>
                  <w:sz w:val="20"/>
                  <w:szCs w:val="20"/>
                  <w:rPrChange w:id="2253" w:author="Gabriella Meltzer" w:date="2024-01-02T23:41:00Z">
                    <w:rPr/>
                  </w:rPrChange>
                </w:rPr>
                <w:t>7</w:t>
              </w:r>
            </w:ins>
          </w:p>
        </w:tc>
        <w:tc>
          <w:tcPr>
            <w:tcW w:w="720" w:type="dxa"/>
            <w:tcPrChange w:id="2254" w:author="Gabriella Meltzer" w:date="2024-01-02T23:42:00Z">
              <w:tcPr>
                <w:tcW w:w="720" w:type="dxa"/>
              </w:tcPr>
            </w:tcPrChange>
          </w:tcPr>
          <w:p w14:paraId="5D4BC6A8" w14:textId="77777777" w:rsidR="006A5067" w:rsidRPr="006A5067" w:rsidRDefault="006A5067" w:rsidP="00786FE5">
            <w:pPr>
              <w:rPr>
                <w:ins w:id="2255" w:author="Gabriella Meltzer" w:date="2024-01-02T23:40:00Z"/>
                <w:rFonts w:ascii="Arial" w:hAnsi="Arial" w:cs="Arial"/>
                <w:sz w:val="20"/>
                <w:szCs w:val="20"/>
                <w:rPrChange w:id="2256" w:author="Gabriella Meltzer" w:date="2024-01-02T23:41:00Z">
                  <w:rPr>
                    <w:ins w:id="2257" w:author="Gabriella Meltzer" w:date="2024-01-02T23:40:00Z"/>
                    <w:sz w:val="22"/>
                    <w:szCs w:val="22"/>
                  </w:rPr>
                </w:rPrChange>
              </w:rPr>
            </w:pPr>
            <w:ins w:id="2258" w:author="Gabriella Meltzer" w:date="2024-01-02T23:40:00Z">
              <w:r w:rsidRPr="006A5067">
                <w:rPr>
                  <w:rFonts w:ascii="Arial" w:hAnsi="Arial" w:cs="Arial"/>
                  <w:sz w:val="20"/>
                  <w:szCs w:val="20"/>
                  <w:rPrChange w:id="2259" w:author="Gabriella Meltzer" w:date="2024-01-02T23:41:00Z">
                    <w:rPr/>
                  </w:rPrChange>
                </w:rPr>
                <w:t>5.08</w:t>
              </w:r>
            </w:ins>
          </w:p>
        </w:tc>
        <w:tc>
          <w:tcPr>
            <w:tcW w:w="720" w:type="dxa"/>
            <w:tcPrChange w:id="2260" w:author="Gabriella Meltzer" w:date="2024-01-02T23:42:00Z">
              <w:tcPr>
                <w:tcW w:w="720" w:type="dxa"/>
              </w:tcPr>
            </w:tcPrChange>
          </w:tcPr>
          <w:p w14:paraId="3F10FC83" w14:textId="77777777" w:rsidR="006A5067" w:rsidRPr="006A5067" w:rsidRDefault="006A5067" w:rsidP="00786FE5">
            <w:pPr>
              <w:rPr>
                <w:ins w:id="2261" w:author="Gabriella Meltzer" w:date="2024-01-02T23:40:00Z"/>
                <w:rFonts w:ascii="Arial" w:hAnsi="Arial" w:cs="Arial"/>
                <w:sz w:val="20"/>
                <w:szCs w:val="20"/>
                <w:rPrChange w:id="2262" w:author="Gabriella Meltzer" w:date="2024-01-02T23:41:00Z">
                  <w:rPr>
                    <w:ins w:id="2263" w:author="Gabriella Meltzer" w:date="2024-01-02T23:40:00Z"/>
                    <w:sz w:val="22"/>
                    <w:szCs w:val="22"/>
                  </w:rPr>
                </w:rPrChange>
              </w:rPr>
            </w:pPr>
            <w:ins w:id="2264" w:author="Gabriella Meltzer" w:date="2024-01-02T23:40:00Z">
              <w:r w:rsidRPr="006A5067">
                <w:rPr>
                  <w:rFonts w:ascii="Arial" w:hAnsi="Arial" w:cs="Arial"/>
                  <w:sz w:val="20"/>
                  <w:szCs w:val="20"/>
                  <w:rPrChange w:id="2265" w:author="Gabriella Meltzer" w:date="2024-01-02T23:41:00Z">
                    <w:rPr/>
                  </w:rPrChange>
                </w:rPr>
                <w:t>6.17</w:t>
              </w:r>
            </w:ins>
          </w:p>
        </w:tc>
        <w:tc>
          <w:tcPr>
            <w:tcW w:w="720" w:type="dxa"/>
            <w:tcPrChange w:id="2266" w:author="Gabriella Meltzer" w:date="2024-01-02T23:42:00Z">
              <w:tcPr>
                <w:tcW w:w="720" w:type="dxa"/>
              </w:tcPr>
            </w:tcPrChange>
          </w:tcPr>
          <w:p w14:paraId="09B4137F" w14:textId="77777777" w:rsidR="006A5067" w:rsidRPr="006A5067" w:rsidRDefault="006A5067" w:rsidP="00786FE5">
            <w:pPr>
              <w:rPr>
                <w:ins w:id="2267" w:author="Gabriella Meltzer" w:date="2024-01-02T23:40:00Z"/>
                <w:rFonts w:ascii="Arial" w:hAnsi="Arial" w:cs="Arial"/>
                <w:sz w:val="20"/>
                <w:szCs w:val="20"/>
                <w:rPrChange w:id="2268" w:author="Gabriella Meltzer" w:date="2024-01-02T23:41:00Z">
                  <w:rPr>
                    <w:ins w:id="2269" w:author="Gabriella Meltzer" w:date="2024-01-02T23:40:00Z"/>
                    <w:sz w:val="22"/>
                    <w:szCs w:val="22"/>
                  </w:rPr>
                </w:rPrChange>
              </w:rPr>
            </w:pPr>
            <w:ins w:id="2270" w:author="Gabriella Meltzer" w:date="2024-01-02T23:40:00Z">
              <w:r w:rsidRPr="006A5067">
                <w:rPr>
                  <w:rFonts w:ascii="Arial" w:hAnsi="Arial" w:cs="Arial"/>
                  <w:sz w:val="20"/>
                  <w:szCs w:val="20"/>
                  <w:rPrChange w:id="2271" w:author="Gabriella Meltzer" w:date="2024-01-02T23:41:00Z">
                    <w:rPr/>
                  </w:rPrChange>
                </w:rPr>
                <w:t>6.84</w:t>
              </w:r>
            </w:ins>
          </w:p>
        </w:tc>
        <w:tc>
          <w:tcPr>
            <w:tcW w:w="720" w:type="dxa"/>
            <w:tcPrChange w:id="2272" w:author="Gabriella Meltzer" w:date="2024-01-02T23:42:00Z">
              <w:tcPr>
                <w:tcW w:w="720" w:type="dxa"/>
              </w:tcPr>
            </w:tcPrChange>
          </w:tcPr>
          <w:p w14:paraId="5C5CA3CF" w14:textId="77777777" w:rsidR="006A5067" w:rsidRPr="006A5067" w:rsidRDefault="006A5067" w:rsidP="00786FE5">
            <w:pPr>
              <w:rPr>
                <w:ins w:id="2273" w:author="Gabriella Meltzer" w:date="2024-01-02T23:40:00Z"/>
                <w:rFonts w:ascii="Arial" w:hAnsi="Arial" w:cs="Arial"/>
                <w:sz w:val="20"/>
                <w:szCs w:val="20"/>
                <w:rPrChange w:id="2274" w:author="Gabriella Meltzer" w:date="2024-01-02T23:41:00Z">
                  <w:rPr>
                    <w:ins w:id="2275" w:author="Gabriella Meltzer" w:date="2024-01-02T23:40:00Z"/>
                    <w:sz w:val="22"/>
                    <w:szCs w:val="22"/>
                  </w:rPr>
                </w:rPrChange>
              </w:rPr>
            </w:pPr>
            <w:ins w:id="2276" w:author="Gabriella Meltzer" w:date="2024-01-02T23:40:00Z">
              <w:r w:rsidRPr="006A5067">
                <w:rPr>
                  <w:rFonts w:ascii="Arial" w:hAnsi="Arial" w:cs="Arial"/>
                  <w:sz w:val="20"/>
                  <w:szCs w:val="20"/>
                  <w:rPrChange w:id="2277" w:author="Gabriella Meltzer" w:date="2024-01-02T23:41:00Z">
                    <w:rPr/>
                  </w:rPrChange>
                </w:rPr>
                <w:t>7.33</w:t>
              </w:r>
            </w:ins>
          </w:p>
        </w:tc>
        <w:tc>
          <w:tcPr>
            <w:tcW w:w="720" w:type="dxa"/>
            <w:tcBorders>
              <w:right w:val="single" w:sz="2" w:space="0" w:color="auto"/>
            </w:tcBorders>
            <w:tcPrChange w:id="2278" w:author="Gabriella Meltzer" w:date="2024-01-02T23:42:00Z">
              <w:tcPr>
                <w:tcW w:w="720" w:type="dxa"/>
                <w:tcBorders>
                  <w:right w:val="single" w:sz="2" w:space="0" w:color="auto"/>
                </w:tcBorders>
              </w:tcPr>
            </w:tcPrChange>
          </w:tcPr>
          <w:p w14:paraId="690530A3" w14:textId="77777777" w:rsidR="006A5067" w:rsidRPr="006A5067" w:rsidRDefault="006A5067" w:rsidP="00786FE5">
            <w:pPr>
              <w:rPr>
                <w:ins w:id="2279" w:author="Gabriella Meltzer" w:date="2024-01-02T23:40:00Z"/>
                <w:rFonts w:ascii="Arial" w:hAnsi="Arial" w:cs="Arial"/>
                <w:sz w:val="20"/>
                <w:szCs w:val="20"/>
                <w:rPrChange w:id="2280" w:author="Gabriella Meltzer" w:date="2024-01-02T23:41:00Z">
                  <w:rPr>
                    <w:ins w:id="2281" w:author="Gabriella Meltzer" w:date="2024-01-02T23:40:00Z"/>
                    <w:sz w:val="22"/>
                    <w:szCs w:val="22"/>
                  </w:rPr>
                </w:rPrChange>
              </w:rPr>
            </w:pPr>
            <w:ins w:id="2282" w:author="Gabriella Meltzer" w:date="2024-01-02T23:40:00Z">
              <w:r w:rsidRPr="006A5067">
                <w:rPr>
                  <w:rFonts w:ascii="Arial" w:hAnsi="Arial" w:cs="Arial"/>
                  <w:sz w:val="20"/>
                  <w:szCs w:val="20"/>
                  <w:rPrChange w:id="2283" w:author="Gabriella Meltzer" w:date="2024-01-02T23:41:00Z">
                    <w:rPr/>
                  </w:rPrChange>
                </w:rPr>
                <w:t>8.22</w:t>
              </w:r>
            </w:ins>
          </w:p>
        </w:tc>
        <w:tc>
          <w:tcPr>
            <w:tcW w:w="720" w:type="dxa"/>
            <w:tcBorders>
              <w:left w:val="single" w:sz="2" w:space="0" w:color="auto"/>
            </w:tcBorders>
            <w:tcPrChange w:id="2284" w:author="Gabriella Meltzer" w:date="2024-01-02T23:42:00Z">
              <w:tcPr>
                <w:tcW w:w="720" w:type="dxa"/>
                <w:tcBorders>
                  <w:left w:val="single" w:sz="2" w:space="0" w:color="auto"/>
                </w:tcBorders>
              </w:tcPr>
            </w:tcPrChange>
          </w:tcPr>
          <w:p w14:paraId="0727C166" w14:textId="77777777" w:rsidR="006A5067" w:rsidRPr="006A5067" w:rsidRDefault="006A5067" w:rsidP="00786FE5">
            <w:pPr>
              <w:rPr>
                <w:ins w:id="2285" w:author="Gabriella Meltzer" w:date="2024-01-02T23:40:00Z"/>
                <w:rFonts w:ascii="Arial" w:hAnsi="Arial" w:cs="Arial"/>
                <w:sz w:val="20"/>
                <w:szCs w:val="20"/>
                <w:rPrChange w:id="2286" w:author="Gabriella Meltzer" w:date="2024-01-02T23:41:00Z">
                  <w:rPr>
                    <w:ins w:id="2287" w:author="Gabriella Meltzer" w:date="2024-01-02T23:40:00Z"/>
                    <w:sz w:val="22"/>
                    <w:szCs w:val="22"/>
                  </w:rPr>
                </w:rPrChange>
              </w:rPr>
            </w:pPr>
            <w:ins w:id="2288" w:author="Gabriella Meltzer" w:date="2024-01-02T23:40:00Z">
              <w:r w:rsidRPr="006A5067">
                <w:rPr>
                  <w:rFonts w:ascii="Arial" w:hAnsi="Arial" w:cs="Arial"/>
                  <w:sz w:val="20"/>
                  <w:szCs w:val="20"/>
                  <w:rPrChange w:id="2289" w:author="Gabriella Meltzer" w:date="2024-01-02T23:41:00Z">
                    <w:rPr/>
                  </w:rPrChange>
                </w:rPr>
                <w:t>4.47</w:t>
              </w:r>
            </w:ins>
          </w:p>
        </w:tc>
        <w:tc>
          <w:tcPr>
            <w:tcW w:w="720" w:type="dxa"/>
            <w:tcPrChange w:id="2290" w:author="Gabriella Meltzer" w:date="2024-01-02T23:42:00Z">
              <w:tcPr>
                <w:tcW w:w="720" w:type="dxa"/>
              </w:tcPr>
            </w:tcPrChange>
          </w:tcPr>
          <w:p w14:paraId="1B3313EA" w14:textId="77777777" w:rsidR="006A5067" w:rsidRPr="006A5067" w:rsidRDefault="006A5067" w:rsidP="00786FE5">
            <w:pPr>
              <w:rPr>
                <w:ins w:id="2291" w:author="Gabriella Meltzer" w:date="2024-01-02T23:40:00Z"/>
                <w:rFonts w:ascii="Arial" w:hAnsi="Arial" w:cs="Arial"/>
                <w:sz w:val="20"/>
                <w:szCs w:val="20"/>
                <w:rPrChange w:id="2292" w:author="Gabriella Meltzer" w:date="2024-01-02T23:41:00Z">
                  <w:rPr>
                    <w:ins w:id="2293" w:author="Gabriella Meltzer" w:date="2024-01-02T23:40:00Z"/>
                    <w:sz w:val="22"/>
                    <w:szCs w:val="22"/>
                  </w:rPr>
                </w:rPrChange>
              </w:rPr>
            </w:pPr>
            <w:ins w:id="2294" w:author="Gabriella Meltzer" w:date="2024-01-02T23:40:00Z">
              <w:r w:rsidRPr="006A5067">
                <w:rPr>
                  <w:rFonts w:ascii="Arial" w:hAnsi="Arial" w:cs="Arial"/>
                  <w:sz w:val="20"/>
                  <w:szCs w:val="20"/>
                  <w:rPrChange w:id="2295" w:author="Gabriella Meltzer" w:date="2024-01-02T23:41:00Z">
                    <w:rPr/>
                  </w:rPrChange>
                </w:rPr>
                <w:t>5.80</w:t>
              </w:r>
            </w:ins>
          </w:p>
        </w:tc>
        <w:tc>
          <w:tcPr>
            <w:tcW w:w="720" w:type="dxa"/>
            <w:tcPrChange w:id="2296" w:author="Gabriella Meltzer" w:date="2024-01-02T23:42:00Z">
              <w:tcPr>
                <w:tcW w:w="720" w:type="dxa"/>
              </w:tcPr>
            </w:tcPrChange>
          </w:tcPr>
          <w:p w14:paraId="118FB1C8" w14:textId="77777777" w:rsidR="006A5067" w:rsidRPr="006A5067" w:rsidRDefault="006A5067" w:rsidP="00786FE5">
            <w:pPr>
              <w:rPr>
                <w:ins w:id="2297" w:author="Gabriella Meltzer" w:date="2024-01-02T23:40:00Z"/>
                <w:rFonts w:ascii="Arial" w:hAnsi="Arial" w:cs="Arial"/>
                <w:sz w:val="20"/>
                <w:szCs w:val="20"/>
                <w:rPrChange w:id="2298" w:author="Gabriella Meltzer" w:date="2024-01-02T23:41:00Z">
                  <w:rPr>
                    <w:ins w:id="2299" w:author="Gabriella Meltzer" w:date="2024-01-02T23:40:00Z"/>
                    <w:sz w:val="22"/>
                    <w:szCs w:val="22"/>
                  </w:rPr>
                </w:rPrChange>
              </w:rPr>
            </w:pPr>
            <w:ins w:id="2300" w:author="Gabriella Meltzer" w:date="2024-01-02T23:40:00Z">
              <w:r w:rsidRPr="006A5067">
                <w:rPr>
                  <w:rFonts w:ascii="Arial" w:hAnsi="Arial" w:cs="Arial"/>
                  <w:sz w:val="20"/>
                  <w:szCs w:val="20"/>
                  <w:rPrChange w:id="2301" w:author="Gabriella Meltzer" w:date="2024-01-02T23:41:00Z">
                    <w:rPr/>
                  </w:rPrChange>
                </w:rPr>
                <w:t>6.49</w:t>
              </w:r>
            </w:ins>
          </w:p>
        </w:tc>
        <w:tc>
          <w:tcPr>
            <w:tcW w:w="720" w:type="dxa"/>
            <w:tcPrChange w:id="2302" w:author="Gabriella Meltzer" w:date="2024-01-02T23:42:00Z">
              <w:tcPr>
                <w:tcW w:w="720" w:type="dxa"/>
              </w:tcPr>
            </w:tcPrChange>
          </w:tcPr>
          <w:p w14:paraId="50A3FADB" w14:textId="77777777" w:rsidR="006A5067" w:rsidRPr="006A5067" w:rsidRDefault="006A5067" w:rsidP="00786FE5">
            <w:pPr>
              <w:rPr>
                <w:ins w:id="2303" w:author="Gabriella Meltzer" w:date="2024-01-02T23:40:00Z"/>
                <w:rFonts w:ascii="Arial" w:hAnsi="Arial" w:cs="Arial"/>
                <w:sz w:val="20"/>
                <w:szCs w:val="20"/>
                <w:rPrChange w:id="2304" w:author="Gabriella Meltzer" w:date="2024-01-02T23:41:00Z">
                  <w:rPr>
                    <w:ins w:id="2305" w:author="Gabriella Meltzer" w:date="2024-01-02T23:40:00Z"/>
                    <w:sz w:val="22"/>
                    <w:szCs w:val="22"/>
                  </w:rPr>
                </w:rPrChange>
              </w:rPr>
            </w:pPr>
            <w:ins w:id="2306" w:author="Gabriella Meltzer" w:date="2024-01-02T23:40:00Z">
              <w:r w:rsidRPr="006A5067">
                <w:rPr>
                  <w:rFonts w:ascii="Arial" w:hAnsi="Arial" w:cs="Arial"/>
                  <w:sz w:val="20"/>
                  <w:szCs w:val="20"/>
                  <w:rPrChange w:id="2307" w:author="Gabriella Meltzer" w:date="2024-01-02T23:41:00Z">
                    <w:rPr/>
                  </w:rPrChange>
                </w:rPr>
                <w:t>7.20</w:t>
              </w:r>
            </w:ins>
          </w:p>
        </w:tc>
        <w:tc>
          <w:tcPr>
            <w:tcW w:w="720" w:type="dxa"/>
            <w:tcBorders>
              <w:right w:val="single" w:sz="2" w:space="0" w:color="auto"/>
            </w:tcBorders>
            <w:tcPrChange w:id="2308" w:author="Gabriella Meltzer" w:date="2024-01-02T23:42:00Z">
              <w:tcPr>
                <w:tcW w:w="720" w:type="dxa"/>
                <w:tcBorders>
                  <w:right w:val="single" w:sz="2" w:space="0" w:color="auto"/>
                </w:tcBorders>
              </w:tcPr>
            </w:tcPrChange>
          </w:tcPr>
          <w:p w14:paraId="3DDB7C0D" w14:textId="77777777" w:rsidR="006A5067" w:rsidRPr="006A5067" w:rsidRDefault="006A5067" w:rsidP="00786FE5">
            <w:pPr>
              <w:rPr>
                <w:ins w:id="2309" w:author="Gabriella Meltzer" w:date="2024-01-02T23:40:00Z"/>
                <w:rFonts w:ascii="Arial" w:hAnsi="Arial" w:cs="Arial"/>
                <w:sz w:val="20"/>
                <w:szCs w:val="20"/>
                <w:rPrChange w:id="2310" w:author="Gabriella Meltzer" w:date="2024-01-02T23:41:00Z">
                  <w:rPr>
                    <w:ins w:id="2311" w:author="Gabriella Meltzer" w:date="2024-01-02T23:40:00Z"/>
                    <w:sz w:val="22"/>
                    <w:szCs w:val="22"/>
                  </w:rPr>
                </w:rPrChange>
              </w:rPr>
            </w:pPr>
            <w:ins w:id="2312" w:author="Gabriella Meltzer" w:date="2024-01-02T23:40:00Z">
              <w:r w:rsidRPr="006A5067">
                <w:rPr>
                  <w:rFonts w:ascii="Arial" w:hAnsi="Arial" w:cs="Arial"/>
                  <w:sz w:val="20"/>
                  <w:szCs w:val="20"/>
                  <w:rPrChange w:id="2313" w:author="Gabriella Meltzer" w:date="2024-01-02T23:41:00Z">
                    <w:rPr/>
                  </w:rPrChange>
                </w:rPr>
                <w:t>8.25</w:t>
              </w:r>
            </w:ins>
          </w:p>
        </w:tc>
      </w:tr>
      <w:tr w:rsidR="006A5067" w:rsidRPr="006A5067" w14:paraId="56E16455" w14:textId="77777777" w:rsidTr="007F7277">
        <w:trPr>
          <w:ins w:id="2314" w:author="Gabriella Meltzer" w:date="2024-01-02T23:40:00Z"/>
        </w:trPr>
        <w:tc>
          <w:tcPr>
            <w:tcW w:w="3062" w:type="dxa"/>
            <w:vMerge/>
            <w:tcBorders>
              <w:left w:val="single" w:sz="2" w:space="0" w:color="auto"/>
            </w:tcBorders>
            <w:tcPrChange w:id="2315" w:author="Gabriella Meltzer" w:date="2024-01-02T23:42:00Z">
              <w:tcPr>
                <w:tcW w:w="3420" w:type="dxa"/>
                <w:vMerge/>
                <w:tcBorders>
                  <w:left w:val="single" w:sz="2" w:space="0" w:color="auto"/>
                </w:tcBorders>
              </w:tcPr>
            </w:tcPrChange>
          </w:tcPr>
          <w:p w14:paraId="3EE4DDEE" w14:textId="77777777" w:rsidR="006A5067" w:rsidRPr="006A5067" w:rsidRDefault="006A5067" w:rsidP="00786FE5">
            <w:pPr>
              <w:rPr>
                <w:ins w:id="2316" w:author="Gabriella Meltzer" w:date="2024-01-02T23:40:00Z"/>
                <w:rFonts w:ascii="Arial" w:hAnsi="Arial" w:cs="Arial"/>
                <w:sz w:val="20"/>
                <w:szCs w:val="20"/>
                <w:rPrChange w:id="2317" w:author="Gabriella Meltzer" w:date="2024-01-02T23:41:00Z">
                  <w:rPr>
                    <w:ins w:id="2318" w:author="Gabriella Meltzer" w:date="2024-01-02T23:40:00Z"/>
                    <w:sz w:val="22"/>
                    <w:szCs w:val="22"/>
                  </w:rPr>
                </w:rPrChange>
              </w:rPr>
            </w:pPr>
          </w:p>
        </w:tc>
        <w:tc>
          <w:tcPr>
            <w:tcW w:w="3778" w:type="dxa"/>
            <w:vMerge/>
            <w:tcBorders>
              <w:left w:val="single" w:sz="2" w:space="0" w:color="auto"/>
            </w:tcBorders>
            <w:tcPrChange w:id="2319" w:author="Gabriella Meltzer" w:date="2024-01-02T23:42:00Z">
              <w:tcPr>
                <w:tcW w:w="3420" w:type="dxa"/>
                <w:vMerge/>
                <w:tcBorders>
                  <w:left w:val="single" w:sz="2" w:space="0" w:color="auto"/>
                </w:tcBorders>
              </w:tcPr>
            </w:tcPrChange>
          </w:tcPr>
          <w:p w14:paraId="6D22BAF1" w14:textId="77777777" w:rsidR="006A5067" w:rsidRPr="006A5067" w:rsidRDefault="006A5067" w:rsidP="00786FE5">
            <w:pPr>
              <w:rPr>
                <w:ins w:id="2320" w:author="Gabriella Meltzer" w:date="2024-01-02T23:40:00Z"/>
                <w:rFonts w:ascii="Arial" w:hAnsi="Arial" w:cs="Arial"/>
                <w:sz w:val="20"/>
                <w:szCs w:val="20"/>
                <w:rPrChange w:id="2321" w:author="Gabriella Meltzer" w:date="2024-01-02T23:41:00Z">
                  <w:rPr>
                    <w:ins w:id="2322" w:author="Gabriella Meltzer" w:date="2024-01-02T23:40:00Z"/>
                    <w:sz w:val="22"/>
                    <w:szCs w:val="22"/>
                  </w:rPr>
                </w:rPrChange>
              </w:rPr>
            </w:pPr>
          </w:p>
        </w:tc>
        <w:tc>
          <w:tcPr>
            <w:tcW w:w="810" w:type="dxa"/>
            <w:tcPrChange w:id="2323" w:author="Gabriella Meltzer" w:date="2024-01-02T23:42:00Z">
              <w:tcPr>
                <w:tcW w:w="810" w:type="dxa"/>
              </w:tcPr>
            </w:tcPrChange>
          </w:tcPr>
          <w:p w14:paraId="686A9454" w14:textId="77777777" w:rsidR="006A5067" w:rsidRPr="006A5067" w:rsidRDefault="006A5067" w:rsidP="00786FE5">
            <w:pPr>
              <w:rPr>
                <w:ins w:id="2324" w:author="Gabriella Meltzer" w:date="2024-01-02T23:40:00Z"/>
                <w:rFonts w:ascii="Arial" w:hAnsi="Arial" w:cs="Arial"/>
                <w:sz w:val="20"/>
                <w:szCs w:val="20"/>
                <w:rPrChange w:id="2325" w:author="Gabriella Meltzer" w:date="2024-01-02T23:41:00Z">
                  <w:rPr>
                    <w:ins w:id="2326" w:author="Gabriella Meltzer" w:date="2024-01-02T23:40:00Z"/>
                    <w:sz w:val="22"/>
                    <w:szCs w:val="22"/>
                  </w:rPr>
                </w:rPrChange>
              </w:rPr>
            </w:pPr>
            <w:ins w:id="2327" w:author="Gabriella Meltzer" w:date="2024-01-02T23:40:00Z">
              <w:r w:rsidRPr="006A5067">
                <w:rPr>
                  <w:rFonts w:ascii="Arial" w:hAnsi="Arial" w:cs="Arial"/>
                  <w:sz w:val="20"/>
                  <w:szCs w:val="20"/>
                  <w:rPrChange w:id="2328" w:author="Gabriella Meltzer" w:date="2024-01-02T23:41:00Z">
                    <w:rPr/>
                  </w:rPrChange>
                </w:rPr>
                <w:t>8</w:t>
              </w:r>
            </w:ins>
          </w:p>
        </w:tc>
        <w:tc>
          <w:tcPr>
            <w:tcW w:w="720" w:type="dxa"/>
            <w:tcPrChange w:id="2329" w:author="Gabriella Meltzer" w:date="2024-01-02T23:42:00Z">
              <w:tcPr>
                <w:tcW w:w="720" w:type="dxa"/>
              </w:tcPr>
            </w:tcPrChange>
          </w:tcPr>
          <w:p w14:paraId="5BC94031" w14:textId="77777777" w:rsidR="006A5067" w:rsidRPr="006A5067" w:rsidRDefault="006A5067" w:rsidP="00786FE5">
            <w:pPr>
              <w:rPr>
                <w:ins w:id="2330" w:author="Gabriella Meltzer" w:date="2024-01-02T23:40:00Z"/>
                <w:rFonts w:ascii="Arial" w:hAnsi="Arial" w:cs="Arial"/>
                <w:sz w:val="20"/>
                <w:szCs w:val="20"/>
                <w:rPrChange w:id="2331" w:author="Gabriella Meltzer" w:date="2024-01-02T23:41:00Z">
                  <w:rPr>
                    <w:ins w:id="2332" w:author="Gabriella Meltzer" w:date="2024-01-02T23:40:00Z"/>
                    <w:sz w:val="22"/>
                    <w:szCs w:val="22"/>
                  </w:rPr>
                </w:rPrChange>
              </w:rPr>
            </w:pPr>
            <w:ins w:id="2333" w:author="Gabriella Meltzer" w:date="2024-01-02T23:40:00Z">
              <w:r w:rsidRPr="006A5067">
                <w:rPr>
                  <w:rFonts w:ascii="Arial" w:hAnsi="Arial" w:cs="Arial"/>
                  <w:sz w:val="20"/>
                  <w:szCs w:val="20"/>
                  <w:rPrChange w:id="2334" w:author="Gabriella Meltzer" w:date="2024-01-02T23:41:00Z">
                    <w:rPr/>
                  </w:rPrChange>
                </w:rPr>
                <w:t>6.15</w:t>
              </w:r>
            </w:ins>
          </w:p>
        </w:tc>
        <w:tc>
          <w:tcPr>
            <w:tcW w:w="720" w:type="dxa"/>
            <w:tcPrChange w:id="2335" w:author="Gabriella Meltzer" w:date="2024-01-02T23:42:00Z">
              <w:tcPr>
                <w:tcW w:w="720" w:type="dxa"/>
              </w:tcPr>
            </w:tcPrChange>
          </w:tcPr>
          <w:p w14:paraId="52B0844C" w14:textId="77777777" w:rsidR="006A5067" w:rsidRPr="006A5067" w:rsidRDefault="006A5067" w:rsidP="00786FE5">
            <w:pPr>
              <w:rPr>
                <w:ins w:id="2336" w:author="Gabriella Meltzer" w:date="2024-01-02T23:40:00Z"/>
                <w:rFonts w:ascii="Arial" w:hAnsi="Arial" w:cs="Arial"/>
                <w:sz w:val="20"/>
                <w:szCs w:val="20"/>
                <w:rPrChange w:id="2337" w:author="Gabriella Meltzer" w:date="2024-01-02T23:41:00Z">
                  <w:rPr>
                    <w:ins w:id="2338" w:author="Gabriella Meltzer" w:date="2024-01-02T23:40:00Z"/>
                    <w:sz w:val="22"/>
                    <w:szCs w:val="22"/>
                  </w:rPr>
                </w:rPrChange>
              </w:rPr>
            </w:pPr>
            <w:ins w:id="2339" w:author="Gabriella Meltzer" w:date="2024-01-02T23:40:00Z">
              <w:r w:rsidRPr="006A5067">
                <w:rPr>
                  <w:rFonts w:ascii="Arial" w:hAnsi="Arial" w:cs="Arial"/>
                  <w:sz w:val="20"/>
                  <w:szCs w:val="20"/>
                  <w:rPrChange w:id="2340" w:author="Gabriella Meltzer" w:date="2024-01-02T23:41:00Z">
                    <w:rPr/>
                  </w:rPrChange>
                </w:rPr>
                <w:t>7.28</w:t>
              </w:r>
            </w:ins>
          </w:p>
        </w:tc>
        <w:tc>
          <w:tcPr>
            <w:tcW w:w="720" w:type="dxa"/>
            <w:tcPrChange w:id="2341" w:author="Gabriella Meltzer" w:date="2024-01-02T23:42:00Z">
              <w:tcPr>
                <w:tcW w:w="720" w:type="dxa"/>
              </w:tcPr>
            </w:tcPrChange>
          </w:tcPr>
          <w:p w14:paraId="58D0320C" w14:textId="77777777" w:rsidR="006A5067" w:rsidRPr="006A5067" w:rsidRDefault="006A5067" w:rsidP="00786FE5">
            <w:pPr>
              <w:rPr>
                <w:ins w:id="2342" w:author="Gabriella Meltzer" w:date="2024-01-02T23:40:00Z"/>
                <w:rFonts w:ascii="Arial" w:hAnsi="Arial" w:cs="Arial"/>
                <w:sz w:val="20"/>
                <w:szCs w:val="20"/>
                <w:rPrChange w:id="2343" w:author="Gabriella Meltzer" w:date="2024-01-02T23:41:00Z">
                  <w:rPr>
                    <w:ins w:id="2344" w:author="Gabriella Meltzer" w:date="2024-01-02T23:40:00Z"/>
                    <w:sz w:val="22"/>
                    <w:szCs w:val="22"/>
                  </w:rPr>
                </w:rPrChange>
              </w:rPr>
            </w:pPr>
            <w:ins w:id="2345" w:author="Gabriella Meltzer" w:date="2024-01-02T23:40:00Z">
              <w:r w:rsidRPr="006A5067">
                <w:rPr>
                  <w:rFonts w:ascii="Arial" w:hAnsi="Arial" w:cs="Arial"/>
                  <w:sz w:val="20"/>
                  <w:szCs w:val="20"/>
                  <w:rPrChange w:id="2346" w:author="Gabriella Meltzer" w:date="2024-01-02T23:41:00Z">
                    <w:rPr/>
                  </w:rPrChange>
                </w:rPr>
                <w:t>7.88</w:t>
              </w:r>
            </w:ins>
          </w:p>
        </w:tc>
        <w:tc>
          <w:tcPr>
            <w:tcW w:w="720" w:type="dxa"/>
            <w:tcPrChange w:id="2347" w:author="Gabriella Meltzer" w:date="2024-01-02T23:42:00Z">
              <w:tcPr>
                <w:tcW w:w="720" w:type="dxa"/>
              </w:tcPr>
            </w:tcPrChange>
          </w:tcPr>
          <w:p w14:paraId="461CD96A" w14:textId="77777777" w:rsidR="006A5067" w:rsidRPr="006A5067" w:rsidRDefault="006A5067" w:rsidP="00786FE5">
            <w:pPr>
              <w:rPr>
                <w:ins w:id="2348" w:author="Gabriella Meltzer" w:date="2024-01-02T23:40:00Z"/>
                <w:rFonts w:ascii="Arial" w:hAnsi="Arial" w:cs="Arial"/>
                <w:sz w:val="20"/>
                <w:szCs w:val="20"/>
                <w:rPrChange w:id="2349" w:author="Gabriella Meltzer" w:date="2024-01-02T23:41:00Z">
                  <w:rPr>
                    <w:ins w:id="2350" w:author="Gabriella Meltzer" w:date="2024-01-02T23:40:00Z"/>
                    <w:sz w:val="22"/>
                    <w:szCs w:val="22"/>
                  </w:rPr>
                </w:rPrChange>
              </w:rPr>
            </w:pPr>
            <w:ins w:id="2351" w:author="Gabriella Meltzer" w:date="2024-01-02T23:40:00Z">
              <w:r w:rsidRPr="006A5067">
                <w:rPr>
                  <w:rFonts w:ascii="Arial" w:hAnsi="Arial" w:cs="Arial"/>
                  <w:sz w:val="20"/>
                  <w:szCs w:val="20"/>
                  <w:rPrChange w:id="2352" w:author="Gabriella Meltzer" w:date="2024-01-02T23:41:00Z">
                    <w:rPr/>
                  </w:rPrChange>
                </w:rPr>
                <w:t>8.45</w:t>
              </w:r>
            </w:ins>
          </w:p>
        </w:tc>
        <w:tc>
          <w:tcPr>
            <w:tcW w:w="720" w:type="dxa"/>
            <w:tcBorders>
              <w:right w:val="single" w:sz="2" w:space="0" w:color="auto"/>
            </w:tcBorders>
            <w:tcPrChange w:id="2353" w:author="Gabriella Meltzer" w:date="2024-01-02T23:42:00Z">
              <w:tcPr>
                <w:tcW w:w="720" w:type="dxa"/>
                <w:tcBorders>
                  <w:right w:val="single" w:sz="2" w:space="0" w:color="auto"/>
                </w:tcBorders>
              </w:tcPr>
            </w:tcPrChange>
          </w:tcPr>
          <w:p w14:paraId="5BCD964A" w14:textId="77777777" w:rsidR="006A5067" w:rsidRPr="006A5067" w:rsidRDefault="006A5067" w:rsidP="00786FE5">
            <w:pPr>
              <w:rPr>
                <w:ins w:id="2354" w:author="Gabriella Meltzer" w:date="2024-01-02T23:40:00Z"/>
                <w:rFonts w:ascii="Arial" w:hAnsi="Arial" w:cs="Arial"/>
                <w:sz w:val="20"/>
                <w:szCs w:val="20"/>
                <w:rPrChange w:id="2355" w:author="Gabriella Meltzer" w:date="2024-01-02T23:41:00Z">
                  <w:rPr>
                    <w:ins w:id="2356" w:author="Gabriella Meltzer" w:date="2024-01-02T23:40:00Z"/>
                    <w:sz w:val="22"/>
                    <w:szCs w:val="22"/>
                  </w:rPr>
                </w:rPrChange>
              </w:rPr>
            </w:pPr>
            <w:ins w:id="2357" w:author="Gabriella Meltzer" w:date="2024-01-02T23:40:00Z">
              <w:r w:rsidRPr="006A5067">
                <w:rPr>
                  <w:rFonts w:ascii="Arial" w:hAnsi="Arial" w:cs="Arial"/>
                  <w:sz w:val="20"/>
                  <w:szCs w:val="20"/>
                  <w:rPrChange w:id="2358" w:author="Gabriella Meltzer" w:date="2024-01-02T23:41:00Z">
                    <w:rPr/>
                  </w:rPrChange>
                </w:rPr>
                <w:t>9.48</w:t>
              </w:r>
            </w:ins>
          </w:p>
        </w:tc>
        <w:tc>
          <w:tcPr>
            <w:tcW w:w="720" w:type="dxa"/>
            <w:tcBorders>
              <w:left w:val="single" w:sz="2" w:space="0" w:color="auto"/>
            </w:tcBorders>
            <w:tcPrChange w:id="2359" w:author="Gabriella Meltzer" w:date="2024-01-02T23:42:00Z">
              <w:tcPr>
                <w:tcW w:w="720" w:type="dxa"/>
                <w:tcBorders>
                  <w:left w:val="single" w:sz="2" w:space="0" w:color="auto"/>
                </w:tcBorders>
              </w:tcPr>
            </w:tcPrChange>
          </w:tcPr>
          <w:p w14:paraId="790B8C77" w14:textId="77777777" w:rsidR="006A5067" w:rsidRPr="006A5067" w:rsidRDefault="006A5067" w:rsidP="00786FE5">
            <w:pPr>
              <w:rPr>
                <w:ins w:id="2360" w:author="Gabriella Meltzer" w:date="2024-01-02T23:40:00Z"/>
                <w:rFonts w:ascii="Arial" w:hAnsi="Arial" w:cs="Arial"/>
                <w:sz w:val="20"/>
                <w:szCs w:val="20"/>
                <w:rPrChange w:id="2361" w:author="Gabriella Meltzer" w:date="2024-01-02T23:41:00Z">
                  <w:rPr>
                    <w:ins w:id="2362" w:author="Gabriella Meltzer" w:date="2024-01-02T23:40:00Z"/>
                    <w:sz w:val="22"/>
                    <w:szCs w:val="22"/>
                  </w:rPr>
                </w:rPrChange>
              </w:rPr>
            </w:pPr>
            <w:ins w:id="2363" w:author="Gabriella Meltzer" w:date="2024-01-02T23:40:00Z">
              <w:r w:rsidRPr="006A5067">
                <w:rPr>
                  <w:rFonts w:ascii="Arial" w:hAnsi="Arial" w:cs="Arial"/>
                  <w:sz w:val="20"/>
                  <w:szCs w:val="20"/>
                  <w:rPrChange w:id="2364" w:author="Gabriella Meltzer" w:date="2024-01-02T23:41:00Z">
                    <w:rPr/>
                  </w:rPrChange>
                </w:rPr>
                <w:t>5.30</w:t>
              </w:r>
            </w:ins>
          </w:p>
        </w:tc>
        <w:tc>
          <w:tcPr>
            <w:tcW w:w="720" w:type="dxa"/>
            <w:tcPrChange w:id="2365" w:author="Gabriella Meltzer" w:date="2024-01-02T23:42:00Z">
              <w:tcPr>
                <w:tcW w:w="720" w:type="dxa"/>
              </w:tcPr>
            </w:tcPrChange>
          </w:tcPr>
          <w:p w14:paraId="4B18AD89" w14:textId="77777777" w:rsidR="006A5067" w:rsidRPr="006A5067" w:rsidRDefault="006A5067" w:rsidP="00786FE5">
            <w:pPr>
              <w:rPr>
                <w:ins w:id="2366" w:author="Gabriella Meltzer" w:date="2024-01-02T23:40:00Z"/>
                <w:rFonts w:ascii="Arial" w:hAnsi="Arial" w:cs="Arial"/>
                <w:sz w:val="20"/>
                <w:szCs w:val="20"/>
                <w:rPrChange w:id="2367" w:author="Gabriella Meltzer" w:date="2024-01-02T23:41:00Z">
                  <w:rPr>
                    <w:ins w:id="2368" w:author="Gabriella Meltzer" w:date="2024-01-02T23:40:00Z"/>
                    <w:sz w:val="22"/>
                    <w:szCs w:val="22"/>
                  </w:rPr>
                </w:rPrChange>
              </w:rPr>
            </w:pPr>
            <w:ins w:id="2369" w:author="Gabriella Meltzer" w:date="2024-01-02T23:40:00Z">
              <w:r w:rsidRPr="006A5067">
                <w:rPr>
                  <w:rFonts w:ascii="Arial" w:hAnsi="Arial" w:cs="Arial"/>
                  <w:sz w:val="20"/>
                  <w:szCs w:val="20"/>
                  <w:rPrChange w:id="2370" w:author="Gabriella Meltzer" w:date="2024-01-02T23:41:00Z">
                    <w:rPr/>
                  </w:rPrChange>
                </w:rPr>
                <w:t>6.61</w:t>
              </w:r>
            </w:ins>
          </w:p>
        </w:tc>
        <w:tc>
          <w:tcPr>
            <w:tcW w:w="720" w:type="dxa"/>
            <w:tcPrChange w:id="2371" w:author="Gabriella Meltzer" w:date="2024-01-02T23:42:00Z">
              <w:tcPr>
                <w:tcW w:w="720" w:type="dxa"/>
              </w:tcPr>
            </w:tcPrChange>
          </w:tcPr>
          <w:p w14:paraId="0CC647CD" w14:textId="77777777" w:rsidR="006A5067" w:rsidRPr="006A5067" w:rsidRDefault="006A5067" w:rsidP="00786FE5">
            <w:pPr>
              <w:rPr>
                <w:ins w:id="2372" w:author="Gabriella Meltzer" w:date="2024-01-02T23:40:00Z"/>
                <w:rFonts w:ascii="Arial" w:hAnsi="Arial" w:cs="Arial"/>
                <w:sz w:val="20"/>
                <w:szCs w:val="20"/>
                <w:rPrChange w:id="2373" w:author="Gabriella Meltzer" w:date="2024-01-02T23:41:00Z">
                  <w:rPr>
                    <w:ins w:id="2374" w:author="Gabriella Meltzer" w:date="2024-01-02T23:40:00Z"/>
                    <w:sz w:val="22"/>
                    <w:szCs w:val="22"/>
                  </w:rPr>
                </w:rPrChange>
              </w:rPr>
            </w:pPr>
            <w:ins w:id="2375" w:author="Gabriella Meltzer" w:date="2024-01-02T23:40:00Z">
              <w:r w:rsidRPr="006A5067">
                <w:rPr>
                  <w:rFonts w:ascii="Arial" w:hAnsi="Arial" w:cs="Arial"/>
                  <w:sz w:val="20"/>
                  <w:szCs w:val="20"/>
                  <w:rPrChange w:id="2376" w:author="Gabriella Meltzer" w:date="2024-01-02T23:41:00Z">
                    <w:rPr/>
                  </w:rPrChange>
                </w:rPr>
                <w:t>7.39</w:t>
              </w:r>
            </w:ins>
          </w:p>
        </w:tc>
        <w:tc>
          <w:tcPr>
            <w:tcW w:w="720" w:type="dxa"/>
            <w:tcPrChange w:id="2377" w:author="Gabriella Meltzer" w:date="2024-01-02T23:42:00Z">
              <w:tcPr>
                <w:tcW w:w="720" w:type="dxa"/>
              </w:tcPr>
            </w:tcPrChange>
          </w:tcPr>
          <w:p w14:paraId="2DBD2D95" w14:textId="77777777" w:rsidR="006A5067" w:rsidRPr="006A5067" w:rsidRDefault="006A5067" w:rsidP="00786FE5">
            <w:pPr>
              <w:rPr>
                <w:ins w:id="2378" w:author="Gabriella Meltzer" w:date="2024-01-02T23:40:00Z"/>
                <w:rFonts w:ascii="Arial" w:hAnsi="Arial" w:cs="Arial"/>
                <w:sz w:val="20"/>
                <w:szCs w:val="20"/>
                <w:rPrChange w:id="2379" w:author="Gabriella Meltzer" w:date="2024-01-02T23:41:00Z">
                  <w:rPr>
                    <w:ins w:id="2380" w:author="Gabriella Meltzer" w:date="2024-01-02T23:40:00Z"/>
                    <w:sz w:val="22"/>
                    <w:szCs w:val="22"/>
                  </w:rPr>
                </w:rPrChange>
              </w:rPr>
            </w:pPr>
            <w:ins w:id="2381" w:author="Gabriella Meltzer" w:date="2024-01-02T23:40:00Z">
              <w:r w:rsidRPr="006A5067">
                <w:rPr>
                  <w:rFonts w:ascii="Arial" w:hAnsi="Arial" w:cs="Arial"/>
                  <w:sz w:val="20"/>
                  <w:szCs w:val="20"/>
                  <w:rPrChange w:id="2382" w:author="Gabriella Meltzer" w:date="2024-01-02T23:41:00Z">
                    <w:rPr/>
                  </w:rPrChange>
                </w:rPr>
                <w:t>8.20</w:t>
              </w:r>
            </w:ins>
          </w:p>
        </w:tc>
        <w:tc>
          <w:tcPr>
            <w:tcW w:w="720" w:type="dxa"/>
            <w:tcBorders>
              <w:right w:val="single" w:sz="2" w:space="0" w:color="auto"/>
            </w:tcBorders>
            <w:tcPrChange w:id="2383" w:author="Gabriella Meltzer" w:date="2024-01-02T23:42:00Z">
              <w:tcPr>
                <w:tcW w:w="720" w:type="dxa"/>
                <w:tcBorders>
                  <w:right w:val="single" w:sz="2" w:space="0" w:color="auto"/>
                </w:tcBorders>
              </w:tcPr>
            </w:tcPrChange>
          </w:tcPr>
          <w:p w14:paraId="4D8A8A1D" w14:textId="77777777" w:rsidR="006A5067" w:rsidRPr="006A5067" w:rsidRDefault="006A5067" w:rsidP="00786FE5">
            <w:pPr>
              <w:rPr>
                <w:ins w:id="2384" w:author="Gabriella Meltzer" w:date="2024-01-02T23:40:00Z"/>
                <w:rFonts w:ascii="Arial" w:hAnsi="Arial" w:cs="Arial"/>
                <w:sz w:val="20"/>
                <w:szCs w:val="20"/>
                <w:rPrChange w:id="2385" w:author="Gabriella Meltzer" w:date="2024-01-02T23:41:00Z">
                  <w:rPr>
                    <w:ins w:id="2386" w:author="Gabriella Meltzer" w:date="2024-01-02T23:40:00Z"/>
                    <w:sz w:val="22"/>
                    <w:szCs w:val="22"/>
                  </w:rPr>
                </w:rPrChange>
              </w:rPr>
            </w:pPr>
            <w:ins w:id="2387" w:author="Gabriella Meltzer" w:date="2024-01-02T23:40:00Z">
              <w:r w:rsidRPr="006A5067">
                <w:rPr>
                  <w:rFonts w:ascii="Arial" w:hAnsi="Arial" w:cs="Arial"/>
                  <w:sz w:val="20"/>
                  <w:szCs w:val="20"/>
                  <w:rPrChange w:id="2388" w:author="Gabriella Meltzer" w:date="2024-01-02T23:41:00Z">
                    <w:rPr/>
                  </w:rPrChange>
                </w:rPr>
                <w:t>9.30</w:t>
              </w:r>
            </w:ins>
          </w:p>
        </w:tc>
      </w:tr>
      <w:tr w:rsidR="006A5067" w:rsidRPr="006A5067" w14:paraId="7215F5D8" w14:textId="77777777" w:rsidTr="007F7277">
        <w:trPr>
          <w:ins w:id="2389" w:author="Gabriella Meltzer" w:date="2024-01-02T23:40:00Z"/>
        </w:trPr>
        <w:tc>
          <w:tcPr>
            <w:tcW w:w="3062" w:type="dxa"/>
            <w:vMerge/>
            <w:tcBorders>
              <w:left w:val="single" w:sz="2" w:space="0" w:color="auto"/>
            </w:tcBorders>
            <w:tcPrChange w:id="2390" w:author="Gabriella Meltzer" w:date="2024-01-02T23:42:00Z">
              <w:tcPr>
                <w:tcW w:w="3420" w:type="dxa"/>
                <w:vMerge/>
                <w:tcBorders>
                  <w:left w:val="single" w:sz="2" w:space="0" w:color="auto"/>
                </w:tcBorders>
              </w:tcPr>
            </w:tcPrChange>
          </w:tcPr>
          <w:p w14:paraId="1FD2FD01" w14:textId="77777777" w:rsidR="006A5067" w:rsidRPr="006A5067" w:rsidRDefault="006A5067" w:rsidP="00786FE5">
            <w:pPr>
              <w:rPr>
                <w:ins w:id="2391" w:author="Gabriella Meltzer" w:date="2024-01-02T23:40:00Z"/>
                <w:rFonts w:ascii="Arial" w:hAnsi="Arial" w:cs="Arial"/>
                <w:sz w:val="20"/>
                <w:szCs w:val="20"/>
                <w:rPrChange w:id="2392" w:author="Gabriella Meltzer" w:date="2024-01-02T23:41:00Z">
                  <w:rPr>
                    <w:ins w:id="2393" w:author="Gabriella Meltzer" w:date="2024-01-02T23:40:00Z"/>
                    <w:sz w:val="22"/>
                    <w:szCs w:val="22"/>
                  </w:rPr>
                </w:rPrChange>
              </w:rPr>
            </w:pPr>
          </w:p>
        </w:tc>
        <w:tc>
          <w:tcPr>
            <w:tcW w:w="3778" w:type="dxa"/>
            <w:vMerge w:val="restart"/>
            <w:tcBorders>
              <w:left w:val="single" w:sz="2" w:space="0" w:color="auto"/>
            </w:tcBorders>
            <w:tcPrChange w:id="2394" w:author="Gabriella Meltzer" w:date="2024-01-02T23:42:00Z">
              <w:tcPr>
                <w:tcW w:w="3420" w:type="dxa"/>
                <w:vMerge w:val="restart"/>
                <w:tcBorders>
                  <w:left w:val="single" w:sz="2" w:space="0" w:color="auto"/>
                </w:tcBorders>
              </w:tcPr>
            </w:tcPrChange>
          </w:tcPr>
          <w:p w14:paraId="7C40C6F5" w14:textId="77777777" w:rsidR="006A5067" w:rsidRPr="006A5067" w:rsidRDefault="006A5067" w:rsidP="00786FE5">
            <w:pPr>
              <w:rPr>
                <w:ins w:id="2395" w:author="Gabriella Meltzer" w:date="2024-01-02T23:40:00Z"/>
                <w:rFonts w:ascii="Arial" w:hAnsi="Arial" w:cs="Arial"/>
                <w:sz w:val="20"/>
                <w:szCs w:val="20"/>
                <w:rPrChange w:id="2396" w:author="Gabriella Meltzer" w:date="2024-01-02T23:41:00Z">
                  <w:rPr>
                    <w:ins w:id="2397" w:author="Gabriella Meltzer" w:date="2024-01-02T23:40:00Z"/>
                    <w:sz w:val="22"/>
                    <w:szCs w:val="22"/>
                  </w:rPr>
                </w:rPrChange>
              </w:rPr>
            </w:pPr>
            <w:ins w:id="2398" w:author="Gabriella Meltzer" w:date="2024-01-02T23:40:00Z">
              <w:r w:rsidRPr="006A5067">
                <w:rPr>
                  <w:rFonts w:ascii="Arial" w:hAnsi="Arial" w:cs="Arial"/>
                  <w:sz w:val="20"/>
                  <w:szCs w:val="20"/>
                  <w:rPrChange w:id="2399" w:author="Gabriella Meltzer" w:date="2024-01-02T23:41:00Z">
                    <w:rPr/>
                  </w:rPrChange>
                </w:rPr>
                <w:t>Mean Standardized RLA Score</w:t>
              </w:r>
            </w:ins>
          </w:p>
        </w:tc>
        <w:tc>
          <w:tcPr>
            <w:tcW w:w="810" w:type="dxa"/>
            <w:tcPrChange w:id="2400" w:author="Gabriella Meltzer" w:date="2024-01-02T23:42:00Z">
              <w:tcPr>
                <w:tcW w:w="810" w:type="dxa"/>
              </w:tcPr>
            </w:tcPrChange>
          </w:tcPr>
          <w:p w14:paraId="5C1D9CAA" w14:textId="77777777" w:rsidR="006A5067" w:rsidRPr="006A5067" w:rsidRDefault="006A5067" w:rsidP="00786FE5">
            <w:pPr>
              <w:rPr>
                <w:ins w:id="2401" w:author="Gabriella Meltzer" w:date="2024-01-02T23:40:00Z"/>
                <w:rFonts w:ascii="Arial" w:hAnsi="Arial" w:cs="Arial"/>
                <w:sz w:val="20"/>
                <w:szCs w:val="20"/>
                <w:rPrChange w:id="2402" w:author="Gabriella Meltzer" w:date="2024-01-02T23:41:00Z">
                  <w:rPr>
                    <w:ins w:id="2403" w:author="Gabriella Meltzer" w:date="2024-01-02T23:40:00Z"/>
                    <w:sz w:val="22"/>
                    <w:szCs w:val="22"/>
                  </w:rPr>
                </w:rPrChange>
              </w:rPr>
            </w:pPr>
            <w:ins w:id="2404" w:author="Gabriella Meltzer" w:date="2024-01-02T23:40:00Z">
              <w:r w:rsidRPr="006A5067">
                <w:rPr>
                  <w:rFonts w:ascii="Arial" w:hAnsi="Arial" w:cs="Arial"/>
                  <w:sz w:val="20"/>
                  <w:szCs w:val="20"/>
                  <w:rPrChange w:id="2405" w:author="Gabriella Meltzer" w:date="2024-01-02T23:41:00Z">
                    <w:rPr/>
                  </w:rPrChange>
                </w:rPr>
                <w:t>3</w:t>
              </w:r>
            </w:ins>
          </w:p>
        </w:tc>
        <w:tc>
          <w:tcPr>
            <w:tcW w:w="720" w:type="dxa"/>
            <w:tcPrChange w:id="2406" w:author="Gabriella Meltzer" w:date="2024-01-02T23:42:00Z">
              <w:tcPr>
                <w:tcW w:w="720" w:type="dxa"/>
              </w:tcPr>
            </w:tcPrChange>
          </w:tcPr>
          <w:p w14:paraId="771002BE" w14:textId="77777777" w:rsidR="006A5067" w:rsidRPr="006A5067" w:rsidRDefault="006A5067" w:rsidP="00786FE5">
            <w:pPr>
              <w:rPr>
                <w:ins w:id="2407" w:author="Gabriella Meltzer" w:date="2024-01-02T23:40:00Z"/>
                <w:rFonts w:ascii="Arial" w:hAnsi="Arial" w:cs="Arial"/>
                <w:sz w:val="20"/>
                <w:szCs w:val="20"/>
                <w:rPrChange w:id="2408" w:author="Gabriella Meltzer" w:date="2024-01-02T23:41:00Z">
                  <w:rPr>
                    <w:ins w:id="2409" w:author="Gabriella Meltzer" w:date="2024-01-02T23:40:00Z"/>
                    <w:sz w:val="22"/>
                    <w:szCs w:val="22"/>
                  </w:rPr>
                </w:rPrChange>
              </w:rPr>
            </w:pPr>
            <w:ins w:id="2410" w:author="Gabriella Meltzer" w:date="2024-01-02T23:40:00Z">
              <w:r w:rsidRPr="006A5067">
                <w:rPr>
                  <w:rFonts w:ascii="Arial" w:hAnsi="Arial" w:cs="Arial"/>
                  <w:sz w:val="20"/>
                  <w:szCs w:val="20"/>
                  <w:rPrChange w:id="2411" w:author="Gabriella Meltzer" w:date="2024-01-02T23:41:00Z">
                    <w:rPr/>
                  </w:rPrChange>
                </w:rPr>
                <w:t>0.96</w:t>
              </w:r>
            </w:ins>
          </w:p>
        </w:tc>
        <w:tc>
          <w:tcPr>
            <w:tcW w:w="720" w:type="dxa"/>
            <w:tcPrChange w:id="2412" w:author="Gabriella Meltzer" w:date="2024-01-02T23:42:00Z">
              <w:tcPr>
                <w:tcW w:w="720" w:type="dxa"/>
              </w:tcPr>
            </w:tcPrChange>
          </w:tcPr>
          <w:p w14:paraId="3C461CD3" w14:textId="77777777" w:rsidR="006A5067" w:rsidRPr="006A5067" w:rsidRDefault="006A5067" w:rsidP="00786FE5">
            <w:pPr>
              <w:rPr>
                <w:ins w:id="2413" w:author="Gabriella Meltzer" w:date="2024-01-02T23:40:00Z"/>
                <w:rFonts w:ascii="Arial" w:hAnsi="Arial" w:cs="Arial"/>
                <w:sz w:val="20"/>
                <w:szCs w:val="20"/>
                <w:rPrChange w:id="2414" w:author="Gabriella Meltzer" w:date="2024-01-02T23:41:00Z">
                  <w:rPr>
                    <w:ins w:id="2415" w:author="Gabriella Meltzer" w:date="2024-01-02T23:40:00Z"/>
                    <w:sz w:val="22"/>
                    <w:szCs w:val="22"/>
                  </w:rPr>
                </w:rPrChange>
              </w:rPr>
            </w:pPr>
            <w:ins w:id="2416" w:author="Gabriella Meltzer" w:date="2024-01-02T23:40:00Z">
              <w:r w:rsidRPr="006A5067">
                <w:rPr>
                  <w:rFonts w:ascii="Arial" w:hAnsi="Arial" w:cs="Arial"/>
                  <w:sz w:val="20"/>
                  <w:szCs w:val="20"/>
                  <w:rPrChange w:id="2417" w:author="Gabriella Meltzer" w:date="2024-01-02T23:41:00Z">
                    <w:rPr/>
                  </w:rPrChange>
                </w:rPr>
                <w:t>2.08</w:t>
              </w:r>
            </w:ins>
          </w:p>
        </w:tc>
        <w:tc>
          <w:tcPr>
            <w:tcW w:w="720" w:type="dxa"/>
            <w:tcPrChange w:id="2418" w:author="Gabriella Meltzer" w:date="2024-01-02T23:42:00Z">
              <w:tcPr>
                <w:tcW w:w="720" w:type="dxa"/>
              </w:tcPr>
            </w:tcPrChange>
          </w:tcPr>
          <w:p w14:paraId="68CC9069" w14:textId="77777777" w:rsidR="006A5067" w:rsidRPr="006A5067" w:rsidRDefault="006A5067" w:rsidP="00786FE5">
            <w:pPr>
              <w:rPr>
                <w:ins w:id="2419" w:author="Gabriella Meltzer" w:date="2024-01-02T23:40:00Z"/>
                <w:rFonts w:ascii="Arial" w:hAnsi="Arial" w:cs="Arial"/>
                <w:sz w:val="20"/>
                <w:szCs w:val="20"/>
                <w:rPrChange w:id="2420" w:author="Gabriella Meltzer" w:date="2024-01-02T23:41:00Z">
                  <w:rPr>
                    <w:ins w:id="2421" w:author="Gabriella Meltzer" w:date="2024-01-02T23:40:00Z"/>
                    <w:sz w:val="22"/>
                    <w:szCs w:val="22"/>
                  </w:rPr>
                </w:rPrChange>
              </w:rPr>
            </w:pPr>
            <w:ins w:id="2422" w:author="Gabriella Meltzer" w:date="2024-01-02T23:40:00Z">
              <w:r w:rsidRPr="006A5067">
                <w:rPr>
                  <w:rFonts w:ascii="Arial" w:hAnsi="Arial" w:cs="Arial"/>
                  <w:sz w:val="20"/>
                  <w:szCs w:val="20"/>
                  <w:rPrChange w:id="2423" w:author="Gabriella Meltzer" w:date="2024-01-02T23:41:00Z">
                    <w:rPr/>
                  </w:rPrChange>
                </w:rPr>
                <w:t>2.72</w:t>
              </w:r>
            </w:ins>
          </w:p>
        </w:tc>
        <w:tc>
          <w:tcPr>
            <w:tcW w:w="720" w:type="dxa"/>
            <w:tcPrChange w:id="2424" w:author="Gabriella Meltzer" w:date="2024-01-02T23:42:00Z">
              <w:tcPr>
                <w:tcW w:w="720" w:type="dxa"/>
              </w:tcPr>
            </w:tcPrChange>
          </w:tcPr>
          <w:p w14:paraId="0ACCEA1C" w14:textId="77777777" w:rsidR="006A5067" w:rsidRPr="006A5067" w:rsidRDefault="006A5067" w:rsidP="00786FE5">
            <w:pPr>
              <w:rPr>
                <w:ins w:id="2425" w:author="Gabriella Meltzer" w:date="2024-01-02T23:40:00Z"/>
                <w:rFonts w:ascii="Arial" w:hAnsi="Arial" w:cs="Arial"/>
                <w:sz w:val="20"/>
                <w:szCs w:val="20"/>
                <w:rPrChange w:id="2426" w:author="Gabriella Meltzer" w:date="2024-01-02T23:41:00Z">
                  <w:rPr>
                    <w:ins w:id="2427" w:author="Gabriella Meltzer" w:date="2024-01-02T23:40:00Z"/>
                    <w:sz w:val="22"/>
                    <w:szCs w:val="22"/>
                  </w:rPr>
                </w:rPrChange>
              </w:rPr>
            </w:pPr>
            <w:ins w:id="2428" w:author="Gabriella Meltzer" w:date="2024-01-02T23:40:00Z">
              <w:r w:rsidRPr="006A5067">
                <w:rPr>
                  <w:rFonts w:ascii="Arial" w:hAnsi="Arial" w:cs="Arial"/>
                  <w:sz w:val="20"/>
                  <w:szCs w:val="20"/>
                  <w:rPrChange w:id="2429" w:author="Gabriella Meltzer" w:date="2024-01-02T23:41:00Z">
                    <w:rPr/>
                  </w:rPrChange>
                </w:rPr>
                <w:t>3.37</w:t>
              </w:r>
            </w:ins>
          </w:p>
        </w:tc>
        <w:tc>
          <w:tcPr>
            <w:tcW w:w="720" w:type="dxa"/>
            <w:tcBorders>
              <w:right w:val="single" w:sz="2" w:space="0" w:color="auto"/>
            </w:tcBorders>
            <w:tcPrChange w:id="2430" w:author="Gabriella Meltzer" w:date="2024-01-02T23:42:00Z">
              <w:tcPr>
                <w:tcW w:w="720" w:type="dxa"/>
                <w:tcBorders>
                  <w:right w:val="single" w:sz="2" w:space="0" w:color="auto"/>
                </w:tcBorders>
              </w:tcPr>
            </w:tcPrChange>
          </w:tcPr>
          <w:p w14:paraId="723DDF1A" w14:textId="77777777" w:rsidR="006A5067" w:rsidRPr="006A5067" w:rsidRDefault="006A5067" w:rsidP="00786FE5">
            <w:pPr>
              <w:rPr>
                <w:ins w:id="2431" w:author="Gabriella Meltzer" w:date="2024-01-02T23:40:00Z"/>
                <w:rFonts w:ascii="Arial" w:hAnsi="Arial" w:cs="Arial"/>
                <w:sz w:val="20"/>
                <w:szCs w:val="20"/>
                <w:rPrChange w:id="2432" w:author="Gabriella Meltzer" w:date="2024-01-02T23:41:00Z">
                  <w:rPr>
                    <w:ins w:id="2433" w:author="Gabriella Meltzer" w:date="2024-01-02T23:40:00Z"/>
                    <w:sz w:val="22"/>
                    <w:szCs w:val="22"/>
                  </w:rPr>
                </w:rPrChange>
              </w:rPr>
            </w:pPr>
            <w:ins w:id="2434" w:author="Gabriella Meltzer" w:date="2024-01-02T23:40:00Z">
              <w:r w:rsidRPr="006A5067">
                <w:rPr>
                  <w:rFonts w:ascii="Arial" w:hAnsi="Arial" w:cs="Arial"/>
                  <w:sz w:val="20"/>
                  <w:szCs w:val="20"/>
                  <w:rPrChange w:id="2435" w:author="Gabriella Meltzer" w:date="2024-01-02T23:41:00Z">
                    <w:rPr/>
                  </w:rPrChange>
                </w:rPr>
                <w:t>4.37</w:t>
              </w:r>
            </w:ins>
          </w:p>
        </w:tc>
        <w:tc>
          <w:tcPr>
            <w:tcW w:w="720" w:type="dxa"/>
            <w:tcBorders>
              <w:left w:val="single" w:sz="2" w:space="0" w:color="auto"/>
            </w:tcBorders>
            <w:tcPrChange w:id="2436" w:author="Gabriella Meltzer" w:date="2024-01-02T23:42:00Z">
              <w:tcPr>
                <w:tcW w:w="720" w:type="dxa"/>
                <w:tcBorders>
                  <w:left w:val="single" w:sz="2" w:space="0" w:color="auto"/>
                </w:tcBorders>
              </w:tcPr>
            </w:tcPrChange>
          </w:tcPr>
          <w:p w14:paraId="4AA4EBB8" w14:textId="77777777" w:rsidR="006A5067" w:rsidRPr="006A5067" w:rsidRDefault="006A5067" w:rsidP="00786FE5">
            <w:pPr>
              <w:rPr>
                <w:ins w:id="2437" w:author="Gabriella Meltzer" w:date="2024-01-02T23:40:00Z"/>
                <w:rFonts w:ascii="Arial" w:hAnsi="Arial" w:cs="Arial"/>
                <w:sz w:val="20"/>
                <w:szCs w:val="20"/>
                <w:rPrChange w:id="2438" w:author="Gabriella Meltzer" w:date="2024-01-02T23:41:00Z">
                  <w:rPr>
                    <w:ins w:id="2439" w:author="Gabriella Meltzer" w:date="2024-01-02T23:40:00Z"/>
                    <w:sz w:val="22"/>
                    <w:szCs w:val="22"/>
                  </w:rPr>
                </w:rPrChange>
              </w:rPr>
            </w:pPr>
            <w:ins w:id="2440" w:author="Gabriella Meltzer" w:date="2024-01-02T23:40:00Z">
              <w:r w:rsidRPr="006A5067">
                <w:rPr>
                  <w:rFonts w:ascii="Arial" w:hAnsi="Arial" w:cs="Arial"/>
                  <w:sz w:val="20"/>
                  <w:szCs w:val="20"/>
                  <w:rPrChange w:id="2441" w:author="Gabriella Meltzer" w:date="2024-01-02T23:41:00Z">
                    <w:rPr/>
                  </w:rPrChange>
                </w:rPr>
                <w:t>1.00</w:t>
              </w:r>
            </w:ins>
          </w:p>
        </w:tc>
        <w:tc>
          <w:tcPr>
            <w:tcW w:w="720" w:type="dxa"/>
            <w:tcPrChange w:id="2442" w:author="Gabriella Meltzer" w:date="2024-01-02T23:42:00Z">
              <w:tcPr>
                <w:tcW w:w="720" w:type="dxa"/>
              </w:tcPr>
            </w:tcPrChange>
          </w:tcPr>
          <w:p w14:paraId="33F3D4AD" w14:textId="77777777" w:rsidR="006A5067" w:rsidRPr="006A5067" w:rsidRDefault="006A5067" w:rsidP="00786FE5">
            <w:pPr>
              <w:rPr>
                <w:ins w:id="2443" w:author="Gabriella Meltzer" w:date="2024-01-02T23:40:00Z"/>
                <w:rFonts w:ascii="Arial" w:hAnsi="Arial" w:cs="Arial"/>
                <w:sz w:val="20"/>
                <w:szCs w:val="20"/>
                <w:rPrChange w:id="2444" w:author="Gabriella Meltzer" w:date="2024-01-02T23:41:00Z">
                  <w:rPr>
                    <w:ins w:id="2445" w:author="Gabriella Meltzer" w:date="2024-01-02T23:40:00Z"/>
                    <w:sz w:val="22"/>
                    <w:szCs w:val="22"/>
                  </w:rPr>
                </w:rPrChange>
              </w:rPr>
            </w:pPr>
            <w:ins w:id="2446" w:author="Gabriella Meltzer" w:date="2024-01-02T23:40:00Z">
              <w:r w:rsidRPr="006A5067">
                <w:rPr>
                  <w:rFonts w:ascii="Arial" w:hAnsi="Arial" w:cs="Arial"/>
                  <w:sz w:val="20"/>
                  <w:szCs w:val="20"/>
                  <w:rPrChange w:id="2447" w:author="Gabriella Meltzer" w:date="2024-01-02T23:41:00Z">
                    <w:rPr/>
                  </w:rPrChange>
                </w:rPr>
                <w:t>2.06</w:t>
              </w:r>
            </w:ins>
          </w:p>
        </w:tc>
        <w:tc>
          <w:tcPr>
            <w:tcW w:w="720" w:type="dxa"/>
            <w:tcPrChange w:id="2448" w:author="Gabriella Meltzer" w:date="2024-01-02T23:42:00Z">
              <w:tcPr>
                <w:tcW w:w="720" w:type="dxa"/>
              </w:tcPr>
            </w:tcPrChange>
          </w:tcPr>
          <w:p w14:paraId="2C32BABA" w14:textId="77777777" w:rsidR="006A5067" w:rsidRPr="006A5067" w:rsidRDefault="006A5067" w:rsidP="00786FE5">
            <w:pPr>
              <w:rPr>
                <w:ins w:id="2449" w:author="Gabriella Meltzer" w:date="2024-01-02T23:40:00Z"/>
                <w:rFonts w:ascii="Arial" w:hAnsi="Arial" w:cs="Arial"/>
                <w:sz w:val="20"/>
                <w:szCs w:val="20"/>
                <w:rPrChange w:id="2450" w:author="Gabriella Meltzer" w:date="2024-01-02T23:41:00Z">
                  <w:rPr>
                    <w:ins w:id="2451" w:author="Gabriella Meltzer" w:date="2024-01-02T23:40:00Z"/>
                    <w:sz w:val="22"/>
                    <w:szCs w:val="22"/>
                  </w:rPr>
                </w:rPrChange>
              </w:rPr>
            </w:pPr>
            <w:ins w:id="2452" w:author="Gabriella Meltzer" w:date="2024-01-02T23:40:00Z">
              <w:r w:rsidRPr="006A5067">
                <w:rPr>
                  <w:rFonts w:ascii="Arial" w:hAnsi="Arial" w:cs="Arial"/>
                  <w:sz w:val="20"/>
                  <w:szCs w:val="20"/>
                  <w:rPrChange w:id="2453" w:author="Gabriella Meltzer" w:date="2024-01-02T23:41:00Z">
                    <w:rPr/>
                  </w:rPrChange>
                </w:rPr>
                <w:t>2.70</w:t>
              </w:r>
            </w:ins>
          </w:p>
        </w:tc>
        <w:tc>
          <w:tcPr>
            <w:tcW w:w="720" w:type="dxa"/>
            <w:tcPrChange w:id="2454" w:author="Gabriella Meltzer" w:date="2024-01-02T23:42:00Z">
              <w:tcPr>
                <w:tcW w:w="720" w:type="dxa"/>
              </w:tcPr>
            </w:tcPrChange>
          </w:tcPr>
          <w:p w14:paraId="31324F28" w14:textId="77777777" w:rsidR="006A5067" w:rsidRPr="006A5067" w:rsidRDefault="006A5067" w:rsidP="00786FE5">
            <w:pPr>
              <w:rPr>
                <w:ins w:id="2455" w:author="Gabriella Meltzer" w:date="2024-01-02T23:40:00Z"/>
                <w:rFonts w:ascii="Arial" w:hAnsi="Arial" w:cs="Arial"/>
                <w:sz w:val="20"/>
                <w:szCs w:val="20"/>
                <w:rPrChange w:id="2456" w:author="Gabriella Meltzer" w:date="2024-01-02T23:41:00Z">
                  <w:rPr>
                    <w:ins w:id="2457" w:author="Gabriella Meltzer" w:date="2024-01-02T23:40:00Z"/>
                    <w:sz w:val="22"/>
                    <w:szCs w:val="22"/>
                  </w:rPr>
                </w:rPrChange>
              </w:rPr>
            </w:pPr>
            <w:ins w:id="2458" w:author="Gabriella Meltzer" w:date="2024-01-02T23:40:00Z">
              <w:r w:rsidRPr="006A5067">
                <w:rPr>
                  <w:rFonts w:ascii="Arial" w:hAnsi="Arial" w:cs="Arial"/>
                  <w:sz w:val="20"/>
                  <w:szCs w:val="20"/>
                  <w:rPrChange w:id="2459" w:author="Gabriella Meltzer" w:date="2024-01-02T23:41:00Z">
                    <w:rPr/>
                  </w:rPrChange>
                </w:rPr>
                <w:t>3.43</w:t>
              </w:r>
            </w:ins>
          </w:p>
        </w:tc>
        <w:tc>
          <w:tcPr>
            <w:tcW w:w="720" w:type="dxa"/>
            <w:tcBorders>
              <w:right w:val="single" w:sz="2" w:space="0" w:color="auto"/>
            </w:tcBorders>
            <w:tcPrChange w:id="2460" w:author="Gabriella Meltzer" w:date="2024-01-02T23:42:00Z">
              <w:tcPr>
                <w:tcW w:w="720" w:type="dxa"/>
                <w:tcBorders>
                  <w:right w:val="single" w:sz="2" w:space="0" w:color="auto"/>
                </w:tcBorders>
              </w:tcPr>
            </w:tcPrChange>
          </w:tcPr>
          <w:p w14:paraId="72138659" w14:textId="77777777" w:rsidR="006A5067" w:rsidRPr="006A5067" w:rsidRDefault="006A5067" w:rsidP="00786FE5">
            <w:pPr>
              <w:rPr>
                <w:ins w:id="2461" w:author="Gabriella Meltzer" w:date="2024-01-02T23:40:00Z"/>
                <w:rFonts w:ascii="Arial" w:hAnsi="Arial" w:cs="Arial"/>
                <w:sz w:val="20"/>
                <w:szCs w:val="20"/>
                <w:rPrChange w:id="2462" w:author="Gabriella Meltzer" w:date="2024-01-02T23:41:00Z">
                  <w:rPr>
                    <w:ins w:id="2463" w:author="Gabriella Meltzer" w:date="2024-01-02T23:40:00Z"/>
                    <w:sz w:val="22"/>
                    <w:szCs w:val="22"/>
                  </w:rPr>
                </w:rPrChange>
              </w:rPr>
            </w:pPr>
            <w:ins w:id="2464" w:author="Gabriella Meltzer" w:date="2024-01-02T23:40:00Z">
              <w:r w:rsidRPr="006A5067">
                <w:rPr>
                  <w:rFonts w:ascii="Arial" w:hAnsi="Arial" w:cs="Arial"/>
                  <w:sz w:val="20"/>
                  <w:szCs w:val="20"/>
                  <w:rPrChange w:id="2465" w:author="Gabriella Meltzer" w:date="2024-01-02T23:41:00Z">
                    <w:rPr/>
                  </w:rPrChange>
                </w:rPr>
                <w:t>4.30</w:t>
              </w:r>
            </w:ins>
          </w:p>
        </w:tc>
      </w:tr>
      <w:tr w:rsidR="006A5067" w:rsidRPr="006A5067" w14:paraId="0C0E5E36" w14:textId="77777777" w:rsidTr="007F7277">
        <w:trPr>
          <w:ins w:id="2466" w:author="Gabriella Meltzer" w:date="2024-01-02T23:40:00Z"/>
        </w:trPr>
        <w:tc>
          <w:tcPr>
            <w:tcW w:w="3062" w:type="dxa"/>
            <w:vMerge/>
            <w:tcBorders>
              <w:left w:val="single" w:sz="2" w:space="0" w:color="auto"/>
            </w:tcBorders>
            <w:tcPrChange w:id="2467" w:author="Gabriella Meltzer" w:date="2024-01-02T23:42:00Z">
              <w:tcPr>
                <w:tcW w:w="3420" w:type="dxa"/>
                <w:vMerge/>
                <w:tcBorders>
                  <w:left w:val="single" w:sz="2" w:space="0" w:color="auto"/>
                </w:tcBorders>
              </w:tcPr>
            </w:tcPrChange>
          </w:tcPr>
          <w:p w14:paraId="4F8566DD" w14:textId="77777777" w:rsidR="006A5067" w:rsidRPr="006A5067" w:rsidRDefault="006A5067" w:rsidP="00786FE5">
            <w:pPr>
              <w:rPr>
                <w:ins w:id="2468" w:author="Gabriella Meltzer" w:date="2024-01-02T23:40:00Z"/>
                <w:rFonts w:ascii="Arial" w:hAnsi="Arial" w:cs="Arial"/>
                <w:sz w:val="20"/>
                <w:szCs w:val="20"/>
                <w:rPrChange w:id="2469" w:author="Gabriella Meltzer" w:date="2024-01-02T23:41:00Z">
                  <w:rPr>
                    <w:ins w:id="2470" w:author="Gabriella Meltzer" w:date="2024-01-02T23:40:00Z"/>
                    <w:sz w:val="22"/>
                    <w:szCs w:val="22"/>
                  </w:rPr>
                </w:rPrChange>
              </w:rPr>
            </w:pPr>
          </w:p>
        </w:tc>
        <w:tc>
          <w:tcPr>
            <w:tcW w:w="3778" w:type="dxa"/>
            <w:vMerge/>
            <w:tcBorders>
              <w:left w:val="single" w:sz="2" w:space="0" w:color="auto"/>
            </w:tcBorders>
            <w:tcPrChange w:id="2471" w:author="Gabriella Meltzer" w:date="2024-01-02T23:42:00Z">
              <w:tcPr>
                <w:tcW w:w="3420" w:type="dxa"/>
                <w:vMerge/>
                <w:tcBorders>
                  <w:left w:val="single" w:sz="2" w:space="0" w:color="auto"/>
                </w:tcBorders>
              </w:tcPr>
            </w:tcPrChange>
          </w:tcPr>
          <w:p w14:paraId="4BC80ED1" w14:textId="77777777" w:rsidR="006A5067" w:rsidRPr="006A5067" w:rsidRDefault="006A5067" w:rsidP="00786FE5">
            <w:pPr>
              <w:rPr>
                <w:ins w:id="2472" w:author="Gabriella Meltzer" w:date="2024-01-02T23:40:00Z"/>
                <w:rFonts w:ascii="Arial" w:hAnsi="Arial" w:cs="Arial"/>
                <w:sz w:val="20"/>
                <w:szCs w:val="20"/>
                <w:rPrChange w:id="2473" w:author="Gabriella Meltzer" w:date="2024-01-02T23:41:00Z">
                  <w:rPr>
                    <w:ins w:id="2474" w:author="Gabriella Meltzer" w:date="2024-01-02T23:40:00Z"/>
                    <w:sz w:val="22"/>
                    <w:szCs w:val="22"/>
                  </w:rPr>
                </w:rPrChange>
              </w:rPr>
            </w:pPr>
          </w:p>
        </w:tc>
        <w:tc>
          <w:tcPr>
            <w:tcW w:w="810" w:type="dxa"/>
            <w:tcPrChange w:id="2475" w:author="Gabriella Meltzer" w:date="2024-01-02T23:42:00Z">
              <w:tcPr>
                <w:tcW w:w="810" w:type="dxa"/>
              </w:tcPr>
            </w:tcPrChange>
          </w:tcPr>
          <w:p w14:paraId="54ED3C4B" w14:textId="77777777" w:rsidR="006A5067" w:rsidRPr="006A5067" w:rsidRDefault="006A5067" w:rsidP="00786FE5">
            <w:pPr>
              <w:rPr>
                <w:ins w:id="2476" w:author="Gabriella Meltzer" w:date="2024-01-02T23:40:00Z"/>
                <w:rFonts w:ascii="Arial" w:hAnsi="Arial" w:cs="Arial"/>
                <w:sz w:val="20"/>
                <w:szCs w:val="20"/>
                <w:rPrChange w:id="2477" w:author="Gabriella Meltzer" w:date="2024-01-02T23:41:00Z">
                  <w:rPr>
                    <w:ins w:id="2478" w:author="Gabriella Meltzer" w:date="2024-01-02T23:40:00Z"/>
                    <w:sz w:val="22"/>
                    <w:szCs w:val="22"/>
                  </w:rPr>
                </w:rPrChange>
              </w:rPr>
            </w:pPr>
            <w:ins w:id="2479" w:author="Gabriella Meltzer" w:date="2024-01-02T23:40:00Z">
              <w:r w:rsidRPr="006A5067">
                <w:rPr>
                  <w:rFonts w:ascii="Arial" w:hAnsi="Arial" w:cs="Arial"/>
                  <w:sz w:val="20"/>
                  <w:szCs w:val="20"/>
                  <w:rPrChange w:id="2480" w:author="Gabriella Meltzer" w:date="2024-01-02T23:41:00Z">
                    <w:rPr/>
                  </w:rPrChange>
                </w:rPr>
                <w:t>4</w:t>
              </w:r>
            </w:ins>
          </w:p>
        </w:tc>
        <w:tc>
          <w:tcPr>
            <w:tcW w:w="720" w:type="dxa"/>
            <w:tcPrChange w:id="2481" w:author="Gabriella Meltzer" w:date="2024-01-02T23:42:00Z">
              <w:tcPr>
                <w:tcW w:w="720" w:type="dxa"/>
              </w:tcPr>
            </w:tcPrChange>
          </w:tcPr>
          <w:p w14:paraId="2C2EF751" w14:textId="77777777" w:rsidR="006A5067" w:rsidRPr="006A5067" w:rsidRDefault="006A5067" w:rsidP="00786FE5">
            <w:pPr>
              <w:rPr>
                <w:ins w:id="2482" w:author="Gabriella Meltzer" w:date="2024-01-02T23:40:00Z"/>
                <w:rFonts w:ascii="Arial" w:hAnsi="Arial" w:cs="Arial"/>
                <w:sz w:val="20"/>
                <w:szCs w:val="20"/>
                <w:rPrChange w:id="2483" w:author="Gabriella Meltzer" w:date="2024-01-02T23:41:00Z">
                  <w:rPr>
                    <w:ins w:id="2484" w:author="Gabriella Meltzer" w:date="2024-01-02T23:40:00Z"/>
                    <w:sz w:val="22"/>
                    <w:szCs w:val="22"/>
                  </w:rPr>
                </w:rPrChange>
              </w:rPr>
            </w:pPr>
            <w:ins w:id="2485" w:author="Gabriella Meltzer" w:date="2024-01-02T23:40:00Z">
              <w:r w:rsidRPr="006A5067">
                <w:rPr>
                  <w:rFonts w:ascii="Arial" w:hAnsi="Arial" w:cs="Arial"/>
                  <w:sz w:val="20"/>
                  <w:szCs w:val="20"/>
                  <w:rPrChange w:id="2486" w:author="Gabriella Meltzer" w:date="2024-01-02T23:41:00Z">
                    <w:rPr/>
                  </w:rPrChange>
                </w:rPr>
                <w:t>2.04</w:t>
              </w:r>
            </w:ins>
          </w:p>
        </w:tc>
        <w:tc>
          <w:tcPr>
            <w:tcW w:w="720" w:type="dxa"/>
            <w:tcPrChange w:id="2487" w:author="Gabriella Meltzer" w:date="2024-01-02T23:42:00Z">
              <w:tcPr>
                <w:tcW w:w="720" w:type="dxa"/>
              </w:tcPr>
            </w:tcPrChange>
          </w:tcPr>
          <w:p w14:paraId="20D2B1C0" w14:textId="77777777" w:rsidR="006A5067" w:rsidRPr="006A5067" w:rsidRDefault="006A5067" w:rsidP="00786FE5">
            <w:pPr>
              <w:rPr>
                <w:ins w:id="2488" w:author="Gabriella Meltzer" w:date="2024-01-02T23:40:00Z"/>
                <w:rFonts w:ascii="Arial" w:hAnsi="Arial" w:cs="Arial"/>
                <w:sz w:val="20"/>
                <w:szCs w:val="20"/>
                <w:rPrChange w:id="2489" w:author="Gabriella Meltzer" w:date="2024-01-02T23:41:00Z">
                  <w:rPr>
                    <w:ins w:id="2490" w:author="Gabriella Meltzer" w:date="2024-01-02T23:40:00Z"/>
                    <w:sz w:val="22"/>
                    <w:szCs w:val="22"/>
                  </w:rPr>
                </w:rPrChange>
              </w:rPr>
            </w:pPr>
            <w:ins w:id="2491" w:author="Gabriella Meltzer" w:date="2024-01-02T23:40:00Z">
              <w:r w:rsidRPr="006A5067">
                <w:rPr>
                  <w:rFonts w:ascii="Arial" w:hAnsi="Arial" w:cs="Arial"/>
                  <w:sz w:val="20"/>
                  <w:szCs w:val="20"/>
                  <w:rPrChange w:id="2492" w:author="Gabriella Meltzer" w:date="2024-01-02T23:41:00Z">
                    <w:rPr/>
                  </w:rPrChange>
                </w:rPr>
                <w:t>2.94</w:t>
              </w:r>
            </w:ins>
          </w:p>
        </w:tc>
        <w:tc>
          <w:tcPr>
            <w:tcW w:w="720" w:type="dxa"/>
            <w:tcPrChange w:id="2493" w:author="Gabriella Meltzer" w:date="2024-01-02T23:42:00Z">
              <w:tcPr>
                <w:tcW w:w="720" w:type="dxa"/>
              </w:tcPr>
            </w:tcPrChange>
          </w:tcPr>
          <w:p w14:paraId="4DF9C5A0" w14:textId="77777777" w:rsidR="006A5067" w:rsidRPr="006A5067" w:rsidRDefault="006A5067" w:rsidP="00786FE5">
            <w:pPr>
              <w:rPr>
                <w:ins w:id="2494" w:author="Gabriella Meltzer" w:date="2024-01-02T23:40:00Z"/>
                <w:rFonts w:ascii="Arial" w:hAnsi="Arial" w:cs="Arial"/>
                <w:sz w:val="20"/>
                <w:szCs w:val="20"/>
                <w:rPrChange w:id="2495" w:author="Gabriella Meltzer" w:date="2024-01-02T23:41:00Z">
                  <w:rPr>
                    <w:ins w:id="2496" w:author="Gabriella Meltzer" w:date="2024-01-02T23:40:00Z"/>
                    <w:sz w:val="22"/>
                    <w:szCs w:val="22"/>
                  </w:rPr>
                </w:rPrChange>
              </w:rPr>
            </w:pPr>
            <w:ins w:id="2497" w:author="Gabriella Meltzer" w:date="2024-01-02T23:40:00Z">
              <w:r w:rsidRPr="006A5067">
                <w:rPr>
                  <w:rFonts w:ascii="Arial" w:hAnsi="Arial" w:cs="Arial"/>
                  <w:sz w:val="20"/>
                  <w:szCs w:val="20"/>
                  <w:rPrChange w:id="2498" w:author="Gabriella Meltzer" w:date="2024-01-02T23:41:00Z">
                    <w:rPr/>
                  </w:rPrChange>
                </w:rPr>
                <w:t>3.49</w:t>
              </w:r>
            </w:ins>
          </w:p>
        </w:tc>
        <w:tc>
          <w:tcPr>
            <w:tcW w:w="720" w:type="dxa"/>
            <w:tcPrChange w:id="2499" w:author="Gabriella Meltzer" w:date="2024-01-02T23:42:00Z">
              <w:tcPr>
                <w:tcW w:w="720" w:type="dxa"/>
              </w:tcPr>
            </w:tcPrChange>
          </w:tcPr>
          <w:p w14:paraId="021F71C8" w14:textId="77777777" w:rsidR="006A5067" w:rsidRPr="006A5067" w:rsidRDefault="006A5067" w:rsidP="00786FE5">
            <w:pPr>
              <w:rPr>
                <w:ins w:id="2500" w:author="Gabriella Meltzer" w:date="2024-01-02T23:40:00Z"/>
                <w:rFonts w:ascii="Arial" w:hAnsi="Arial" w:cs="Arial"/>
                <w:sz w:val="20"/>
                <w:szCs w:val="20"/>
                <w:rPrChange w:id="2501" w:author="Gabriella Meltzer" w:date="2024-01-02T23:41:00Z">
                  <w:rPr>
                    <w:ins w:id="2502" w:author="Gabriella Meltzer" w:date="2024-01-02T23:40:00Z"/>
                    <w:sz w:val="22"/>
                    <w:szCs w:val="22"/>
                  </w:rPr>
                </w:rPrChange>
              </w:rPr>
            </w:pPr>
            <w:ins w:id="2503" w:author="Gabriella Meltzer" w:date="2024-01-02T23:40:00Z">
              <w:r w:rsidRPr="006A5067">
                <w:rPr>
                  <w:rFonts w:ascii="Arial" w:hAnsi="Arial" w:cs="Arial"/>
                  <w:sz w:val="20"/>
                  <w:szCs w:val="20"/>
                  <w:rPrChange w:id="2504" w:author="Gabriella Meltzer" w:date="2024-01-02T23:41:00Z">
                    <w:rPr/>
                  </w:rPrChange>
                </w:rPr>
                <w:t>4.11</w:t>
              </w:r>
            </w:ins>
          </w:p>
        </w:tc>
        <w:tc>
          <w:tcPr>
            <w:tcW w:w="720" w:type="dxa"/>
            <w:tcBorders>
              <w:right w:val="single" w:sz="2" w:space="0" w:color="auto"/>
            </w:tcBorders>
            <w:tcPrChange w:id="2505" w:author="Gabriella Meltzer" w:date="2024-01-02T23:42:00Z">
              <w:tcPr>
                <w:tcW w:w="720" w:type="dxa"/>
                <w:tcBorders>
                  <w:right w:val="single" w:sz="2" w:space="0" w:color="auto"/>
                </w:tcBorders>
              </w:tcPr>
            </w:tcPrChange>
          </w:tcPr>
          <w:p w14:paraId="0B5CB34B" w14:textId="77777777" w:rsidR="006A5067" w:rsidRPr="006A5067" w:rsidRDefault="006A5067" w:rsidP="00786FE5">
            <w:pPr>
              <w:rPr>
                <w:ins w:id="2506" w:author="Gabriella Meltzer" w:date="2024-01-02T23:40:00Z"/>
                <w:rFonts w:ascii="Arial" w:hAnsi="Arial" w:cs="Arial"/>
                <w:sz w:val="20"/>
                <w:szCs w:val="20"/>
                <w:rPrChange w:id="2507" w:author="Gabriella Meltzer" w:date="2024-01-02T23:41:00Z">
                  <w:rPr>
                    <w:ins w:id="2508" w:author="Gabriella Meltzer" w:date="2024-01-02T23:40:00Z"/>
                    <w:sz w:val="22"/>
                    <w:szCs w:val="22"/>
                  </w:rPr>
                </w:rPrChange>
              </w:rPr>
            </w:pPr>
            <w:ins w:id="2509" w:author="Gabriella Meltzer" w:date="2024-01-02T23:40:00Z">
              <w:r w:rsidRPr="006A5067">
                <w:rPr>
                  <w:rFonts w:ascii="Arial" w:hAnsi="Arial" w:cs="Arial"/>
                  <w:sz w:val="20"/>
                  <w:szCs w:val="20"/>
                  <w:rPrChange w:id="2510" w:author="Gabriella Meltzer" w:date="2024-01-02T23:41:00Z">
                    <w:rPr/>
                  </w:rPrChange>
                </w:rPr>
                <w:t>5.02</w:t>
              </w:r>
            </w:ins>
          </w:p>
        </w:tc>
        <w:tc>
          <w:tcPr>
            <w:tcW w:w="720" w:type="dxa"/>
            <w:tcBorders>
              <w:left w:val="single" w:sz="2" w:space="0" w:color="auto"/>
            </w:tcBorders>
            <w:tcPrChange w:id="2511" w:author="Gabriella Meltzer" w:date="2024-01-02T23:42:00Z">
              <w:tcPr>
                <w:tcW w:w="720" w:type="dxa"/>
                <w:tcBorders>
                  <w:left w:val="single" w:sz="2" w:space="0" w:color="auto"/>
                </w:tcBorders>
              </w:tcPr>
            </w:tcPrChange>
          </w:tcPr>
          <w:p w14:paraId="7E56E91C" w14:textId="77777777" w:rsidR="006A5067" w:rsidRPr="006A5067" w:rsidRDefault="006A5067" w:rsidP="00786FE5">
            <w:pPr>
              <w:rPr>
                <w:ins w:id="2512" w:author="Gabriella Meltzer" w:date="2024-01-02T23:40:00Z"/>
                <w:rFonts w:ascii="Arial" w:hAnsi="Arial" w:cs="Arial"/>
                <w:sz w:val="20"/>
                <w:szCs w:val="20"/>
                <w:rPrChange w:id="2513" w:author="Gabriella Meltzer" w:date="2024-01-02T23:41:00Z">
                  <w:rPr>
                    <w:ins w:id="2514" w:author="Gabriella Meltzer" w:date="2024-01-02T23:40:00Z"/>
                    <w:sz w:val="22"/>
                    <w:szCs w:val="22"/>
                  </w:rPr>
                </w:rPrChange>
              </w:rPr>
            </w:pPr>
            <w:ins w:id="2515" w:author="Gabriella Meltzer" w:date="2024-01-02T23:40:00Z">
              <w:r w:rsidRPr="006A5067">
                <w:rPr>
                  <w:rFonts w:ascii="Arial" w:hAnsi="Arial" w:cs="Arial"/>
                  <w:sz w:val="20"/>
                  <w:szCs w:val="20"/>
                  <w:rPrChange w:id="2516" w:author="Gabriella Meltzer" w:date="2024-01-02T23:41:00Z">
                    <w:rPr/>
                  </w:rPrChange>
                </w:rPr>
                <w:t>1.90</w:t>
              </w:r>
            </w:ins>
          </w:p>
        </w:tc>
        <w:tc>
          <w:tcPr>
            <w:tcW w:w="720" w:type="dxa"/>
            <w:tcPrChange w:id="2517" w:author="Gabriella Meltzer" w:date="2024-01-02T23:42:00Z">
              <w:tcPr>
                <w:tcW w:w="720" w:type="dxa"/>
              </w:tcPr>
            </w:tcPrChange>
          </w:tcPr>
          <w:p w14:paraId="6739D617" w14:textId="77777777" w:rsidR="006A5067" w:rsidRPr="006A5067" w:rsidRDefault="006A5067" w:rsidP="00786FE5">
            <w:pPr>
              <w:rPr>
                <w:ins w:id="2518" w:author="Gabriella Meltzer" w:date="2024-01-02T23:40:00Z"/>
                <w:rFonts w:ascii="Arial" w:hAnsi="Arial" w:cs="Arial"/>
                <w:sz w:val="20"/>
                <w:szCs w:val="20"/>
                <w:rPrChange w:id="2519" w:author="Gabriella Meltzer" w:date="2024-01-02T23:41:00Z">
                  <w:rPr>
                    <w:ins w:id="2520" w:author="Gabriella Meltzer" w:date="2024-01-02T23:40:00Z"/>
                    <w:sz w:val="22"/>
                    <w:szCs w:val="22"/>
                  </w:rPr>
                </w:rPrChange>
              </w:rPr>
            </w:pPr>
            <w:ins w:id="2521" w:author="Gabriella Meltzer" w:date="2024-01-02T23:40:00Z">
              <w:r w:rsidRPr="006A5067">
                <w:rPr>
                  <w:rFonts w:ascii="Arial" w:hAnsi="Arial" w:cs="Arial"/>
                  <w:sz w:val="20"/>
                  <w:szCs w:val="20"/>
                  <w:rPrChange w:id="2522" w:author="Gabriella Meltzer" w:date="2024-01-02T23:41:00Z">
                    <w:rPr/>
                  </w:rPrChange>
                </w:rPr>
                <w:t>2.99</w:t>
              </w:r>
            </w:ins>
          </w:p>
        </w:tc>
        <w:tc>
          <w:tcPr>
            <w:tcW w:w="720" w:type="dxa"/>
            <w:tcPrChange w:id="2523" w:author="Gabriella Meltzer" w:date="2024-01-02T23:42:00Z">
              <w:tcPr>
                <w:tcW w:w="720" w:type="dxa"/>
              </w:tcPr>
            </w:tcPrChange>
          </w:tcPr>
          <w:p w14:paraId="30D715E2" w14:textId="77777777" w:rsidR="006A5067" w:rsidRPr="006A5067" w:rsidRDefault="006A5067" w:rsidP="00786FE5">
            <w:pPr>
              <w:rPr>
                <w:ins w:id="2524" w:author="Gabriella Meltzer" w:date="2024-01-02T23:40:00Z"/>
                <w:rFonts w:ascii="Arial" w:hAnsi="Arial" w:cs="Arial"/>
                <w:sz w:val="20"/>
                <w:szCs w:val="20"/>
                <w:rPrChange w:id="2525" w:author="Gabriella Meltzer" w:date="2024-01-02T23:41:00Z">
                  <w:rPr>
                    <w:ins w:id="2526" w:author="Gabriella Meltzer" w:date="2024-01-02T23:40:00Z"/>
                    <w:sz w:val="22"/>
                    <w:szCs w:val="22"/>
                  </w:rPr>
                </w:rPrChange>
              </w:rPr>
            </w:pPr>
            <w:ins w:id="2527" w:author="Gabriella Meltzer" w:date="2024-01-02T23:40:00Z">
              <w:r w:rsidRPr="006A5067">
                <w:rPr>
                  <w:rFonts w:ascii="Arial" w:hAnsi="Arial" w:cs="Arial"/>
                  <w:sz w:val="20"/>
                  <w:szCs w:val="20"/>
                  <w:rPrChange w:id="2528" w:author="Gabriella Meltzer" w:date="2024-01-02T23:41:00Z">
                    <w:rPr/>
                  </w:rPrChange>
                </w:rPr>
                <w:t>3.63</w:t>
              </w:r>
            </w:ins>
          </w:p>
        </w:tc>
        <w:tc>
          <w:tcPr>
            <w:tcW w:w="720" w:type="dxa"/>
            <w:tcPrChange w:id="2529" w:author="Gabriella Meltzer" w:date="2024-01-02T23:42:00Z">
              <w:tcPr>
                <w:tcW w:w="720" w:type="dxa"/>
              </w:tcPr>
            </w:tcPrChange>
          </w:tcPr>
          <w:p w14:paraId="466F5DA9" w14:textId="77777777" w:rsidR="006A5067" w:rsidRPr="006A5067" w:rsidRDefault="006A5067" w:rsidP="00786FE5">
            <w:pPr>
              <w:rPr>
                <w:ins w:id="2530" w:author="Gabriella Meltzer" w:date="2024-01-02T23:40:00Z"/>
                <w:rFonts w:ascii="Arial" w:hAnsi="Arial" w:cs="Arial"/>
                <w:sz w:val="20"/>
                <w:szCs w:val="20"/>
                <w:rPrChange w:id="2531" w:author="Gabriella Meltzer" w:date="2024-01-02T23:41:00Z">
                  <w:rPr>
                    <w:ins w:id="2532" w:author="Gabriella Meltzer" w:date="2024-01-02T23:40:00Z"/>
                    <w:sz w:val="22"/>
                    <w:szCs w:val="22"/>
                  </w:rPr>
                </w:rPrChange>
              </w:rPr>
            </w:pPr>
            <w:ins w:id="2533" w:author="Gabriella Meltzer" w:date="2024-01-02T23:40:00Z">
              <w:r w:rsidRPr="006A5067">
                <w:rPr>
                  <w:rFonts w:ascii="Arial" w:hAnsi="Arial" w:cs="Arial"/>
                  <w:sz w:val="20"/>
                  <w:szCs w:val="20"/>
                  <w:rPrChange w:id="2534" w:author="Gabriella Meltzer" w:date="2024-01-02T23:41:00Z">
                    <w:rPr/>
                  </w:rPrChange>
                </w:rPr>
                <w:t>4.35</w:t>
              </w:r>
            </w:ins>
          </w:p>
        </w:tc>
        <w:tc>
          <w:tcPr>
            <w:tcW w:w="720" w:type="dxa"/>
            <w:tcBorders>
              <w:right w:val="single" w:sz="2" w:space="0" w:color="auto"/>
            </w:tcBorders>
            <w:tcPrChange w:id="2535" w:author="Gabriella Meltzer" w:date="2024-01-02T23:42:00Z">
              <w:tcPr>
                <w:tcW w:w="720" w:type="dxa"/>
                <w:tcBorders>
                  <w:right w:val="single" w:sz="2" w:space="0" w:color="auto"/>
                </w:tcBorders>
              </w:tcPr>
            </w:tcPrChange>
          </w:tcPr>
          <w:p w14:paraId="3968FF13" w14:textId="77777777" w:rsidR="006A5067" w:rsidRPr="006A5067" w:rsidRDefault="006A5067" w:rsidP="00786FE5">
            <w:pPr>
              <w:rPr>
                <w:ins w:id="2536" w:author="Gabriella Meltzer" w:date="2024-01-02T23:40:00Z"/>
                <w:rFonts w:ascii="Arial" w:hAnsi="Arial" w:cs="Arial"/>
                <w:sz w:val="20"/>
                <w:szCs w:val="20"/>
                <w:rPrChange w:id="2537" w:author="Gabriella Meltzer" w:date="2024-01-02T23:41:00Z">
                  <w:rPr>
                    <w:ins w:id="2538" w:author="Gabriella Meltzer" w:date="2024-01-02T23:40:00Z"/>
                    <w:sz w:val="22"/>
                    <w:szCs w:val="22"/>
                  </w:rPr>
                </w:rPrChange>
              </w:rPr>
            </w:pPr>
            <w:ins w:id="2539" w:author="Gabriella Meltzer" w:date="2024-01-02T23:40:00Z">
              <w:r w:rsidRPr="006A5067">
                <w:rPr>
                  <w:rFonts w:ascii="Arial" w:hAnsi="Arial" w:cs="Arial"/>
                  <w:sz w:val="20"/>
                  <w:szCs w:val="20"/>
                  <w:rPrChange w:id="2540" w:author="Gabriella Meltzer" w:date="2024-01-02T23:41:00Z">
                    <w:rPr/>
                  </w:rPrChange>
                </w:rPr>
                <w:t>5.16</w:t>
              </w:r>
            </w:ins>
          </w:p>
        </w:tc>
      </w:tr>
      <w:tr w:rsidR="006A5067" w:rsidRPr="006A5067" w14:paraId="1428AEF8" w14:textId="77777777" w:rsidTr="007F7277">
        <w:trPr>
          <w:ins w:id="2541" w:author="Gabriella Meltzer" w:date="2024-01-02T23:40:00Z"/>
        </w:trPr>
        <w:tc>
          <w:tcPr>
            <w:tcW w:w="3062" w:type="dxa"/>
            <w:vMerge/>
            <w:tcBorders>
              <w:left w:val="single" w:sz="2" w:space="0" w:color="auto"/>
            </w:tcBorders>
            <w:tcPrChange w:id="2542" w:author="Gabriella Meltzer" w:date="2024-01-02T23:42:00Z">
              <w:tcPr>
                <w:tcW w:w="3420" w:type="dxa"/>
                <w:vMerge/>
                <w:tcBorders>
                  <w:left w:val="single" w:sz="2" w:space="0" w:color="auto"/>
                </w:tcBorders>
              </w:tcPr>
            </w:tcPrChange>
          </w:tcPr>
          <w:p w14:paraId="1E40FD15" w14:textId="77777777" w:rsidR="006A5067" w:rsidRPr="006A5067" w:rsidRDefault="006A5067" w:rsidP="00786FE5">
            <w:pPr>
              <w:rPr>
                <w:ins w:id="2543" w:author="Gabriella Meltzer" w:date="2024-01-02T23:40:00Z"/>
                <w:rFonts w:ascii="Arial" w:hAnsi="Arial" w:cs="Arial"/>
                <w:sz w:val="20"/>
                <w:szCs w:val="20"/>
                <w:rPrChange w:id="2544" w:author="Gabriella Meltzer" w:date="2024-01-02T23:41:00Z">
                  <w:rPr>
                    <w:ins w:id="2545" w:author="Gabriella Meltzer" w:date="2024-01-02T23:40:00Z"/>
                    <w:sz w:val="22"/>
                    <w:szCs w:val="22"/>
                  </w:rPr>
                </w:rPrChange>
              </w:rPr>
            </w:pPr>
          </w:p>
        </w:tc>
        <w:tc>
          <w:tcPr>
            <w:tcW w:w="3778" w:type="dxa"/>
            <w:vMerge/>
            <w:tcBorders>
              <w:left w:val="single" w:sz="2" w:space="0" w:color="auto"/>
            </w:tcBorders>
            <w:tcPrChange w:id="2546" w:author="Gabriella Meltzer" w:date="2024-01-02T23:42:00Z">
              <w:tcPr>
                <w:tcW w:w="3420" w:type="dxa"/>
                <w:vMerge/>
                <w:tcBorders>
                  <w:left w:val="single" w:sz="2" w:space="0" w:color="auto"/>
                </w:tcBorders>
              </w:tcPr>
            </w:tcPrChange>
          </w:tcPr>
          <w:p w14:paraId="3E39E2B3" w14:textId="77777777" w:rsidR="006A5067" w:rsidRPr="006A5067" w:rsidRDefault="006A5067" w:rsidP="00786FE5">
            <w:pPr>
              <w:rPr>
                <w:ins w:id="2547" w:author="Gabriella Meltzer" w:date="2024-01-02T23:40:00Z"/>
                <w:rFonts w:ascii="Arial" w:hAnsi="Arial" w:cs="Arial"/>
                <w:sz w:val="20"/>
                <w:szCs w:val="20"/>
                <w:rPrChange w:id="2548" w:author="Gabriella Meltzer" w:date="2024-01-02T23:41:00Z">
                  <w:rPr>
                    <w:ins w:id="2549" w:author="Gabriella Meltzer" w:date="2024-01-02T23:40:00Z"/>
                    <w:sz w:val="22"/>
                    <w:szCs w:val="22"/>
                  </w:rPr>
                </w:rPrChange>
              </w:rPr>
            </w:pPr>
          </w:p>
        </w:tc>
        <w:tc>
          <w:tcPr>
            <w:tcW w:w="810" w:type="dxa"/>
            <w:tcPrChange w:id="2550" w:author="Gabriella Meltzer" w:date="2024-01-02T23:42:00Z">
              <w:tcPr>
                <w:tcW w:w="810" w:type="dxa"/>
              </w:tcPr>
            </w:tcPrChange>
          </w:tcPr>
          <w:p w14:paraId="4DBABF39" w14:textId="77777777" w:rsidR="006A5067" w:rsidRPr="006A5067" w:rsidRDefault="006A5067" w:rsidP="00786FE5">
            <w:pPr>
              <w:rPr>
                <w:ins w:id="2551" w:author="Gabriella Meltzer" w:date="2024-01-02T23:40:00Z"/>
                <w:rFonts w:ascii="Arial" w:hAnsi="Arial" w:cs="Arial"/>
                <w:sz w:val="20"/>
                <w:szCs w:val="20"/>
                <w:rPrChange w:id="2552" w:author="Gabriella Meltzer" w:date="2024-01-02T23:41:00Z">
                  <w:rPr>
                    <w:ins w:id="2553" w:author="Gabriella Meltzer" w:date="2024-01-02T23:40:00Z"/>
                    <w:sz w:val="22"/>
                    <w:szCs w:val="22"/>
                  </w:rPr>
                </w:rPrChange>
              </w:rPr>
            </w:pPr>
            <w:ins w:id="2554" w:author="Gabriella Meltzer" w:date="2024-01-02T23:40:00Z">
              <w:r w:rsidRPr="006A5067">
                <w:rPr>
                  <w:rFonts w:ascii="Arial" w:hAnsi="Arial" w:cs="Arial"/>
                  <w:sz w:val="20"/>
                  <w:szCs w:val="20"/>
                  <w:rPrChange w:id="2555" w:author="Gabriella Meltzer" w:date="2024-01-02T23:41:00Z">
                    <w:rPr/>
                  </w:rPrChange>
                </w:rPr>
                <w:t>5</w:t>
              </w:r>
            </w:ins>
          </w:p>
        </w:tc>
        <w:tc>
          <w:tcPr>
            <w:tcW w:w="720" w:type="dxa"/>
            <w:tcPrChange w:id="2556" w:author="Gabriella Meltzer" w:date="2024-01-02T23:42:00Z">
              <w:tcPr>
                <w:tcW w:w="720" w:type="dxa"/>
              </w:tcPr>
            </w:tcPrChange>
          </w:tcPr>
          <w:p w14:paraId="1046D184" w14:textId="77777777" w:rsidR="006A5067" w:rsidRPr="006A5067" w:rsidRDefault="006A5067" w:rsidP="00786FE5">
            <w:pPr>
              <w:rPr>
                <w:ins w:id="2557" w:author="Gabriella Meltzer" w:date="2024-01-02T23:40:00Z"/>
                <w:rFonts w:ascii="Arial" w:hAnsi="Arial" w:cs="Arial"/>
                <w:sz w:val="20"/>
                <w:szCs w:val="20"/>
                <w:rPrChange w:id="2558" w:author="Gabriella Meltzer" w:date="2024-01-02T23:41:00Z">
                  <w:rPr>
                    <w:ins w:id="2559" w:author="Gabriella Meltzer" w:date="2024-01-02T23:40:00Z"/>
                    <w:sz w:val="22"/>
                    <w:szCs w:val="22"/>
                  </w:rPr>
                </w:rPrChange>
              </w:rPr>
            </w:pPr>
            <w:ins w:id="2560" w:author="Gabriella Meltzer" w:date="2024-01-02T23:40:00Z">
              <w:r w:rsidRPr="006A5067">
                <w:rPr>
                  <w:rFonts w:ascii="Arial" w:hAnsi="Arial" w:cs="Arial"/>
                  <w:sz w:val="20"/>
                  <w:szCs w:val="20"/>
                  <w:rPrChange w:id="2561" w:author="Gabriella Meltzer" w:date="2024-01-02T23:41:00Z">
                    <w:rPr/>
                  </w:rPrChange>
                </w:rPr>
                <w:t>2.93</w:t>
              </w:r>
            </w:ins>
          </w:p>
        </w:tc>
        <w:tc>
          <w:tcPr>
            <w:tcW w:w="720" w:type="dxa"/>
            <w:tcPrChange w:id="2562" w:author="Gabriella Meltzer" w:date="2024-01-02T23:42:00Z">
              <w:tcPr>
                <w:tcW w:w="720" w:type="dxa"/>
              </w:tcPr>
            </w:tcPrChange>
          </w:tcPr>
          <w:p w14:paraId="07E06656" w14:textId="77777777" w:rsidR="006A5067" w:rsidRPr="006A5067" w:rsidRDefault="006A5067" w:rsidP="00786FE5">
            <w:pPr>
              <w:rPr>
                <w:ins w:id="2563" w:author="Gabriella Meltzer" w:date="2024-01-02T23:40:00Z"/>
                <w:rFonts w:ascii="Arial" w:hAnsi="Arial" w:cs="Arial"/>
                <w:sz w:val="20"/>
                <w:szCs w:val="20"/>
                <w:rPrChange w:id="2564" w:author="Gabriella Meltzer" w:date="2024-01-02T23:41:00Z">
                  <w:rPr>
                    <w:ins w:id="2565" w:author="Gabriella Meltzer" w:date="2024-01-02T23:40:00Z"/>
                    <w:sz w:val="22"/>
                    <w:szCs w:val="22"/>
                  </w:rPr>
                </w:rPrChange>
              </w:rPr>
            </w:pPr>
            <w:ins w:id="2566" w:author="Gabriella Meltzer" w:date="2024-01-02T23:40:00Z">
              <w:r w:rsidRPr="006A5067">
                <w:rPr>
                  <w:rFonts w:ascii="Arial" w:hAnsi="Arial" w:cs="Arial"/>
                  <w:sz w:val="20"/>
                  <w:szCs w:val="20"/>
                  <w:rPrChange w:id="2567" w:author="Gabriella Meltzer" w:date="2024-01-02T23:41:00Z">
                    <w:rPr/>
                  </w:rPrChange>
                </w:rPr>
                <w:t>3.94</w:t>
              </w:r>
            </w:ins>
          </w:p>
        </w:tc>
        <w:tc>
          <w:tcPr>
            <w:tcW w:w="720" w:type="dxa"/>
            <w:tcPrChange w:id="2568" w:author="Gabriella Meltzer" w:date="2024-01-02T23:42:00Z">
              <w:tcPr>
                <w:tcW w:w="720" w:type="dxa"/>
              </w:tcPr>
            </w:tcPrChange>
          </w:tcPr>
          <w:p w14:paraId="46C29941" w14:textId="77777777" w:rsidR="006A5067" w:rsidRPr="006A5067" w:rsidRDefault="006A5067" w:rsidP="00786FE5">
            <w:pPr>
              <w:rPr>
                <w:ins w:id="2569" w:author="Gabriella Meltzer" w:date="2024-01-02T23:40:00Z"/>
                <w:rFonts w:ascii="Arial" w:hAnsi="Arial" w:cs="Arial"/>
                <w:sz w:val="20"/>
                <w:szCs w:val="20"/>
                <w:rPrChange w:id="2570" w:author="Gabriella Meltzer" w:date="2024-01-02T23:41:00Z">
                  <w:rPr>
                    <w:ins w:id="2571" w:author="Gabriella Meltzer" w:date="2024-01-02T23:40:00Z"/>
                    <w:sz w:val="22"/>
                    <w:szCs w:val="22"/>
                  </w:rPr>
                </w:rPrChange>
              </w:rPr>
            </w:pPr>
            <w:ins w:id="2572" w:author="Gabriella Meltzer" w:date="2024-01-02T23:40:00Z">
              <w:r w:rsidRPr="006A5067">
                <w:rPr>
                  <w:rFonts w:ascii="Arial" w:hAnsi="Arial" w:cs="Arial"/>
                  <w:sz w:val="20"/>
                  <w:szCs w:val="20"/>
                  <w:rPrChange w:id="2573" w:author="Gabriella Meltzer" w:date="2024-01-02T23:41:00Z">
                    <w:rPr/>
                  </w:rPrChange>
                </w:rPr>
                <w:t>4.54</w:t>
              </w:r>
            </w:ins>
          </w:p>
        </w:tc>
        <w:tc>
          <w:tcPr>
            <w:tcW w:w="720" w:type="dxa"/>
            <w:tcPrChange w:id="2574" w:author="Gabriella Meltzer" w:date="2024-01-02T23:42:00Z">
              <w:tcPr>
                <w:tcW w:w="720" w:type="dxa"/>
              </w:tcPr>
            </w:tcPrChange>
          </w:tcPr>
          <w:p w14:paraId="327E2C4E" w14:textId="77777777" w:rsidR="006A5067" w:rsidRPr="006A5067" w:rsidRDefault="006A5067" w:rsidP="00786FE5">
            <w:pPr>
              <w:rPr>
                <w:ins w:id="2575" w:author="Gabriella Meltzer" w:date="2024-01-02T23:40:00Z"/>
                <w:rFonts w:ascii="Arial" w:hAnsi="Arial" w:cs="Arial"/>
                <w:sz w:val="20"/>
                <w:szCs w:val="20"/>
                <w:rPrChange w:id="2576" w:author="Gabriella Meltzer" w:date="2024-01-02T23:41:00Z">
                  <w:rPr>
                    <w:ins w:id="2577" w:author="Gabriella Meltzer" w:date="2024-01-02T23:40:00Z"/>
                    <w:sz w:val="22"/>
                    <w:szCs w:val="22"/>
                  </w:rPr>
                </w:rPrChange>
              </w:rPr>
            </w:pPr>
            <w:ins w:id="2578" w:author="Gabriella Meltzer" w:date="2024-01-02T23:40:00Z">
              <w:r w:rsidRPr="006A5067">
                <w:rPr>
                  <w:rFonts w:ascii="Arial" w:hAnsi="Arial" w:cs="Arial"/>
                  <w:sz w:val="20"/>
                  <w:szCs w:val="20"/>
                  <w:rPrChange w:id="2579" w:author="Gabriella Meltzer" w:date="2024-01-02T23:41:00Z">
                    <w:rPr/>
                  </w:rPrChange>
                </w:rPr>
                <w:t>5.02</w:t>
              </w:r>
            </w:ins>
          </w:p>
        </w:tc>
        <w:tc>
          <w:tcPr>
            <w:tcW w:w="720" w:type="dxa"/>
            <w:tcBorders>
              <w:right w:val="single" w:sz="2" w:space="0" w:color="auto"/>
            </w:tcBorders>
            <w:tcPrChange w:id="2580" w:author="Gabriella Meltzer" w:date="2024-01-02T23:42:00Z">
              <w:tcPr>
                <w:tcW w:w="720" w:type="dxa"/>
                <w:tcBorders>
                  <w:right w:val="single" w:sz="2" w:space="0" w:color="auto"/>
                </w:tcBorders>
              </w:tcPr>
            </w:tcPrChange>
          </w:tcPr>
          <w:p w14:paraId="2D767013" w14:textId="77777777" w:rsidR="006A5067" w:rsidRPr="006A5067" w:rsidRDefault="006A5067" w:rsidP="00786FE5">
            <w:pPr>
              <w:rPr>
                <w:ins w:id="2581" w:author="Gabriella Meltzer" w:date="2024-01-02T23:40:00Z"/>
                <w:rFonts w:ascii="Arial" w:hAnsi="Arial" w:cs="Arial"/>
                <w:sz w:val="20"/>
                <w:szCs w:val="20"/>
                <w:rPrChange w:id="2582" w:author="Gabriella Meltzer" w:date="2024-01-02T23:41:00Z">
                  <w:rPr>
                    <w:ins w:id="2583" w:author="Gabriella Meltzer" w:date="2024-01-02T23:40:00Z"/>
                    <w:sz w:val="22"/>
                    <w:szCs w:val="22"/>
                  </w:rPr>
                </w:rPrChange>
              </w:rPr>
            </w:pPr>
            <w:ins w:id="2584" w:author="Gabriella Meltzer" w:date="2024-01-02T23:40:00Z">
              <w:r w:rsidRPr="006A5067">
                <w:rPr>
                  <w:rFonts w:ascii="Arial" w:hAnsi="Arial" w:cs="Arial"/>
                  <w:sz w:val="20"/>
                  <w:szCs w:val="20"/>
                  <w:rPrChange w:id="2585" w:author="Gabriella Meltzer" w:date="2024-01-02T23:41:00Z">
                    <w:rPr/>
                  </w:rPrChange>
                </w:rPr>
                <w:t>5.95</w:t>
              </w:r>
            </w:ins>
          </w:p>
        </w:tc>
        <w:tc>
          <w:tcPr>
            <w:tcW w:w="720" w:type="dxa"/>
            <w:tcBorders>
              <w:left w:val="single" w:sz="2" w:space="0" w:color="auto"/>
            </w:tcBorders>
            <w:tcPrChange w:id="2586" w:author="Gabriella Meltzer" w:date="2024-01-02T23:42:00Z">
              <w:tcPr>
                <w:tcW w:w="720" w:type="dxa"/>
                <w:tcBorders>
                  <w:left w:val="single" w:sz="2" w:space="0" w:color="auto"/>
                </w:tcBorders>
              </w:tcPr>
            </w:tcPrChange>
          </w:tcPr>
          <w:p w14:paraId="33B6442C" w14:textId="77777777" w:rsidR="006A5067" w:rsidRPr="006A5067" w:rsidRDefault="006A5067" w:rsidP="00786FE5">
            <w:pPr>
              <w:rPr>
                <w:ins w:id="2587" w:author="Gabriella Meltzer" w:date="2024-01-02T23:40:00Z"/>
                <w:rFonts w:ascii="Arial" w:hAnsi="Arial" w:cs="Arial"/>
                <w:sz w:val="20"/>
                <w:szCs w:val="20"/>
                <w:rPrChange w:id="2588" w:author="Gabriella Meltzer" w:date="2024-01-02T23:41:00Z">
                  <w:rPr>
                    <w:ins w:id="2589" w:author="Gabriella Meltzer" w:date="2024-01-02T23:40:00Z"/>
                    <w:sz w:val="22"/>
                    <w:szCs w:val="22"/>
                  </w:rPr>
                </w:rPrChange>
              </w:rPr>
            </w:pPr>
            <w:ins w:id="2590" w:author="Gabriella Meltzer" w:date="2024-01-02T23:40:00Z">
              <w:r w:rsidRPr="006A5067">
                <w:rPr>
                  <w:rFonts w:ascii="Arial" w:hAnsi="Arial" w:cs="Arial"/>
                  <w:sz w:val="20"/>
                  <w:szCs w:val="20"/>
                  <w:rPrChange w:id="2591" w:author="Gabriella Meltzer" w:date="2024-01-02T23:41:00Z">
                    <w:rPr/>
                  </w:rPrChange>
                </w:rPr>
                <w:t>2.87</w:t>
              </w:r>
            </w:ins>
          </w:p>
        </w:tc>
        <w:tc>
          <w:tcPr>
            <w:tcW w:w="720" w:type="dxa"/>
            <w:tcPrChange w:id="2592" w:author="Gabriella Meltzer" w:date="2024-01-02T23:42:00Z">
              <w:tcPr>
                <w:tcW w:w="720" w:type="dxa"/>
              </w:tcPr>
            </w:tcPrChange>
          </w:tcPr>
          <w:p w14:paraId="72621975" w14:textId="77777777" w:rsidR="006A5067" w:rsidRPr="006A5067" w:rsidRDefault="006A5067" w:rsidP="00786FE5">
            <w:pPr>
              <w:rPr>
                <w:ins w:id="2593" w:author="Gabriella Meltzer" w:date="2024-01-02T23:40:00Z"/>
                <w:rFonts w:ascii="Arial" w:hAnsi="Arial" w:cs="Arial"/>
                <w:sz w:val="20"/>
                <w:szCs w:val="20"/>
                <w:rPrChange w:id="2594" w:author="Gabriella Meltzer" w:date="2024-01-02T23:41:00Z">
                  <w:rPr>
                    <w:ins w:id="2595" w:author="Gabriella Meltzer" w:date="2024-01-02T23:40:00Z"/>
                    <w:sz w:val="22"/>
                    <w:szCs w:val="22"/>
                  </w:rPr>
                </w:rPrChange>
              </w:rPr>
            </w:pPr>
            <w:ins w:id="2596" w:author="Gabriella Meltzer" w:date="2024-01-02T23:40:00Z">
              <w:r w:rsidRPr="006A5067">
                <w:rPr>
                  <w:rFonts w:ascii="Arial" w:hAnsi="Arial" w:cs="Arial"/>
                  <w:sz w:val="20"/>
                  <w:szCs w:val="20"/>
                  <w:rPrChange w:id="2597" w:author="Gabriella Meltzer" w:date="2024-01-02T23:41:00Z">
                    <w:rPr/>
                  </w:rPrChange>
                </w:rPr>
                <w:t>3.76</w:t>
              </w:r>
            </w:ins>
          </w:p>
        </w:tc>
        <w:tc>
          <w:tcPr>
            <w:tcW w:w="720" w:type="dxa"/>
            <w:tcPrChange w:id="2598" w:author="Gabriella Meltzer" w:date="2024-01-02T23:42:00Z">
              <w:tcPr>
                <w:tcW w:w="720" w:type="dxa"/>
              </w:tcPr>
            </w:tcPrChange>
          </w:tcPr>
          <w:p w14:paraId="387796AA" w14:textId="77777777" w:rsidR="006A5067" w:rsidRPr="006A5067" w:rsidRDefault="006A5067" w:rsidP="00786FE5">
            <w:pPr>
              <w:rPr>
                <w:ins w:id="2599" w:author="Gabriella Meltzer" w:date="2024-01-02T23:40:00Z"/>
                <w:rFonts w:ascii="Arial" w:hAnsi="Arial" w:cs="Arial"/>
                <w:sz w:val="20"/>
                <w:szCs w:val="20"/>
                <w:rPrChange w:id="2600" w:author="Gabriella Meltzer" w:date="2024-01-02T23:41:00Z">
                  <w:rPr>
                    <w:ins w:id="2601" w:author="Gabriella Meltzer" w:date="2024-01-02T23:40:00Z"/>
                    <w:sz w:val="22"/>
                    <w:szCs w:val="22"/>
                  </w:rPr>
                </w:rPrChange>
              </w:rPr>
            </w:pPr>
            <w:ins w:id="2602" w:author="Gabriella Meltzer" w:date="2024-01-02T23:40:00Z">
              <w:r w:rsidRPr="006A5067">
                <w:rPr>
                  <w:rFonts w:ascii="Arial" w:hAnsi="Arial" w:cs="Arial"/>
                  <w:sz w:val="20"/>
                  <w:szCs w:val="20"/>
                  <w:rPrChange w:id="2603" w:author="Gabriella Meltzer" w:date="2024-01-02T23:41:00Z">
                    <w:rPr/>
                  </w:rPrChange>
                </w:rPr>
                <w:t>4.44</w:t>
              </w:r>
            </w:ins>
          </w:p>
        </w:tc>
        <w:tc>
          <w:tcPr>
            <w:tcW w:w="720" w:type="dxa"/>
            <w:tcPrChange w:id="2604" w:author="Gabriella Meltzer" w:date="2024-01-02T23:42:00Z">
              <w:tcPr>
                <w:tcW w:w="720" w:type="dxa"/>
              </w:tcPr>
            </w:tcPrChange>
          </w:tcPr>
          <w:p w14:paraId="5EDBC6A8" w14:textId="77777777" w:rsidR="006A5067" w:rsidRPr="006A5067" w:rsidRDefault="006A5067" w:rsidP="00786FE5">
            <w:pPr>
              <w:rPr>
                <w:ins w:id="2605" w:author="Gabriella Meltzer" w:date="2024-01-02T23:40:00Z"/>
                <w:rFonts w:ascii="Arial" w:hAnsi="Arial" w:cs="Arial"/>
                <w:sz w:val="20"/>
                <w:szCs w:val="20"/>
                <w:rPrChange w:id="2606" w:author="Gabriella Meltzer" w:date="2024-01-02T23:41:00Z">
                  <w:rPr>
                    <w:ins w:id="2607" w:author="Gabriella Meltzer" w:date="2024-01-02T23:40:00Z"/>
                    <w:sz w:val="22"/>
                    <w:szCs w:val="22"/>
                  </w:rPr>
                </w:rPrChange>
              </w:rPr>
            </w:pPr>
            <w:ins w:id="2608" w:author="Gabriella Meltzer" w:date="2024-01-02T23:40:00Z">
              <w:r w:rsidRPr="006A5067">
                <w:rPr>
                  <w:rFonts w:ascii="Arial" w:hAnsi="Arial" w:cs="Arial"/>
                  <w:sz w:val="20"/>
                  <w:szCs w:val="20"/>
                  <w:rPrChange w:id="2609" w:author="Gabriella Meltzer" w:date="2024-01-02T23:41:00Z">
                    <w:rPr/>
                  </w:rPrChange>
                </w:rPr>
                <w:t>5.13</w:t>
              </w:r>
            </w:ins>
          </w:p>
        </w:tc>
        <w:tc>
          <w:tcPr>
            <w:tcW w:w="720" w:type="dxa"/>
            <w:tcBorders>
              <w:right w:val="single" w:sz="2" w:space="0" w:color="auto"/>
            </w:tcBorders>
            <w:tcPrChange w:id="2610" w:author="Gabriella Meltzer" w:date="2024-01-02T23:42:00Z">
              <w:tcPr>
                <w:tcW w:w="720" w:type="dxa"/>
                <w:tcBorders>
                  <w:right w:val="single" w:sz="2" w:space="0" w:color="auto"/>
                </w:tcBorders>
              </w:tcPr>
            </w:tcPrChange>
          </w:tcPr>
          <w:p w14:paraId="3060FF23" w14:textId="77777777" w:rsidR="006A5067" w:rsidRPr="006A5067" w:rsidRDefault="006A5067" w:rsidP="00786FE5">
            <w:pPr>
              <w:rPr>
                <w:ins w:id="2611" w:author="Gabriella Meltzer" w:date="2024-01-02T23:40:00Z"/>
                <w:rFonts w:ascii="Arial" w:hAnsi="Arial" w:cs="Arial"/>
                <w:sz w:val="20"/>
                <w:szCs w:val="20"/>
                <w:rPrChange w:id="2612" w:author="Gabriella Meltzer" w:date="2024-01-02T23:41:00Z">
                  <w:rPr>
                    <w:ins w:id="2613" w:author="Gabriella Meltzer" w:date="2024-01-02T23:40:00Z"/>
                    <w:sz w:val="22"/>
                    <w:szCs w:val="22"/>
                  </w:rPr>
                </w:rPrChange>
              </w:rPr>
            </w:pPr>
            <w:ins w:id="2614" w:author="Gabriella Meltzer" w:date="2024-01-02T23:40:00Z">
              <w:r w:rsidRPr="006A5067">
                <w:rPr>
                  <w:rFonts w:ascii="Arial" w:hAnsi="Arial" w:cs="Arial"/>
                  <w:sz w:val="20"/>
                  <w:szCs w:val="20"/>
                  <w:rPrChange w:id="2615" w:author="Gabriella Meltzer" w:date="2024-01-02T23:41:00Z">
                    <w:rPr/>
                  </w:rPrChange>
                </w:rPr>
                <w:t>6.07</w:t>
              </w:r>
            </w:ins>
          </w:p>
        </w:tc>
      </w:tr>
      <w:tr w:rsidR="006A5067" w:rsidRPr="006A5067" w14:paraId="39E3FE55" w14:textId="77777777" w:rsidTr="007F7277">
        <w:trPr>
          <w:ins w:id="2616" w:author="Gabriella Meltzer" w:date="2024-01-02T23:40:00Z"/>
        </w:trPr>
        <w:tc>
          <w:tcPr>
            <w:tcW w:w="3062" w:type="dxa"/>
            <w:vMerge/>
            <w:tcBorders>
              <w:left w:val="single" w:sz="2" w:space="0" w:color="auto"/>
            </w:tcBorders>
            <w:tcPrChange w:id="2617" w:author="Gabriella Meltzer" w:date="2024-01-02T23:42:00Z">
              <w:tcPr>
                <w:tcW w:w="3420" w:type="dxa"/>
                <w:vMerge/>
                <w:tcBorders>
                  <w:left w:val="single" w:sz="2" w:space="0" w:color="auto"/>
                </w:tcBorders>
              </w:tcPr>
            </w:tcPrChange>
          </w:tcPr>
          <w:p w14:paraId="77CD1DFB" w14:textId="77777777" w:rsidR="006A5067" w:rsidRPr="006A5067" w:rsidRDefault="006A5067" w:rsidP="00786FE5">
            <w:pPr>
              <w:rPr>
                <w:ins w:id="2618" w:author="Gabriella Meltzer" w:date="2024-01-02T23:40:00Z"/>
                <w:rFonts w:ascii="Arial" w:hAnsi="Arial" w:cs="Arial"/>
                <w:sz w:val="20"/>
                <w:szCs w:val="20"/>
                <w:rPrChange w:id="2619" w:author="Gabriella Meltzer" w:date="2024-01-02T23:41:00Z">
                  <w:rPr>
                    <w:ins w:id="2620" w:author="Gabriella Meltzer" w:date="2024-01-02T23:40:00Z"/>
                    <w:sz w:val="22"/>
                    <w:szCs w:val="22"/>
                  </w:rPr>
                </w:rPrChange>
              </w:rPr>
            </w:pPr>
          </w:p>
        </w:tc>
        <w:tc>
          <w:tcPr>
            <w:tcW w:w="3778" w:type="dxa"/>
            <w:vMerge/>
            <w:tcBorders>
              <w:left w:val="single" w:sz="2" w:space="0" w:color="auto"/>
            </w:tcBorders>
            <w:tcPrChange w:id="2621" w:author="Gabriella Meltzer" w:date="2024-01-02T23:42:00Z">
              <w:tcPr>
                <w:tcW w:w="3420" w:type="dxa"/>
                <w:vMerge/>
                <w:tcBorders>
                  <w:left w:val="single" w:sz="2" w:space="0" w:color="auto"/>
                </w:tcBorders>
              </w:tcPr>
            </w:tcPrChange>
          </w:tcPr>
          <w:p w14:paraId="130427BD" w14:textId="77777777" w:rsidR="006A5067" w:rsidRPr="006A5067" w:rsidRDefault="006A5067" w:rsidP="00786FE5">
            <w:pPr>
              <w:rPr>
                <w:ins w:id="2622" w:author="Gabriella Meltzer" w:date="2024-01-02T23:40:00Z"/>
                <w:rFonts w:ascii="Arial" w:hAnsi="Arial" w:cs="Arial"/>
                <w:sz w:val="20"/>
                <w:szCs w:val="20"/>
                <w:rPrChange w:id="2623" w:author="Gabriella Meltzer" w:date="2024-01-02T23:41:00Z">
                  <w:rPr>
                    <w:ins w:id="2624" w:author="Gabriella Meltzer" w:date="2024-01-02T23:40:00Z"/>
                    <w:sz w:val="22"/>
                    <w:szCs w:val="22"/>
                  </w:rPr>
                </w:rPrChange>
              </w:rPr>
            </w:pPr>
          </w:p>
        </w:tc>
        <w:tc>
          <w:tcPr>
            <w:tcW w:w="810" w:type="dxa"/>
            <w:tcPrChange w:id="2625" w:author="Gabriella Meltzer" w:date="2024-01-02T23:42:00Z">
              <w:tcPr>
                <w:tcW w:w="810" w:type="dxa"/>
              </w:tcPr>
            </w:tcPrChange>
          </w:tcPr>
          <w:p w14:paraId="21753363" w14:textId="77777777" w:rsidR="006A5067" w:rsidRPr="006A5067" w:rsidRDefault="006A5067" w:rsidP="00786FE5">
            <w:pPr>
              <w:rPr>
                <w:ins w:id="2626" w:author="Gabriella Meltzer" w:date="2024-01-02T23:40:00Z"/>
                <w:rFonts w:ascii="Arial" w:hAnsi="Arial" w:cs="Arial"/>
                <w:sz w:val="20"/>
                <w:szCs w:val="20"/>
                <w:rPrChange w:id="2627" w:author="Gabriella Meltzer" w:date="2024-01-02T23:41:00Z">
                  <w:rPr>
                    <w:ins w:id="2628" w:author="Gabriella Meltzer" w:date="2024-01-02T23:40:00Z"/>
                    <w:sz w:val="22"/>
                    <w:szCs w:val="22"/>
                  </w:rPr>
                </w:rPrChange>
              </w:rPr>
            </w:pPr>
            <w:ins w:id="2629" w:author="Gabriella Meltzer" w:date="2024-01-02T23:40:00Z">
              <w:r w:rsidRPr="006A5067">
                <w:rPr>
                  <w:rFonts w:ascii="Arial" w:hAnsi="Arial" w:cs="Arial"/>
                  <w:sz w:val="20"/>
                  <w:szCs w:val="20"/>
                  <w:rPrChange w:id="2630" w:author="Gabriella Meltzer" w:date="2024-01-02T23:41:00Z">
                    <w:rPr/>
                  </w:rPrChange>
                </w:rPr>
                <w:t>6</w:t>
              </w:r>
            </w:ins>
          </w:p>
        </w:tc>
        <w:tc>
          <w:tcPr>
            <w:tcW w:w="720" w:type="dxa"/>
            <w:tcPrChange w:id="2631" w:author="Gabriella Meltzer" w:date="2024-01-02T23:42:00Z">
              <w:tcPr>
                <w:tcW w:w="720" w:type="dxa"/>
              </w:tcPr>
            </w:tcPrChange>
          </w:tcPr>
          <w:p w14:paraId="28411982" w14:textId="77777777" w:rsidR="006A5067" w:rsidRPr="006A5067" w:rsidRDefault="006A5067" w:rsidP="00786FE5">
            <w:pPr>
              <w:rPr>
                <w:ins w:id="2632" w:author="Gabriella Meltzer" w:date="2024-01-02T23:40:00Z"/>
                <w:rFonts w:ascii="Arial" w:hAnsi="Arial" w:cs="Arial"/>
                <w:sz w:val="20"/>
                <w:szCs w:val="20"/>
                <w:rPrChange w:id="2633" w:author="Gabriella Meltzer" w:date="2024-01-02T23:41:00Z">
                  <w:rPr>
                    <w:ins w:id="2634" w:author="Gabriella Meltzer" w:date="2024-01-02T23:40:00Z"/>
                    <w:sz w:val="22"/>
                    <w:szCs w:val="22"/>
                  </w:rPr>
                </w:rPrChange>
              </w:rPr>
            </w:pPr>
            <w:ins w:id="2635" w:author="Gabriella Meltzer" w:date="2024-01-02T23:40:00Z">
              <w:r w:rsidRPr="006A5067">
                <w:rPr>
                  <w:rFonts w:ascii="Arial" w:hAnsi="Arial" w:cs="Arial"/>
                  <w:sz w:val="20"/>
                  <w:szCs w:val="20"/>
                  <w:rPrChange w:id="2636" w:author="Gabriella Meltzer" w:date="2024-01-02T23:41:00Z">
                    <w:rPr/>
                  </w:rPrChange>
                </w:rPr>
                <w:t>4.06</w:t>
              </w:r>
            </w:ins>
          </w:p>
        </w:tc>
        <w:tc>
          <w:tcPr>
            <w:tcW w:w="720" w:type="dxa"/>
            <w:tcPrChange w:id="2637" w:author="Gabriella Meltzer" w:date="2024-01-02T23:42:00Z">
              <w:tcPr>
                <w:tcW w:w="720" w:type="dxa"/>
              </w:tcPr>
            </w:tcPrChange>
          </w:tcPr>
          <w:p w14:paraId="647C6113" w14:textId="77777777" w:rsidR="006A5067" w:rsidRPr="006A5067" w:rsidRDefault="006A5067" w:rsidP="00786FE5">
            <w:pPr>
              <w:rPr>
                <w:ins w:id="2638" w:author="Gabriella Meltzer" w:date="2024-01-02T23:40:00Z"/>
                <w:rFonts w:ascii="Arial" w:hAnsi="Arial" w:cs="Arial"/>
                <w:sz w:val="20"/>
                <w:szCs w:val="20"/>
                <w:rPrChange w:id="2639" w:author="Gabriella Meltzer" w:date="2024-01-02T23:41:00Z">
                  <w:rPr>
                    <w:ins w:id="2640" w:author="Gabriella Meltzer" w:date="2024-01-02T23:40:00Z"/>
                    <w:sz w:val="22"/>
                    <w:szCs w:val="22"/>
                  </w:rPr>
                </w:rPrChange>
              </w:rPr>
            </w:pPr>
            <w:ins w:id="2641" w:author="Gabriella Meltzer" w:date="2024-01-02T23:40:00Z">
              <w:r w:rsidRPr="006A5067">
                <w:rPr>
                  <w:rFonts w:ascii="Arial" w:hAnsi="Arial" w:cs="Arial"/>
                  <w:sz w:val="20"/>
                  <w:szCs w:val="20"/>
                  <w:rPrChange w:id="2642" w:author="Gabriella Meltzer" w:date="2024-01-02T23:41:00Z">
                    <w:rPr/>
                  </w:rPrChange>
                </w:rPr>
                <w:t>5.00</w:t>
              </w:r>
            </w:ins>
          </w:p>
        </w:tc>
        <w:tc>
          <w:tcPr>
            <w:tcW w:w="720" w:type="dxa"/>
            <w:tcPrChange w:id="2643" w:author="Gabriella Meltzer" w:date="2024-01-02T23:42:00Z">
              <w:tcPr>
                <w:tcW w:w="720" w:type="dxa"/>
              </w:tcPr>
            </w:tcPrChange>
          </w:tcPr>
          <w:p w14:paraId="12A4EF5F" w14:textId="77777777" w:rsidR="006A5067" w:rsidRPr="006A5067" w:rsidRDefault="006A5067" w:rsidP="00786FE5">
            <w:pPr>
              <w:rPr>
                <w:ins w:id="2644" w:author="Gabriella Meltzer" w:date="2024-01-02T23:40:00Z"/>
                <w:rFonts w:ascii="Arial" w:hAnsi="Arial" w:cs="Arial"/>
                <w:sz w:val="20"/>
                <w:szCs w:val="20"/>
                <w:rPrChange w:id="2645" w:author="Gabriella Meltzer" w:date="2024-01-02T23:41:00Z">
                  <w:rPr>
                    <w:ins w:id="2646" w:author="Gabriella Meltzer" w:date="2024-01-02T23:40:00Z"/>
                    <w:sz w:val="22"/>
                    <w:szCs w:val="22"/>
                  </w:rPr>
                </w:rPrChange>
              </w:rPr>
            </w:pPr>
            <w:ins w:id="2647" w:author="Gabriella Meltzer" w:date="2024-01-02T23:40:00Z">
              <w:r w:rsidRPr="006A5067">
                <w:rPr>
                  <w:rFonts w:ascii="Arial" w:hAnsi="Arial" w:cs="Arial"/>
                  <w:sz w:val="20"/>
                  <w:szCs w:val="20"/>
                  <w:rPrChange w:id="2648" w:author="Gabriella Meltzer" w:date="2024-01-02T23:41:00Z">
                    <w:rPr/>
                  </w:rPrChange>
                </w:rPr>
                <w:t>5.52</w:t>
              </w:r>
            </w:ins>
          </w:p>
        </w:tc>
        <w:tc>
          <w:tcPr>
            <w:tcW w:w="720" w:type="dxa"/>
            <w:tcPrChange w:id="2649" w:author="Gabriella Meltzer" w:date="2024-01-02T23:42:00Z">
              <w:tcPr>
                <w:tcW w:w="720" w:type="dxa"/>
              </w:tcPr>
            </w:tcPrChange>
          </w:tcPr>
          <w:p w14:paraId="5C7FBE57" w14:textId="77777777" w:rsidR="006A5067" w:rsidRPr="006A5067" w:rsidRDefault="006A5067" w:rsidP="00786FE5">
            <w:pPr>
              <w:rPr>
                <w:ins w:id="2650" w:author="Gabriella Meltzer" w:date="2024-01-02T23:40:00Z"/>
                <w:rFonts w:ascii="Arial" w:hAnsi="Arial" w:cs="Arial"/>
                <w:sz w:val="20"/>
                <w:szCs w:val="20"/>
                <w:rPrChange w:id="2651" w:author="Gabriella Meltzer" w:date="2024-01-02T23:41:00Z">
                  <w:rPr>
                    <w:ins w:id="2652" w:author="Gabriella Meltzer" w:date="2024-01-02T23:40:00Z"/>
                    <w:sz w:val="22"/>
                    <w:szCs w:val="22"/>
                  </w:rPr>
                </w:rPrChange>
              </w:rPr>
            </w:pPr>
            <w:ins w:id="2653" w:author="Gabriella Meltzer" w:date="2024-01-02T23:40:00Z">
              <w:r w:rsidRPr="006A5067">
                <w:rPr>
                  <w:rFonts w:ascii="Arial" w:hAnsi="Arial" w:cs="Arial"/>
                  <w:sz w:val="20"/>
                  <w:szCs w:val="20"/>
                  <w:rPrChange w:id="2654" w:author="Gabriella Meltzer" w:date="2024-01-02T23:41:00Z">
                    <w:rPr/>
                  </w:rPrChange>
                </w:rPr>
                <w:t>6.05</w:t>
              </w:r>
            </w:ins>
          </w:p>
        </w:tc>
        <w:tc>
          <w:tcPr>
            <w:tcW w:w="720" w:type="dxa"/>
            <w:tcBorders>
              <w:right w:val="single" w:sz="2" w:space="0" w:color="auto"/>
            </w:tcBorders>
            <w:tcPrChange w:id="2655" w:author="Gabriella Meltzer" w:date="2024-01-02T23:42:00Z">
              <w:tcPr>
                <w:tcW w:w="720" w:type="dxa"/>
                <w:tcBorders>
                  <w:right w:val="single" w:sz="2" w:space="0" w:color="auto"/>
                </w:tcBorders>
              </w:tcPr>
            </w:tcPrChange>
          </w:tcPr>
          <w:p w14:paraId="2BB5FD9A" w14:textId="77777777" w:rsidR="006A5067" w:rsidRPr="006A5067" w:rsidRDefault="006A5067" w:rsidP="00786FE5">
            <w:pPr>
              <w:rPr>
                <w:ins w:id="2656" w:author="Gabriella Meltzer" w:date="2024-01-02T23:40:00Z"/>
                <w:rFonts w:ascii="Arial" w:hAnsi="Arial" w:cs="Arial"/>
                <w:sz w:val="20"/>
                <w:szCs w:val="20"/>
                <w:rPrChange w:id="2657" w:author="Gabriella Meltzer" w:date="2024-01-02T23:41:00Z">
                  <w:rPr>
                    <w:ins w:id="2658" w:author="Gabriella Meltzer" w:date="2024-01-02T23:40:00Z"/>
                    <w:sz w:val="22"/>
                    <w:szCs w:val="22"/>
                  </w:rPr>
                </w:rPrChange>
              </w:rPr>
            </w:pPr>
            <w:ins w:id="2659" w:author="Gabriella Meltzer" w:date="2024-01-02T23:40:00Z">
              <w:r w:rsidRPr="006A5067">
                <w:rPr>
                  <w:rFonts w:ascii="Arial" w:hAnsi="Arial" w:cs="Arial"/>
                  <w:sz w:val="20"/>
                  <w:szCs w:val="20"/>
                  <w:rPrChange w:id="2660" w:author="Gabriella Meltzer" w:date="2024-01-02T23:41:00Z">
                    <w:rPr/>
                  </w:rPrChange>
                </w:rPr>
                <w:t>6.89</w:t>
              </w:r>
            </w:ins>
          </w:p>
        </w:tc>
        <w:tc>
          <w:tcPr>
            <w:tcW w:w="720" w:type="dxa"/>
            <w:tcBorders>
              <w:left w:val="single" w:sz="2" w:space="0" w:color="auto"/>
            </w:tcBorders>
            <w:tcPrChange w:id="2661" w:author="Gabriella Meltzer" w:date="2024-01-02T23:42:00Z">
              <w:tcPr>
                <w:tcW w:w="720" w:type="dxa"/>
                <w:tcBorders>
                  <w:left w:val="single" w:sz="2" w:space="0" w:color="auto"/>
                </w:tcBorders>
              </w:tcPr>
            </w:tcPrChange>
          </w:tcPr>
          <w:p w14:paraId="7FCEC94B" w14:textId="77777777" w:rsidR="006A5067" w:rsidRPr="006A5067" w:rsidRDefault="006A5067" w:rsidP="00786FE5">
            <w:pPr>
              <w:rPr>
                <w:ins w:id="2662" w:author="Gabriella Meltzer" w:date="2024-01-02T23:40:00Z"/>
                <w:rFonts w:ascii="Arial" w:hAnsi="Arial" w:cs="Arial"/>
                <w:sz w:val="20"/>
                <w:szCs w:val="20"/>
                <w:rPrChange w:id="2663" w:author="Gabriella Meltzer" w:date="2024-01-02T23:41:00Z">
                  <w:rPr>
                    <w:ins w:id="2664" w:author="Gabriella Meltzer" w:date="2024-01-02T23:40:00Z"/>
                    <w:sz w:val="22"/>
                    <w:szCs w:val="22"/>
                  </w:rPr>
                </w:rPrChange>
              </w:rPr>
            </w:pPr>
            <w:ins w:id="2665" w:author="Gabriella Meltzer" w:date="2024-01-02T23:40:00Z">
              <w:r w:rsidRPr="006A5067">
                <w:rPr>
                  <w:rFonts w:ascii="Arial" w:hAnsi="Arial" w:cs="Arial"/>
                  <w:sz w:val="20"/>
                  <w:szCs w:val="20"/>
                  <w:rPrChange w:id="2666" w:author="Gabriella Meltzer" w:date="2024-01-02T23:41:00Z">
                    <w:rPr/>
                  </w:rPrChange>
                </w:rPr>
                <w:t>3.84</w:t>
              </w:r>
            </w:ins>
          </w:p>
        </w:tc>
        <w:tc>
          <w:tcPr>
            <w:tcW w:w="720" w:type="dxa"/>
            <w:tcPrChange w:id="2667" w:author="Gabriella Meltzer" w:date="2024-01-02T23:42:00Z">
              <w:tcPr>
                <w:tcW w:w="720" w:type="dxa"/>
              </w:tcPr>
            </w:tcPrChange>
          </w:tcPr>
          <w:p w14:paraId="3B0D45F8" w14:textId="77777777" w:rsidR="006A5067" w:rsidRPr="006A5067" w:rsidRDefault="006A5067" w:rsidP="00786FE5">
            <w:pPr>
              <w:rPr>
                <w:ins w:id="2668" w:author="Gabriella Meltzer" w:date="2024-01-02T23:40:00Z"/>
                <w:rFonts w:ascii="Arial" w:hAnsi="Arial" w:cs="Arial"/>
                <w:sz w:val="20"/>
                <w:szCs w:val="20"/>
                <w:rPrChange w:id="2669" w:author="Gabriella Meltzer" w:date="2024-01-02T23:41:00Z">
                  <w:rPr>
                    <w:ins w:id="2670" w:author="Gabriella Meltzer" w:date="2024-01-02T23:40:00Z"/>
                    <w:sz w:val="22"/>
                    <w:szCs w:val="22"/>
                  </w:rPr>
                </w:rPrChange>
              </w:rPr>
            </w:pPr>
            <w:ins w:id="2671" w:author="Gabriella Meltzer" w:date="2024-01-02T23:40:00Z">
              <w:r w:rsidRPr="006A5067">
                <w:rPr>
                  <w:rFonts w:ascii="Arial" w:hAnsi="Arial" w:cs="Arial"/>
                  <w:sz w:val="20"/>
                  <w:szCs w:val="20"/>
                  <w:rPrChange w:id="2672" w:author="Gabriella Meltzer" w:date="2024-01-02T23:41:00Z">
                    <w:rPr/>
                  </w:rPrChange>
                </w:rPr>
                <w:t>4.77</w:t>
              </w:r>
            </w:ins>
          </w:p>
        </w:tc>
        <w:tc>
          <w:tcPr>
            <w:tcW w:w="720" w:type="dxa"/>
            <w:tcPrChange w:id="2673" w:author="Gabriella Meltzer" w:date="2024-01-02T23:42:00Z">
              <w:tcPr>
                <w:tcW w:w="720" w:type="dxa"/>
              </w:tcPr>
            </w:tcPrChange>
          </w:tcPr>
          <w:p w14:paraId="07422186" w14:textId="77777777" w:rsidR="006A5067" w:rsidRPr="006A5067" w:rsidRDefault="006A5067" w:rsidP="00786FE5">
            <w:pPr>
              <w:rPr>
                <w:ins w:id="2674" w:author="Gabriella Meltzer" w:date="2024-01-02T23:40:00Z"/>
                <w:rFonts w:ascii="Arial" w:hAnsi="Arial" w:cs="Arial"/>
                <w:sz w:val="20"/>
                <w:szCs w:val="20"/>
                <w:rPrChange w:id="2675" w:author="Gabriella Meltzer" w:date="2024-01-02T23:41:00Z">
                  <w:rPr>
                    <w:ins w:id="2676" w:author="Gabriella Meltzer" w:date="2024-01-02T23:40:00Z"/>
                    <w:sz w:val="22"/>
                    <w:szCs w:val="22"/>
                  </w:rPr>
                </w:rPrChange>
              </w:rPr>
            </w:pPr>
            <w:ins w:id="2677" w:author="Gabriella Meltzer" w:date="2024-01-02T23:40:00Z">
              <w:r w:rsidRPr="006A5067">
                <w:rPr>
                  <w:rFonts w:ascii="Arial" w:hAnsi="Arial" w:cs="Arial"/>
                  <w:sz w:val="20"/>
                  <w:szCs w:val="20"/>
                  <w:rPrChange w:id="2678" w:author="Gabriella Meltzer" w:date="2024-01-02T23:41:00Z">
                    <w:rPr/>
                  </w:rPrChange>
                </w:rPr>
                <w:t>5.35</w:t>
              </w:r>
            </w:ins>
          </w:p>
        </w:tc>
        <w:tc>
          <w:tcPr>
            <w:tcW w:w="720" w:type="dxa"/>
            <w:tcPrChange w:id="2679" w:author="Gabriella Meltzer" w:date="2024-01-02T23:42:00Z">
              <w:tcPr>
                <w:tcW w:w="720" w:type="dxa"/>
              </w:tcPr>
            </w:tcPrChange>
          </w:tcPr>
          <w:p w14:paraId="0F0CD0C6" w14:textId="77777777" w:rsidR="006A5067" w:rsidRPr="006A5067" w:rsidRDefault="006A5067" w:rsidP="00786FE5">
            <w:pPr>
              <w:rPr>
                <w:ins w:id="2680" w:author="Gabriella Meltzer" w:date="2024-01-02T23:40:00Z"/>
                <w:rFonts w:ascii="Arial" w:hAnsi="Arial" w:cs="Arial"/>
                <w:sz w:val="20"/>
                <w:szCs w:val="20"/>
                <w:rPrChange w:id="2681" w:author="Gabriella Meltzer" w:date="2024-01-02T23:41:00Z">
                  <w:rPr>
                    <w:ins w:id="2682" w:author="Gabriella Meltzer" w:date="2024-01-02T23:40:00Z"/>
                    <w:sz w:val="22"/>
                    <w:szCs w:val="22"/>
                  </w:rPr>
                </w:rPrChange>
              </w:rPr>
            </w:pPr>
            <w:ins w:id="2683" w:author="Gabriella Meltzer" w:date="2024-01-02T23:40:00Z">
              <w:r w:rsidRPr="006A5067">
                <w:rPr>
                  <w:rFonts w:ascii="Arial" w:hAnsi="Arial" w:cs="Arial"/>
                  <w:sz w:val="20"/>
                  <w:szCs w:val="20"/>
                  <w:rPrChange w:id="2684" w:author="Gabriella Meltzer" w:date="2024-01-02T23:41:00Z">
                    <w:rPr/>
                  </w:rPrChange>
                </w:rPr>
                <w:t>6.10</w:t>
              </w:r>
            </w:ins>
          </w:p>
        </w:tc>
        <w:tc>
          <w:tcPr>
            <w:tcW w:w="720" w:type="dxa"/>
            <w:tcBorders>
              <w:right w:val="single" w:sz="2" w:space="0" w:color="auto"/>
            </w:tcBorders>
            <w:tcPrChange w:id="2685" w:author="Gabriella Meltzer" w:date="2024-01-02T23:42:00Z">
              <w:tcPr>
                <w:tcW w:w="720" w:type="dxa"/>
                <w:tcBorders>
                  <w:right w:val="single" w:sz="2" w:space="0" w:color="auto"/>
                </w:tcBorders>
              </w:tcPr>
            </w:tcPrChange>
          </w:tcPr>
          <w:p w14:paraId="79B1ED28" w14:textId="77777777" w:rsidR="006A5067" w:rsidRPr="006A5067" w:rsidRDefault="006A5067" w:rsidP="00786FE5">
            <w:pPr>
              <w:rPr>
                <w:ins w:id="2686" w:author="Gabriella Meltzer" w:date="2024-01-02T23:40:00Z"/>
                <w:rFonts w:ascii="Arial" w:hAnsi="Arial" w:cs="Arial"/>
                <w:sz w:val="20"/>
                <w:szCs w:val="20"/>
                <w:rPrChange w:id="2687" w:author="Gabriella Meltzer" w:date="2024-01-02T23:41:00Z">
                  <w:rPr>
                    <w:ins w:id="2688" w:author="Gabriella Meltzer" w:date="2024-01-02T23:40:00Z"/>
                    <w:sz w:val="22"/>
                    <w:szCs w:val="22"/>
                  </w:rPr>
                </w:rPrChange>
              </w:rPr>
            </w:pPr>
            <w:ins w:id="2689" w:author="Gabriella Meltzer" w:date="2024-01-02T23:40:00Z">
              <w:r w:rsidRPr="006A5067">
                <w:rPr>
                  <w:rFonts w:ascii="Arial" w:hAnsi="Arial" w:cs="Arial"/>
                  <w:sz w:val="20"/>
                  <w:szCs w:val="20"/>
                  <w:rPrChange w:id="2690" w:author="Gabriella Meltzer" w:date="2024-01-02T23:41:00Z">
                    <w:rPr/>
                  </w:rPrChange>
                </w:rPr>
                <w:t>6.99</w:t>
              </w:r>
            </w:ins>
          </w:p>
        </w:tc>
      </w:tr>
      <w:tr w:rsidR="006A5067" w:rsidRPr="006A5067" w14:paraId="2C9BD3AD" w14:textId="77777777" w:rsidTr="007F7277">
        <w:trPr>
          <w:ins w:id="2691" w:author="Gabriella Meltzer" w:date="2024-01-02T23:40:00Z"/>
        </w:trPr>
        <w:tc>
          <w:tcPr>
            <w:tcW w:w="3062" w:type="dxa"/>
            <w:vMerge/>
            <w:tcBorders>
              <w:left w:val="single" w:sz="2" w:space="0" w:color="auto"/>
            </w:tcBorders>
            <w:tcPrChange w:id="2692" w:author="Gabriella Meltzer" w:date="2024-01-02T23:42:00Z">
              <w:tcPr>
                <w:tcW w:w="3420" w:type="dxa"/>
                <w:vMerge/>
                <w:tcBorders>
                  <w:left w:val="single" w:sz="2" w:space="0" w:color="auto"/>
                </w:tcBorders>
              </w:tcPr>
            </w:tcPrChange>
          </w:tcPr>
          <w:p w14:paraId="7AA0E4CF" w14:textId="77777777" w:rsidR="006A5067" w:rsidRPr="006A5067" w:rsidRDefault="006A5067" w:rsidP="00786FE5">
            <w:pPr>
              <w:rPr>
                <w:ins w:id="2693" w:author="Gabriella Meltzer" w:date="2024-01-02T23:40:00Z"/>
                <w:rFonts w:ascii="Arial" w:hAnsi="Arial" w:cs="Arial"/>
                <w:sz w:val="20"/>
                <w:szCs w:val="20"/>
                <w:rPrChange w:id="2694" w:author="Gabriella Meltzer" w:date="2024-01-02T23:41:00Z">
                  <w:rPr>
                    <w:ins w:id="2695" w:author="Gabriella Meltzer" w:date="2024-01-02T23:40:00Z"/>
                    <w:sz w:val="22"/>
                    <w:szCs w:val="22"/>
                  </w:rPr>
                </w:rPrChange>
              </w:rPr>
            </w:pPr>
          </w:p>
        </w:tc>
        <w:tc>
          <w:tcPr>
            <w:tcW w:w="3778" w:type="dxa"/>
            <w:vMerge/>
            <w:tcBorders>
              <w:left w:val="single" w:sz="2" w:space="0" w:color="auto"/>
            </w:tcBorders>
            <w:tcPrChange w:id="2696" w:author="Gabriella Meltzer" w:date="2024-01-02T23:42:00Z">
              <w:tcPr>
                <w:tcW w:w="3420" w:type="dxa"/>
                <w:vMerge/>
                <w:tcBorders>
                  <w:left w:val="single" w:sz="2" w:space="0" w:color="auto"/>
                </w:tcBorders>
              </w:tcPr>
            </w:tcPrChange>
          </w:tcPr>
          <w:p w14:paraId="0976C28D" w14:textId="77777777" w:rsidR="006A5067" w:rsidRPr="006A5067" w:rsidRDefault="006A5067" w:rsidP="00786FE5">
            <w:pPr>
              <w:rPr>
                <w:ins w:id="2697" w:author="Gabriella Meltzer" w:date="2024-01-02T23:40:00Z"/>
                <w:rFonts w:ascii="Arial" w:hAnsi="Arial" w:cs="Arial"/>
                <w:sz w:val="20"/>
                <w:szCs w:val="20"/>
                <w:rPrChange w:id="2698" w:author="Gabriella Meltzer" w:date="2024-01-02T23:41:00Z">
                  <w:rPr>
                    <w:ins w:id="2699" w:author="Gabriella Meltzer" w:date="2024-01-02T23:40:00Z"/>
                    <w:sz w:val="22"/>
                    <w:szCs w:val="22"/>
                  </w:rPr>
                </w:rPrChange>
              </w:rPr>
            </w:pPr>
          </w:p>
        </w:tc>
        <w:tc>
          <w:tcPr>
            <w:tcW w:w="810" w:type="dxa"/>
            <w:tcPrChange w:id="2700" w:author="Gabriella Meltzer" w:date="2024-01-02T23:42:00Z">
              <w:tcPr>
                <w:tcW w:w="810" w:type="dxa"/>
              </w:tcPr>
            </w:tcPrChange>
          </w:tcPr>
          <w:p w14:paraId="2C125DB0" w14:textId="77777777" w:rsidR="006A5067" w:rsidRPr="006A5067" w:rsidRDefault="006A5067" w:rsidP="00786FE5">
            <w:pPr>
              <w:rPr>
                <w:ins w:id="2701" w:author="Gabriella Meltzer" w:date="2024-01-02T23:40:00Z"/>
                <w:rFonts w:ascii="Arial" w:hAnsi="Arial" w:cs="Arial"/>
                <w:sz w:val="20"/>
                <w:szCs w:val="20"/>
                <w:rPrChange w:id="2702" w:author="Gabriella Meltzer" w:date="2024-01-02T23:41:00Z">
                  <w:rPr>
                    <w:ins w:id="2703" w:author="Gabriella Meltzer" w:date="2024-01-02T23:40:00Z"/>
                    <w:sz w:val="22"/>
                    <w:szCs w:val="22"/>
                  </w:rPr>
                </w:rPrChange>
              </w:rPr>
            </w:pPr>
            <w:ins w:id="2704" w:author="Gabriella Meltzer" w:date="2024-01-02T23:40:00Z">
              <w:r w:rsidRPr="006A5067">
                <w:rPr>
                  <w:rFonts w:ascii="Arial" w:hAnsi="Arial" w:cs="Arial"/>
                  <w:sz w:val="20"/>
                  <w:szCs w:val="20"/>
                  <w:rPrChange w:id="2705" w:author="Gabriella Meltzer" w:date="2024-01-02T23:41:00Z">
                    <w:rPr/>
                  </w:rPrChange>
                </w:rPr>
                <w:t>7</w:t>
              </w:r>
            </w:ins>
          </w:p>
        </w:tc>
        <w:tc>
          <w:tcPr>
            <w:tcW w:w="720" w:type="dxa"/>
            <w:tcPrChange w:id="2706" w:author="Gabriella Meltzer" w:date="2024-01-02T23:42:00Z">
              <w:tcPr>
                <w:tcW w:w="720" w:type="dxa"/>
              </w:tcPr>
            </w:tcPrChange>
          </w:tcPr>
          <w:p w14:paraId="57A0E0D5" w14:textId="77777777" w:rsidR="006A5067" w:rsidRPr="006A5067" w:rsidRDefault="006A5067" w:rsidP="00786FE5">
            <w:pPr>
              <w:rPr>
                <w:ins w:id="2707" w:author="Gabriella Meltzer" w:date="2024-01-02T23:40:00Z"/>
                <w:rFonts w:ascii="Arial" w:hAnsi="Arial" w:cs="Arial"/>
                <w:sz w:val="20"/>
                <w:szCs w:val="20"/>
                <w:rPrChange w:id="2708" w:author="Gabriella Meltzer" w:date="2024-01-02T23:41:00Z">
                  <w:rPr>
                    <w:ins w:id="2709" w:author="Gabriella Meltzer" w:date="2024-01-02T23:40:00Z"/>
                    <w:sz w:val="22"/>
                    <w:szCs w:val="22"/>
                  </w:rPr>
                </w:rPrChange>
              </w:rPr>
            </w:pPr>
            <w:ins w:id="2710" w:author="Gabriella Meltzer" w:date="2024-01-02T23:40:00Z">
              <w:r w:rsidRPr="006A5067">
                <w:rPr>
                  <w:rFonts w:ascii="Arial" w:hAnsi="Arial" w:cs="Arial"/>
                  <w:sz w:val="20"/>
                  <w:szCs w:val="20"/>
                  <w:rPrChange w:id="2711" w:author="Gabriella Meltzer" w:date="2024-01-02T23:41:00Z">
                    <w:rPr/>
                  </w:rPrChange>
                </w:rPr>
                <w:t>4.90</w:t>
              </w:r>
            </w:ins>
          </w:p>
        </w:tc>
        <w:tc>
          <w:tcPr>
            <w:tcW w:w="720" w:type="dxa"/>
            <w:tcPrChange w:id="2712" w:author="Gabriella Meltzer" w:date="2024-01-02T23:42:00Z">
              <w:tcPr>
                <w:tcW w:w="720" w:type="dxa"/>
              </w:tcPr>
            </w:tcPrChange>
          </w:tcPr>
          <w:p w14:paraId="51DE388C" w14:textId="77777777" w:rsidR="006A5067" w:rsidRPr="006A5067" w:rsidRDefault="006A5067" w:rsidP="00786FE5">
            <w:pPr>
              <w:rPr>
                <w:ins w:id="2713" w:author="Gabriella Meltzer" w:date="2024-01-02T23:40:00Z"/>
                <w:rFonts w:ascii="Arial" w:hAnsi="Arial" w:cs="Arial"/>
                <w:sz w:val="20"/>
                <w:szCs w:val="20"/>
                <w:rPrChange w:id="2714" w:author="Gabriella Meltzer" w:date="2024-01-02T23:41:00Z">
                  <w:rPr>
                    <w:ins w:id="2715" w:author="Gabriella Meltzer" w:date="2024-01-02T23:40:00Z"/>
                    <w:sz w:val="22"/>
                    <w:szCs w:val="22"/>
                  </w:rPr>
                </w:rPrChange>
              </w:rPr>
            </w:pPr>
            <w:ins w:id="2716" w:author="Gabriella Meltzer" w:date="2024-01-02T23:40:00Z">
              <w:r w:rsidRPr="006A5067">
                <w:rPr>
                  <w:rFonts w:ascii="Arial" w:hAnsi="Arial" w:cs="Arial"/>
                  <w:sz w:val="20"/>
                  <w:szCs w:val="20"/>
                  <w:rPrChange w:id="2717" w:author="Gabriella Meltzer" w:date="2024-01-02T23:41:00Z">
                    <w:rPr/>
                  </w:rPrChange>
                </w:rPr>
                <w:t>5.83</w:t>
              </w:r>
            </w:ins>
          </w:p>
        </w:tc>
        <w:tc>
          <w:tcPr>
            <w:tcW w:w="720" w:type="dxa"/>
            <w:tcPrChange w:id="2718" w:author="Gabriella Meltzer" w:date="2024-01-02T23:42:00Z">
              <w:tcPr>
                <w:tcW w:w="720" w:type="dxa"/>
              </w:tcPr>
            </w:tcPrChange>
          </w:tcPr>
          <w:p w14:paraId="552C45A6" w14:textId="77777777" w:rsidR="006A5067" w:rsidRPr="006A5067" w:rsidRDefault="006A5067" w:rsidP="00786FE5">
            <w:pPr>
              <w:rPr>
                <w:ins w:id="2719" w:author="Gabriella Meltzer" w:date="2024-01-02T23:40:00Z"/>
                <w:rFonts w:ascii="Arial" w:hAnsi="Arial" w:cs="Arial"/>
                <w:sz w:val="20"/>
                <w:szCs w:val="20"/>
                <w:rPrChange w:id="2720" w:author="Gabriella Meltzer" w:date="2024-01-02T23:41:00Z">
                  <w:rPr>
                    <w:ins w:id="2721" w:author="Gabriella Meltzer" w:date="2024-01-02T23:40:00Z"/>
                    <w:sz w:val="22"/>
                    <w:szCs w:val="22"/>
                  </w:rPr>
                </w:rPrChange>
              </w:rPr>
            </w:pPr>
            <w:ins w:id="2722" w:author="Gabriella Meltzer" w:date="2024-01-02T23:40:00Z">
              <w:r w:rsidRPr="006A5067">
                <w:rPr>
                  <w:rFonts w:ascii="Arial" w:hAnsi="Arial" w:cs="Arial"/>
                  <w:sz w:val="20"/>
                  <w:szCs w:val="20"/>
                  <w:rPrChange w:id="2723" w:author="Gabriella Meltzer" w:date="2024-01-02T23:41:00Z">
                    <w:rPr/>
                  </w:rPrChange>
                </w:rPr>
                <w:t>6.40</w:t>
              </w:r>
            </w:ins>
          </w:p>
        </w:tc>
        <w:tc>
          <w:tcPr>
            <w:tcW w:w="720" w:type="dxa"/>
            <w:tcPrChange w:id="2724" w:author="Gabriella Meltzer" w:date="2024-01-02T23:42:00Z">
              <w:tcPr>
                <w:tcW w:w="720" w:type="dxa"/>
              </w:tcPr>
            </w:tcPrChange>
          </w:tcPr>
          <w:p w14:paraId="1E78D5A3" w14:textId="77777777" w:rsidR="006A5067" w:rsidRPr="006A5067" w:rsidRDefault="006A5067" w:rsidP="00786FE5">
            <w:pPr>
              <w:rPr>
                <w:ins w:id="2725" w:author="Gabriella Meltzer" w:date="2024-01-02T23:40:00Z"/>
                <w:rFonts w:ascii="Arial" w:hAnsi="Arial" w:cs="Arial"/>
                <w:sz w:val="20"/>
                <w:szCs w:val="20"/>
                <w:rPrChange w:id="2726" w:author="Gabriella Meltzer" w:date="2024-01-02T23:41:00Z">
                  <w:rPr>
                    <w:ins w:id="2727" w:author="Gabriella Meltzer" w:date="2024-01-02T23:40:00Z"/>
                    <w:sz w:val="22"/>
                    <w:szCs w:val="22"/>
                  </w:rPr>
                </w:rPrChange>
              </w:rPr>
            </w:pPr>
            <w:ins w:id="2728" w:author="Gabriella Meltzer" w:date="2024-01-02T23:40:00Z">
              <w:r w:rsidRPr="006A5067">
                <w:rPr>
                  <w:rFonts w:ascii="Arial" w:hAnsi="Arial" w:cs="Arial"/>
                  <w:sz w:val="20"/>
                  <w:szCs w:val="20"/>
                  <w:rPrChange w:id="2729" w:author="Gabriella Meltzer" w:date="2024-01-02T23:41:00Z">
                    <w:rPr/>
                  </w:rPrChange>
                </w:rPr>
                <w:t>6.88</w:t>
              </w:r>
            </w:ins>
          </w:p>
        </w:tc>
        <w:tc>
          <w:tcPr>
            <w:tcW w:w="720" w:type="dxa"/>
            <w:tcBorders>
              <w:right w:val="single" w:sz="2" w:space="0" w:color="auto"/>
            </w:tcBorders>
            <w:tcPrChange w:id="2730" w:author="Gabriella Meltzer" w:date="2024-01-02T23:42:00Z">
              <w:tcPr>
                <w:tcW w:w="720" w:type="dxa"/>
                <w:tcBorders>
                  <w:right w:val="single" w:sz="2" w:space="0" w:color="auto"/>
                </w:tcBorders>
              </w:tcPr>
            </w:tcPrChange>
          </w:tcPr>
          <w:p w14:paraId="1CA88A03" w14:textId="77777777" w:rsidR="006A5067" w:rsidRPr="006A5067" w:rsidRDefault="006A5067" w:rsidP="00786FE5">
            <w:pPr>
              <w:rPr>
                <w:ins w:id="2731" w:author="Gabriella Meltzer" w:date="2024-01-02T23:40:00Z"/>
                <w:rFonts w:ascii="Arial" w:hAnsi="Arial" w:cs="Arial"/>
                <w:sz w:val="20"/>
                <w:szCs w:val="20"/>
                <w:rPrChange w:id="2732" w:author="Gabriella Meltzer" w:date="2024-01-02T23:41:00Z">
                  <w:rPr>
                    <w:ins w:id="2733" w:author="Gabriella Meltzer" w:date="2024-01-02T23:40:00Z"/>
                    <w:sz w:val="22"/>
                    <w:szCs w:val="22"/>
                  </w:rPr>
                </w:rPrChange>
              </w:rPr>
            </w:pPr>
            <w:ins w:id="2734" w:author="Gabriella Meltzer" w:date="2024-01-02T23:40:00Z">
              <w:r w:rsidRPr="006A5067">
                <w:rPr>
                  <w:rFonts w:ascii="Arial" w:hAnsi="Arial" w:cs="Arial"/>
                  <w:sz w:val="20"/>
                  <w:szCs w:val="20"/>
                  <w:rPrChange w:id="2735" w:author="Gabriella Meltzer" w:date="2024-01-02T23:41:00Z">
                    <w:rPr/>
                  </w:rPrChange>
                </w:rPr>
                <w:t>7.73</w:t>
              </w:r>
            </w:ins>
          </w:p>
        </w:tc>
        <w:tc>
          <w:tcPr>
            <w:tcW w:w="720" w:type="dxa"/>
            <w:tcBorders>
              <w:left w:val="single" w:sz="2" w:space="0" w:color="auto"/>
            </w:tcBorders>
            <w:tcPrChange w:id="2736" w:author="Gabriella Meltzer" w:date="2024-01-02T23:42:00Z">
              <w:tcPr>
                <w:tcW w:w="720" w:type="dxa"/>
                <w:tcBorders>
                  <w:left w:val="single" w:sz="2" w:space="0" w:color="auto"/>
                </w:tcBorders>
              </w:tcPr>
            </w:tcPrChange>
          </w:tcPr>
          <w:p w14:paraId="08C3469F" w14:textId="77777777" w:rsidR="006A5067" w:rsidRPr="006A5067" w:rsidRDefault="006A5067" w:rsidP="00786FE5">
            <w:pPr>
              <w:rPr>
                <w:ins w:id="2737" w:author="Gabriella Meltzer" w:date="2024-01-02T23:40:00Z"/>
                <w:rFonts w:ascii="Arial" w:hAnsi="Arial" w:cs="Arial"/>
                <w:sz w:val="20"/>
                <w:szCs w:val="20"/>
                <w:rPrChange w:id="2738" w:author="Gabriella Meltzer" w:date="2024-01-02T23:41:00Z">
                  <w:rPr>
                    <w:ins w:id="2739" w:author="Gabriella Meltzer" w:date="2024-01-02T23:40:00Z"/>
                    <w:sz w:val="22"/>
                    <w:szCs w:val="22"/>
                  </w:rPr>
                </w:rPrChange>
              </w:rPr>
            </w:pPr>
            <w:ins w:id="2740" w:author="Gabriella Meltzer" w:date="2024-01-02T23:40:00Z">
              <w:r w:rsidRPr="006A5067">
                <w:rPr>
                  <w:rFonts w:ascii="Arial" w:hAnsi="Arial" w:cs="Arial"/>
                  <w:sz w:val="20"/>
                  <w:szCs w:val="20"/>
                  <w:rPrChange w:id="2741" w:author="Gabriella Meltzer" w:date="2024-01-02T23:41:00Z">
                    <w:rPr/>
                  </w:rPrChange>
                </w:rPr>
                <w:t>4.89</w:t>
              </w:r>
            </w:ins>
          </w:p>
        </w:tc>
        <w:tc>
          <w:tcPr>
            <w:tcW w:w="720" w:type="dxa"/>
            <w:tcPrChange w:id="2742" w:author="Gabriella Meltzer" w:date="2024-01-02T23:42:00Z">
              <w:tcPr>
                <w:tcW w:w="720" w:type="dxa"/>
              </w:tcPr>
            </w:tcPrChange>
          </w:tcPr>
          <w:p w14:paraId="4678F7B6" w14:textId="77777777" w:rsidR="006A5067" w:rsidRPr="006A5067" w:rsidRDefault="006A5067" w:rsidP="00786FE5">
            <w:pPr>
              <w:rPr>
                <w:ins w:id="2743" w:author="Gabriella Meltzer" w:date="2024-01-02T23:40:00Z"/>
                <w:rFonts w:ascii="Arial" w:hAnsi="Arial" w:cs="Arial"/>
                <w:sz w:val="20"/>
                <w:szCs w:val="20"/>
                <w:rPrChange w:id="2744" w:author="Gabriella Meltzer" w:date="2024-01-02T23:41:00Z">
                  <w:rPr>
                    <w:ins w:id="2745" w:author="Gabriella Meltzer" w:date="2024-01-02T23:40:00Z"/>
                    <w:sz w:val="22"/>
                    <w:szCs w:val="22"/>
                  </w:rPr>
                </w:rPrChange>
              </w:rPr>
            </w:pPr>
            <w:ins w:id="2746" w:author="Gabriella Meltzer" w:date="2024-01-02T23:40:00Z">
              <w:r w:rsidRPr="006A5067">
                <w:rPr>
                  <w:rFonts w:ascii="Arial" w:hAnsi="Arial" w:cs="Arial"/>
                  <w:sz w:val="20"/>
                  <w:szCs w:val="20"/>
                  <w:rPrChange w:id="2747" w:author="Gabriella Meltzer" w:date="2024-01-02T23:41:00Z">
                    <w:rPr/>
                  </w:rPrChange>
                </w:rPr>
                <w:t>5.77</w:t>
              </w:r>
            </w:ins>
          </w:p>
        </w:tc>
        <w:tc>
          <w:tcPr>
            <w:tcW w:w="720" w:type="dxa"/>
            <w:tcPrChange w:id="2748" w:author="Gabriella Meltzer" w:date="2024-01-02T23:42:00Z">
              <w:tcPr>
                <w:tcW w:w="720" w:type="dxa"/>
              </w:tcPr>
            </w:tcPrChange>
          </w:tcPr>
          <w:p w14:paraId="29C3D291" w14:textId="77777777" w:rsidR="006A5067" w:rsidRPr="006A5067" w:rsidRDefault="006A5067" w:rsidP="00786FE5">
            <w:pPr>
              <w:rPr>
                <w:ins w:id="2749" w:author="Gabriella Meltzer" w:date="2024-01-02T23:40:00Z"/>
                <w:rFonts w:ascii="Arial" w:hAnsi="Arial" w:cs="Arial"/>
                <w:sz w:val="20"/>
                <w:szCs w:val="20"/>
                <w:rPrChange w:id="2750" w:author="Gabriella Meltzer" w:date="2024-01-02T23:41:00Z">
                  <w:rPr>
                    <w:ins w:id="2751" w:author="Gabriella Meltzer" w:date="2024-01-02T23:40:00Z"/>
                    <w:sz w:val="22"/>
                    <w:szCs w:val="22"/>
                  </w:rPr>
                </w:rPrChange>
              </w:rPr>
            </w:pPr>
            <w:ins w:id="2752" w:author="Gabriella Meltzer" w:date="2024-01-02T23:40:00Z">
              <w:r w:rsidRPr="006A5067">
                <w:rPr>
                  <w:rFonts w:ascii="Arial" w:hAnsi="Arial" w:cs="Arial"/>
                  <w:sz w:val="20"/>
                  <w:szCs w:val="20"/>
                  <w:rPrChange w:id="2753" w:author="Gabriella Meltzer" w:date="2024-01-02T23:41:00Z">
                    <w:rPr/>
                  </w:rPrChange>
                </w:rPr>
                <w:t>6.40</w:t>
              </w:r>
            </w:ins>
          </w:p>
        </w:tc>
        <w:tc>
          <w:tcPr>
            <w:tcW w:w="720" w:type="dxa"/>
            <w:tcPrChange w:id="2754" w:author="Gabriella Meltzer" w:date="2024-01-02T23:42:00Z">
              <w:tcPr>
                <w:tcW w:w="720" w:type="dxa"/>
              </w:tcPr>
            </w:tcPrChange>
          </w:tcPr>
          <w:p w14:paraId="5871C929" w14:textId="77777777" w:rsidR="006A5067" w:rsidRPr="006A5067" w:rsidRDefault="006A5067" w:rsidP="00786FE5">
            <w:pPr>
              <w:rPr>
                <w:ins w:id="2755" w:author="Gabriella Meltzer" w:date="2024-01-02T23:40:00Z"/>
                <w:rFonts w:ascii="Arial" w:hAnsi="Arial" w:cs="Arial"/>
                <w:sz w:val="20"/>
                <w:szCs w:val="20"/>
                <w:rPrChange w:id="2756" w:author="Gabriella Meltzer" w:date="2024-01-02T23:41:00Z">
                  <w:rPr>
                    <w:ins w:id="2757" w:author="Gabriella Meltzer" w:date="2024-01-02T23:40:00Z"/>
                    <w:sz w:val="22"/>
                    <w:szCs w:val="22"/>
                  </w:rPr>
                </w:rPrChange>
              </w:rPr>
            </w:pPr>
            <w:ins w:id="2758" w:author="Gabriella Meltzer" w:date="2024-01-02T23:40:00Z">
              <w:r w:rsidRPr="006A5067">
                <w:rPr>
                  <w:rFonts w:ascii="Arial" w:hAnsi="Arial" w:cs="Arial"/>
                  <w:sz w:val="20"/>
                  <w:szCs w:val="20"/>
                  <w:rPrChange w:id="2759" w:author="Gabriella Meltzer" w:date="2024-01-02T23:41:00Z">
                    <w:rPr/>
                  </w:rPrChange>
                </w:rPr>
                <w:t>6.98</w:t>
              </w:r>
            </w:ins>
          </w:p>
        </w:tc>
        <w:tc>
          <w:tcPr>
            <w:tcW w:w="720" w:type="dxa"/>
            <w:tcBorders>
              <w:right w:val="single" w:sz="2" w:space="0" w:color="auto"/>
            </w:tcBorders>
            <w:tcPrChange w:id="2760" w:author="Gabriella Meltzer" w:date="2024-01-02T23:42:00Z">
              <w:tcPr>
                <w:tcW w:w="720" w:type="dxa"/>
                <w:tcBorders>
                  <w:right w:val="single" w:sz="2" w:space="0" w:color="auto"/>
                </w:tcBorders>
              </w:tcPr>
            </w:tcPrChange>
          </w:tcPr>
          <w:p w14:paraId="203F047C" w14:textId="77777777" w:rsidR="006A5067" w:rsidRPr="006A5067" w:rsidRDefault="006A5067" w:rsidP="00786FE5">
            <w:pPr>
              <w:rPr>
                <w:ins w:id="2761" w:author="Gabriella Meltzer" w:date="2024-01-02T23:40:00Z"/>
                <w:rFonts w:ascii="Arial" w:hAnsi="Arial" w:cs="Arial"/>
                <w:sz w:val="20"/>
                <w:szCs w:val="20"/>
                <w:rPrChange w:id="2762" w:author="Gabriella Meltzer" w:date="2024-01-02T23:41:00Z">
                  <w:rPr>
                    <w:ins w:id="2763" w:author="Gabriella Meltzer" w:date="2024-01-02T23:40:00Z"/>
                    <w:sz w:val="22"/>
                    <w:szCs w:val="22"/>
                  </w:rPr>
                </w:rPrChange>
              </w:rPr>
            </w:pPr>
            <w:ins w:id="2764" w:author="Gabriella Meltzer" w:date="2024-01-02T23:40:00Z">
              <w:r w:rsidRPr="006A5067">
                <w:rPr>
                  <w:rFonts w:ascii="Arial" w:hAnsi="Arial" w:cs="Arial"/>
                  <w:sz w:val="20"/>
                  <w:szCs w:val="20"/>
                  <w:rPrChange w:id="2765" w:author="Gabriella Meltzer" w:date="2024-01-02T23:41:00Z">
                    <w:rPr/>
                  </w:rPrChange>
                </w:rPr>
                <w:t>7.91</w:t>
              </w:r>
            </w:ins>
          </w:p>
        </w:tc>
      </w:tr>
      <w:tr w:rsidR="006A5067" w:rsidRPr="006A5067" w14:paraId="6813D6D2" w14:textId="77777777" w:rsidTr="007F7277">
        <w:trPr>
          <w:ins w:id="2766" w:author="Gabriella Meltzer" w:date="2024-01-02T23:40:00Z"/>
        </w:trPr>
        <w:tc>
          <w:tcPr>
            <w:tcW w:w="3062" w:type="dxa"/>
            <w:vMerge/>
            <w:tcBorders>
              <w:left w:val="single" w:sz="2" w:space="0" w:color="auto"/>
              <w:bottom w:val="single" w:sz="4" w:space="0" w:color="auto"/>
            </w:tcBorders>
            <w:tcPrChange w:id="2767" w:author="Gabriella Meltzer" w:date="2024-01-02T23:42:00Z">
              <w:tcPr>
                <w:tcW w:w="3420" w:type="dxa"/>
                <w:vMerge/>
                <w:tcBorders>
                  <w:left w:val="single" w:sz="2" w:space="0" w:color="auto"/>
                  <w:bottom w:val="single" w:sz="4" w:space="0" w:color="auto"/>
                </w:tcBorders>
              </w:tcPr>
            </w:tcPrChange>
          </w:tcPr>
          <w:p w14:paraId="71146A63" w14:textId="77777777" w:rsidR="006A5067" w:rsidRPr="006A5067" w:rsidRDefault="006A5067" w:rsidP="00786FE5">
            <w:pPr>
              <w:rPr>
                <w:ins w:id="2768" w:author="Gabriella Meltzer" w:date="2024-01-02T23:40:00Z"/>
                <w:rFonts w:ascii="Arial" w:hAnsi="Arial" w:cs="Arial"/>
                <w:sz w:val="20"/>
                <w:szCs w:val="20"/>
                <w:rPrChange w:id="2769" w:author="Gabriella Meltzer" w:date="2024-01-02T23:41:00Z">
                  <w:rPr>
                    <w:ins w:id="2770" w:author="Gabriella Meltzer" w:date="2024-01-02T23:40:00Z"/>
                    <w:sz w:val="22"/>
                    <w:szCs w:val="22"/>
                  </w:rPr>
                </w:rPrChange>
              </w:rPr>
            </w:pPr>
          </w:p>
        </w:tc>
        <w:tc>
          <w:tcPr>
            <w:tcW w:w="3778" w:type="dxa"/>
            <w:vMerge/>
            <w:tcBorders>
              <w:left w:val="single" w:sz="2" w:space="0" w:color="auto"/>
              <w:bottom w:val="single" w:sz="4" w:space="0" w:color="auto"/>
            </w:tcBorders>
            <w:tcPrChange w:id="2771" w:author="Gabriella Meltzer" w:date="2024-01-02T23:42:00Z">
              <w:tcPr>
                <w:tcW w:w="3420" w:type="dxa"/>
                <w:vMerge/>
                <w:tcBorders>
                  <w:left w:val="single" w:sz="2" w:space="0" w:color="auto"/>
                  <w:bottom w:val="single" w:sz="4" w:space="0" w:color="auto"/>
                </w:tcBorders>
              </w:tcPr>
            </w:tcPrChange>
          </w:tcPr>
          <w:p w14:paraId="3742504D" w14:textId="77777777" w:rsidR="006A5067" w:rsidRPr="006A5067" w:rsidRDefault="006A5067" w:rsidP="00786FE5">
            <w:pPr>
              <w:rPr>
                <w:ins w:id="2772" w:author="Gabriella Meltzer" w:date="2024-01-02T23:40:00Z"/>
                <w:rFonts w:ascii="Arial" w:hAnsi="Arial" w:cs="Arial"/>
                <w:sz w:val="20"/>
                <w:szCs w:val="20"/>
                <w:rPrChange w:id="2773" w:author="Gabriella Meltzer" w:date="2024-01-02T23:41:00Z">
                  <w:rPr>
                    <w:ins w:id="2774" w:author="Gabriella Meltzer" w:date="2024-01-02T23:40:00Z"/>
                    <w:sz w:val="22"/>
                    <w:szCs w:val="22"/>
                  </w:rPr>
                </w:rPrChange>
              </w:rPr>
            </w:pPr>
          </w:p>
        </w:tc>
        <w:tc>
          <w:tcPr>
            <w:tcW w:w="810" w:type="dxa"/>
            <w:tcBorders>
              <w:bottom w:val="single" w:sz="4" w:space="0" w:color="auto"/>
            </w:tcBorders>
            <w:tcPrChange w:id="2775" w:author="Gabriella Meltzer" w:date="2024-01-02T23:42:00Z">
              <w:tcPr>
                <w:tcW w:w="810" w:type="dxa"/>
                <w:tcBorders>
                  <w:bottom w:val="single" w:sz="4" w:space="0" w:color="auto"/>
                </w:tcBorders>
              </w:tcPr>
            </w:tcPrChange>
          </w:tcPr>
          <w:p w14:paraId="060F6907" w14:textId="77777777" w:rsidR="006A5067" w:rsidRPr="006A5067" w:rsidRDefault="006A5067" w:rsidP="00786FE5">
            <w:pPr>
              <w:rPr>
                <w:ins w:id="2776" w:author="Gabriella Meltzer" w:date="2024-01-02T23:40:00Z"/>
                <w:rFonts w:ascii="Arial" w:hAnsi="Arial" w:cs="Arial"/>
                <w:sz w:val="20"/>
                <w:szCs w:val="20"/>
                <w:rPrChange w:id="2777" w:author="Gabriella Meltzer" w:date="2024-01-02T23:41:00Z">
                  <w:rPr>
                    <w:ins w:id="2778" w:author="Gabriella Meltzer" w:date="2024-01-02T23:40:00Z"/>
                    <w:sz w:val="22"/>
                    <w:szCs w:val="22"/>
                  </w:rPr>
                </w:rPrChange>
              </w:rPr>
            </w:pPr>
            <w:ins w:id="2779" w:author="Gabriella Meltzer" w:date="2024-01-02T23:40:00Z">
              <w:r w:rsidRPr="006A5067">
                <w:rPr>
                  <w:rFonts w:ascii="Arial" w:hAnsi="Arial" w:cs="Arial"/>
                  <w:sz w:val="20"/>
                  <w:szCs w:val="20"/>
                  <w:rPrChange w:id="2780" w:author="Gabriella Meltzer" w:date="2024-01-02T23:41:00Z">
                    <w:rPr/>
                  </w:rPrChange>
                </w:rPr>
                <w:t>8</w:t>
              </w:r>
            </w:ins>
          </w:p>
        </w:tc>
        <w:tc>
          <w:tcPr>
            <w:tcW w:w="720" w:type="dxa"/>
            <w:tcBorders>
              <w:bottom w:val="single" w:sz="4" w:space="0" w:color="auto"/>
            </w:tcBorders>
            <w:tcPrChange w:id="2781" w:author="Gabriella Meltzer" w:date="2024-01-02T23:42:00Z">
              <w:tcPr>
                <w:tcW w:w="720" w:type="dxa"/>
                <w:tcBorders>
                  <w:bottom w:val="single" w:sz="4" w:space="0" w:color="auto"/>
                </w:tcBorders>
              </w:tcPr>
            </w:tcPrChange>
          </w:tcPr>
          <w:p w14:paraId="183CD6DC" w14:textId="77777777" w:rsidR="006A5067" w:rsidRPr="006A5067" w:rsidRDefault="006A5067" w:rsidP="00786FE5">
            <w:pPr>
              <w:rPr>
                <w:ins w:id="2782" w:author="Gabriella Meltzer" w:date="2024-01-02T23:40:00Z"/>
                <w:rFonts w:ascii="Arial" w:hAnsi="Arial" w:cs="Arial"/>
                <w:sz w:val="20"/>
                <w:szCs w:val="20"/>
                <w:rPrChange w:id="2783" w:author="Gabriella Meltzer" w:date="2024-01-02T23:41:00Z">
                  <w:rPr>
                    <w:ins w:id="2784" w:author="Gabriella Meltzer" w:date="2024-01-02T23:40:00Z"/>
                    <w:sz w:val="22"/>
                    <w:szCs w:val="22"/>
                  </w:rPr>
                </w:rPrChange>
              </w:rPr>
            </w:pPr>
            <w:ins w:id="2785" w:author="Gabriella Meltzer" w:date="2024-01-02T23:40:00Z">
              <w:r w:rsidRPr="006A5067">
                <w:rPr>
                  <w:rFonts w:ascii="Arial" w:hAnsi="Arial" w:cs="Arial"/>
                  <w:sz w:val="20"/>
                  <w:szCs w:val="20"/>
                  <w:rPrChange w:id="2786" w:author="Gabriella Meltzer" w:date="2024-01-02T23:41:00Z">
                    <w:rPr/>
                  </w:rPrChange>
                </w:rPr>
                <w:t>5.92</w:t>
              </w:r>
            </w:ins>
          </w:p>
        </w:tc>
        <w:tc>
          <w:tcPr>
            <w:tcW w:w="720" w:type="dxa"/>
            <w:tcBorders>
              <w:bottom w:val="single" w:sz="4" w:space="0" w:color="auto"/>
            </w:tcBorders>
            <w:tcPrChange w:id="2787" w:author="Gabriella Meltzer" w:date="2024-01-02T23:42:00Z">
              <w:tcPr>
                <w:tcW w:w="720" w:type="dxa"/>
                <w:tcBorders>
                  <w:bottom w:val="single" w:sz="4" w:space="0" w:color="auto"/>
                </w:tcBorders>
              </w:tcPr>
            </w:tcPrChange>
          </w:tcPr>
          <w:p w14:paraId="710B7AEE" w14:textId="77777777" w:rsidR="006A5067" w:rsidRPr="006A5067" w:rsidRDefault="006A5067" w:rsidP="00786FE5">
            <w:pPr>
              <w:rPr>
                <w:ins w:id="2788" w:author="Gabriella Meltzer" w:date="2024-01-02T23:40:00Z"/>
                <w:rFonts w:ascii="Arial" w:hAnsi="Arial" w:cs="Arial"/>
                <w:sz w:val="20"/>
                <w:szCs w:val="20"/>
                <w:rPrChange w:id="2789" w:author="Gabriella Meltzer" w:date="2024-01-02T23:41:00Z">
                  <w:rPr>
                    <w:ins w:id="2790" w:author="Gabriella Meltzer" w:date="2024-01-02T23:40:00Z"/>
                    <w:sz w:val="22"/>
                    <w:szCs w:val="22"/>
                  </w:rPr>
                </w:rPrChange>
              </w:rPr>
            </w:pPr>
            <w:ins w:id="2791" w:author="Gabriella Meltzer" w:date="2024-01-02T23:40:00Z">
              <w:r w:rsidRPr="006A5067">
                <w:rPr>
                  <w:rFonts w:ascii="Arial" w:hAnsi="Arial" w:cs="Arial"/>
                  <w:sz w:val="20"/>
                  <w:szCs w:val="20"/>
                  <w:rPrChange w:id="2792" w:author="Gabriella Meltzer" w:date="2024-01-02T23:41:00Z">
                    <w:rPr/>
                  </w:rPrChange>
                </w:rPr>
                <w:t>6.87</w:t>
              </w:r>
            </w:ins>
          </w:p>
        </w:tc>
        <w:tc>
          <w:tcPr>
            <w:tcW w:w="720" w:type="dxa"/>
            <w:tcBorders>
              <w:bottom w:val="single" w:sz="4" w:space="0" w:color="auto"/>
            </w:tcBorders>
            <w:tcPrChange w:id="2793" w:author="Gabriella Meltzer" w:date="2024-01-02T23:42:00Z">
              <w:tcPr>
                <w:tcW w:w="720" w:type="dxa"/>
                <w:tcBorders>
                  <w:bottom w:val="single" w:sz="4" w:space="0" w:color="auto"/>
                </w:tcBorders>
              </w:tcPr>
            </w:tcPrChange>
          </w:tcPr>
          <w:p w14:paraId="6077E176" w14:textId="77777777" w:rsidR="006A5067" w:rsidRPr="006A5067" w:rsidRDefault="006A5067" w:rsidP="00786FE5">
            <w:pPr>
              <w:rPr>
                <w:ins w:id="2794" w:author="Gabriella Meltzer" w:date="2024-01-02T23:40:00Z"/>
                <w:rFonts w:ascii="Arial" w:hAnsi="Arial" w:cs="Arial"/>
                <w:sz w:val="20"/>
                <w:szCs w:val="20"/>
                <w:rPrChange w:id="2795" w:author="Gabriella Meltzer" w:date="2024-01-02T23:41:00Z">
                  <w:rPr>
                    <w:ins w:id="2796" w:author="Gabriella Meltzer" w:date="2024-01-02T23:40:00Z"/>
                    <w:sz w:val="22"/>
                    <w:szCs w:val="22"/>
                  </w:rPr>
                </w:rPrChange>
              </w:rPr>
            </w:pPr>
            <w:ins w:id="2797" w:author="Gabriella Meltzer" w:date="2024-01-02T23:40:00Z">
              <w:r w:rsidRPr="006A5067">
                <w:rPr>
                  <w:rFonts w:ascii="Arial" w:hAnsi="Arial" w:cs="Arial"/>
                  <w:sz w:val="20"/>
                  <w:szCs w:val="20"/>
                  <w:rPrChange w:id="2798" w:author="Gabriella Meltzer" w:date="2024-01-02T23:41:00Z">
                    <w:rPr/>
                  </w:rPrChange>
                </w:rPr>
                <w:t>7.39</w:t>
              </w:r>
            </w:ins>
          </w:p>
        </w:tc>
        <w:tc>
          <w:tcPr>
            <w:tcW w:w="720" w:type="dxa"/>
            <w:tcBorders>
              <w:bottom w:val="single" w:sz="4" w:space="0" w:color="auto"/>
            </w:tcBorders>
            <w:tcPrChange w:id="2799" w:author="Gabriella Meltzer" w:date="2024-01-02T23:42:00Z">
              <w:tcPr>
                <w:tcW w:w="720" w:type="dxa"/>
                <w:tcBorders>
                  <w:bottom w:val="single" w:sz="4" w:space="0" w:color="auto"/>
                </w:tcBorders>
              </w:tcPr>
            </w:tcPrChange>
          </w:tcPr>
          <w:p w14:paraId="7211665F" w14:textId="77777777" w:rsidR="006A5067" w:rsidRPr="006A5067" w:rsidRDefault="006A5067" w:rsidP="00786FE5">
            <w:pPr>
              <w:rPr>
                <w:ins w:id="2800" w:author="Gabriella Meltzer" w:date="2024-01-02T23:40:00Z"/>
                <w:rFonts w:ascii="Arial" w:hAnsi="Arial" w:cs="Arial"/>
                <w:sz w:val="20"/>
                <w:szCs w:val="20"/>
                <w:rPrChange w:id="2801" w:author="Gabriella Meltzer" w:date="2024-01-02T23:41:00Z">
                  <w:rPr>
                    <w:ins w:id="2802" w:author="Gabriella Meltzer" w:date="2024-01-02T23:40:00Z"/>
                    <w:sz w:val="22"/>
                    <w:szCs w:val="22"/>
                  </w:rPr>
                </w:rPrChange>
              </w:rPr>
            </w:pPr>
            <w:ins w:id="2803" w:author="Gabriella Meltzer" w:date="2024-01-02T23:40:00Z">
              <w:r w:rsidRPr="006A5067">
                <w:rPr>
                  <w:rFonts w:ascii="Arial" w:hAnsi="Arial" w:cs="Arial"/>
                  <w:sz w:val="20"/>
                  <w:szCs w:val="20"/>
                  <w:rPrChange w:id="2804" w:author="Gabriella Meltzer" w:date="2024-01-02T23:41:00Z">
                    <w:rPr/>
                  </w:rPrChange>
                </w:rPr>
                <w:t>7.90</w:t>
              </w:r>
            </w:ins>
          </w:p>
        </w:tc>
        <w:tc>
          <w:tcPr>
            <w:tcW w:w="720" w:type="dxa"/>
            <w:tcBorders>
              <w:bottom w:val="single" w:sz="4" w:space="0" w:color="auto"/>
              <w:right w:val="single" w:sz="2" w:space="0" w:color="auto"/>
            </w:tcBorders>
            <w:tcPrChange w:id="2805" w:author="Gabriella Meltzer" w:date="2024-01-02T23:42:00Z">
              <w:tcPr>
                <w:tcW w:w="720" w:type="dxa"/>
                <w:tcBorders>
                  <w:bottom w:val="single" w:sz="4" w:space="0" w:color="auto"/>
                  <w:right w:val="single" w:sz="2" w:space="0" w:color="auto"/>
                </w:tcBorders>
              </w:tcPr>
            </w:tcPrChange>
          </w:tcPr>
          <w:p w14:paraId="20914A0B" w14:textId="77777777" w:rsidR="006A5067" w:rsidRPr="006A5067" w:rsidRDefault="006A5067" w:rsidP="00786FE5">
            <w:pPr>
              <w:rPr>
                <w:ins w:id="2806" w:author="Gabriella Meltzer" w:date="2024-01-02T23:40:00Z"/>
                <w:rFonts w:ascii="Arial" w:hAnsi="Arial" w:cs="Arial"/>
                <w:sz w:val="20"/>
                <w:szCs w:val="20"/>
                <w:rPrChange w:id="2807" w:author="Gabriella Meltzer" w:date="2024-01-02T23:41:00Z">
                  <w:rPr>
                    <w:ins w:id="2808" w:author="Gabriella Meltzer" w:date="2024-01-02T23:40:00Z"/>
                    <w:sz w:val="22"/>
                    <w:szCs w:val="22"/>
                  </w:rPr>
                </w:rPrChange>
              </w:rPr>
            </w:pPr>
            <w:ins w:id="2809" w:author="Gabriella Meltzer" w:date="2024-01-02T23:40:00Z">
              <w:r w:rsidRPr="006A5067">
                <w:rPr>
                  <w:rFonts w:ascii="Arial" w:hAnsi="Arial" w:cs="Arial"/>
                  <w:sz w:val="20"/>
                  <w:szCs w:val="20"/>
                  <w:rPrChange w:id="2810" w:author="Gabriella Meltzer" w:date="2024-01-02T23:41:00Z">
                    <w:rPr/>
                  </w:rPrChange>
                </w:rPr>
                <w:t>8.68</w:t>
              </w:r>
            </w:ins>
          </w:p>
        </w:tc>
        <w:tc>
          <w:tcPr>
            <w:tcW w:w="720" w:type="dxa"/>
            <w:tcBorders>
              <w:left w:val="single" w:sz="2" w:space="0" w:color="auto"/>
              <w:bottom w:val="single" w:sz="4" w:space="0" w:color="auto"/>
            </w:tcBorders>
            <w:tcPrChange w:id="2811" w:author="Gabriella Meltzer" w:date="2024-01-02T23:42:00Z">
              <w:tcPr>
                <w:tcW w:w="720" w:type="dxa"/>
                <w:tcBorders>
                  <w:left w:val="single" w:sz="2" w:space="0" w:color="auto"/>
                  <w:bottom w:val="single" w:sz="4" w:space="0" w:color="auto"/>
                </w:tcBorders>
              </w:tcPr>
            </w:tcPrChange>
          </w:tcPr>
          <w:p w14:paraId="00D24178" w14:textId="77777777" w:rsidR="006A5067" w:rsidRPr="006A5067" w:rsidRDefault="006A5067" w:rsidP="00786FE5">
            <w:pPr>
              <w:rPr>
                <w:ins w:id="2812" w:author="Gabriella Meltzer" w:date="2024-01-02T23:40:00Z"/>
                <w:rFonts w:ascii="Arial" w:hAnsi="Arial" w:cs="Arial"/>
                <w:sz w:val="20"/>
                <w:szCs w:val="20"/>
                <w:rPrChange w:id="2813" w:author="Gabriella Meltzer" w:date="2024-01-02T23:41:00Z">
                  <w:rPr>
                    <w:ins w:id="2814" w:author="Gabriella Meltzer" w:date="2024-01-02T23:40:00Z"/>
                    <w:sz w:val="22"/>
                    <w:szCs w:val="22"/>
                  </w:rPr>
                </w:rPrChange>
              </w:rPr>
            </w:pPr>
            <w:ins w:id="2815" w:author="Gabriella Meltzer" w:date="2024-01-02T23:40:00Z">
              <w:r w:rsidRPr="006A5067">
                <w:rPr>
                  <w:rFonts w:ascii="Arial" w:hAnsi="Arial" w:cs="Arial"/>
                  <w:sz w:val="20"/>
                  <w:szCs w:val="20"/>
                  <w:rPrChange w:id="2816" w:author="Gabriella Meltzer" w:date="2024-01-02T23:41:00Z">
                    <w:rPr/>
                  </w:rPrChange>
                </w:rPr>
                <w:t>5.98</w:t>
              </w:r>
            </w:ins>
          </w:p>
        </w:tc>
        <w:tc>
          <w:tcPr>
            <w:tcW w:w="720" w:type="dxa"/>
            <w:tcBorders>
              <w:bottom w:val="single" w:sz="4" w:space="0" w:color="auto"/>
            </w:tcBorders>
            <w:tcPrChange w:id="2817" w:author="Gabriella Meltzer" w:date="2024-01-02T23:42:00Z">
              <w:tcPr>
                <w:tcW w:w="720" w:type="dxa"/>
                <w:tcBorders>
                  <w:bottom w:val="single" w:sz="4" w:space="0" w:color="auto"/>
                </w:tcBorders>
              </w:tcPr>
            </w:tcPrChange>
          </w:tcPr>
          <w:p w14:paraId="1D265849" w14:textId="77777777" w:rsidR="006A5067" w:rsidRPr="006A5067" w:rsidRDefault="006A5067" w:rsidP="00786FE5">
            <w:pPr>
              <w:rPr>
                <w:ins w:id="2818" w:author="Gabriella Meltzer" w:date="2024-01-02T23:40:00Z"/>
                <w:rFonts w:ascii="Arial" w:hAnsi="Arial" w:cs="Arial"/>
                <w:sz w:val="20"/>
                <w:szCs w:val="20"/>
                <w:rPrChange w:id="2819" w:author="Gabriella Meltzer" w:date="2024-01-02T23:41:00Z">
                  <w:rPr>
                    <w:ins w:id="2820" w:author="Gabriella Meltzer" w:date="2024-01-02T23:40:00Z"/>
                    <w:sz w:val="22"/>
                    <w:szCs w:val="22"/>
                  </w:rPr>
                </w:rPrChange>
              </w:rPr>
            </w:pPr>
            <w:ins w:id="2821" w:author="Gabriella Meltzer" w:date="2024-01-02T23:40:00Z">
              <w:r w:rsidRPr="006A5067">
                <w:rPr>
                  <w:rFonts w:ascii="Arial" w:hAnsi="Arial" w:cs="Arial"/>
                  <w:sz w:val="20"/>
                  <w:szCs w:val="20"/>
                  <w:rPrChange w:id="2822" w:author="Gabriella Meltzer" w:date="2024-01-02T23:41:00Z">
                    <w:rPr/>
                  </w:rPrChange>
                </w:rPr>
                <w:t>6.84</w:t>
              </w:r>
            </w:ins>
          </w:p>
        </w:tc>
        <w:tc>
          <w:tcPr>
            <w:tcW w:w="720" w:type="dxa"/>
            <w:tcBorders>
              <w:bottom w:val="single" w:sz="4" w:space="0" w:color="auto"/>
            </w:tcBorders>
            <w:tcPrChange w:id="2823" w:author="Gabriella Meltzer" w:date="2024-01-02T23:42:00Z">
              <w:tcPr>
                <w:tcW w:w="720" w:type="dxa"/>
                <w:tcBorders>
                  <w:bottom w:val="single" w:sz="4" w:space="0" w:color="auto"/>
                </w:tcBorders>
              </w:tcPr>
            </w:tcPrChange>
          </w:tcPr>
          <w:p w14:paraId="6315AB21" w14:textId="77777777" w:rsidR="006A5067" w:rsidRPr="006A5067" w:rsidRDefault="006A5067" w:rsidP="00786FE5">
            <w:pPr>
              <w:rPr>
                <w:ins w:id="2824" w:author="Gabriella Meltzer" w:date="2024-01-02T23:40:00Z"/>
                <w:rFonts w:ascii="Arial" w:hAnsi="Arial" w:cs="Arial"/>
                <w:sz w:val="20"/>
                <w:szCs w:val="20"/>
                <w:rPrChange w:id="2825" w:author="Gabriella Meltzer" w:date="2024-01-02T23:41:00Z">
                  <w:rPr>
                    <w:ins w:id="2826" w:author="Gabriella Meltzer" w:date="2024-01-02T23:40:00Z"/>
                    <w:sz w:val="22"/>
                    <w:szCs w:val="22"/>
                  </w:rPr>
                </w:rPrChange>
              </w:rPr>
            </w:pPr>
            <w:ins w:id="2827" w:author="Gabriella Meltzer" w:date="2024-01-02T23:40:00Z">
              <w:r w:rsidRPr="006A5067">
                <w:rPr>
                  <w:rFonts w:ascii="Arial" w:hAnsi="Arial" w:cs="Arial"/>
                  <w:sz w:val="20"/>
                  <w:szCs w:val="20"/>
                  <w:rPrChange w:id="2828" w:author="Gabriella Meltzer" w:date="2024-01-02T23:41:00Z">
                    <w:rPr/>
                  </w:rPrChange>
                </w:rPr>
                <w:t>7.36</w:t>
              </w:r>
            </w:ins>
          </w:p>
        </w:tc>
        <w:tc>
          <w:tcPr>
            <w:tcW w:w="720" w:type="dxa"/>
            <w:tcBorders>
              <w:bottom w:val="single" w:sz="4" w:space="0" w:color="auto"/>
            </w:tcBorders>
            <w:tcPrChange w:id="2829" w:author="Gabriella Meltzer" w:date="2024-01-02T23:42:00Z">
              <w:tcPr>
                <w:tcW w:w="720" w:type="dxa"/>
                <w:tcBorders>
                  <w:bottom w:val="single" w:sz="4" w:space="0" w:color="auto"/>
                </w:tcBorders>
              </w:tcPr>
            </w:tcPrChange>
          </w:tcPr>
          <w:p w14:paraId="515308AF" w14:textId="77777777" w:rsidR="006A5067" w:rsidRPr="006A5067" w:rsidRDefault="006A5067" w:rsidP="00786FE5">
            <w:pPr>
              <w:rPr>
                <w:ins w:id="2830" w:author="Gabriella Meltzer" w:date="2024-01-02T23:40:00Z"/>
                <w:rFonts w:ascii="Arial" w:hAnsi="Arial" w:cs="Arial"/>
                <w:sz w:val="20"/>
                <w:szCs w:val="20"/>
                <w:rPrChange w:id="2831" w:author="Gabriella Meltzer" w:date="2024-01-02T23:41:00Z">
                  <w:rPr>
                    <w:ins w:id="2832" w:author="Gabriella Meltzer" w:date="2024-01-02T23:40:00Z"/>
                    <w:sz w:val="22"/>
                    <w:szCs w:val="22"/>
                  </w:rPr>
                </w:rPrChange>
              </w:rPr>
            </w:pPr>
            <w:ins w:id="2833" w:author="Gabriella Meltzer" w:date="2024-01-02T23:40:00Z">
              <w:r w:rsidRPr="006A5067">
                <w:rPr>
                  <w:rFonts w:ascii="Arial" w:hAnsi="Arial" w:cs="Arial"/>
                  <w:sz w:val="20"/>
                  <w:szCs w:val="20"/>
                  <w:rPrChange w:id="2834" w:author="Gabriella Meltzer" w:date="2024-01-02T23:41:00Z">
                    <w:rPr/>
                  </w:rPrChange>
                </w:rPr>
                <w:t>7.95</w:t>
              </w:r>
            </w:ins>
          </w:p>
        </w:tc>
        <w:tc>
          <w:tcPr>
            <w:tcW w:w="720" w:type="dxa"/>
            <w:tcBorders>
              <w:bottom w:val="single" w:sz="4" w:space="0" w:color="auto"/>
              <w:right w:val="single" w:sz="2" w:space="0" w:color="auto"/>
            </w:tcBorders>
            <w:tcPrChange w:id="2835" w:author="Gabriella Meltzer" w:date="2024-01-02T23:42:00Z">
              <w:tcPr>
                <w:tcW w:w="720" w:type="dxa"/>
                <w:tcBorders>
                  <w:bottom w:val="single" w:sz="4" w:space="0" w:color="auto"/>
                  <w:right w:val="single" w:sz="2" w:space="0" w:color="auto"/>
                </w:tcBorders>
              </w:tcPr>
            </w:tcPrChange>
          </w:tcPr>
          <w:p w14:paraId="7981151C" w14:textId="77777777" w:rsidR="006A5067" w:rsidRPr="006A5067" w:rsidRDefault="006A5067" w:rsidP="00786FE5">
            <w:pPr>
              <w:rPr>
                <w:ins w:id="2836" w:author="Gabriella Meltzer" w:date="2024-01-02T23:40:00Z"/>
                <w:rFonts w:ascii="Arial" w:hAnsi="Arial" w:cs="Arial"/>
                <w:sz w:val="20"/>
                <w:szCs w:val="20"/>
                <w:rPrChange w:id="2837" w:author="Gabriella Meltzer" w:date="2024-01-02T23:41:00Z">
                  <w:rPr>
                    <w:ins w:id="2838" w:author="Gabriella Meltzer" w:date="2024-01-02T23:40:00Z"/>
                    <w:sz w:val="22"/>
                    <w:szCs w:val="22"/>
                  </w:rPr>
                </w:rPrChange>
              </w:rPr>
            </w:pPr>
            <w:ins w:id="2839" w:author="Gabriella Meltzer" w:date="2024-01-02T23:40:00Z">
              <w:r w:rsidRPr="006A5067">
                <w:rPr>
                  <w:rFonts w:ascii="Arial" w:hAnsi="Arial" w:cs="Arial"/>
                  <w:sz w:val="20"/>
                  <w:szCs w:val="20"/>
                  <w:rPrChange w:id="2840" w:author="Gabriella Meltzer" w:date="2024-01-02T23:41:00Z">
                    <w:rPr/>
                  </w:rPrChange>
                </w:rPr>
                <w:t>8.84</w:t>
              </w:r>
            </w:ins>
          </w:p>
        </w:tc>
      </w:tr>
      <w:tr w:rsidR="006A5067" w:rsidRPr="006A5067" w14:paraId="772F70FF" w14:textId="77777777" w:rsidTr="007F7277">
        <w:trPr>
          <w:ins w:id="2841" w:author="Gabriella Meltzer" w:date="2024-01-02T23:40:00Z"/>
        </w:trPr>
        <w:tc>
          <w:tcPr>
            <w:tcW w:w="3062" w:type="dxa"/>
            <w:vMerge w:val="restart"/>
            <w:tcBorders>
              <w:top w:val="single" w:sz="4" w:space="0" w:color="auto"/>
              <w:left w:val="single" w:sz="2" w:space="0" w:color="auto"/>
            </w:tcBorders>
            <w:vAlign w:val="center"/>
            <w:tcPrChange w:id="2842" w:author="Gabriella Meltzer" w:date="2024-01-02T23:42:00Z">
              <w:tcPr>
                <w:tcW w:w="3420" w:type="dxa"/>
                <w:vMerge w:val="restart"/>
                <w:tcBorders>
                  <w:top w:val="single" w:sz="4" w:space="0" w:color="auto"/>
                  <w:left w:val="single" w:sz="2" w:space="0" w:color="auto"/>
                </w:tcBorders>
                <w:vAlign w:val="center"/>
              </w:tcPr>
            </w:tcPrChange>
          </w:tcPr>
          <w:p w14:paraId="5C2515AC" w14:textId="77777777" w:rsidR="006A5067" w:rsidRPr="006A5067" w:rsidRDefault="006A5067" w:rsidP="00786FE5">
            <w:pPr>
              <w:jc w:val="center"/>
              <w:rPr>
                <w:ins w:id="2843" w:author="Gabriella Meltzer" w:date="2024-01-02T23:40:00Z"/>
                <w:rFonts w:ascii="Arial" w:hAnsi="Arial" w:cs="Arial"/>
                <w:sz w:val="20"/>
                <w:szCs w:val="20"/>
                <w:rPrChange w:id="2844" w:author="Gabriella Meltzer" w:date="2024-01-02T23:41:00Z">
                  <w:rPr>
                    <w:ins w:id="2845" w:author="Gabriella Meltzer" w:date="2024-01-02T23:40:00Z"/>
                    <w:sz w:val="22"/>
                    <w:szCs w:val="22"/>
                  </w:rPr>
                </w:rPrChange>
              </w:rPr>
            </w:pPr>
            <w:ins w:id="2846" w:author="Gabriella Meltzer" w:date="2024-01-02T23:40:00Z">
              <w:r w:rsidRPr="006A5067">
                <w:rPr>
                  <w:rFonts w:ascii="Arial" w:hAnsi="Arial" w:cs="Arial"/>
                  <w:sz w:val="20"/>
                  <w:szCs w:val="20"/>
                  <w:rPrChange w:id="2847" w:author="Gabriella Meltzer" w:date="2024-01-02T23:41:00Z">
                    <w:rPr/>
                  </w:rPrChange>
                </w:rPr>
                <w:t>Grade cohort level variables</w:t>
              </w:r>
            </w:ins>
          </w:p>
        </w:tc>
        <w:tc>
          <w:tcPr>
            <w:tcW w:w="3778" w:type="dxa"/>
            <w:tcBorders>
              <w:top w:val="single" w:sz="4" w:space="0" w:color="auto"/>
              <w:left w:val="single" w:sz="2" w:space="0" w:color="auto"/>
            </w:tcBorders>
            <w:tcPrChange w:id="2848" w:author="Gabriella Meltzer" w:date="2024-01-02T23:42:00Z">
              <w:tcPr>
                <w:tcW w:w="3420" w:type="dxa"/>
                <w:tcBorders>
                  <w:top w:val="single" w:sz="4" w:space="0" w:color="auto"/>
                  <w:left w:val="single" w:sz="2" w:space="0" w:color="auto"/>
                </w:tcBorders>
              </w:tcPr>
            </w:tcPrChange>
          </w:tcPr>
          <w:p w14:paraId="15BD4A18" w14:textId="77777777" w:rsidR="006A5067" w:rsidRPr="006A5067" w:rsidRDefault="006A5067" w:rsidP="00786FE5">
            <w:pPr>
              <w:rPr>
                <w:ins w:id="2849" w:author="Gabriella Meltzer" w:date="2024-01-02T23:40:00Z"/>
                <w:rFonts w:ascii="Arial" w:hAnsi="Arial" w:cs="Arial"/>
                <w:sz w:val="20"/>
                <w:szCs w:val="20"/>
                <w:rPrChange w:id="2850" w:author="Gabriella Meltzer" w:date="2024-01-02T23:41:00Z">
                  <w:rPr>
                    <w:ins w:id="2851" w:author="Gabriella Meltzer" w:date="2024-01-02T23:40:00Z"/>
                    <w:sz w:val="22"/>
                    <w:szCs w:val="22"/>
                  </w:rPr>
                </w:rPrChange>
              </w:rPr>
            </w:pPr>
            <w:ins w:id="2852" w:author="Gabriella Meltzer" w:date="2024-01-02T23:40:00Z">
              <w:r w:rsidRPr="006A5067">
                <w:rPr>
                  <w:rFonts w:ascii="Arial" w:hAnsi="Arial" w:cs="Arial"/>
                  <w:sz w:val="20"/>
                  <w:szCs w:val="20"/>
                  <w:rPrChange w:id="2853" w:author="Gabriella Meltzer" w:date="2024-01-02T23:41:00Z">
                    <w:rPr/>
                  </w:rPrChange>
                </w:rPr>
                <w:t>Percent American Indian/Alaska Native</w:t>
              </w:r>
            </w:ins>
          </w:p>
        </w:tc>
        <w:tc>
          <w:tcPr>
            <w:tcW w:w="810" w:type="dxa"/>
            <w:tcBorders>
              <w:top w:val="single" w:sz="4" w:space="0" w:color="auto"/>
            </w:tcBorders>
            <w:tcPrChange w:id="2854" w:author="Gabriella Meltzer" w:date="2024-01-02T23:42:00Z">
              <w:tcPr>
                <w:tcW w:w="810" w:type="dxa"/>
                <w:tcBorders>
                  <w:top w:val="single" w:sz="4" w:space="0" w:color="auto"/>
                </w:tcBorders>
              </w:tcPr>
            </w:tcPrChange>
          </w:tcPr>
          <w:p w14:paraId="19D02FB2" w14:textId="77777777" w:rsidR="006A5067" w:rsidRPr="006A5067" w:rsidRDefault="006A5067" w:rsidP="00786FE5">
            <w:pPr>
              <w:rPr>
                <w:ins w:id="2855" w:author="Gabriella Meltzer" w:date="2024-01-02T23:40:00Z"/>
                <w:rFonts w:ascii="Arial" w:hAnsi="Arial" w:cs="Arial"/>
                <w:sz w:val="20"/>
                <w:szCs w:val="20"/>
                <w:rPrChange w:id="2856" w:author="Gabriella Meltzer" w:date="2024-01-02T23:41:00Z">
                  <w:rPr>
                    <w:ins w:id="2857" w:author="Gabriella Meltzer" w:date="2024-01-02T23:40:00Z"/>
                    <w:sz w:val="22"/>
                    <w:szCs w:val="22"/>
                  </w:rPr>
                </w:rPrChange>
              </w:rPr>
            </w:pPr>
          </w:p>
        </w:tc>
        <w:tc>
          <w:tcPr>
            <w:tcW w:w="720" w:type="dxa"/>
            <w:tcBorders>
              <w:top w:val="single" w:sz="4" w:space="0" w:color="auto"/>
            </w:tcBorders>
            <w:tcPrChange w:id="2858" w:author="Gabriella Meltzer" w:date="2024-01-02T23:42:00Z">
              <w:tcPr>
                <w:tcW w:w="720" w:type="dxa"/>
                <w:tcBorders>
                  <w:top w:val="single" w:sz="4" w:space="0" w:color="auto"/>
                </w:tcBorders>
              </w:tcPr>
            </w:tcPrChange>
          </w:tcPr>
          <w:p w14:paraId="62C2833F" w14:textId="77777777" w:rsidR="006A5067" w:rsidRPr="006A5067" w:rsidRDefault="006A5067" w:rsidP="00786FE5">
            <w:pPr>
              <w:rPr>
                <w:ins w:id="2859" w:author="Gabriella Meltzer" w:date="2024-01-02T23:40:00Z"/>
                <w:rFonts w:ascii="Arial" w:hAnsi="Arial" w:cs="Arial"/>
                <w:sz w:val="20"/>
                <w:szCs w:val="20"/>
                <w:rPrChange w:id="2860" w:author="Gabriella Meltzer" w:date="2024-01-02T23:41:00Z">
                  <w:rPr>
                    <w:ins w:id="2861" w:author="Gabriella Meltzer" w:date="2024-01-02T23:40:00Z"/>
                    <w:sz w:val="22"/>
                    <w:szCs w:val="22"/>
                  </w:rPr>
                </w:rPrChange>
              </w:rPr>
            </w:pPr>
            <w:ins w:id="2862" w:author="Gabriella Meltzer" w:date="2024-01-02T23:40:00Z">
              <w:r w:rsidRPr="006A5067">
                <w:rPr>
                  <w:rFonts w:ascii="Arial" w:hAnsi="Arial" w:cs="Arial"/>
                  <w:sz w:val="20"/>
                  <w:szCs w:val="20"/>
                  <w:rPrChange w:id="2863" w:author="Gabriella Meltzer" w:date="2024-01-02T23:41:00Z">
                    <w:rPr/>
                  </w:rPrChange>
                </w:rPr>
                <w:t>0.00</w:t>
              </w:r>
            </w:ins>
          </w:p>
        </w:tc>
        <w:tc>
          <w:tcPr>
            <w:tcW w:w="720" w:type="dxa"/>
            <w:tcBorders>
              <w:top w:val="single" w:sz="4" w:space="0" w:color="auto"/>
            </w:tcBorders>
            <w:tcPrChange w:id="2864" w:author="Gabriella Meltzer" w:date="2024-01-02T23:42:00Z">
              <w:tcPr>
                <w:tcW w:w="720" w:type="dxa"/>
                <w:tcBorders>
                  <w:top w:val="single" w:sz="4" w:space="0" w:color="auto"/>
                </w:tcBorders>
              </w:tcPr>
            </w:tcPrChange>
          </w:tcPr>
          <w:p w14:paraId="5B3201F2" w14:textId="77777777" w:rsidR="006A5067" w:rsidRPr="006A5067" w:rsidRDefault="006A5067" w:rsidP="00786FE5">
            <w:pPr>
              <w:rPr>
                <w:ins w:id="2865" w:author="Gabriella Meltzer" w:date="2024-01-02T23:40:00Z"/>
                <w:rFonts w:ascii="Arial" w:hAnsi="Arial" w:cs="Arial"/>
                <w:sz w:val="20"/>
                <w:szCs w:val="20"/>
                <w:rPrChange w:id="2866" w:author="Gabriella Meltzer" w:date="2024-01-02T23:41:00Z">
                  <w:rPr>
                    <w:ins w:id="2867" w:author="Gabriella Meltzer" w:date="2024-01-02T23:40:00Z"/>
                    <w:sz w:val="22"/>
                    <w:szCs w:val="22"/>
                  </w:rPr>
                </w:rPrChange>
              </w:rPr>
            </w:pPr>
            <w:ins w:id="2868" w:author="Gabriella Meltzer" w:date="2024-01-02T23:40:00Z">
              <w:r w:rsidRPr="006A5067">
                <w:rPr>
                  <w:rFonts w:ascii="Arial" w:hAnsi="Arial" w:cs="Arial"/>
                  <w:sz w:val="20"/>
                  <w:szCs w:val="20"/>
                  <w:rPrChange w:id="2869" w:author="Gabriella Meltzer" w:date="2024-01-02T23:41:00Z">
                    <w:rPr/>
                  </w:rPrChange>
                </w:rPr>
                <w:t>0.00</w:t>
              </w:r>
            </w:ins>
          </w:p>
        </w:tc>
        <w:tc>
          <w:tcPr>
            <w:tcW w:w="720" w:type="dxa"/>
            <w:tcBorders>
              <w:top w:val="single" w:sz="4" w:space="0" w:color="auto"/>
            </w:tcBorders>
            <w:tcPrChange w:id="2870" w:author="Gabriella Meltzer" w:date="2024-01-02T23:42:00Z">
              <w:tcPr>
                <w:tcW w:w="720" w:type="dxa"/>
                <w:tcBorders>
                  <w:top w:val="single" w:sz="4" w:space="0" w:color="auto"/>
                </w:tcBorders>
              </w:tcPr>
            </w:tcPrChange>
          </w:tcPr>
          <w:p w14:paraId="288176A2" w14:textId="77777777" w:rsidR="006A5067" w:rsidRPr="006A5067" w:rsidRDefault="006A5067" w:rsidP="00786FE5">
            <w:pPr>
              <w:rPr>
                <w:ins w:id="2871" w:author="Gabriella Meltzer" w:date="2024-01-02T23:40:00Z"/>
                <w:rFonts w:ascii="Arial" w:hAnsi="Arial" w:cs="Arial"/>
                <w:sz w:val="20"/>
                <w:szCs w:val="20"/>
                <w:rPrChange w:id="2872" w:author="Gabriella Meltzer" w:date="2024-01-02T23:41:00Z">
                  <w:rPr>
                    <w:ins w:id="2873" w:author="Gabriella Meltzer" w:date="2024-01-02T23:40:00Z"/>
                    <w:sz w:val="22"/>
                    <w:szCs w:val="22"/>
                  </w:rPr>
                </w:rPrChange>
              </w:rPr>
            </w:pPr>
            <w:ins w:id="2874" w:author="Gabriella Meltzer" w:date="2024-01-02T23:40:00Z">
              <w:r w:rsidRPr="006A5067">
                <w:rPr>
                  <w:rFonts w:ascii="Arial" w:hAnsi="Arial" w:cs="Arial"/>
                  <w:sz w:val="20"/>
                  <w:szCs w:val="20"/>
                  <w:rPrChange w:id="2875" w:author="Gabriella Meltzer" w:date="2024-01-02T23:41:00Z">
                    <w:rPr/>
                  </w:rPrChange>
                </w:rPr>
                <w:t>0.00</w:t>
              </w:r>
            </w:ins>
          </w:p>
        </w:tc>
        <w:tc>
          <w:tcPr>
            <w:tcW w:w="720" w:type="dxa"/>
            <w:tcBorders>
              <w:top w:val="single" w:sz="4" w:space="0" w:color="auto"/>
            </w:tcBorders>
            <w:tcPrChange w:id="2876" w:author="Gabriella Meltzer" w:date="2024-01-02T23:42:00Z">
              <w:tcPr>
                <w:tcW w:w="720" w:type="dxa"/>
                <w:tcBorders>
                  <w:top w:val="single" w:sz="4" w:space="0" w:color="auto"/>
                </w:tcBorders>
              </w:tcPr>
            </w:tcPrChange>
          </w:tcPr>
          <w:p w14:paraId="09B0F6E7" w14:textId="77777777" w:rsidR="006A5067" w:rsidRPr="006A5067" w:rsidRDefault="006A5067" w:rsidP="00786FE5">
            <w:pPr>
              <w:rPr>
                <w:ins w:id="2877" w:author="Gabriella Meltzer" w:date="2024-01-02T23:40:00Z"/>
                <w:rFonts w:ascii="Arial" w:hAnsi="Arial" w:cs="Arial"/>
                <w:sz w:val="20"/>
                <w:szCs w:val="20"/>
                <w:rPrChange w:id="2878" w:author="Gabriella Meltzer" w:date="2024-01-02T23:41:00Z">
                  <w:rPr>
                    <w:ins w:id="2879" w:author="Gabriella Meltzer" w:date="2024-01-02T23:40:00Z"/>
                    <w:sz w:val="22"/>
                    <w:szCs w:val="22"/>
                  </w:rPr>
                </w:rPrChange>
              </w:rPr>
            </w:pPr>
            <w:ins w:id="2880" w:author="Gabriella Meltzer" w:date="2024-01-02T23:40:00Z">
              <w:r w:rsidRPr="006A5067">
                <w:rPr>
                  <w:rFonts w:ascii="Arial" w:hAnsi="Arial" w:cs="Arial"/>
                  <w:sz w:val="20"/>
                  <w:szCs w:val="20"/>
                  <w:rPrChange w:id="2881" w:author="Gabriella Meltzer" w:date="2024-01-02T23:41:00Z">
                    <w:rPr/>
                  </w:rPrChange>
                </w:rPr>
                <w:t>0.01</w:t>
              </w:r>
            </w:ins>
          </w:p>
        </w:tc>
        <w:tc>
          <w:tcPr>
            <w:tcW w:w="720" w:type="dxa"/>
            <w:tcBorders>
              <w:top w:val="single" w:sz="4" w:space="0" w:color="auto"/>
              <w:right w:val="single" w:sz="2" w:space="0" w:color="auto"/>
            </w:tcBorders>
            <w:tcPrChange w:id="2882" w:author="Gabriella Meltzer" w:date="2024-01-02T23:42:00Z">
              <w:tcPr>
                <w:tcW w:w="720" w:type="dxa"/>
                <w:tcBorders>
                  <w:top w:val="single" w:sz="4" w:space="0" w:color="auto"/>
                  <w:right w:val="single" w:sz="2" w:space="0" w:color="auto"/>
                </w:tcBorders>
              </w:tcPr>
            </w:tcPrChange>
          </w:tcPr>
          <w:p w14:paraId="64FCAB6C" w14:textId="77777777" w:rsidR="006A5067" w:rsidRPr="006A5067" w:rsidRDefault="006A5067" w:rsidP="00786FE5">
            <w:pPr>
              <w:rPr>
                <w:ins w:id="2883" w:author="Gabriella Meltzer" w:date="2024-01-02T23:40:00Z"/>
                <w:rFonts w:ascii="Arial" w:hAnsi="Arial" w:cs="Arial"/>
                <w:sz w:val="20"/>
                <w:szCs w:val="20"/>
                <w:rPrChange w:id="2884" w:author="Gabriella Meltzer" w:date="2024-01-02T23:41:00Z">
                  <w:rPr>
                    <w:ins w:id="2885" w:author="Gabriella Meltzer" w:date="2024-01-02T23:40:00Z"/>
                    <w:sz w:val="22"/>
                    <w:szCs w:val="22"/>
                  </w:rPr>
                </w:rPrChange>
              </w:rPr>
            </w:pPr>
            <w:ins w:id="2886" w:author="Gabriella Meltzer" w:date="2024-01-02T23:40:00Z">
              <w:r w:rsidRPr="006A5067">
                <w:rPr>
                  <w:rFonts w:ascii="Arial" w:hAnsi="Arial" w:cs="Arial"/>
                  <w:sz w:val="20"/>
                  <w:szCs w:val="20"/>
                  <w:rPrChange w:id="2887" w:author="Gabriella Meltzer" w:date="2024-01-02T23:41:00Z">
                    <w:rPr/>
                  </w:rPrChange>
                </w:rPr>
                <w:t>0.02</w:t>
              </w:r>
            </w:ins>
          </w:p>
        </w:tc>
        <w:tc>
          <w:tcPr>
            <w:tcW w:w="720" w:type="dxa"/>
            <w:tcBorders>
              <w:top w:val="single" w:sz="4" w:space="0" w:color="auto"/>
              <w:left w:val="single" w:sz="2" w:space="0" w:color="auto"/>
            </w:tcBorders>
            <w:tcPrChange w:id="2888" w:author="Gabriella Meltzer" w:date="2024-01-02T23:42:00Z">
              <w:tcPr>
                <w:tcW w:w="720" w:type="dxa"/>
                <w:tcBorders>
                  <w:top w:val="single" w:sz="4" w:space="0" w:color="auto"/>
                  <w:left w:val="single" w:sz="2" w:space="0" w:color="auto"/>
                </w:tcBorders>
              </w:tcPr>
            </w:tcPrChange>
          </w:tcPr>
          <w:p w14:paraId="4C492E38" w14:textId="77777777" w:rsidR="006A5067" w:rsidRPr="006A5067" w:rsidRDefault="006A5067" w:rsidP="00786FE5">
            <w:pPr>
              <w:rPr>
                <w:ins w:id="2889" w:author="Gabriella Meltzer" w:date="2024-01-02T23:40:00Z"/>
                <w:rFonts w:ascii="Arial" w:hAnsi="Arial" w:cs="Arial"/>
                <w:sz w:val="20"/>
                <w:szCs w:val="20"/>
                <w:rPrChange w:id="2890" w:author="Gabriella Meltzer" w:date="2024-01-02T23:41:00Z">
                  <w:rPr>
                    <w:ins w:id="2891" w:author="Gabriella Meltzer" w:date="2024-01-02T23:40:00Z"/>
                    <w:sz w:val="22"/>
                    <w:szCs w:val="22"/>
                  </w:rPr>
                </w:rPrChange>
              </w:rPr>
            </w:pPr>
            <w:ins w:id="2892" w:author="Gabriella Meltzer" w:date="2024-01-02T23:40:00Z">
              <w:r w:rsidRPr="006A5067">
                <w:rPr>
                  <w:rFonts w:ascii="Arial" w:hAnsi="Arial" w:cs="Arial"/>
                  <w:sz w:val="20"/>
                  <w:szCs w:val="20"/>
                  <w:rPrChange w:id="2893" w:author="Gabriella Meltzer" w:date="2024-01-02T23:41:00Z">
                    <w:rPr/>
                  </w:rPrChange>
                </w:rPr>
                <w:t>0.00</w:t>
              </w:r>
            </w:ins>
          </w:p>
        </w:tc>
        <w:tc>
          <w:tcPr>
            <w:tcW w:w="720" w:type="dxa"/>
            <w:tcBorders>
              <w:top w:val="single" w:sz="4" w:space="0" w:color="auto"/>
            </w:tcBorders>
            <w:tcPrChange w:id="2894" w:author="Gabriella Meltzer" w:date="2024-01-02T23:42:00Z">
              <w:tcPr>
                <w:tcW w:w="720" w:type="dxa"/>
                <w:tcBorders>
                  <w:top w:val="single" w:sz="4" w:space="0" w:color="auto"/>
                </w:tcBorders>
              </w:tcPr>
            </w:tcPrChange>
          </w:tcPr>
          <w:p w14:paraId="2E7EE7F9" w14:textId="77777777" w:rsidR="006A5067" w:rsidRPr="006A5067" w:rsidRDefault="006A5067" w:rsidP="00786FE5">
            <w:pPr>
              <w:rPr>
                <w:ins w:id="2895" w:author="Gabriella Meltzer" w:date="2024-01-02T23:40:00Z"/>
                <w:rFonts w:ascii="Arial" w:hAnsi="Arial" w:cs="Arial"/>
                <w:sz w:val="20"/>
                <w:szCs w:val="20"/>
                <w:rPrChange w:id="2896" w:author="Gabriella Meltzer" w:date="2024-01-02T23:41:00Z">
                  <w:rPr>
                    <w:ins w:id="2897" w:author="Gabriella Meltzer" w:date="2024-01-02T23:40:00Z"/>
                    <w:sz w:val="22"/>
                    <w:szCs w:val="22"/>
                  </w:rPr>
                </w:rPrChange>
              </w:rPr>
            </w:pPr>
            <w:ins w:id="2898" w:author="Gabriella Meltzer" w:date="2024-01-02T23:40:00Z">
              <w:r w:rsidRPr="006A5067">
                <w:rPr>
                  <w:rFonts w:ascii="Arial" w:hAnsi="Arial" w:cs="Arial"/>
                  <w:sz w:val="20"/>
                  <w:szCs w:val="20"/>
                  <w:rPrChange w:id="2899" w:author="Gabriella Meltzer" w:date="2024-01-02T23:41:00Z">
                    <w:rPr/>
                  </w:rPrChange>
                </w:rPr>
                <w:t>0.00</w:t>
              </w:r>
            </w:ins>
          </w:p>
        </w:tc>
        <w:tc>
          <w:tcPr>
            <w:tcW w:w="720" w:type="dxa"/>
            <w:tcBorders>
              <w:top w:val="single" w:sz="4" w:space="0" w:color="auto"/>
            </w:tcBorders>
            <w:tcPrChange w:id="2900" w:author="Gabriella Meltzer" w:date="2024-01-02T23:42:00Z">
              <w:tcPr>
                <w:tcW w:w="720" w:type="dxa"/>
                <w:tcBorders>
                  <w:top w:val="single" w:sz="4" w:space="0" w:color="auto"/>
                </w:tcBorders>
              </w:tcPr>
            </w:tcPrChange>
          </w:tcPr>
          <w:p w14:paraId="5595F5D3" w14:textId="77777777" w:rsidR="006A5067" w:rsidRPr="006A5067" w:rsidRDefault="006A5067" w:rsidP="00786FE5">
            <w:pPr>
              <w:rPr>
                <w:ins w:id="2901" w:author="Gabriella Meltzer" w:date="2024-01-02T23:40:00Z"/>
                <w:rFonts w:ascii="Arial" w:hAnsi="Arial" w:cs="Arial"/>
                <w:sz w:val="20"/>
                <w:szCs w:val="20"/>
                <w:rPrChange w:id="2902" w:author="Gabriella Meltzer" w:date="2024-01-02T23:41:00Z">
                  <w:rPr>
                    <w:ins w:id="2903" w:author="Gabriella Meltzer" w:date="2024-01-02T23:40:00Z"/>
                    <w:sz w:val="22"/>
                    <w:szCs w:val="22"/>
                  </w:rPr>
                </w:rPrChange>
              </w:rPr>
            </w:pPr>
            <w:ins w:id="2904" w:author="Gabriella Meltzer" w:date="2024-01-02T23:40:00Z">
              <w:r w:rsidRPr="006A5067">
                <w:rPr>
                  <w:rFonts w:ascii="Arial" w:hAnsi="Arial" w:cs="Arial"/>
                  <w:sz w:val="20"/>
                  <w:szCs w:val="20"/>
                  <w:rPrChange w:id="2905" w:author="Gabriella Meltzer" w:date="2024-01-02T23:41:00Z">
                    <w:rPr/>
                  </w:rPrChange>
                </w:rPr>
                <w:t>0.00</w:t>
              </w:r>
            </w:ins>
          </w:p>
        </w:tc>
        <w:tc>
          <w:tcPr>
            <w:tcW w:w="720" w:type="dxa"/>
            <w:tcBorders>
              <w:top w:val="single" w:sz="4" w:space="0" w:color="auto"/>
            </w:tcBorders>
            <w:tcPrChange w:id="2906" w:author="Gabriella Meltzer" w:date="2024-01-02T23:42:00Z">
              <w:tcPr>
                <w:tcW w:w="720" w:type="dxa"/>
                <w:tcBorders>
                  <w:top w:val="single" w:sz="4" w:space="0" w:color="auto"/>
                </w:tcBorders>
              </w:tcPr>
            </w:tcPrChange>
          </w:tcPr>
          <w:p w14:paraId="75048C98" w14:textId="77777777" w:rsidR="006A5067" w:rsidRPr="006A5067" w:rsidRDefault="006A5067" w:rsidP="00786FE5">
            <w:pPr>
              <w:rPr>
                <w:ins w:id="2907" w:author="Gabriella Meltzer" w:date="2024-01-02T23:40:00Z"/>
                <w:rFonts w:ascii="Arial" w:hAnsi="Arial" w:cs="Arial"/>
                <w:sz w:val="20"/>
                <w:szCs w:val="20"/>
                <w:rPrChange w:id="2908" w:author="Gabriella Meltzer" w:date="2024-01-02T23:41:00Z">
                  <w:rPr>
                    <w:ins w:id="2909" w:author="Gabriella Meltzer" w:date="2024-01-02T23:40:00Z"/>
                    <w:sz w:val="22"/>
                    <w:szCs w:val="22"/>
                  </w:rPr>
                </w:rPrChange>
              </w:rPr>
            </w:pPr>
            <w:ins w:id="2910" w:author="Gabriella Meltzer" w:date="2024-01-02T23:40:00Z">
              <w:r w:rsidRPr="006A5067">
                <w:rPr>
                  <w:rFonts w:ascii="Arial" w:hAnsi="Arial" w:cs="Arial"/>
                  <w:sz w:val="20"/>
                  <w:szCs w:val="20"/>
                  <w:rPrChange w:id="2911" w:author="Gabriella Meltzer" w:date="2024-01-02T23:41:00Z">
                    <w:rPr/>
                  </w:rPrChange>
                </w:rPr>
                <w:t>0.00</w:t>
              </w:r>
            </w:ins>
          </w:p>
        </w:tc>
        <w:tc>
          <w:tcPr>
            <w:tcW w:w="720" w:type="dxa"/>
            <w:tcBorders>
              <w:top w:val="single" w:sz="4" w:space="0" w:color="auto"/>
              <w:right w:val="single" w:sz="2" w:space="0" w:color="auto"/>
            </w:tcBorders>
            <w:tcPrChange w:id="2912" w:author="Gabriella Meltzer" w:date="2024-01-02T23:42:00Z">
              <w:tcPr>
                <w:tcW w:w="720" w:type="dxa"/>
                <w:tcBorders>
                  <w:top w:val="single" w:sz="4" w:space="0" w:color="auto"/>
                  <w:right w:val="single" w:sz="2" w:space="0" w:color="auto"/>
                </w:tcBorders>
              </w:tcPr>
            </w:tcPrChange>
          </w:tcPr>
          <w:p w14:paraId="4A92A778" w14:textId="77777777" w:rsidR="006A5067" w:rsidRPr="006A5067" w:rsidRDefault="006A5067" w:rsidP="00786FE5">
            <w:pPr>
              <w:rPr>
                <w:ins w:id="2913" w:author="Gabriella Meltzer" w:date="2024-01-02T23:40:00Z"/>
                <w:rFonts w:ascii="Arial" w:hAnsi="Arial" w:cs="Arial"/>
                <w:sz w:val="20"/>
                <w:szCs w:val="20"/>
                <w:rPrChange w:id="2914" w:author="Gabriella Meltzer" w:date="2024-01-02T23:41:00Z">
                  <w:rPr>
                    <w:ins w:id="2915" w:author="Gabriella Meltzer" w:date="2024-01-02T23:40:00Z"/>
                    <w:sz w:val="22"/>
                    <w:szCs w:val="22"/>
                  </w:rPr>
                </w:rPrChange>
              </w:rPr>
            </w:pPr>
            <w:ins w:id="2916" w:author="Gabriella Meltzer" w:date="2024-01-02T23:40:00Z">
              <w:r w:rsidRPr="006A5067">
                <w:rPr>
                  <w:rFonts w:ascii="Arial" w:hAnsi="Arial" w:cs="Arial"/>
                  <w:sz w:val="20"/>
                  <w:szCs w:val="20"/>
                  <w:rPrChange w:id="2917" w:author="Gabriella Meltzer" w:date="2024-01-02T23:41:00Z">
                    <w:rPr/>
                  </w:rPrChange>
                </w:rPr>
                <w:t>0.02</w:t>
              </w:r>
            </w:ins>
          </w:p>
        </w:tc>
      </w:tr>
      <w:tr w:rsidR="006A5067" w:rsidRPr="006A5067" w14:paraId="1B650AE7" w14:textId="77777777" w:rsidTr="007F7277">
        <w:trPr>
          <w:ins w:id="2918" w:author="Gabriella Meltzer" w:date="2024-01-02T23:40:00Z"/>
        </w:trPr>
        <w:tc>
          <w:tcPr>
            <w:tcW w:w="3062" w:type="dxa"/>
            <w:vMerge/>
            <w:tcBorders>
              <w:left w:val="single" w:sz="2" w:space="0" w:color="auto"/>
            </w:tcBorders>
            <w:tcPrChange w:id="2919" w:author="Gabriella Meltzer" w:date="2024-01-02T23:42:00Z">
              <w:tcPr>
                <w:tcW w:w="3420" w:type="dxa"/>
                <w:vMerge/>
                <w:tcBorders>
                  <w:left w:val="single" w:sz="2" w:space="0" w:color="auto"/>
                </w:tcBorders>
              </w:tcPr>
            </w:tcPrChange>
          </w:tcPr>
          <w:p w14:paraId="720ECEA2" w14:textId="77777777" w:rsidR="006A5067" w:rsidRPr="006A5067" w:rsidRDefault="006A5067" w:rsidP="00786FE5">
            <w:pPr>
              <w:rPr>
                <w:ins w:id="2920" w:author="Gabriella Meltzer" w:date="2024-01-02T23:40:00Z"/>
                <w:rFonts w:ascii="Arial" w:hAnsi="Arial" w:cs="Arial"/>
                <w:sz w:val="20"/>
                <w:szCs w:val="20"/>
                <w:rPrChange w:id="2921" w:author="Gabriella Meltzer" w:date="2024-01-02T23:41:00Z">
                  <w:rPr>
                    <w:ins w:id="2922" w:author="Gabriella Meltzer" w:date="2024-01-02T23:40:00Z"/>
                    <w:sz w:val="22"/>
                    <w:szCs w:val="22"/>
                  </w:rPr>
                </w:rPrChange>
              </w:rPr>
            </w:pPr>
          </w:p>
        </w:tc>
        <w:tc>
          <w:tcPr>
            <w:tcW w:w="3778" w:type="dxa"/>
            <w:tcBorders>
              <w:left w:val="single" w:sz="2" w:space="0" w:color="auto"/>
            </w:tcBorders>
            <w:tcPrChange w:id="2923" w:author="Gabriella Meltzer" w:date="2024-01-02T23:42:00Z">
              <w:tcPr>
                <w:tcW w:w="3420" w:type="dxa"/>
                <w:tcBorders>
                  <w:left w:val="single" w:sz="2" w:space="0" w:color="auto"/>
                </w:tcBorders>
              </w:tcPr>
            </w:tcPrChange>
          </w:tcPr>
          <w:p w14:paraId="3D1A218D" w14:textId="77777777" w:rsidR="006A5067" w:rsidRPr="006A5067" w:rsidRDefault="006A5067" w:rsidP="00786FE5">
            <w:pPr>
              <w:rPr>
                <w:ins w:id="2924" w:author="Gabriella Meltzer" w:date="2024-01-02T23:40:00Z"/>
                <w:rFonts w:ascii="Arial" w:hAnsi="Arial" w:cs="Arial"/>
                <w:sz w:val="20"/>
                <w:szCs w:val="20"/>
                <w:rPrChange w:id="2925" w:author="Gabriella Meltzer" w:date="2024-01-02T23:41:00Z">
                  <w:rPr>
                    <w:ins w:id="2926" w:author="Gabriella Meltzer" w:date="2024-01-02T23:40:00Z"/>
                    <w:sz w:val="22"/>
                    <w:szCs w:val="22"/>
                  </w:rPr>
                </w:rPrChange>
              </w:rPr>
            </w:pPr>
            <w:ins w:id="2927" w:author="Gabriella Meltzer" w:date="2024-01-02T23:40:00Z">
              <w:r w:rsidRPr="006A5067">
                <w:rPr>
                  <w:rFonts w:ascii="Arial" w:hAnsi="Arial" w:cs="Arial"/>
                  <w:sz w:val="20"/>
                  <w:szCs w:val="20"/>
                  <w:rPrChange w:id="2928" w:author="Gabriella Meltzer" w:date="2024-01-02T23:41:00Z">
                    <w:rPr/>
                  </w:rPrChange>
                </w:rPr>
                <w:t>Percent Asian</w:t>
              </w:r>
            </w:ins>
          </w:p>
        </w:tc>
        <w:tc>
          <w:tcPr>
            <w:tcW w:w="810" w:type="dxa"/>
            <w:tcPrChange w:id="2929" w:author="Gabriella Meltzer" w:date="2024-01-02T23:42:00Z">
              <w:tcPr>
                <w:tcW w:w="810" w:type="dxa"/>
              </w:tcPr>
            </w:tcPrChange>
          </w:tcPr>
          <w:p w14:paraId="2E85EC13" w14:textId="77777777" w:rsidR="006A5067" w:rsidRPr="006A5067" w:rsidRDefault="006A5067" w:rsidP="00786FE5">
            <w:pPr>
              <w:rPr>
                <w:ins w:id="2930" w:author="Gabriella Meltzer" w:date="2024-01-02T23:40:00Z"/>
                <w:rFonts w:ascii="Arial" w:hAnsi="Arial" w:cs="Arial"/>
                <w:sz w:val="20"/>
                <w:szCs w:val="20"/>
                <w:rPrChange w:id="2931" w:author="Gabriella Meltzer" w:date="2024-01-02T23:41:00Z">
                  <w:rPr>
                    <w:ins w:id="2932" w:author="Gabriella Meltzer" w:date="2024-01-02T23:40:00Z"/>
                    <w:sz w:val="22"/>
                    <w:szCs w:val="22"/>
                  </w:rPr>
                </w:rPrChange>
              </w:rPr>
            </w:pPr>
          </w:p>
        </w:tc>
        <w:tc>
          <w:tcPr>
            <w:tcW w:w="720" w:type="dxa"/>
            <w:tcPrChange w:id="2933" w:author="Gabriella Meltzer" w:date="2024-01-02T23:42:00Z">
              <w:tcPr>
                <w:tcW w:w="720" w:type="dxa"/>
              </w:tcPr>
            </w:tcPrChange>
          </w:tcPr>
          <w:p w14:paraId="62BE642D" w14:textId="77777777" w:rsidR="006A5067" w:rsidRPr="006A5067" w:rsidRDefault="006A5067" w:rsidP="00786FE5">
            <w:pPr>
              <w:rPr>
                <w:ins w:id="2934" w:author="Gabriella Meltzer" w:date="2024-01-02T23:40:00Z"/>
                <w:rFonts w:ascii="Arial" w:hAnsi="Arial" w:cs="Arial"/>
                <w:sz w:val="20"/>
                <w:szCs w:val="20"/>
                <w:rPrChange w:id="2935" w:author="Gabriella Meltzer" w:date="2024-01-02T23:41:00Z">
                  <w:rPr>
                    <w:ins w:id="2936" w:author="Gabriella Meltzer" w:date="2024-01-02T23:40:00Z"/>
                    <w:sz w:val="22"/>
                    <w:szCs w:val="22"/>
                  </w:rPr>
                </w:rPrChange>
              </w:rPr>
            </w:pPr>
            <w:ins w:id="2937" w:author="Gabriella Meltzer" w:date="2024-01-02T23:40:00Z">
              <w:r w:rsidRPr="006A5067">
                <w:rPr>
                  <w:rFonts w:ascii="Arial" w:hAnsi="Arial" w:cs="Arial"/>
                  <w:sz w:val="20"/>
                  <w:szCs w:val="20"/>
                  <w:rPrChange w:id="2938" w:author="Gabriella Meltzer" w:date="2024-01-02T23:41:00Z">
                    <w:rPr/>
                  </w:rPrChange>
                </w:rPr>
                <w:t>0.00</w:t>
              </w:r>
            </w:ins>
          </w:p>
        </w:tc>
        <w:tc>
          <w:tcPr>
            <w:tcW w:w="720" w:type="dxa"/>
            <w:tcPrChange w:id="2939" w:author="Gabriella Meltzer" w:date="2024-01-02T23:42:00Z">
              <w:tcPr>
                <w:tcW w:w="720" w:type="dxa"/>
              </w:tcPr>
            </w:tcPrChange>
          </w:tcPr>
          <w:p w14:paraId="3D15F2EE" w14:textId="77777777" w:rsidR="006A5067" w:rsidRPr="006A5067" w:rsidRDefault="006A5067" w:rsidP="00786FE5">
            <w:pPr>
              <w:rPr>
                <w:ins w:id="2940" w:author="Gabriella Meltzer" w:date="2024-01-02T23:40:00Z"/>
                <w:rFonts w:ascii="Arial" w:hAnsi="Arial" w:cs="Arial"/>
                <w:sz w:val="20"/>
                <w:szCs w:val="20"/>
                <w:rPrChange w:id="2941" w:author="Gabriella Meltzer" w:date="2024-01-02T23:41:00Z">
                  <w:rPr>
                    <w:ins w:id="2942" w:author="Gabriella Meltzer" w:date="2024-01-02T23:40:00Z"/>
                    <w:sz w:val="22"/>
                    <w:szCs w:val="22"/>
                  </w:rPr>
                </w:rPrChange>
              </w:rPr>
            </w:pPr>
            <w:ins w:id="2943" w:author="Gabriella Meltzer" w:date="2024-01-02T23:40:00Z">
              <w:r w:rsidRPr="006A5067">
                <w:rPr>
                  <w:rFonts w:ascii="Arial" w:hAnsi="Arial" w:cs="Arial"/>
                  <w:sz w:val="20"/>
                  <w:szCs w:val="20"/>
                  <w:rPrChange w:id="2944" w:author="Gabriella Meltzer" w:date="2024-01-02T23:41:00Z">
                    <w:rPr/>
                  </w:rPrChange>
                </w:rPr>
                <w:t>0.00</w:t>
              </w:r>
            </w:ins>
          </w:p>
        </w:tc>
        <w:tc>
          <w:tcPr>
            <w:tcW w:w="720" w:type="dxa"/>
            <w:tcPrChange w:id="2945" w:author="Gabriella Meltzer" w:date="2024-01-02T23:42:00Z">
              <w:tcPr>
                <w:tcW w:w="720" w:type="dxa"/>
              </w:tcPr>
            </w:tcPrChange>
          </w:tcPr>
          <w:p w14:paraId="0E157379" w14:textId="77777777" w:rsidR="006A5067" w:rsidRPr="006A5067" w:rsidRDefault="006A5067" w:rsidP="00786FE5">
            <w:pPr>
              <w:rPr>
                <w:ins w:id="2946" w:author="Gabriella Meltzer" w:date="2024-01-02T23:40:00Z"/>
                <w:rFonts w:ascii="Arial" w:hAnsi="Arial" w:cs="Arial"/>
                <w:sz w:val="20"/>
                <w:szCs w:val="20"/>
                <w:rPrChange w:id="2947" w:author="Gabriella Meltzer" w:date="2024-01-02T23:41:00Z">
                  <w:rPr>
                    <w:ins w:id="2948" w:author="Gabriella Meltzer" w:date="2024-01-02T23:40:00Z"/>
                    <w:sz w:val="22"/>
                    <w:szCs w:val="22"/>
                  </w:rPr>
                </w:rPrChange>
              </w:rPr>
            </w:pPr>
            <w:ins w:id="2949" w:author="Gabriella Meltzer" w:date="2024-01-02T23:40:00Z">
              <w:r w:rsidRPr="006A5067">
                <w:rPr>
                  <w:rFonts w:ascii="Arial" w:hAnsi="Arial" w:cs="Arial"/>
                  <w:sz w:val="20"/>
                  <w:szCs w:val="20"/>
                  <w:rPrChange w:id="2950" w:author="Gabriella Meltzer" w:date="2024-01-02T23:41:00Z">
                    <w:rPr/>
                  </w:rPrChange>
                </w:rPr>
                <w:t>0.01</w:t>
              </w:r>
            </w:ins>
          </w:p>
        </w:tc>
        <w:tc>
          <w:tcPr>
            <w:tcW w:w="720" w:type="dxa"/>
            <w:tcPrChange w:id="2951" w:author="Gabriella Meltzer" w:date="2024-01-02T23:42:00Z">
              <w:tcPr>
                <w:tcW w:w="720" w:type="dxa"/>
              </w:tcPr>
            </w:tcPrChange>
          </w:tcPr>
          <w:p w14:paraId="67FBA8B8" w14:textId="77777777" w:rsidR="006A5067" w:rsidRPr="006A5067" w:rsidRDefault="006A5067" w:rsidP="00786FE5">
            <w:pPr>
              <w:rPr>
                <w:ins w:id="2952" w:author="Gabriella Meltzer" w:date="2024-01-02T23:40:00Z"/>
                <w:rFonts w:ascii="Arial" w:hAnsi="Arial" w:cs="Arial"/>
                <w:sz w:val="20"/>
                <w:szCs w:val="20"/>
                <w:rPrChange w:id="2953" w:author="Gabriella Meltzer" w:date="2024-01-02T23:41:00Z">
                  <w:rPr>
                    <w:ins w:id="2954" w:author="Gabriella Meltzer" w:date="2024-01-02T23:40:00Z"/>
                    <w:sz w:val="22"/>
                    <w:szCs w:val="22"/>
                  </w:rPr>
                </w:rPrChange>
              </w:rPr>
            </w:pPr>
            <w:ins w:id="2955" w:author="Gabriella Meltzer" w:date="2024-01-02T23:40:00Z">
              <w:r w:rsidRPr="006A5067">
                <w:rPr>
                  <w:rFonts w:ascii="Arial" w:hAnsi="Arial" w:cs="Arial"/>
                  <w:sz w:val="20"/>
                  <w:szCs w:val="20"/>
                  <w:rPrChange w:id="2956" w:author="Gabriella Meltzer" w:date="2024-01-02T23:41:00Z">
                    <w:rPr/>
                  </w:rPrChange>
                </w:rPr>
                <w:t>0.01</w:t>
              </w:r>
            </w:ins>
          </w:p>
        </w:tc>
        <w:tc>
          <w:tcPr>
            <w:tcW w:w="720" w:type="dxa"/>
            <w:tcBorders>
              <w:right w:val="single" w:sz="2" w:space="0" w:color="auto"/>
            </w:tcBorders>
            <w:tcPrChange w:id="2957" w:author="Gabriella Meltzer" w:date="2024-01-02T23:42:00Z">
              <w:tcPr>
                <w:tcW w:w="720" w:type="dxa"/>
                <w:tcBorders>
                  <w:right w:val="single" w:sz="2" w:space="0" w:color="auto"/>
                </w:tcBorders>
              </w:tcPr>
            </w:tcPrChange>
          </w:tcPr>
          <w:p w14:paraId="3C848ACA" w14:textId="77777777" w:rsidR="006A5067" w:rsidRPr="006A5067" w:rsidRDefault="006A5067" w:rsidP="00786FE5">
            <w:pPr>
              <w:rPr>
                <w:ins w:id="2958" w:author="Gabriella Meltzer" w:date="2024-01-02T23:40:00Z"/>
                <w:rFonts w:ascii="Arial" w:hAnsi="Arial" w:cs="Arial"/>
                <w:sz w:val="20"/>
                <w:szCs w:val="20"/>
                <w:rPrChange w:id="2959" w:author="Gabriella Meltzer" w:date="2024-01-02T23:41:00Z">
                  <w:rPr>
                    <w:ins w:id="2960" w:author="Gabriella Meltzer" w:date="2024-01-02T23:40:00Z"/>
                    <w:sz w:val="22"/>
                    <w:szCs w:val="22"/>
                  </w:rPr>
                </w:rPrChange>
              </w:rPr>
            </w:pPr>
            <w:ins w:id="2961" w:author="Gabriella Meltzer" w:date="2024-01-02T23:40:00Z">
              <w:r w:rsidRPr="006A5067">
                <w:rPr>
                  <w:rFonts w:ascii="Arial" w:hAnsi="Arial" w:cs="Arial"/>
                  <w:sz w:val="20"/>
                  <w:szCs w:val="20"/>
                  <w:rPrChange w:id="2962" w:author="Gabriella Meltzer" w:date="2024-01-02T23:41:00Z">
                    <w:rPr/>
                  </w:rPrChange>
                </w:rPr>
                <w:t>0.05</w:t>
              </w:r>
            </w:ins>
          </w:p>
        </w:tc>
        <w:tc>
          <w:tcPr>
            <w:tcW w:w="720" w:type="dxa"/>
            <w:tcBorders>
              <w:left w:val="single" w:sz="2" w:space="0" w:color="auto"/>
            </w:tcBorders>
            <w:tcPrChange w:id="2963" w:author="Gabriella Meltzer" w:date="2024-01-02T23:42:00Z">
              <w:tcPr>
                <w:tcW w:w="720" w:type="dxa"/>
                <w:tcBorders>
                  <w:left w:val="single" w:sz="2" w:space="0" w:color="auto"/>
                </w:tcBorders>
              </w:tcPr>
            </w:tcPrChange>
          </w:tcPr>
          <w:p w14:paraId="43CD2918" w14:textId="77777777" w:rsidR="006A5067" w:rsidRPr="006A5067" w:rsidRDefault="006A5067" w:rsidP="00786FE5">
            <w:pPr>
              <w:rPr>
                <w:ins w:id="2964" w:author="Gabriella Meltzer" w:date="2024-01-02T23:40:00Z"/>
                <w:rFonts w:ascii="Arial" w:hAnsi="Arial" w:cs="Arial"/>
                <w:sz w:val="20"/>
                <w:szCs w:val="20"/>
                <w:rPrChange w:id="2965" w:author="Gabriella Meltzer" w:date="2024-01-02T23:41:00Z">
                  <w:rPr>
                    <w:ins w:id="2966" w:author="Gabriella Meltzer" w:date="2024-01-02T23:40:00Z"/>
                    <w:sz w:val="22"/>
                    <w:szCs w:val="22"/>
                  </w:rPr>
                </w:rPrChange>
              </w:rPr>
            </w:pPr>
            <w:ins w:id="2967" w:author="Gabriella Meltzer" w:date="2024-01-02T23:40:00Z">
              <w:r w:rsidRPr="006A5067">
                <w:rPr>
                  <w:rFonts w:ascii="Arial" w:hAnsi="Arial" w:cs="Arial"/>
                  <w:sz w:val="20"/>
                  <w:szCs w:val="20"/>
                  <w:rPrChange w:id="2968" w:author="Gabriella Meltzer" w:date="2024-01-02T23:41:00Z">
                    <w:rPr/>
                  </w:rPrChange>
                </w:rPr>
                <w:t>0.00</w:t>
              </w:r>
            </w:ins>
          </w:p>
        </w:tc>
        <w:tc>
          <w:tcPr>
            <w:tcW w:w="720" w:type="dxa"/>
            <w:tcPrChange w:id="2969" w:author="Gabriella Meltzer" w:date="2024-01-02T23:42:00Z">
              <w:tcPr>
                <w:tcW w:w="720" w:type="dxa"/>
              </w:tcPr>
            </w:tcPrChange>
          </w:tcPr>
          <w:p w14:paraId="30AE6306" w14:textId="77777777" w:rsidR="006A5067" w:rsidRPr="006A5067" w:rsidRDefault="006A5067" w:rsidP="00786FE5">
            <w:pPr>
              <w:rPr>
                <w:ins w:id="2970" w:author="Gabriella Meltzer" w:date="2024-01-02T23:40:00Z"/>
                <w:rFonts w:ascii="Arial" w:hAnsi="Arial" w:cs="Arial"/>
                <w:sz w:val="20"/>
                <w:szCs w:val="20"/>
                <w:rPrChange w:id="2971" w:author="Gabriella Meltzer" w:date="2024-01-02T23:41:00Z">
                  <w:rPr>
                    <w:ins w:id="2972" w:author="Gabriella Meltzer" w:date="2024-01-02T23:40:00Z"/>
                    <w:sz w:val="22"/>
                    <w:szCs w:val="22"/>
                  </w:rPr>
                </w:rPrChange>
              </w:rPr>
            </w:pPr>
            <w:ins w:id="2973" w:author="Gabriella Meltzer" w:date="2024-01-02T23:40:00Z">
              <w:r w:rsidRPr="006A5067">
                <w:rPr>
                  <w:rFonts w:ascii="Arial" w:hAnsi="Arial" w:cs="Arial"/>
                  <w:sz w:val="20"/>
                  <w:szCs w:val="20"/>
                  <w:rPrChange w:id="2974" w:author="Gabriella Meltzer" w:date="2024-01-02T23:41:00Z">
                    <w:rPr/>
                  </w:rPrChange>
                </w:rPr>
                <w:t>0.00</w:t>
              </w:r>
            </w:ins>
          </w:p>
        </w:tc>
        <w:tc>
          <w:tcPr>
            <w:tcW w:w="720" w:type="dxa"/>
            <w:tcPrChange w:id="2975" w:author="Gabriella Meltzer" w:date="2024-01-02T23:42:00Z">
              <w:tcPr>
                <w:tcW w:w="720" w:type="dxa"/>
              </w:tcPr>
            </w:tcPrChange>
          </w:tcPr>
          <w:p w14:paraId="2D19A6D6" w14:textId="77777777" w:rsidR="006A5067" w:rsidRPr="006A5067" w:rsidRDefault="006A5067" w:rsidP="00786FE5">
            <w:pPr>
              <w:rPr>
                <w:ins w:id="2976" w:author="Gabriella Meltzer" w:date="2024-01-02T23:40:00Z"/>
                <w:rFonts w:ascii="Arial" w:hAnsi="Arial" w:cs="Arial"/>
                <w:sz w:val="20"/>
                <w:szCs w:val="20"/>
                <w:rPrChange w:id="2977" w:author="Gabriella Meltzer" w:date="2024-01-02T23:41:00Z">
                  <w:rPr>
                    <w:ins w:id="2978" w:author="Gabriella Meltzer" w:date="2024-01-02T23:40:00Z"/>
                    <w:sz w:val="22"/>
                    <w:szCs w:val="22"/>
                  </w:rPr>
                </w:rPrChange>
              </w:rPr>
            </w:pPr>
            <w:ins w:id="2979" w:author="Gabriella Meltzer" w:date="2024-01-02T23:40:00Z">
              <w:r w:rsidRPr="006A5067">
                <w:rPr>
                  <w:rFonts w:ascii="Arial" w:hAnsi="Arial" w:cs="Arial"/>
                  <w:sz w:val="20"/>
                  <w:szCs w:val="20"/>
                  <w:rPrChange w:id="2980" w:author="Gabriella Meltzer" w:date="2024-01-02T23:41:00Z">
                    <w:rPr/>
                  </w:rPrChange>
                </w:rPr>
                <w:t>0.01</w:t>
              </w:r>
            </w:ins>
          </w:p>
        </w:tc>
        <w:tc>
          <w:tcPr>
            <w:tcW w:w="720" w:type="dxa"/>
            <w:tcPrChange w:id="2981" w:author="Gabriella Meltzer" w:date="2024-01-02T23:42:00Z">
              <w:tcPr>
                <w:tcW w:w="720" w:type="dxa"/>
              </w:tcPr>
            </w:tcPrChange>
          </w:tcPr>
          <w:p w14:paraId="4C22286C" w14:textId="77777777" w:rsidR="006A5067" w:rsidRPr="006A5067" w:rsidRDefault="006A5067" w:rsidP="00786FE5">
            <w:pPr>
              <w:rPr>
                <w:ins w:id="2982" w:author="Gabriella Meltzer" w:date="2024-01-02T23:40:00Z"/>
                <w:rFonts w:ascii="Arial" w:hAnsi="Arial" w:cs="Arial"/>
                <w:sz w:val="20"/>
                <w:szCs w:val="20"/>
                <w:rPrChange w:id="2983" w:author="Gabriella Meltzer" w:date="2024-01-02T23:41:00Z">
                  <w:rPr>
                    <w:ins w:id="2984" w:author="Gabriella Meltzer" w:date="2024-01-02T23:40:00Z"/>
                    <w:sz w:val="22"/>
                    <w:szCs w:val="22"/>
                  </w:rPr>
                </w:rPrChange>
              </w:rPr>
            </w:pPr>
            <w:ins w:id="2985" w:author="Gabriella Meltzer" w:date="2024-01-02T23:40:00Z">
              <w:r w:rsidRPr="006A5067">
                <w:rPr>
                  <w:rFonts w:ascii="Arial" w:hAnsi="Arial" w:cs="Arial"/>
                  <w:sz w:val="20"/>
                  <w:szCs w:val="20"/>
                  <w:rPrChange w:id="2986" w:author="Gabriella Meltzer" w:date="2024-01-02T23:41:00Z">
                    <w:rPr/>
                  </w:rPrChange>
                </w:rPr>
                <w:t>0.02</w:t>
              </w:r>
            </w:ins>
          </w:p>
        </w:tc>
        <w:tc>
          <w:tcPr>
            <w:tcW w:w="720" w:type="dxa"/>
            <w:tcBorders>
              <w:right w:val="single" w:sz="2" w:space="0" w:color="auto"/>
            </w:tcBorders>
            <w:tcPrChange w:id="2987" w:author="Gabriella Meltzer" w:date="2024-01-02T23:42:00Z">
              <w:tcPr>
                <w:tcW w:w="720" w:type="dxa"/>
                <w:tcBorders>
                  <w:right w:val="single" w:sz="2" w:space="0" w:color="auto"/>
                </w:tcBorders>
              </w:tcPr>
            </w:tcPrChange>
          </w:tcPr>
          <w:p w14:paraId="5575986A" w14:textId="77777777" w:rsidR="006A5067" w:rsidRPr="006A5067" w:rsidRDefault="006A5067" w:rsidP="00786FE5">
            <w:pPr>
              <w:rPr>
                <w:ins w:id="2988" w:author="Gabriella Meltzer" w:date="2024-01-02T23:40:00Z"/>
                <w:rFonts w:ascii="Arial" w:hAnsi="Arial" w:cs="Arial"/>
                <w:sz w:val="20"/>
                <w:szCs w:val="20"/>
                <w:rPrChange w:id="2989" w:author="Gabriella Meltzer" w:date="2024-01-02T23:41:00Z">
                  <w:rPr>
                    <w:ins w:id="2990" w:author="Gabriella Meltzer" w:date="2024-01-02T23:40:00Z"/>
                    <w:sz w:val="22"/>
                    <w:szCs w:val="22"/>
                  </w:rPr>
                </w:rPrChange>
              </w:rPr>
            </w:pPr>
            <w:ins w:id="2991" w:author="Gabriella Meltzer" w:date="2024-01-02T23:40:00Z">
              <w:r w:rsidRPr="006A5067">
                <w:rPr>
                  <w:rFonts w:ascii="Arial" w:hAnsi="Arial" w:cs="Arial"/>
                  <w:sz w:val="20"/>
                  <w:szCs w:val="20"/>
                  <w:rPrChange w:id="2992" w:author="Gabriella Meltzer" w:date="2024-01-02T23:41:00Z">
                    <w:rPr/>
                  </w:rPrChange>
                </w:rPr>
                <w:t>0.06</w:t>
              </w:r>
            </w:ins>
          </w:p>
        </w:tc>
      </w:tr>
      <w:tr w:rsidR="006A5067" w:rsidRPr="006A5067" w14:paraId="6DC7D3C4" w14:textId="77777777" w:rsidTr="007F7277">
        <w:trPr>
          <w:ins w:id="2993" w:author="Gabriella Meltzer" w:date="2024-01-02T23:40:00Z"/>
        </w:trPr>
        <w:tc>
          <w:tcPr>
            <w:tcW w:w="3062" w:type="dxa"/>
            <w:vMerge/>
            <w:tcBorders>
              <w:left w:val="single" w:sz="2" w:space="0" w:color="auto"/>
            </w:tcBorders>
            <w:tcPrChange w:id="2994" w:author="Gabriella Meltzer" w:date="2024-01-02T23:42:00Z">
              <w:tcPr>
                <w:tcW w:w="3420" w:type="dxa"/>
                <w:vMerge/>
                <w:tcBorders>
                  <w:left w:val="single" w:sz="2" w:space="0" w:color="auto"/>
                </w:tcBorders>
              </w:tcPr>
            </w:tcPrChange>
          </w:tcPr>
          <w:p w14:paraId="0E600515" w14:textId="77777777" w:rsidR="006A5067" w:rsidRPr="006A5067" w:rsidRDefault="006A5067" w:rsidP="00786FE5">
            <w:pPr>
              <w:rPr>
                <w:ins w:id="2995" w:author="Gabriella Meltzer" w:date="2024-01-02T23:40:00Z"/>
                <w:rFonts w:ascii="Arial" w:hAnsi="Arial" w:cs="Arial"/>
                <w:sz w:val="20"/>
                <w:szCs w:val="20"/>
                <w:rPrChange w:id="2996" w:author="Gabriella Meltzer" w:date="2024-01-02T23:41:00Z">
                  <w:rPr>
                    <w:ins w:id="2997" w:author="Gabriella Meltzer" w:date="2024-01-02T23:40:00Z"/>
                    <w:sz w:val="22"/>
                    <w:szCs w:val="22"/>
                  </w:rPr>
                </w:rPrChange>
              </w:rPr>
            </w:pPr>
          </w:p>
        </w:tc>
        <w:tc>
          <w:tcPr>
            <w:tcW w:w="3778" w:type="dxa"/>
            <w:tcBorders>
              <w:left w:val="single" w:sz="2" w:space="0" w:color="auto"/>
            </w:tcBorders>
            <w:tcPrChange w:id="2998" w:author="Gabriella Meltzer" w:date="2024-01-02T23:42:00Z">
              <w:tcPr>
                <w:tcW w:w="3420" w:type="dxa"/>
                <w:tcBorders>
                  <w:left w:val="single" w:sz="2" w:space="0" w:color="auto"/>
                </w:tcBorders>
              </w:tcPr>
            </w:tcPrChange>
          </w:tcPr>
          <w:p w14:paraId="14AF9CD8" w14:textId="77777777" w:rsidR="006A5067" w:rsidRPr="006A5067" w:rsidRDefault="006A5067" w:rsidP="00786FE5">
            <w:pPr>
              <w:rPr>
                <w:ins w:id="2999" w:author="Gabriella Meltzer" w:date="2024-01-02T23:40:00Z"/>
                <w:rFonts w:ascii="Arial" w:hAnsi="Arial" w:cs="Arial"/>
                <w:sz w:val="20"/>
                <w:szCs w:val="20"/>
                <w:rPrChange w:id="3000" w:author="Gabriella Meltzer" w:date="2024-01-02T23:41:00Z">
                  <w:rPr>
                    <w:ins w:id="3001" w:author="Gabriella Meltzer" w:date="2024-01-02T23:40:00Z"/>
                    <w:sz w:val="22"/>
                    <w:szCs w:val="22"/>
                  </w:rPr>
                </w:rPrChange>
              </w:rPr>
            </w:pPr>
            <w:ins w:id="3002" w:author="Gabriella Meltzer" w:date="2024-01-02T23:40:00Z">
              <w:r w:rsidRPr="006A5067">
                <w:rPr>
                  <w:rFonts w:ascii="Arial" w:hAnsi="Arial" w:cs="Arial"/>
                  <w:sz w:val="20"/>
                  <w:szCs w:val="20"/>
                  <w:rPrChange w:id="3003" w:author="Gabriella Meltzer" w:date="2024-01-02T23:41:00Z">
                    <w:rPr/>
                  </w:rPrChange>
                </w:rPr>
                <w:t>Percent Hispanic</w:t>
              </w:r>
            </w:ins>
          </w:p>
        </w:tc>
        <w:tc>
          <w:tcPr>
            <w:tcW w:w="810" w:type="dxa"/>
            <w:tcPrChange w:id="3004" w:author="Gabriella Meltzer" w:date="2024-01-02T23:42:00Z">
              <w:tcPr>
                <w:tcW w:w="810" w:type="dxa"/>
              </w:tcPr>
            </w:tcPrChange>
          </w:tcPr>
          <w:p w14:paraId="3020D65F" w14:textId="77777777" w:rsidR="006A5067" w:rsidRPr="006A5067" w:rsidRDefault="006A5067" w:rsidP="00786FE5">
            <w:pPr>
              <w:rPr>
                <w:ins w:id="3005" w:author="Gabriella Meltzer" w:date="2024-01-02T23:40:00Z"/>
                <w:rFonts w:ascii="Arial" w:hAnsi="Arial" w:cs="Arial"/>
                <w:sz w:val="20"/>
                <w:szCs w:val="20"/>
                <w:rPrChange w:id="3006" w:author="Gabriella Meltzer" w:date="2024-01-02T23:41:00Z">
                  <w:rPr>
                    <w:ins w:id="3007" w:author="Gabriella Meltzer" w:date="2024-01-02T23:40:00Z"/>
                    <w:sz w:val="22"/>
                    <w:szCs w:val="22"/>
                  </w:rPr>
                </w:rPrChange>
              </w:rPr>
            </w:pPr>
          </w:p>
        </w:tc>
        <w:tc>
          <w:tcPr>
            <w:tcW w:w="720" w:type="dxa"/>
            <w:tcPrChange w:id="3008" w:author="Gabriella Meltzer" w:date="2024-01-02T23:42:00Z">
              <w:tcPr>
                <w:tcW w:w="720" w:type="dxa"/>
              </w:tcPr>
            </w:tcPrChange>
          </w:tcPr>
          <w:p w14:paraId="76CCD46C" w14:textId="77777777" w:rsidR="006A5067" w:rsidRPr="006A5067" w:rsidRDefault="006A5067" w:rsidP="00786FE5">
            <w:pPr>
              <w:rPr>
                <w:ins w:id="3009" w:author="Gabriella Meltzer" w:date="2024-01-02T23:40:00Z"/>
                <w:rFonts w:ascii="Arial" w:hAnsi="Arial" w:cs="Arial"/>
                <w:sz w:val="20"/>
                <w:szCs w:val="20"/>
                <w:rPrChange w:id="3010" w:author="Gabriella Meltzer" w:date="2024-01-02T23:41:00Z">
                  <w:rPr>
                    <w:ins w:id="3011" w:author="Gabriella Meltzer" w:date="2024-01-02T23:40:00Z"/>
                    <w:sz w:val="22"/>
                    <w:szCs w:val="22"/>
                  </w:rPr>
                </w:rPrChange>
              </w:rPr>
            </w:pPr>
            <w:ins w:id="3012" w:author="Gabriella Meltzer" w:date="2024-01-02T23:40:00Z">
              <w:r w:rsidRPr="006A5067">
                <w:rPr>
                  <w:rFonts w:ascii="Arial" w:hAnsi="Arial" w:cs="Arial"/>
                  <w:sz w:val="20"/>
                  <w:szCs w:val="20"/>
                  <w:rPrChange w:id="3013" w:author="Gabriella Meltzer" w:date="2024-01-02T23:41:00Z">
                    <w:rPr/>
                  </w:rPrChange>
                </w:rPr>
                <w:t>0.01</w:t>
              </w:r>
            </w:ins>
          </w:p>
        </w:tc>
        <w:tc>
          <w:tcPr>
            <w:tcW w:w="720" w:type="dxa"/>
            <w:tcPrChange w:id="3014" w:author="Gabriella Meltzer" w:date="2024-01-02T23:42:00Z">
              <w:tcPr>
                <w:tcW w:w="720" w:type="dxa"/>
              </w:tcPr>
            </w:tcPrChange>
          </w:tcPr>
          <w:p w14:paraId="2AFE323D" w14:textId="77777777" w:rsidR="006A5067" w:rsidRPr="006A5067" w:rsidRDefault="006A5067" w:rsidP="00786FE5">
            <w:pPr>
              <w:rPr>
                <w:ins w:id="3015" w:author="Gabriella Meltzer" w:date="2024-01-02T23:40:00Z"/>
                <w:rFonts w:ascii="Arial" w:hAnsi="Arial" w:cs="Arial"/>
                <w:sz w:val="20"/>
                <w:szCs w:val="20"/>
                <w:rPrChange w:id="3016" w:author="Gabriella Meltzer" w:date="2024-01-02T23:41:00Z">
                  <w:rPr>
                    <w:ins w:id="3017" w:author="Gabriella Meltzer" w:date="2024-01-02T23:40:00Z"/>
                    <w:sz w:val="22"/>
                    <w:szCs w:val="22"/>
                  </w:rPr>
                </w:rPrChange>
              </w:rPr>
            </w:pPr>
            <w:ins w:id="3018" w:author="Gabriella Meltzer" w:date="2024-01-02T23:40:00Z">
              <w:r w:rsidRPr="006A5067">
                <w:rPr>
                  <w:rFonts w:ascii="Arial" w:hAnsi="Arial" w:cs="Arial"/>
                  <w:sz w:val="20"/>
                  <w:szCs w:val="20"/>
                  <w:rPrChange w:id="3019" w:author="Gabriella Meltzer" w:date="2024-01-02T23:41:00Z">
                    <w:rPr/>
                  </w:rPrChange>
                </w:rPr>
                <w:t>0.04</w:t>
              </w:r>
            </w:ins>
          </w:p>
        </w:tc>
        <w:tc>
          <w:tcPr>
            <w:tcW w:w="720" w:type="dxa"/>
            <w:tcPrChange w:id="3020" w:author="Gabriella Meltzer" w:date="2024-01-02T23:42:00Z">
              <w:tcPr>
                <w:tcW w:w="720" w:type="dxa"/>
              </w:tcPr>
            </w:tcPrChange>
          </w:tcPr>
          <w:p w14:paraId="74DA2380" w14:textId="77777777" w:rsidR="006A5067" w:rsidRPr="006A5067" w:rsidRDefault="006A5067" w:rsidP="00786FE5">
            <w:pPr>
              <w:rPr>
                <w:ins w:id="3021" w:author="Gabriella Meltzer" w:date="2024-01-02T23:40:00Z"/>
                <w:rFonts w:ascii="Arial" w:hAnsi="Arial" w:cs="Arial"/>
                <w:sz w:val="20"/>
                <w:szCs w:val="20"/>
                <w:rPrChange w:id="3022" w:author="Gabriella Meltzer" w:date="2024-01-02T23:41:00Z">
                  <w:rPr>
                    <w:ins w:id="3023" w:author="Gabriella Meltzer" w:date="2024-01-02T23:40:00Z"/>
                    <w:sz w:val="22"/>
                    <w:szCs w:val="22"/>
                  </w:rPr>
                </w:rPrChange>
              </w:rPr>
            </w:pPr>
            <w:ins w:id="3024" w:author="Gabriella Meltzer" w:date="2024-01-02T23:40:00Z">
              <w:r w:rsidRPr="006A5067">
                <w:rPr>
                  <w:rFonts w:ascii="Arial" w:hAnsi="Arial" w:cs="Arial"/>
                  <w:sz w:val="20"/>
                  <w:szCs w:val="20"/>
                  <w:rPrChange w:id="3025" w:author="Gabriella Meltzer" w:date="2024-01-02T23:41:00Z">
                    <w:rPr/>
                  </w:rPrChange>
                </w:rPr>
                <w:t>0.14</w:t>
              </w:r>
            </w:ins>
          </w:p>
        </w:tc>
        <w:tc>
          <w:tcPr>
            <w:tcW w:w="720" w:type="dxa"/>
            <w:tcPrChange w:id="3026" w:author="Gabriella Meltzer" w:date="2024-01-02T23:42:00Z">
              <w:tcPr>
                <w:tcW w:w="720" w:type="dxa"/>
              </w:tcPr>
            </w:tcPrChange>
          </w:tcPr>
          <w:p w14:paraId="6F90E16E" w14:textId="77777777" w:rsidR="006A5067" w:rsidRPr="006A5067" w:rsidRDefault="006A5067" w:rsidP="00786FE5">
            <w:pPr>
              <w:rPr>
                <w:ins w:id="3027" w:author="Gabriella Meltzer" w:date="2024-01-02T23:40:00Z"/>
                <w:rFonts w:ascii="Arial" w:hAnsi="Arial" w:cs="Arial"/>
                <w:sz w:val="20"/>
                <w:szCs w:val="20"/>
                <w:rPrChange w:id="3028" w:author="Gabriella Meltzer" w:date="2024-01-02T23:41:00Z">
                  <w:rPr>
                    <w:ins w:id="3029" w:author="Gabriella Meltzer" w:date="2024-01-02T23:40:00Z"/>
                    <w:sz w:val="22"/>
                    <w:szCs w:val="22"/>
                  </w:rPr>
                </w:rPrChange>
              </w:rPr>
            </w:pPr>
            <w:ins w:id="3030" w:author="Gabriella Meltzer" w:date="2024-01-02T23:40:00Z">
              <w:r w:rsidRPr="006A5067">
                <w:rPr>
                  <w:rFonts w:ascii="Arial" w:hAnsi="Arial" w:cs="Arial"/>
                  <w:sz w:val="20"/>
                  <w:szCs w:val="20"/>
                  <w:rPrChange w:id="3031" w:author="Gabriella Meltzer" w:date="2024-01-02T23:41:00Z">
                    <w:rPr/>
                  </w:rPrChange>
                </w:rPr>
                <w:t>0.33</w:t>
              </w:r>
            </w:ins>
          </w:p>
        </w:tc>
        <w:tc>
          <w:tcPr>
            <w:tcW w:w="720" w:type="dxa"/>
            <w:tcBorders>
              <w:right w:val="single" w:sz="2" w:space="0" w:color="auto"/>
            </w:tcBorders>
            <w:tcPrChange w:id="3032" w:author="Gabriella Meltzer" w:date="2024-01-02T23:42:00Z">
              <w:tcPr>
                <w:tcW w:w="720" w:type="dxa"/>
                <w:tcBorders>
                  <w:right w:val="single" w:sz="2" w:space="0" w:color="auto"/>
                </w:tcBorders>
              </w:tcPr>
            </w:tcPrChange>
          </w:tcPr>
          <w:p w14:paraId="24252396" w14:textId="77777777" w:rsidR="006A5067" w:rsidRPr="006A5067" w:rsidRDefault="006A5067" w:rsidP="00786FE5">
            <w:pPr>
              <w:rPr>
                <w:ins w:id="3033" w:author="Gabriella Meltzer" w:date="2024-01-02T23:40:00Z"/>
                <w:rFonts w:ascii="Arial" w:hAnsi="Arial" w:cs="Arial"/>
                <w:sz w:val="20"/>
                <w:szCs w:val="20"/>
                <w:rPrChange w:id="3034" w:author="Gabriella Meltzer" w:date="2024-01-02T23:41:00Z">
                  <w:rPr>
                    <w:ins w:id="3035" w:author="Gabriella Meltzer" w:date="2024-01-02T23:40:00Z"/>
                    <w:sz w:val="22"/>
                    <w:szCs w:val="22"/>
                  </w:rPr>
                </w:rPrChange>
              </w:rPr>
            </w:pPr>
            <w:ins w:id="3036" w:author="Gabriella Meltzer" w:date="2024-01-02T23:40:00Z">
              <w:r w:rsidRPr="006A5067">
                <w:rPr>
                  <w:rFonts w:ascii="Arial" w:hAnsi="Arial" w:cs="Arial"/>
                  <w:sz w:val="20"/>
                  <w:szCs w:val="20"/>
                  <w:rPrChange w:id="3037" w:author="Gabriella Meltzer" w:date="2024-01-02T23:41:00Z">
                    <w:rPr/>
                  </w:rPrChange>
                </w:rPr>
                <w:t>0.77</w:t>
              </w:r>
            </w:ins>
          </w:p>
        </w:tc>
        <w:tc>
          <w:tcPr>
            <w:tcW w:w="720" w:type="dxa"/>
            <w:tcBorders>
              <w:left w:val="single" w:sz="2" w:space="0" w:color="auto"/>
            </w:tcBorders>
            <w:tcPrChange w:id="3038" w:author="Gabriella Meltzer" w:date="2024-01-02T23:42:00Z">
              <w:tcPr>
                <w:tcW w:w="720" w:type="dxa"/>
                <w:tcBorders>
                  <w:left w:val="single" w:sz="2" w:space="0" w:color="auto"/>
                </w:tcBorders>
              </w:tcPr>
            </w:tcPrChange>
          </w:tcPr>
          <w:p w14:paraId="3FD2F740" w14:textId="77777777" w:rsidR="006A5067" w:rsidRPr="006A5067" w:rsidRDefault="006A5067" w:rsidP="00786FE5">
            <w:pPr>
              <w:rPr>
                <w:ins w:id="3039" w:author="Gabriella Meltzer" w:date="2024-01-02T23:40:00Z"/>
                <w:rFonts w:ascii="Arial" w:hAnsi="Arial" w:cs="Arial"/>
                <w:sz w:val="20"/>
                <w:szCs w:val="20"/>
                <w:rPrChange w:id="3040" w:author="Gabriella Meltzer" w:date="2024-01-02T23:41:00Z">
                  <w:rPr>
                    <w:ins w:id="3041" w:author="Gabriella Meltzer" w:date="2024-01-02T23:40:00Z"/>
                    <w:sz w:val="22"/>
                    <w:szCs w:val="22"/>
                  </w:rPr>
                </w:rPrChange>
              </w:rPr>
            </w:pPr>
            <w:ins w:id="3042" w:author="Gabriella Meltzer" w:date="2024-01-02T23:40:00Z">
              <w:r w:rsidRPr="006A5067">
                <w:rPr>
                  <w:rFonts w:ascii="Arial" w:hAnsi="Arial" w:cs="Arial"/>
                  <w:sz w:val="20"/>
                  <w:szCs w:val="20"/>
                  <w:rPrChange w:id="3043" w:author="Gabriella Meltzer" w:date="2024-01-02T23:41:00Z">
                    <w:rPr/>
                  </w:rPrChange>
                </w:rPr>
                <w:t>0.02</w:t>
              </w:r>
            </w:ins>
          </w:p>
        </w:tc>
        <w:tc>
          <w:tcPr>
            <w:tcW w:w="720" w:type="dxa"/>
            <w:tcPrChange w:id="3044" w:author="Gabriella Meltzer" w:date="2024-01-02T23:42:00Z">
              <w:tcPr>
                <w:tcW w:w="720" w:type="dxa"/>
              </w:tcPr>
            </w:tcPrChange>
          </w:tcPr>
          <w:p w14:paraId="1B643036" w14:textId="77777777" w:rsidR="006A5067" w:rsidRPr="006A5067" w:rsidRDefault="006A5067" w:rsidP="00786FE5">
            <w:pPr>
              <w:rPr>
                <w:ins w:id="3045" w:author="Gabriella Meltzer" w:date="2024-01-02T23:40:00Z"/>
                <w:rFonts w:ascii="Arial" w:hAnsi="Arial" w:cs="Arial"/>
                <w:sz w:val="20"/>
                <w:szCs w:val="20"/>
                <w:rPrChange w:id="3046" w:author="Gabriella Meltzer" w:date="2024-01-02T23:41:00Z">
                  <w:rPr>
                    <w:ins w:id="3047" w:author="Gabriella Meltzer" w:date="2024-01-02T23:40:00Z"/>
                    <w:sz w:val="22"/>
                    <w:szCs w:val="22"/>
                  </w:rPr>
                </w:rPrChange>
              </w:rPr>
            </w:pPr>
            <w:ins w:id="3048" w:author="Gabriella Meltzer" w:date="2024-01-02T23:40:00Z">
              <w:r w:rsidRPr="006A5067">
                <w:rPr>
                  <w:rFonts w:ascii="Arial" w:hAnsi="Arial" w:cs="Arial"/>
                  <w:sz w:val="20"/>
                  <w:szCs w:val="20"/>
                  <w:rPrChange w:id="3049" w:author="Gabriella Meltzer" w:date="2024-01-02T23:41:00Z">
                    <w:rPr/>
                  </w:rPrChange>
                </w:rPr>
                <w:t>0.10</w:t>
              </w:r>
            </w:ins>
          </w:p>
        </w:tc>
        <w:tc>
          <w:tcPr>
            <w:tcW w:w="720" w:type="dxa"/>
            <w:tcPrChange w:id="3050" w:author="Gabriella Meltzer" w:date="2024-01-02T23:42:00Z">
              <w:tcPr>
                <w:tcW w:w="720" w:type="dxa"/>
              </w:tcPr>
            </w:tcPrChange>
          </w:tcPr>
          <w:p w14:paraId="6D9A58E9" w14:textId="77777777" w:rsidR="006A5067" w:rsidRPr="006A5067" w:rsidRDefault="006A5067" w:rsidP="00786FE5">
            <w:pPr>
              <w:rPr>
                <w:ins w:id="3051" w:author="Gabriella Meltzer" w:date="2024-01-02T23:40:00Z"/>
                <w:rFonts w:ascii="Arial" w:hAnsi="Arial" w:cs="Arial"/>
                <w:sz w:val="20"/>
                <w:szCs w:val="20"/>
                <w:rPrChange w:id="3052" w:author="Gabriella Meltzer" w:date="2024-01-02T23:41:00Z">
                  <w:rPr>
                    <w:ins w:id="3053" w:author="Gabriella Meltzer" w:date="2024-01-02T23:40:00Z"/>
                    <w:sz w:val="22"/>
                    <w:szCs w:val="22"/>
                  </w:rPr>
                </w:rPrChange>
              </w:rPr>
            </w:pPr>
            <w:ins w:id="3054" w:author="Gabriella Meltzer" w:date="2024-01-02T23:40:00Z">
              <w:r w:rsidRPr="006A5067">
                <w:rPr>
                  <w:rFonts w:ascii="Arial" w:hAnsi="Arial" w:cs="Arial"/>
                  <w:sz w:val="20"/>
                  <w:szCs w:val="20"/>
                  <w:rPrChange w:id="3055" w:author="Gabriella Meltzer" w:date="2024-01-02T23:41:00Z">
                    <w:rPr/>
                  </w:rPrChange>
                </w:rPr>
                <w:t>0.24</w:t>
              </w:r>
            </w:ins>
          </w:p>
        </w:tc>
        <w:tc>
          <w:tcPr>
            <w:tcW w:w="720" w:type="dxa"/>
            <w:tcPrChange w:id="3056" w:author="Gabriella Meltzer" w:date="2024-01-02T23:42:00Z">
              <w:tcPr>
                <w:tcW w:w="720" w:type="dxa"/>
              </w:tcPr>
            </w:tcPrChange>
          </w:tcPr>
          <w:p w14:paraId="5551E5EB" w14:textId="77777777" w:rsidR="006A5067" w:rsidRPr="006A5067" w:rsidRDefault="006A5067" w:rsidP="00786FE5">
            <w:pPr>
              <w:rPr>
                <w:ins w:id="3057" w:author="Gabriella Meltzer" w:date="2024-01-02T23:40:00Z"/>
                <w:rFonts w:ascii="Arial" w:hAnsi="Arial" w:cs="Arial"/>
                <w:sz w:val="20"/>
                <w:szCs w:val="20"/>
                <w:rPrChange w:id="3058" w:author="Gabriella Meltzer" w:date="2024-01-02T23:41:00Z">
                  <w:rPr>
                    <w:ins w:id="3059" w:author="Gabriella Meltzer" w:date="2024-01-02T23:40:00Z"/>
                    <w:sz w:val="22"/>
                    <w:szCs w:val="22"/>
                  </w:rPr>
                </w:rPrChange>
              </w:rPr>
            </w:pPr>
            <w:ins w:id="3060" w:author="Gabriella Meltzer" w:date="2024-01-02T23:40:00Z">
              <w:r w:rsidRPr="006A5067">
                <w:rPr>
                  <w:rFonts w:ascii="Arial" w:hAnsi="Arial" w:cs="Arial"/>
                  <w:sz w:val="20"/>
                  <w:szCs w:val="20"/>
                  <w:rPrChange w:id="3061" w:author="Gabriella Meltzer" w:date="2024-01-02T23:41:00Z">
                    <w:rPr/>
                  </w:rPrChange>
                </w:rPr>
                <w:t>0.44</w:t>
              </w:r>
            </w:ins>
          </w:p>
        </w:tc>
        <w:tc>
          <w:tcPr>
            <w:tcW w:w="720" w:type="dxa"/>
            <w:tcBorders>
              <w:right w:val="single" w:sz="2" w:space="0" w:color="auto"/>
            </w:tcBorders>
            <w:tcPrChange w:id="3062" w:author="Gabriella Meltzer" w:date="2024-01-02T23:42:00Z">
              <w:tcPr>
                <w:tcW w:w="720" w:type="dxa"/>
                <w:tcBorders>
                  <w:right w:val="single" w:sz="2" w:space="0" w:color="auto"/>
                </w:tcBorders>
              </w:tcPr>
            </w:tcPrChange>
          </w:tcPr>
          <w:p w14:paraId="41EE4B34" w14:textId="77777777" w:rsidR="006A5067" w:rsidRPr="006A5067" w:rsidRDefault="006A5067" w:rsidP="00786FE5">
            <w:pPr>
              <w:rPr>
                <w:ins w:id="3063" w:author="Gabriella Meltzer" w:date="2024-01-02T23:40:00Z"/>
                <w:rFonts w:ascii="Arial" w:hAnsi="Arial" w:cs="Arial"/>
                <w:sz w:val="20"/>
                <w:szCs w:val="20"/>
                <w:rPrChange w:id="3064" w:author="Gabriella Meltzer" w:date="2024-01-02T23:41:00Z">
                  <w:rPr>
                    <w:ins w:id="3065" w:author="Gabriella Meltzer" w:date="2024-01-02T23:40:00Z"/>
                    <w:sz w:val="22"/>
                    <w:szCs w:val="22"/>
                  </w:rPr>
                </w:rPrChange>
              </w:rPr>
            </w:pPr>
            <w:ins w:id="3066" w:author="Gabriella Meltzer" w:date="2024-01-02T23:40:00Z">
              <w:r w:rsidRPr="006A5067">
                <w:rPr>
                  <w:rFonts w:ascii="Arial" w:hAnsi="Arial" w:cs="Arial"/>
                  <w:sz w:val="20"/>
                  <w:szCs w:val="20"/>
                  <w:rPrChange w:id="3067" w:author="Gabriella Meltzer" w:date="2024-01-02T23:41:00Z">
                    <w:rPr/>
                  </w:rPrChange>
                </w:rPr>
                <w:t>0.83</w:t>
              </w:r>
            </w:ins>
          </w:p>
        </w:tc>
      </w:tr>
      <w:tr w:rsidR="006A5067" w:rsidRPr="006A5067" w14:paraId="09BA0E47" w14:textId="77777777" w:rsidTr="007F7277">
        <w:trPr>
          <w:ins w:id="3068" w:author="Gabriella Meltzer" w:date="2024-01-02T23:40:00Z"/>
        </w:trPr>
        <w:tc>
          <w:tcPr>
            <w:tcW w:w="3062" w:type="dxa"/>
            <w:vMerge/>
            <w:tcBorders>
              <w:left w:val="single" w:sz="2" w:space="0" w:color="auto"/>
            </w:tcBorders>
            <w:tcPrChange w:id="3069" w:author="Gabriella Meltzer" w:date="2024-01-02T23:42:00Z">
              <w:tcPr>
                <w:tcW w:w="3420" w:type="dxa"/>
                <w:vMerge/>
                <w:tcBorders>
                  <w:left w:val="single" w:sz="2" w:space="0" w:color="auto"/>
                </w:tcBorders>
              </w:tcPr>
            </w:tcPrChange>
          </w:tcPr>
          <w:p w14:paraId="26140A27" w14:textId="77777777" w:rsidR="006A5067" w:rsidRPr="006A5067" w:rsidRDefault="006A5067" w:rsidP="00786FE5">
            <w:pPr>
              <w:rPr>
                <w:ins w:id="3070" w:author="Gabriella Meltzer" w:date="2024-01-02T23:40:00Z"/>
                <w:rFonts w:ascii="Arial" w:hAnsi="Arial" w:cs="Arial"/>
                <w:sz w:val="20"/>
                <w:szCs w:val="20"/>
                <w:rPrChange w:id="3071" w:author="Gabriella Meltzer" w:date="2024-01-02T23:41:00Z">
                  <w:rPr>
                    <w:ins w:id="3072" w:author="Gabriella Meltzer" w:date="2024-01-02T23:40:00Z"/>
                    <w:sz w:val="22"/>
                    <w:szCs w:val="22"/>
                  </w:rPr>
                </w:rPrChange>
              </w:rPr>
            </w:pPr>
          </w:p>
        </w:tc>
        <w:tc>
          <w:tcPr>
            <w:tcW w:w="3778" w:type="dxa"/>
            <w:tcBorders>
              <w:left w:val="single" w:sz="2" w:space="0" w:color="auto"/>
            </w:tcBorders>
            <w:tcPrChange w:id="3073" w:author="Gabriella Meltzer" w:date="2024-01-02T23:42:00Z">
              <w:tcPr>
                <w:tcW w:w="3420" w:type="dxa"/>
                <w:tcBorders>
                  <w:left w:val="single" w:sz="2" w:space="0" w:color="auto"/>
                </w:tcBorders>
              </w:tcPr>
            </w:tcPrChange>
          </w:tcPr>
          <w:p w14:paraId="69D64F0F" w14:textId="77777777" w:rsidR="006A5067" w:rsidRPr="006A5067" w:rsidRDefault="006A5067" w:rsidP="00786FE5">
            <w:pPr>
              <w:rPr>
                <w:ins w:id="3074" w:author="Gabriella Meltzer" w:date="2024-01-02T23:40:00Z"/>
                <w:rFonts w:ascii="Arial" w:hAnsi="Arial" w:cs="Arial"/>
                <w:sz w:val="20"/>
                <w:szCs w:val="20"/>
                <w:rPrChange w:id="3075" w:author="Gabriella Meltzer" w:date="2024-01-02T23:41:00Z">
                  <w:rPr>
                    <w:ins w:id="3076" w:author="Gabriella Meltzer" w:date="2024-01-02T23:40:00Z"/>
                    <w:sz w:val="22"/>
                    <w:szCs w:val="22"/>
                  </w:rPr>
                </w:rPrChange>
              </w:rPr>
            </w:pPr>
            <w:ins w:id="3077" w:author="Gabriella Meltzer" w:date="2024-01-02T23:40:00Z">
              <w:r w:rsidRPr="006A5067">
                <w:rPr>
                  <w:rFonts w:ascii="Arial" w:hAnsi="Arial" w:cs="Arial"/>
                  <w:sz w:val="20"/>
                  <w:szCs w:val="20"/>
                  <w:rPrChange w:id="3078" w:author="Gabriella Meltzer" w:date="2024-01-02T23:41:00Z">
                    <w:rPr/>
                  </w:rPrChange>
                </w:rPr>
                <w:t>Percent Black</w:t>
              </w:r>
            </w:ins>
          </w:p>
        </w:tc>
        <w:tc>
          <w:tcPr>
            <w:tcW w:w="810" w:type="dxa"/>
            <w:tcPrChange w:id="3079" w:author="Gabriella Meltzer" w:date="2024-01-02T23:42:00Z">
              <w:tcPr>
                <w:tcW w:w="810" w:type="dxa"/>
              </w:tcPr>
            </w:tcPrChange>
          </w:tcPr>
          <w:p w14:paraId="5DA3EAEF" w14:textId="77777777" w:rsidR="006A5067" w:rsidRPr="006A5067" w:rsidRDefault="006A5067" w:rsidP="00786FE5">
            <w:pPr>
              <w:rPr>
                <w:ins w:id="3080" w:author="Gabriella Meltzer" w:date="2024-01-02T23:40:00Z"/>
                <w:rFonts w:ascii="Arial" w:hAnsi="Arial" w:cs="Arial"/>
                <w:sz w:val="20"/>
                <w:szCs w:val="20"/>
                <w:rPrChange w:id="3081" w:author="Gabriella Meltzer" w:date="2024-01-02T23:41:00Z">
                  <w:rPr>
                    <w:ins w:id="3082" w:author="Gabriella Meltzer" w:date="2024-01-02T23:40:00Z"/>
                    <w:sz w:val="22"/>
                    <w:szCs w:val="22"/>
                  </w:rPr>
                </w:rPrChange>
              </w:rPr>
            </w:pPr>
          </w:p>
        </w:tc>
        <w:tc>
          <w:tcPr>
            <w:tcW w:w="720" w:type="dxa"/>
            <w:tcPrChange w:id="3083" w:author="Gabriella Meltzer" w:date="2024-01-02T23:42:00Z">
              <w:tcPr>
                <w:tcW w:w="720" w:type="dxa"/>
              </w:tcPr>
            </w:tcPrChange>
          </w:tcPr>
          <w:p w14:paraId="7478AFA8" w14:textId="77777777" w:rsidR="006A5067" w:rsidRPr="006A5067" w:rsidRDefault="006A5067" w:rsidP="00786FE5">
            <w:pPr>
              <w:rPr>
                <w:ins w:id="3084" w:author="Gabriella Meltzer" w:date="2024-01-02T23:40:00Z"/>
                <w:rFonts w:ascii="Arial" w:hAnsi="Arial" w:cs="Arial"/>
                <w:sz w:val="20"/>
                <w:szCs w:val="20"/>
                <w:rPrChange w:id="3085" w:author="Gabriella Meltzer" w:date="2024-01-02T23:41:00Z">
                  <w:rPr>
                    <w:ins w:id="3086" w:author="Gabriella Meltzer" w:date="2024-01-02T23:40:00Z"/>
                    <w:sz w:val="22"/>
                    <w:szCs w:val="22"/>
                  </w:rPr>
                </w:rPrChange>
              </w:rPr>
            </w:pPr>
            <w:ins w:id="3087" w:author="Gabriella Meltzer" w:date="2024-01-02T23:40:00Z">
              <w:r w:rsidRPr="006A5067">
                <w:rPr>
                  <w:rFonts w:ascii="Arial" w:hAnsi="Arial" w:cs="Arial"/>
                  <w:sz w:val="20"/>
                  <w:szCs w:val="20"/>
                  <w:rPrChange w:id="3088" w:author="Gabriella Meltzer" w:date="2024-01-02T23:41:00Z">
                    <w:rPr/>
                  </w:rPrChange>
                </w:rPr>
                <w:t>0.00</w:t>
              </w:r>
            </w:ins>
          </w:p>
        </w:tc>
        <w:tc>
          <w:tcPr>
            <w:tcW w:w="720" w:type="dxa"/>
            <w:tcPrChange w:id="3089" w:author="Gabriella Meltzer" w:date="2024-01-02T23:42:00Z">
              <w:tcPr>
                <w:tcW w:w="720" w:type="dxa"/>
              </w:tcPr>
            </w:tcPrChange>
          </w:tcPr>
          <w:p w14:paraId="54F7C241" w14:textId="77777777" w:rsidR="006A5067" w:rsidRPr="006A5067" w:rsidRDefault="006A5067" w:rsidP="00786FE5">
            <w:pPr>
              <w:rPr>
                <w:ins w:id="3090" w:author="Gabriella Meltzer" w:date="2024-01-02T23:40:00Z"/>
                <w:rFonts w:ascii="Arial" w:hAnsi="Arial" w:cs="Arial"/>
                <w:sz w:val="20"/>
                <w:szCs w:val="20"/>
                <w:rPrChange w:id="3091" w:author="Gabriella Meltzer" w:date="2024-01-02T23:41:00Z">
                  <w:rPr>
                    <w:ins w:id="3092" w:author="Gabriella Meltzer" w:date="2024-01-02T23:40:00Z"/>
                    <w:sz w:val="22"/>
                    <w:szCs w:val="22"/>
                  </w:rPr>
                </w:rPrChange>
              </w:rPr>
            </w:pPr>
            <w:ins w:id="3093" w:author="Gabriella Meltzer" w:date="2024-01-02T23:40:00Z">
              <w:r w:rsidRPr="006A5067">
                <w:rPr>
                  <w:rFonts w:ascii="Arial" w:hAnsi="Arial" w:cs="Arial"/>
                  <w:sz w:val="20"/>
                  <w:szCs w:val="20"/>
                  <w:rPrChange w:id="3094" w:author="Gabriella Meltzer" w:date="2024-01-02T23:41:00Z">
                    <w:rPr/>
                  </w:rPrChange>
                </w:rPr>
                <w:t>0.04</w:t>
              </w:r>
            </w:ins>
          </w:p>
        </w:tc>
        <w:tc>
          <w:tcPr>
            <w:tcW w:w="720" w:type="dxa"/>
            <w:tcPrChange w:id="3095" w:author="Gabriella Meltzer" w:date="2024-01-02T23:42:00Z">
              <w:tcPr>
                <w:tcW w:w="720" w:type="dxa"/>
              </w:tcPr>
            </w:tcPrChange>
          </w:tcPr>
          <w:p w14:paraId="3FE42C21" w14:textId="77777777" w:rsidR="006A5067" w:rsidRPr="006A5067" w:rsidRDefault="006A5067" w:rsidP="00786FE5">
            <w:pPr>
              <w:rPr>
                <w:ins w:id="3096" w:author="Gabriella Meltzer" w:date="2024-01-02T23:40:00Z"/>
                <w:rFonts w:ascii="Arial" w:hAnsi="Arial" w:cs="Arial"/>
                <w:sz w:val="20"/>
                <w:szCs w:val="20"/>
                <w:rPrChange w:id="3097" w:author="Gabriella Meltzer" w:date="2024-01-02T23:41:00Z">
                  <w:rPr>
                    <w:ins w:id="3098" w:author="Gabriella Meltzer" w:date="2024-01-02T23:40:00Z"/>
                    <w:sz w:val="22"/>
                    <w:szCs w:val="22"/>
                  </w:rPr>
                </w:rPrChange>
              </w:rPr>
            </w:pPr>
            <w:ins w:id="3099" w:author="Gabriella Meltzer" w:date="2024-01-02T23:40:00Z">
              <w:r w:rsidRPr="006A5067">
                <w:rPr>
                  <w:rFonts w:ascii="Arial" w:hAnsi="Arial" w:cs="Arial"/>
                  <w:sz w:val="20"/>
                  <w:szCs w:val="20"/>
                  <w:rPrChange w:id="3100" w:author="Gabriella Meltzer" w:date="2024-01-02T23:41:00Z">
                    <w:rPr/>
                  </w:rPrChange>
                </w:rPr>
                <w:t>0.14</w:t>
              </w:r>
            </w:ins>
          </w:p>
        </w:tc>
        <w:tc>
          <w:tcPr>
            <w:tcW w:w="720" w:type="dxa"/>
            <w:tcPrChange w:id="3101" w:author="Gabriella Meltzer" w:date="2024-01-02T23:42:00Z">
              <w:tcPr>
                <w:tcW w:w="720" w:type="dxa"/>
              </w:tcPr>
            </w:tcPrChange>
          </w:tcPr>
          <w:p w14:paraId="2F7DB2C6" w14:textId="77777777" w:rsidR="006A5067" w:rsidRPr="006A5067" w:rsidRDefault="006A5067" w:rsidP="00786FE5">
            <w:pPr>
              <w:rPr>
                <w:ins w:id="3102" w:author="Gabriella Meltzer" w:date="2024-01-02T23:40:00Z"/>
                <w:rFonts w:ascii="Arial" w:hAnsi="Arial" w:cs="Arial"/>
                <w:sz w:val="20"/>
                <w:szCs w:val="20"/>
                <w:rPrChange w:id="3103" w:author="Gabriella Meltzer" w:date="2024-01-02T23:41:00Z">
                  <w:rPr>
                    <w:ins w:id="3104" w:author="Gabriella Meltzer" w:date="2024-01-02T23:40:00Z"/>
                    <w:sz w:val="22"/>
                    <w:szCs w:val="22"/>
                  </w:rPr>
                </w:rPrChange>
              </w:rPr>
            </w:pPr>
            <w:ins w:id="3105" w:author="Gabriella Meltzer" w:date="2024-01-02T23:40:00Z">
              <w:r w:rsidRPr="006A5067">
                <w:rPr>
                  <w:rFonts w:ascii="Arial" w:hAnsi="Arial" w:cs="Arial"/>
                  <w:sz w:val="20"/>
                  <w:szCs w:val="20"/>
                  <w:rPrChange w:id="3106" w:author="Gabriella Meltzer" w:date="2024-01-02T23:41:00Z">
                    <w:rPr/>
                  </w:rPrChange>
                </w:rPr>
                <w:t>0.31</w:t>
              </w:r>
            </w:ins>
          </w:p>
        </w:tc>
        <w:tc>
          <w:tcPr>
            <w:tcW w:w="720" w:type="dxa"/>
            <w:tcBorders>
              <w:right w:val="single" w:sz="2" w:space="0" w:color="auto"/>
            </w:tcBorders>
            <w:tcPrChange w:id="3107" w:author="Gabriella Meltzer" w:date="2024-01-02T23:42:00Z">
              <w:tcPr>
                <w:tcW w:w="720" w:type="dxa"/>
                <w:tcBorders>
                  <w:right w:val="single" w:sz="2" w:space="0" w:color="auto"/>
                </w:tcBorders>
              </w:tcPr>
            </w:tcPrChange>
          </w:tcPr>
          <w:p w14:paraId="04402608" w14:textId="77777777" w:rsidR="006A5067" w:rsidRPr="006A5067" w:rsidRDefault="006A5067" w:rsidP="00786FE5">
            <w:pPr>
              <w:rPr>
                <w:ins w:id="3108" w:author="Gabriella Meltzer" w:date="2024-01-02T23:40:00Z"/>
                <w:rFonts w:ascii="Arial" w:hAnsi="Arial" w:cs="Arial"/>
                <w:sz w:val="20"/>
                <w:szCs w:val="20"/>
                <w:rPrChange w:id="3109" w:author="Gabriella Meltzer" w:date="2024-01-02T23:41:00Z">
                  <w:rPr>
                    <w:ins w:id="3110" w:author="Gabriella Meltzer" w:date="2024-01-02T23:40:00Z"/>
                    <w:sz w:val="22"/>
                    <w:szCs w:val="22"/>
                  </w:rPr>
                </w:rPrChange>
              </w:rPr>
            </w:pPr>
            <w:ins w:id="3111" w:author="Gabriella Meltzer" w:date="2024-01-02T23:40:00Z">
              <w:r w:rsidRPr="006A5067">
                <w:rPr>
                  <w:rFonts w:ascii="Arial" w:hAnsi="Arial" w:cs="Arial"/>
                  <w:sz w:val="20"/>
                  <w:szCs w:val="20"/>
                  <w:rPrChange w:id="3112" w:author="Gabriella Meltzer" w:date="2024-01-02T23:41:00Z">
                    <w:rPr/>
                  </w:rPrChange>
                </w:rPr>
                <w:t>0.67</w:t>
              </w:r>
            </w:ins>
          </w:p>
        </w:tc>
        <w:tc>
          <w:tcPr>
            <w:tcW w:w="720" w:type="dxa"/>
            <w:tcBorders>
              <w:left w:val="single" w:sz="2" w:space="0" w:color="auto"/>
            </w:tcBorders>
            <w:tcPrChange w:id="3113" w:author="Gabriella Meltzer" w:date="2024-01-02T23:42:00Z">
              <w:tcPr>
                <w:tcW w:w="720" w:type="dxa"/>
                <w:tcBorders>
                  <w:left w:val="single" w:sz="2" w:space="0" w:color="auto"/>
                </w:tcBorders>
              </w:tcPr>
            </w:tcPrChange>
          </w:tcPr>
          <w:p w14:paraId="2BFFBB0D" w14:textId="77777777" w:rsidR="006A5067" w:rsidRPr="006A5067" w:rsidRDefault="006A5067" w:rsidP="00786FE5">
            <w:pPr>
              <w:rPr>
                <w:ins w:id="3114" w:author="Gabriella Meltzer" w:date="2024-01-02T23:40:00Z"/>
                <w:rFonts w:ascii="Arial" w:hAnsi="Arial" w:cs="Arial"/>
                <w:sz w:val="20"/>
                <w:szCs w:val="20"/>
                <w:rPrChange w:id="3115" w:author="Gabriella Meltzer" w:date="2024-01-02T23:41:00Z">
                  <w:rPr>
                    <w:ins w:id="3116" w:author="Gabriella Meltzer" w:date="2024-01-02T23:40:00Z"/>
                    <w:sz w:val="22"/>
                    <w:szCs w:val="22"/>
                  </w:rPr>
                </w:rPrChange>
              </w:rPr>
            </w:pPr>
            <w:ins w:id="3117" w:author="Gabriella Meltzer" w:date="2024-01-02T23:40:00Z">
              <w:r w:rsidRPr="006A5067">
                <w:rPr>
                  <w:rFonts w:ascii="Arial" w:hAnsi="Arial" w:cs="Arial"/>
                  <w:sz w:val="20"/>
                  <w:szCs w:val="20"/>
                  <w:rPrChange w:id="3118" w:author="Gabriella Meltzer" w:date="2024-01-02T23:41:00Z">
                    <w:rPr/>
                  </w:rPrChange>
                </w:rPr>
                <w:t>0.00</w:t>
              </w:r>
            </w:ins>
          </w:p>
        </w:tc>
        <w:tc>
          <w:tcPr>
            <w:tcW w:w="720" w:type="dxa"/>
            <w:tcPrChange w:id="3119" w:author="Gabriella Meltzer" w:date="2024-01-02T23:42:00Z">
              <w:tcPr>
                <w:tcW w:w="720" w:type="dxa"/>
              </w:tcPr>
            </w:tcPrChange>
          </w:tcPr>
          <w:p w14:paraId="0CB7B9C4" w14:textId="77777777" w:rsidR="006A5067" w:rsidRPr="006A5067" w:rsidRDefault="006A5067" w:rsidP="00786FE5">
            <w:pPr>
              <w:rPr>
                <w:ins w:id="3120" w:author="Gabriella Meltzer" w:date="2024-01-02T23:40:00Z"/>
                <w:rFonts w:ascii="Arial" w:hAnsi="Arial" w:cs="Arial"/>
                <w:sz w:val="20"/>
                <w:szCs w:val="20"/>
                <w:rPrChange w:id="3121" w:author="Gabriella Meltzer" w:date="2024-01-02T23:41:00Z">
                  <w:rPr>
                    <w:ins w:id="3122" w:author="Gabriella Meltzer" w:date="2024-01-02T23:40:00Z"/>
                    <w:sz w:val="22"/>
                    <w:szCs w:val="22"/>
                  </w:rPr>
                </w:rPrChange>
              </w:rPr>
            </w:pPr>
            <w:ins w:id="3123" w:author="Gabriella Meltzer" w:date="2024-01-02T23:40:00Z">
              <w:r w:rsidRPr="006A5067">
                <w:rPr>
                  <w:rFonts w:ascii="Arial" w:hAnsi="Arial" w:cs="Arial"/>
                  <w:sz w:val="20"/>
                  <w:szCs w:val="20"/>
                  <w:rPrChange w:id="3124" w:author="Gabriella Meltzer" w:date="2024-01-02T23:41:00Z">
                    <w:rPr/>
                  </w:rPrChange>
                </w:rPr>
                <w:t>0.02</w:t>
              </w:r>
            </w:ins>
          </w:p>
        </w:tc>
        <w:tc>
          <w:tcPr>
            <w:tcW w:w="720" w:type="dxa"/>
            <w:tcPrChange w:id="3125" w:author="Gabriella Meltzer" w:date="2024-01-02T23:42:00Z">
              <w:tcPr>
                <w:tcW w:w="720" w:type="dxa"/>
              </w:tcPr>
            </w:tcPrChange>
          </w:tcPr>
          <w:p w14:paraId="7F5E5816" w14:textId="77777777" w:rsidR="006A5067" w:rsidRPr="006A5067" w:rsidRDefault="006A5067" w:rsidP="00786FE5">
            <w:pPr>
              <w:rPr>
                <w:ins w:id="3126" w:author="Gabriella Meltzer" w:date="2024-01-02T23:40:00Z"/>
                <w:rFonts w:ascii="Arial" w:hAnsi="Arial" w:cs="Arial"/>
                <w:sz w:val="20"/>
                <w:szCs w:val="20"/>
                <w:rPrChange w:id="3127" w:author="Gabriella Meltzer" w:date="2024-01-02T23:41:00Z">
                  <w:rPr>
                    <w:ins w:id="3128" w:author="Gabriella Meltzer" w:date="2024-01-02T23:40:00Z"/>
                    <w:sz w:val="22"/>
                    <w:szCs w:val="22"/>
                  </w:rPr>
                </w:rPrChange>
              </w:rPr>
            </w:pPr>
            <w:ins w:id="3129" w:author="Gabriella Meltzer" w:date="2024-01-02T23:40:00Z">
              <w:r w:rsidRPr="006A5067">
                <w:rPr>
                  <w:rFonts w:ascii="Arial" w:hAnsi="Arial" w:cs="Arial"/>
                  <w:sz w:val="20"/>
                  <w:szCs w:val="20"/>
                  <w:rPrChange w:id="3130" w:author="Gabriella Meltzer" w:date="2024-01-02T23:41:00Z">
                    <w:rPr/>
                  </w:rPrChange>
                </w:rPr>
                <w:t>0.10</w:t>
              </w:r>
            </w:ins>
          </w:p>
        </w:tc>
        <w:tc>
          <w:tcPr>
            <w:tcW w:w="720" w:type="dxa"/>
            <w:tcPrChange w:id="3131" w:author="Gabriella Meltzer" w:date="2024-01-02T23:42:00Z">
              <w:tcPr>
                <w:tcW w:w="720" w:type="dxa"/>
              </w:tcPr>
            </w:tcPrChange>
          </w:tcPr>
          <w:p w14:paraId="6166338F" w14:textId="77777777" w:rsidR="006A5067" w:rsidRPr="006A5067" w:rsidRDefault="006A5067" w:rsidP="00786FE5">
            <w:pPr>
              <w:rPr>
                <w:ins w:id="3132" w:author="Gabriella Meltzer" w:date="2024-01-02T23:40:00Z"/>
                <w:rFonts w:ascii="Arial" w:hAnsi="Arial" w:cs="Arial"/>
                <w:sz w:val="20"/>
                <w:szCs w:val="20"/>
                <w:rPrChange w:id="3133" w:author="Gabriella Meltzer" w:date="2024-01-02T23:41:00Z">
                  <w:rPr>
                    <w:ins w:id="3134" w:author="Gabriella Meltzer" w:date="2024-01-02T23:40:00Z"/>
                    <w:sz w:val="22"/>
                    <w:szCs w:val="22"/>
                  </w:rPr>
                </w:rPrChange>
              </w:rPr>
            </w:pPr>
            <w:ins w:id="3135" w:author="Gabriella Meltzer" w:date="2024-01-02T23:40:00Z">
              <w:r w:rsidRPr="006A5067">
                <w:rPr>
                  <w:rFonts w:ascii="Arial" w:hAnsi="Arial" w:cs="Arial"/>
                  <w:sz w:val="20"/>
                  <w:szCs w:val="20"/>
                  <w:rPrChange w:id="3136" w:author="Gabriella Meltzer" w:date="2024-01-02T23:41:00Z">
                    <w:rPr/>
                  </w:rPrChange>
                </w:rPr>
                <w:t>0.26</w:t>
              </w:r>
            </w:ins>
          </w:p>
        </w:tc>
        <w:tc>
          <w:tcPr>
            <w:tcW w:w="720" w:type="dxa"/>
            <w:tcBorders>
              <w:right w:val="single" w:sz="2" w:space="0" w:color="auto"/>
            </w:tcBorders>
            <w:tcPrChange w:id="3137" w:author="Gabriella Meltzer" w:date="2024-01-02T23:42:00Z">
              <w:tcPr>
                <w:tcW w:w="720" w:type="dxa"/>
                <w:tcBorders>
                  <w:right w:val="single" w:sz="2" w:space="0" w:color="auto"/>
                </w:tcBorders>
              </w:tcPr>
            </w:tcPrChange>
          </w:tcPr>
          <w:p w14:paraId="28D4E09F" w14:textId="77777777" w:rsidR="006A5067" w:rsidRPr="006A5067" w:rsidRDefault="006A5067" w:rsidP="00786FE5">
            <w:pPr>
              <w:rPr>
                <w:ins w:id="3138" w:author="Gabriella Meltzer" w:date="2024-01-02T23:40:00Z"/>
                <w:rFonts w:ascii="Arial" w:hAnsi="Arial" w:cs="Arial"/>
                <w:sz w:val="20"/>
                <w:szCs w:val="20"/>
                <w:rPrChange w:id="3139" w:author="Gabriella Meltzer" w:date="2024-01-02T23:41:00Z">
                  <w:rPr>
                    <w:ins w:id="3140" w:author="Gabriella Meltzer" w:date="2024-01-02T23:40:00Z"/>
                    <w:sz w:val="22"/>
                    <w:szCs w:val="22"/>
                  </w:rPr>
                </w:rPrChange>
              </w:rPr>
            </w:pPr>
            <w:ins w:id="3141" w:author="Gabriella Meltzer" w:date="2024-01-02T23:40:00Z">
              <w:r w:rsidRPr="006A5067">
                <w:rPr>
                  <w:rFonts w:ascii="Arial" w:hAnsi="Arial" w:cs="Arial"/>
                  <w:sz w:val="20"/>
                  <w:szCs w:val="20"/>
                  <w:rPrChange w:id="3142" w:author="Gabriella Meltzer" w:date="2024-01-02T23:41:00Z">
                    <w:rPr/>
                  </w:rPrChange>
                </w:rPr>
                <w:t>0.61</w:t>
              </w:r>
            </w:ins>
          </w:p>
        </w:tc>
      </w:tr>
      <w:tr w:rsidR="006A5067" w:rsidRPr="006A5067" w14:paraId="57A85958" w14:textId="77777777" w:rsidTr="007F7277">
        <w:trPr>
          <w:ins w:id="3143" w:author="Gabriella Meltzer" w:date="2024-01-02T23:40:00Z"/>
        </w:trPr>
        <w:tc>
          <w:tcPr>
            <w:tcW w:w="3062" w:type="dxa"/>
            <w:vMerge/>
            <w:tcBorders>
              <w:left w:val="single" w:sz="2" w:space="0" w:color="auto"/>
            </w:tcBorders>
            <w:tcPrChange w:id="3144" w:author="Gabriella Meltzer" w:date="2024-01-02T23:42:00Z">
              <w:tcPr>
                <w:tcW w:w="3420" w:type="dxa"/>
                <w:vMerge/>
                <w:tcBorders>
                  <w:left w:val="single" w:sz="2" w:space="0" w:color="auto"/>
                </w:tcBorders>
              </w:tcPr>
            </w:tcPrChange>
          </w:tcPr>
          <w:p w14:paraId="41C27D74" w14:textId="77777777" w:rsidR="006A5067" w:rsidRPr="006A5067" w:rsidRDefault="006A5067" w:rsidP="00786FE5">
            <w:pPr>
              <w:rPr>
                <w:ins w:id="3145" w:author="Gabriella Meltzer" w:date="2024-01-02T23:40:00Z"/>
                <w:rFonts w:ascii="Arial" w:hAnsi="Arial" w:cs="Arial"/>
                <w:sz w:val="20"/>
                <w:szCs w:val="20"/>
                <w:rPrChange w:id="3146" w:author="Gabriella Meltzer" w:date="2024-01-02T23:41:00Z">
                  <w:rPr>
                    <w:ins w:id="3147" w:author="Gabriella Meltzer" w:date="2024-01-02T23:40:00Z"/>
                    <w:sz w:val="22"/>
                    <w:szCs w:val="22"/>
                  </w:rPr>
                </w:rPrChange>
              </w:rPr>
            </w:pPr>
          </w:p>
        </w:tc>
        <w:tc>
          <w:tcPr>
            <w:tcW w:w="3778" w:type="dxa"/>
            <w:tcBorders>
              <w:left w:val="single" w:sz="2" w:space="0" w:color="auto"/>
            </w:tcBorders>
            <w:tcPrChange w:id="3148" w:author="Gabriella Meltzer" w:date="2024-01-02T23:42:00Z">
              <w:tcPr>
                <w:tcW w:w="3420" w:type="dxa"/>
                <w:tcBorders>
                  <w:left w:val="single" w:sz="2" w:space="0" w:color="auto"/>
                </w:tcBorders>
              </w:tcPr>
            </w:tcPrChange>
          </w:tcPr>
          <w:p w14:paraId="5D53A5CD" w14:textId="77777777" w:rsidR="006A5067" w:rsidRPr="006A5067" w:rsidRDefault="006A5067" w:rsidP="00786FE5">
            <w:pPr>
              <w:rPr>
                <w:ins w:id="3149" w:author="Gabriella Meltzer" w:date="2024-01-02T23:40:00Z"/>
                <w:rFonts w:ascii="Arial" w:hAnsi="Arial" w:cs="Arial"/>
                <w:sz w:val="20"/>
                <w:szCs w:val="20"/>
                <w:rPrChange w:id="3150" w:author="Gabriella Meltzer" w:date="2024-01-02T23:41:00Z">
                  <w:rPr>
                    <w:ins w:id="3151" w:author="Gabriella Meltzer" w:date="2024-01-02T23:40:00Z"/>
                    <w:sz w:val="22"/>
                    <w:szCs w:val="22"/>
                  </w:rPr>
                </w:rPrChange>
              </w:rPr>
            </w:pPr>
            <w:ins w:id="3152" w:author="Gabriella Meltzer" w:date="2024-01-02T23:40:00Z">
              <w:r w:rsidRPr="006A5067">
                <w:rPr>
                  <w:rFonts w:ascii="Arial" w:hAnsi="Arial" w:cs="Arial"/>
                  <w:sz w:val="20"/>
                  <w:szCs w:val="20"/>
                  <w:rPrChange w:id="3153" w:author="Gabriella Meltzer" w:date="2024-01-02T23:41:00Z">
                    <w:rPr/>
                  </w:rPrChange>
                </w:rPr>
                <w:t>Percent Free Lunch</w:t>
              </w:r>
            </w:ins>
          </w:p>
        </w:tc>
        <w:tc>
          <w:tcPr>
            <w:tcW w:w="810" w:type="dxa"/>
            <w:tcPrChange w:id="3154" w:author="Gabriella Meltzer" w:date="2024-01-02T23:42:00Z">
              <w:tcPr>
                <w:tcW w:w="810" w:type="dxa"/>
              </w:tcPr>
            </w:tcPrChange>
          </w:tcPr>
          <w:p w14:paraId="6D0CA16E" w14:textId="77777777" w:rsidR="006A5067" w:rsidRPr="006A5067" w:rsidRDefault="006A5067" w:rsidP="00786FE5">
            <w:pPr>
              <w:rPr>
                <w:ins w:id="3155" w:author="Gabriella Meltzer" w:date="2024-01-02T23:40:00Z"/>
                <w:rFonts w:ascii="Arial" w:hAnsi="Arial" w:cs="Arial"/>
                <w:sz w:val="20"/>
                <w:szCs w:val="20"/>
                <w:rPrChange w:id="3156" w:author="Gabriella Meltzer" w:date="2024-01-02T23:41:00Z">
                  <w:rPr>
                    <w:ins w:id="3157" w:author="Gabriella Meltzer" w:date="2024-01-02T23:40:00Z"/>
                    <w:sz w:val="22"/>
                    <w:szCs w:val="22"/>
                  </w:rPr>
                </w:rPrChange>
              </w:rPr>
            </w:pPr>
          </w:p>
        </w:tc>
        <w:tc>
          <w:tcPr>
            <w:tcW w:w="720" w:type="dxa"/>
            <w:tcPrChange w:id="3158" w:author="Gabriella Meltzer" w:date="2024-01-02T23:42:00Z">
              <w:tcPr>
                <w:tcW w:w="720" w:type="dxa"/>
              </w:tcPr>
            </w:tcPrChange>
          </w:tcPr>
          <w:p w14:paraId="1899F1C0" w14:textId="77777777" w:rsidR="006A5067" w:rsidRPr="006A5067" w:rsidRDefault="006A5067" w:rsidP="00786FE5">
            <w:pPr>
              <w:rPr>
                <w:ins w:id="3159" w:author="Gabriella Meltzer" w:date="2024-01-02T23:40:00Z"/>
                <w:rFonts w:ascii="Arial" w:hAnsi="Arial" w:cs="Arial"/>
                <w:sz w:val="20"/>
                <w:szCs w:val="20"/>
                <w:rPrChange w:id="3160" w:author="Gabriella Meltzer" w:date="2024-01-02T23:41:00Z">
                  <w:rPr>
                    <w:ins w:id="3161" w:author="Gabriella Meltzer" w:date="2024-01-02T23:40:00Z"/>
                    <w:sz w:val="22"/>
                    <w:szCs w:val="22"/>
                  </w:rPr>
                </w:rPrChange>
              </w:rPr>
            </w:pPr>
            <w:ins w:id="3162" w:author="Gabriella Meltzer" w:date="2024-01-02T23:40:00Z">
              <w:r w:rsidRPr="006A5067">
                <w:rPr>
                  <w:rFonts w:ascii="Arial" w:hAnsi="Arial" w:cs="Arial"/>
                  <w:sz w:val="20"/>
                  <w:szCs w:val="20"/>
                  <w:rPrChange w:id="3163" w:author="Gabriella Meltzer" w:date="2024-01-02T23:41:00Z">
                    <w:rPr/>
                  </w:rPrChange>
                </w:rPr>
                <w:t>0.21</w:t>
              </w:r>
            </w:ins>
          </w:p>
        </w:tc>
        <w:tc>
          <w:tcPr>
            <w:tcW w:w="720" w:type="dxa"/>
            <w:tcPrChange w:id="3164" w:author="Gabriella Meltzer" w:date="2024-01-02T23:42:00Z">
              <w:tcPr>
                <w:tcW w:w="720" w:type="dxa"/>
              </w:tcPr>
            </w:tcPrChange>
          </w:tcPr>
          <w:p w14:paraId="64DBFEBB" w14:textId="77777777" w:rsidR="006A5067" w:rsidRPr="006A5067" w:rsidRDefault="006A5067" w:rsidP="00786FE5">
            <w:pPr>
              <w:rPr>
                <w:ins w:id="3165" w:author="Gabriella Meltzer" w:date="2024-01-02T23:40:00Z"/>
                <w:rFonts w:ascii="Arial" w:hAnsi="Arial" w:cs="Arial"/>
                <w:sz w:val="20"/>
                <w:szCs w:val="20"/>
                <w:rPrChange w:id="3166" w:author="Gabriella Meltzer" w:date="2024-01-02T23:41:00Z">
                  <w:rPr>
                    <w:ins w:id="3167" w:author="Gabriella Meltzer" w:date="2024-01-02T23:40:00Z"/>
                    <w:sz w:val="22"/>
                    <w:szCs w:val="22"/>
                  </w:rPr>
                </w:rPrChange>
              </w:rPr>
            </w:pPr>
            <w:ins w:id="3168" w:author="Gabriella Meltzer" w:date="2024-01-02T23:40:00Z">
              <w:r w:rsidRPr="006A5067">
                <w:rPr>
                  <w:rFonts w:ascii="Arial" w:hAnsi="Arial" w:cs="Arial"/>
                  <w:sz w:val="20"/>
                  <w:szCs w:val="20"/>
                  <w:rPrChange w:id="3169" w:author="Gabriella Meltzer" w:date="2024-01-02T23:41:00Z">
                    <w:rPr/>
                  </w:rPrChange>
                </w:rPr>
                <w:t>0.37</w:t>
              </w:r>
            </w:ins>
          </w:p>
        </w:tc>
        <w:tc>
          <w:tcPr>
            <w:tcW w:w="720" w:type="dxa"/>
            <w:tcPrChange w:id="3170" w:author="Gabriella Meltzer" w:date="2024-01-02T23:42:00Z">
              <w:tcPr>
                <w:tcW w:w="720" w:type="dxa"/>
              </w:tcPr>
            </w:tcPrChange>
          </w:tcPr>
          <w:p w14:paraId="66C83DAC" w14:textId="77777777" w:rsidR="006A5067" w:rsidRPr="006A5067" w:rsidRDefault="006A5067" w:rsidP="00786FE5">
            <w:pPr>
              <w:rPr>
                <w:ins w:id="3171" w:author="Gabriella Meltzer" w:date="2024-01-02T23:40:00Z"/>
                <w:rFonts w:ascii="Arial" w:hAnsi="Arial" w:cs="Arial"/>
                <w:sz w:val="20"/>
                <w:szCs w:val="20"/>
                <w:rPrChange w:id="3172" w:author="Gabriella Meltzer" w:date="2024-01-02T23:41:00Z">
                  <w:rPr>
                    <w:ins w:id="3173" w:author="Gabriella Meltzer" w:date="2024-01-02T23:40:00Z"/>
                    <w:sz w:val="22"/>
                    <w:szCs w:val="22"/>
                  </w:rPr>
                </w:rPrChange>
              </w:rPr>
            </w:pPr>
            <w:ins w:id="3174" w:author="Gabriella Meltzer" w:date="2024-01-02T23:40:00Z">
              <w:r w:rsidRPr="006A5067">
                <w:rPr>
                  <w:rFonts w:ascii="Arial" w:hAnsi="Arial" w:cs="Arial"/>
                  <w:sz w:val="20"/>
                  <w:szCs w:val="20"/>
                  <w:rPrChange w:id="3175" w:author="Gabriella Meltzer" w:date="2024-01-02T23:41:00Z">
                    <w:rPr/>
                  </w:rPrChange>
                </w:rPr>
                <w:t>0.45</w:t>
              </w:r>
            </w:ins>
          </w:p>
        </w:tc>
        <w:tc>
          <w:tcPr>
            <w:tcW w:w="720" w:type="dxa"/>
            <w:tcPrChange w:id="3176" w:author="Gabriella Meltzer" w:date="2024-01-02T23:42:00Z">
              <w:tcPr>
                <w:tcW w:w="720" w:type="dxa"/>
              </w:tcPr>
            </w:tcPrChange>
          </w:tcPr>
          <w:p w14:paraId="2AF2E559" w14:textId="77777777" w:rsidR="006A5067" w:rsidRPr="006A5067" w:rsidRDefault="006A5067" w:rsidP="00786FE5">
            <w:pPr>
              <w:rPr>
                <w:ins w:id="3177" w:author="Gabriella Meltzer" w:date="2024-01-02T23:40:00Z"/>
                <w:rFonts w:ascii="Arial" w:hAnsi="Arial" w:cs="Arial"/>
                <w:sz w:val="20"/>
                <w:szCs w:val="20"/>
                <w:rPrChange w:id="3178" w:author="Gabriella Meltzer" w:date="2024-01-02T23:41:00Z">
                  <w:rPr>
                    <w:ins w:id="3179" w:author="Gabriella Meltzer" w:date="2024-01-02T23:40:00Z"/>
                    <w:sz w:val="22"/>
                    <w:szCs w:val="22"/>
                  </w:rPr>
                </w:rPrChange>
              </w:rPr>
            </w:pPr>
            <w:ins w:id="3180" w:author="Gabriella Meltzer" w:date="2024-01-02T23:40:00Z">
              <w:r w:rsidRPr="006A5067">
                <w:rPr>
                  <w:rFonts w:ascii="Arial" w:hAnsi="Arial" w:cs="Arial"/>
                  <w:sz w:val="20"/>
                  <w:szCs w:val="20"/>
                  <w:rPrChange w:id="3181" w:author="Gabriella Meltzer" w:date="2024-01-02T23:41:00Z">
                    <w:rPr/>
                  </w:rPrChange>
                </w:rPr>
                <w:t>0.55</w:t>
              </w:r>
            </w:ins>
          </w:p>
        </w:tc>
        <w:tc>
          <w:tcPr>
            <w:tcW w:w="720" w:type="dxa"/>
            <w:tcBorders>
              <w:right w:val="single" w:sz="2" w:space="0" w:color="auto"/>
            </w:tcBorders>
            <w:tcPrChange w:id="3182" w:author="Gabriella Meltzer" w:date="2024-01-02T23:42:00Z">
              <w:tcPr>
                <w:tcW w:w="720" w:type="dxa"/>
                <w:tcBorders>
                  <w:right w:val="single" w:sz="2" w:space="0" w:color="auto"/>
                </w:tcBorders>
              </w:tcPr>
            </w:tcPrChange>
          </w:tcPr>
          <w:p w14:paraId="43555675" w14:textId="77777777" w:rsidR="006A5067" w:rsidRPr="006A5067" w:rsidRDefault="006A5067" w:rsidP="00786FE5">
            <w:pPr>
              <w:rPr>
                <w:ins w:id="3183" w:author="Gabriella Meltzer" w:date="2024-01-02T23:40:00Z"/>
                <w:rFonts w:ascii="Arial" w:hAnsi="Arial" w:cs="Arial"/>
                <w:sz w:val="20"/>
                <w:szCs w:val="20"/>
                <w:rPrChange w:id="3184" w:author="Gabriella Meltzer" w:date="2024-01-02T23:41:00Z">
                  <w:rPr>
                    <w:ins w:id="3185" w:author="Gabriella Meltzer" w:date="2024-01-02T23:40:00Z"/>
                    <w:sz w:val="22"/>
                    <w:szCs w:val="22"/>
                  </w:rPr>
                </w:rPrChange>
              </w:rPr>
            </w:pPr>
            <w:ins w:id="3186" w:author="Gabriella Meltzer" w:date="2024-01-02T23:40:00Z">
              <w:r w:rsidRPr="006A5067">
                <w:rPr>
                  <w:rFonts w:ascii="Arial" w:hAnsi="Arial" w:cs="Arial"/>
                  <w:sz w:val="20"/>
                  <w:szCs w:val="20"/>
                  <w:rPrChange w:id="3187" w:author="Gabriella Meltzer" w:date="2024-01-02T23:41:00Z">
                    <w:rPr/>
                  </w:rPrChange>
                </w:rPr>
                <w:t>0.72</w:t>
              </w:r>
            </w:ins>
          </w:p>
        </w:tc>
        <w:tc>
          <w:tcPr>
            <w:tcW w:w="720" w:type="dxa"/>
            <w:tcBorders>
              <w:left w:val="single" w:sz="2" w:space="0" w:color="auto"/>
            </w:tcBorders>
            <w:tcPrChange w:id="3188" w:author="Gabriella Meltzer" w:date="2024-01-02T23:42:00Z">
              <w:tcPr>
                <w:tcW w:w="720" w:type="dxa"/>
                <w:tcBorders>
                  <w:left w:val="single" w:sz="2" w:space="0" w:color="auto"/>
                </w:tcBorders>
              </w:tcPr>
            </w:tcPrChange>
          </w:tcPr>
          <w:p w14:paraId="3BE29926" w14:textId="77777777" w:rsidR="006A5067" w:rsidRPr="006A5067" w:rsidRDefault="006A5067" w:rsidP="00786FE5">
            <w:pPr>
              <w:rPr>
                <w:ins w:id="3189" w:author="Gabriella Meltzer" w:date="2024-01-02T23:40:00Z"/>
                <w:rFonts w:ascii="Arial" w:hAnsi="Arial" w:cs="Arial"/>
                <w:sz w:val="20"/>
                <w:szCs w:val="20"/>
                <w:rPrChange w:id="3190" w:author="Gabriella Meltzer" w:date="2024-01-02T23:41:00Z">
                  <w:rPr>
                    <w:ins w:id="3191" w:author="Gabriella Meltzer" w:date="2024-01-02T23:40:00Z"/>
                    <w:sz w:val="22"/>
                    <w:szCs w:val="22"/>
                  </w:rPr>
                </w:rPrChange>
              </w:rPr>
            </w:pPr>
            <w:ins w:id="3192" w:author="Gabriella Meltzer" w:date="2024-01-02T23:40:00Z">
              <w:r w:rsidRPr="006A5067">
                <w:rPr>
                  <w:rFonts w:ascii="Arial" w:hAnsi="Arial" w:cs="Arial"/>
                  <w:sz w:val="20"/>
                  <w:szCs w:val="20"/>
                  <w:rPrChange w:id="3193" w:author="Gabriella Meltzer" w:date="2024-01-02T23:41:00Z">
                    <w:rPr/>
                  </w:rPrChange>
                </w:rPr>
                <w:t>0.26</w:t>
              </w:r>
            </w:ins>
          </w:p>
        </w:tc>
        <w:tc>
          <w:tcPr>
            <w:tcW w:w="720" w:type="dxa"/>
            <w:tcPrChange w:id="3194" w:author="Gabriella Meltzer" w:date="2024-01-02T23:42:00Z">
              <w:tcPr>
                <w:tcW w:w="720" w:type="dxa"/>
              </w:tcPr>
            </w:tcPrChange>
          </w:tcPr>
          <w:p w14:paraId="7F1A2E0D" w14:textId="77777777" w:rsidR="006A5067" w:rsidRPr="006A5067" w:rsidRDefault="006A5067" w:rsidP="00786FE5">
            <w:pPr>
              <w:rPr>
                <w:ins w:id="3195" w:author="Gabriella Meltzer" w:date="2024-01-02T23:40:00Z"/>
                <w:rFonts w:ascii="Arial" w:hAnsi="Arial" w:cs="Arial"/>
                <w:sz w:val="20"/>
                <w:szCs w:val="20"/>
                <w:rPrChange w:id="3196" w:author="Gabriella Meltzer" w:date="2024-01-02T23:41:00Z">
                  <w:rPr>
                    <w:ins w:id="3197" w:author="Gabriella Meltzer" w:date="2024-01-02T23:40:00Z"/>
                    <w:sz w:val="22"/>
                    <w:szCs w:val="22"/>
                  </w:rPr>
                </w:rPrChange>
              </w:rPr>
            </w:pPr>
            <w:ins w:id="3198" w:author="Gabriella Meltzer" w:date="2024-01-02T23:40:00Z">
              <w:r w:rsidRPr="006A5067">
                <w:rPr>
                  <w:rFonts w:ascii="Arial" w:hAnsi="Arial" w:cs="Arial"/>
                  <w:sz w:val="20"/>
                  <w:szCs w:val="20"/>
                  <w:rPrChange w:id="3199" w:author="Gabriella Meltzer" w:date="2024-01-02T23:41:00Z">
                    <w:rPr/>
                  </w:rPrChange>
                </w:rPr>
                <w:t>0.46</w:t>
              </w:r>
            </w:ins>
          </w:p>
        </w:tc>
        <w:tc>
          <w:tcPr>
            <w:tcW w:w="720" w:type="dxa"/>
            <w:tcPrChange w:id="3200" w:author="Gabriella Meltzer" w:date="2024-01-02T23:42:00Z">
              <w:tcPr>
                <w:tcW w:w="720" w:type="dxa"/>
              </w:tcPr>
            </w:tcPrChange>
          </w:tcPr>
          <w:p w14:paraId="2A65B477" w14:textId="77777777" w:rsidR="006A5067" w:rsidRPr="006A5067" w:rsidRDefault="006A5067" w:rsidP="00786FE5">
            <w:pPr>
              <w:rPr>
                <w:ins w:id="3201" w:author="Gabriella Meltzer" w:date="2024-01-02T23:40:00Z"/>
                <w:rFonts w:ascii="Arial" w:hAnsi="Arial" w:cs="Arial"/>
                <w:sz w:val="20"/>
                <w:szCs w:val="20"/>
                <w:rPrChange w:id="3202" w:author="Gabriella Meltzer" w:date="2024-01-02T23:41:00Z">
                  <w:rPr>
                    <w:ins w:id="3203" w:author="Gabriella Meltzer" w:date="2024-01-02T23:40:00Z"/>
                    <w:sz w:val="22"/>
                    <w:szCs w:val="22"/>
                  </w:rPr>
                </w:rPrChange>
              </w:rPr>
            </w:pPr>
            <w:ins w:id="3204" w:author="Gabriella Meltzer" w:date="2024-01-02T23:40:00Z">
              <w:r w:rsidRPr="006A5067">
                <w:rPr>
                  <w:rFonts w:ascii="Arial" w:hAnsi="Arial" w:cs="Arial"/>
                  <w:sz w:val="20"/>
                  <w:szCs w:val="20"/>
                  <w:rPrChange w:id="3205" w:author="Gabriella Meltzer" w:date="2024-01-02T23:41:00Z">
                    <w:rPr/>
                  </w:rPrChange>
                </w:rPr>
                <w:t>0.55</w:t>
              </w:r>
            </w:ins>
          </w:p>
        </w:tc>
        <w:tc>
          <w:tcPr>
            <w:tcW w:w="720" w:type="dxa"/>
            <w:tcPrChange w:id="3206" w:author="Gabriella Meltzer" w:date="2024-01-02T23:42:00Z">
              <w:tcPr>
                <w:tcW w:w="720" w:type="dxa"/>
              </w:tcPr>
            </w:tcPrChange>
          </w:tcPr>
          <w:p w14:paraId="1AC909EE" w14:textId="77777777" w:rsidR="006A5067" w:rsidRPr="006A5067" w:rsidRDefault="006A5067" w:rsidP="00786FE5">
            <w:pPr>
              <w:rPr>
                <w:ins w:id="3207" w:author="Gabriella Meltzer" w:date="2024-01-02T23:40:00Z"/>
                <w:rFonts w:ascii="Arial" w:hAnsi="Arial" w:cs="Arial"/>
                <w:sz w:val="20"/>
                <w:szCs w:val="20"/>
                <w:rPrChange w:id="3208" w:author="Gabriella Meltzer" w:date="2024-01-02T23:41:00Z">
                  <w:rPr>
                    <w:ins w:id="3209" w:author="Gabriella Meltzer" w:date="2024-01-02T23:40:00Z"/>
                    <w:sz w:val="22"/>
                    <w:szCs w:val="22"/>
                  </w:rPr>
                </w:rPrChange>
              </w:rPr>
            </w:pPr>
            <w:ins w:id="3210" w:author="Gabriella Meltzer" w:date="2024-01-02T23:40:00Z">
              <w:r w:rsidRPr="006A5067">
                <w:rPr>
                  <w:rFonts w:ascii="Arial" w:hAnsi="Arial" w:cs="Arial"/>
                  <w:sz w:val="20"/>
                  <w:szCs w:val="20"/>
                  <w:rPrChange w:id="3211" w:author="Gabriella Meltzer" w:date="2024-01-02T23:41:00Z">
                    <w:rPr/>
                  </w:rPrChange>
                </w:rPr>
                <w:t>0.68</w:t>
              </w:r>
            </w:ins>
          </w:p>
        </w:tc>
        <w:tc>
          <w:tcPr>
            <w:tcW w:w="720" w:type="dxa"/>
            <w:tcBorders>
              <w:right w:val="single" w:sz="2" w:space="0" w:color="auto"/>
            </w:tcBorders>
            <w:tcPrChange w:id="3212" w:author="Gabriella Meltzer" w:date="2024-01-02T23:42:00Z">
              <w:tcPr>
                <w:tcW w:w="720" w:type="dxa"/>
                <w:tcBorders>
                  <w:right w:val="single" w:sz="2" w:space="0" w:color="auto"/>
                </w:tcBorders>
              </w:tcPr>
            </w:tcPrChange>
          </w:tcPr>
          <w:p w14:paraId="2D8EBAFD" w14:textId="77777777" w:rsidR="006A5067" w:rsidRPr="006A5067" w:rsidRDefault="006A5067" w:rsidP="00786FE5">
            <w:pPr>
              <w:rPr>
                <w:ins w:id="3213" w:author="Gabriella Meltzer" w:date="2024-01-02T23:40:00Z"/>
                <w:rFonts w:ascii="Arial" w:hAnsi="Arial" w:cs="Arial"/>
                <w:sz w:val="20"/>
                <w:szCs w:val="20"/>
                <w:rPrChange w:id="3214" w:author="Gabriella Meltzer" w:date="2024-01-02T23:41:00Z">
                  <w:rPr>
                    <w:ins w:id="3215" w:author="Gabriella Meltzer" w:date="2024-01-02T23:40:00Z"/>
                    <w:sz w:val="22"/>
                    <w:szCs w:val="22"/>
                  </w:rPr>
                </w:rPrChange>
              </w:rPr>
            </w:pPr>
            <w:ins w:id="3216" w:author="Gabriella Meltzer" w:date="2024-01-02T23:40:00Z">
              <w:r w:rsidRPr="006A5067">
                <w:rPr>
                  <w:rFonts w:ascii="Arial" w:hAnsi="Arial" w:cs="Arial"/>
                  <w:sz w:val="20"/>
                  <w:szCs w:val="20"/>
                  <w:rPrChange w:id="3217" w:author="Gabriella Meltzer" w:date="2024-01-02T23:41:00Z">
                    <w:rPr/>
                  </w:rPrChange>
                </w:rPr>
                <w:t>0.97</w:t>
              </w:r>
            </w:ins>
          </w:p>
        </w:tc>
      </w:tr>
      <w:tr w:rsidR="006A5067" w:rsidRPr="006A5067" w14:paraId="2D17CA1C" w14:textId="77777777" w:rsidTr="007F7277">
        <w:trPr>
          <w:ins w:id="3218" w:author="Gabriella Meltzer" w:date="2024-01-02T23:40:00Z"/>
        </w:trPr>
        <w:tc>
          <w:tcPr>
            <w:tcW w:w="3062" w:type="dxa"/>
            <w:vMerge/>
            <w:tcBorders>
              <w:left w:val="single" w:sz="2" w:space="0" w:color="auto"/>
              <w:bottom w:val="single" w:sz="4" w:space="0" w:color="auto"/>
            </w:tcBorders>
            <w:tcPrChange w:id="3219" w:author="Gabriella Meltzer" w:date="2024-01-02T23:42:00Z">
              <w:tcPr>
                <w:tcW w:w="3420" w:type="dxa"/>
                <w:vMerge/>
                <w:tcBorders>
                  <w:left w:val="single" w:sz="2" w:space="0" w:color="auto"/>
                  <w:bottom w:val="single" w:sz="4" w:space="0" w:color="auto"/>
                </w:tcBorders>
              </w:tcPr>
            </w:tcPrChange>
          </w:tcPr>
          <w:p w14:paraId="70787236" w14:textId="77777777" w:rsidR="006A5067" w:rsidRPr="006A5067" w:rsidRDefault="006A5067" w:rsidP="00786FE5">
            <w:pPr>
              <w:rPr>
                <w:ins w:id="3220" w:author="Gabriella Meltzer" w:date="2024-01-02T23:40:00Z"/>
                <w:rFonts w:ascii="Arial" w:hAnsi="Arial" w:cs="Arial"/>
                <w:sz w:val="20"/>
                <w:szCs w:val="20"/>
                <w:rPrChange w:id="3221" w:author="Gabriella Meltzer" w:date="2024-01-02T23:41:00Z">
                  <w:rPr>
                    <w:ins w:id="3222" w:author="Gabriella Meltzer" w:date="2024-01-02T23:40:00Z"/>
                    <w:sz w:val="22"/>
                    <w:szCs w:val="22"/>
                  </w:rPr>
                </w:rPrChange>
              </w:rPr>
            </w:pPr>
          </w:p>
        </w:tc>
        <w:tc>
          <w:tcPr>
            <w:tcW w:w="3778" w:type="dxa"/>
            <w:tcBorders>
              <w:left w:val="single" w:sz="2" w:space="0" w:color="auto"/>
              <w:bottom w:val="single" w:sz="4" w:space="0" w:color="auto"/>
            </w:tcBorders>
            <w:tcPrChange w:id="3223" w:author="Gabriella Meltzer" w:date="2024-01-02T23:42:00Z">
              <w:tcPr>
                <w:tcW w:w="3420" w:type="dxa"/>
                <w:tcBorders>
                  <w:left w:val="single" w:sz="2" w:space="0" w:color="auto"/>
                  <w:bottom w:val="single" w:sz="4" w:space="0" w:color="auto"/>
                </w:tcBorders>
              </w:tcPr>
            </w:tcPrChange>
          </w:tcPr>
          <w:p w14:paraId="57C27B60" w14:textId="77777777" w:rsidR="006A5067" w:rsidRPr="006A5067" w:rsidRDefault="006A5067" w:rsidP="00786FE5">
            <w:pPr>
              <w:rPr>
                <w:ins w:id="3224" w:author="Gabriella Meltzer" w:date="2024-01-02T23:40:00Z"/>
                <w:rFonts w:ascii="Arial" w:hAnsi="Arial" w:cs="Arial"/>
                <w:sz w:val="20"/>
                <w:szCs w:val="20"/>
                <w:rPrChange w:id="3225" w:author="Gabriella Meltzer" w:date="2024-01-02T23:41:00Z">
                  <w:rPr>
                    <w:ins w:id="3226" w:author="Gabriella Meltzer" w:date="2024-01-02T23:40:00Z"/>
                    <w:sz w:val="22"/>
                    <w:szCs w:val="22"/>
                  </w:rPr>
                </w:rPrChange>
              </w:rPr>
            </w:pPr>
            <w:ins w:id="3227" w:author="Gabriella Meltzer" w:date="2024-01-02T23:40:00Z">
              <w:r w:rsidRPr="006A5067">
                <w:rPr>
                  <w:rFonts w:ascii="Arial" w:hAnsi="Arial" w:cs="Arial"/>
                  <w:sz w:val="20"/>
                  <w:szCs w:val="20"/>
                  <w:rPrChange w:id="3228" w:author="Gabriella Meltzer" w:date="2024-01-02T23:41:00Z">
                    <w:rPr/>
                  </w:rPrChange>
                </w:rPr>
                <w:t>Percent Economically Disadvantaged</w:t>
              </w:r>
            </w:ins>
          </w:p>
        </w:tc>
        <w:tc>
          <w:tcPr>
            <w:tcW w:w="810" w:type="dxa"/>
            <w:tcBorders>
              <w:bottom w:val="single" w:sz="4" w:space="0" w:color="auto"/>
            </w:tcBorders>
            <w:tcPrChange w:id="3229" w:author="Gabriella Meltzer" w:date="2024-01-02T23:42:00Z">
              <w:tcPr>
                <w:tcW w:w="810" w:type="dxa"/>
                <w:tcBorders>
                  <w:bottom w:val="single" w:sz="4" w:space="0" w:color="auto"/>
                </w:tcBorders>
              </w:tcPr>
            </w:tcPrChange>
          </w:tcPr>
          <w:p w14:paraId="5B03F228" w14:textId="77777777" w:rsidR="006A5067" w:rsidRPr="006A5067" w:rsidRDefault="006A5067" w:rsidP="00786FE5">
            <w:pPr>
              <w:rPr>
                <w:ins w:id="3230" w:author="Gabriella Meltzer" w:date="2024-01-02T23:40:00Z"/>
                <w:rFonts w:ascii="Arial" w:hAnsi="Arial" w:cs="Arial"/>
                <w:sz w:val="20"/>
                <w:szCs w:val="20"/>
                <w:rPrChange w:id="3231" w:author="Gabriella Meltzer" w:date="2024-01-02T23:41:00Z">
                  <w:rPr>
                    <w:ins w:id="3232" w:author="Gabriella Meltzer" w:date="2024-01-02T23:40:00Z"/>
                    <w:sz w:val="22"/>
                    <w:szCs w:val="22"/>
                  </w:rPr>
                </w:rPrChange>
              </w:rPr>
            </w:pPr>
          </w:p>
        </w:tc>
        <w:tc>
          <w:tcPr>
            <w:tcW w:w="720" w:type="dxa"/>
            <w:tcBorders>
              <w:bottom w:val="single" w:sz="4" w:space="0" w:color="auto"/>
            </w:tcBorders>
            <w:tcPrChange w:id="3233" w:author="Gabriella Meltzer" w:date="2024-01-02T23:42:00Z">
              <w:tcPr>
                <w:tcW w:w="720" w:type="dxa"/>
                <w:tcBorders>
                  <w:bottom w:val="single" w:sz="4" w:space="0" w:color="auto"/>
                </w:tcBorders>
              </w:tcPr>
            </w:tcPrChange>
          </w:tcPr>
          <w:p w14:paraId="416DD208" w14:textId="77777777" w:rsidR="006A5067" w:rsidRPr="006A5067" w:rsidRDefault="006A5067" w:rsidP="00786FE5">
            <w:pPr>
              <w:rPr>
                <w:ins w:id="3234" w:author="Gabriella Meltzer" w:date="2024-01-02T23:40:00Z"/>
                <w:rFonts w:ascii="Arial" w:hAnsi="Arial" w:cs="Arial"/>
                <w:sz w:val="20"/>
                <w:szCs w:val="20"/>
                <w:rPrChange w:id="3235" w:author="Gabriella Meltzer" w:date="2024-01-02T23:41:00Z">
                  <w:rPr>
                    <w:ins w:id="3236" w:author="Gabriella Meltzer" w:date="2024-01-02T23:40:00Z"/>
                    <w:sz w:val="22"/>
                    <w:szCs w:val="22"/>
                  </w:rPr>
                </w:rPrChange>
              </w:rPr>
            </w:pPr>
            <w:ins w:id="3237" w:author="Gabriella Meltzer" w:date="2024-01-02T23:40:00Z">
              <w:r w:rsidRPr="006A5067">
                <w:rPr>
                  <w:rFonts w:ascii="Arial" w:hAnsi="Arial" w:cs="Arial"/>
                  <w:sz w:val="20"/>
                  <w:szCs w:val="20"/>
                  <w:rPrChange w:id="3238" w:author="Gabriella Meltzer" w:date="2024-01-02T23:41:00Z">
                    <w:rPr/>
                  </w:rPrChange>
                </w:rPr>
                <w:t>0.30</w:t>
              </w:r>
            </w:ins>
          </w:p>
        </w:tc>
        <w:tc>
          <w:tcPr>
            <w:tcW w:w="720" w:type="dxa"/>
            <w:tcBorders>
              <w:bottom w:val="single" w:sz="4" w:space="0" w:color="auto"/>
            </w:tcBorders>
            <w:tcPrChange w:id="3239" w:author="Gabriella Meltzer" w:date="2024-01-02T23:42:00Z">
              <w:tcPr>
                <w:tcW w:w="720" w:type="dxa"/>
                <w:tcBorders>
                  <w:bottom w:val="single" w:sz="4" w:space="0" w:color="auto"/>
                </w:tcBorders>
              </w:tcPr>
            </w:tcPrChange>
          </w:tcPr>
          <w:p w14:paraId="2D1F4D28" w14:textId="77777777" w:rsidR="006A5067" w:rsidRPr="006A5067" w:rsidRDefault="006A5067" w:rsidP="00786FE5">
            <w:pPr>
              <w:rPr>
                <w:ins w:id="3240" w:author="Gabriella Meltzer" w:date="2024-01-02T23:40:00Z"/>
                <w:rFonts w:ascii="Arial" w:hAnsi="Arial" w:cs="Arial"/>
                <w:sz w:val="20"/>
                <w:szCs w:val="20"/>
                <w:rPrChange w:id="3241" w:author="Gabriella Meltzer" w:date="2024-01-02T23:41:00Z">
                  <w:rPr>
                    <w:ins w:id="3242" w:author="Gabriella Meltzer" w:date="2024-01-02T23:40:00Z"/>
                    <w:sz w:val="22"/>
                    <w:szCs w:val="22"/>
                  </w:rPr>
                </w:rPrChange>
              </w:rPr>
            </w:pPr>
            <w:ins w:id="3243" w:author="Gabriella Meltzer" w:date="2024-01-02T23:40:00Z">
              <w:r w:rsidRPr="006A5067">
                <w:rPr>
                  <w:rFonts w:ascii="Arial" w:hAnsi="Arial" w:cs="Arial"/>
                  <w:sz w:val="20"/>
                  <w:szCs w:val="20"/>
                  <w:rPrChange w:id="3244" w:author="Gabriella Meltzer" w:date="2024-01-02T23:41:00Z">
                    <w:rPr/>
                  </w:rPrChange>
                </w:rPr>
                <w:t>0.48</w:t>
              </w:r>
            </w:ins>
          </w:p>
        </w:tc>
        <w:tc>
          <w:tcPr>
            <w:tcW w:w="720" w:type="dxa"/>
            <w:tcBorders>
              <w:bottom w:val="single" w:sz="4" w:space="0" w:color="auto"/>
            </w:tcBorders>
            <w:tcPrChange w:id="3245" w:author="Gabriella Meltzer" w:date="2024-01-02T23:42:00Z">
              <w:tcPr>
                <w:tcW w:w="720" w:type="dxa"/>
                <w:tcBorders>
                  <w:bottom w:val="single" w:sz="4" w:space="0" w:color="auto"/>
                </w:tcBorders>
              </w:tcPr>
            </w:tcPrChange>
          </w:tcPr>
          <w:p w14:paraId="24DFBF9D" w14:textId="77777777" w:rsidR="006A5067" w:rsidRPr="006A5067" w:rsidRDefault="006A5067" w:rsidP="00786FE5">
            <w:pPr>
              <w:rPr>
                <w:ins w:id="3246" w:author="Gabriella Meltzer" w:date="2024-01-02T23:40:00Z"/>
                <w:rFonts w:ascii="Arial" w:hAnsi="Arial" w:cs="Arial"/>
                <w:sz w:val="20"/>
                <w:szCs w:val="20"/>
                <w:rPrChange w:id="3247" w:author="Gabriella Meltzer" w:date="2024-01-02T23:41:00Z">
                  <w:rPr>
                    <w:ins w:id="3248" w:author="Gabriella Meltzer" w:date="2024-01-02T23:40:00Z"/>
                    <w:sz w:val="22"/>
                    <w:szCs w:val="22"/>
                  </w:rPr>
                </w:rPrChange>
              </w:rPr>
            </w:pPr>
            <w:ins w:id="3249" w:author="Gabriella Meltzer" w:date="2024-01-02T23:40:00Z">
              <w:r w:rsidRPr="006A5067">
                <w:rPr>
                  <w:rFonts w:ascii="Arial" w:hAnsi="Arial" w:cs="Arial"/>
                  <w:sz w:val="20"/>
                  <w:szCs w:val="20"/>
                  <w:rPrChange w:id="3250" w:author="Gabriella Meltzer" w:date="2024-01-02T23:41:00Z">
                    <w:rPr/>
                  </w:rPrChange>
                </w:rPr>
                <w:t>0.57</w:t>
              </w:r>
            </w:ins>
          </w:p>
        </w:tc>
        <w:tc>
          <w:tcPr>
            <w:tcW w:w="720" w:type="dxa"/>
            <w:tcBorders>
              <w:bottom w:val="single" w:sz="4" w:space="0" w:color="auto"/>
            </w:tcBorders>
            <w:tcPrChange w:id="3251" w:author="Gabriella Meltzer" w:date="2024-01-02T23:42:00Z">
              <w:tcPr>
                <w:tcW w:w="720" w:type="dxa"/>
                <w:tcBorders>
                  <w:bottom w:val="single" w:sz="4" w:space="0" w:color="auto"/>
                </w:tcBorders>
              </w:tcPr>
            </w:tcPrChange>
          </w:tcPr>
          <w:p w14:paraId="36C6B9D6" w14:textId="77777777" w:rsidR="006A5067" w:rsidRPr="006A5067" w:rsidRDefault="006A5067" w:rsidP="00786FE5">
            <w:pPr>
              <w:rPr>
                <w:ins w:id="3252" w:author="Gabriella Meltzer" w:date="2024-01-02T23:40:00Z"/>
                <w:rFonts w:ascii="Arial" w:hAnsi="Arial" w:cs="Arial"/>
                <w:sz w:val="20"/>
                <w:szCs w:val="20"/>
                <w:rPrChange w:id="3253" w:author="Gabriella Meltzer" w:date="2024-01-02T23:41:00Z">
                  <w:rPr>
                    <w:ins w:id="3254" w:author="Gabriella Meltzer" w:date="2024-01-02T23:40:00Z"/>
                    <w:sz w:val="22"/>
                    <w:szCs w:val="22"/>
                  </w:rPr>
                </w:rPrChange>
              </w:rPr>
            </w:pPr>
            <w:ins w:id="3255" w:author="Gabriella Meltzer" w:date="2024-01-02T23:40:00Z">
              <w:r w:rsidRPr="006A5067">
                <w:rPr>
                  <w:rFonts w:ascii="Arial" w:hAnsi="Arial" w:cs="Arial"/>
                  <w:sz w:val="20"/>
                  <w:szCs w:val="20"/>
                  <w:rPrChange w:id="3256" w:author="Gabriella Meltzer" w:date="2024-01-02T23:41:00Z">
                    <w:rPr/>
                  </w:rPrChange>
                </w:rPr>
                <w:t>0.67</w:t>
              </w:r>
            </w:ins>
          </w:p>
        </w:tc>
        <w:tc>
          <w:tcPr>
            <w:tcW w:w="720" w:type="dxa"/>
            <w:tcBorders>
              <w:bottom w:val="single" w:sz="4" w:space="0" w:color="auto"/>
              <w:right w:val="single" w:sz="2" w:space="0" w:color="auto"/>
            </w:tcBorders>
            <w:tcPrChange w:id="3257" w:author="Gabriella Meltzer" w:date="2024-01-02T23:42:00Z">
              <w:tcPr>
                <w:tcW w:w="720" w:type="dxa"/>
                <w:tcBorders>
                  <w:bottom w:val="single" w:sz="4" w:space="0" w:color="auto"/>
                  <w:right w:val="single" w:sz="2" w:space="0" w:color="auto"/>
                </w:tcBorders>
              </w:tcPr>
            </w:tcPrChange>
          </w:tcPr>
          <w:p w14:paraId="00D40B61" w14:textId="77777777" w:rsidR="006A5067" w:rsidRPr="006A5067" w:rsidRDefault="006A5067" w:rsidP="00786FE5">
            <w:pPr>
              <w:rPr>
                <w:ins w:id="3258" w:author="Gabriella Meltzer" w:date="2024-01-02T23:40:00Z"/>
                <w:rFonts w:ascii="Arial" w:hAnsi="Arial" w:cs="Arial"/>
                <w:sz w:val="20"/>
                <w:szCs w:val="20"/>
                <w:rPrChange w:id="3259" w:author="Gabriella Meltzer" w:date="2024-01-02T23:41:00Z">
                  <w:rPr>
                    <w:ins w:id="3260" w:author="Gabriella Meltzer" w:date="2024-01-02T23:40:00Z"/>
                    <w:sz w:val="22"/>
                    <w:szCs w:val="22"/>
                  </w:rPr>
                </w:rPrChange>
              </w:rPr>
            </w:pPr>
            <w:ins w:id="3261" w:author="Gabriella Meltzer" w:date="2024-01-02T23:40:00Z">
              <w:r w:rsidRPr="006A5067">
                <w:rPr>
                  <w:rFonts w:ascii="Arial" w:hAnsi="Arial" w:cs="Arial"/>
                  <w:sz w:val="20"/>
                  <w:szCs w:val="20"/>
                  <w:rPrChange w:id="3262" w:author="Gabriella Meltzer" w:date="2024-01-02T23:41:00Z">
                    <w:rPr/>
                  </w:rPrChange>
                </w:rPr>
                <w:t>0.84</w:t>
              </w:r>
            </w:ins>
          </w:p>
        </w:tc>
        <w:tc>
          <w:tcPr>
            <w:tcW w:w="720" w:type="dxa"/>
            <w:tcBorders>
              <w:left w:val="single" w:sz="2" w:space="0" w:color="auto"/>
              <w:bottom w:val="single" w:sz="4" w:space="0" w:color="auto"/>
            </w:tcBorders>
            <w:tcPrChange w:id="3263" w:author="Gabriella Meltzer" w:date="2024-01-02T23:42:00Z">
              <w:tcPr>
                <w:tcW w:w="720" w:type="dxa"/>
                <w:tcBorders>
                  <w:left w:val="single" w:sz="2" w:space="0" w:color="auto"/>
                  <w:bottom w:val="single" w:sz="4" w:space="0" w:color="auto"/>
                </w:tcBorders>
              </w:tcPr>
            </w:tcPrChange>
          </w:tcPr>
          <w:p w14:paraId="61C54A66" w14:textId="77777777" w:rsidR="006A5067" w:rsidRPr="006A5067" w:rsidRDefault="006A5067" w:rsidP="00786FE5">
            <w:pPr>
              <w:rPr>
                <w:ins w:id="3264" w:author="Gabriella Meltzer" w:date="2024-01-02T23:40:00Z"/>
                <w:rFonts w:ascii="Arial" w:hAnsi="Arial" w:cs="Arial"/>
                <w:sz w:val="20"/>
                <w:szCs w:val="20"/>
                <w:rPrChange w:id="3265" w:author="Gabriella Meltzer" w:date="2024-01-02T23:41:00Z">
                  <w:rPr>
                    <w:ins w:id="3266" w:author="Gabriella Meltzer" w:date="2024-01-02T23:40:00Z"/>
                    <w:sz w:val="22"/>
                    <w:szCs w:val="22"/>
                  </w:rPr>
                </w:rPrChange>
              </w:rPr>
            </w:pPr>
            <w:ins w:id="3267" w:author="Gabriella Meltzer" w:date="2024-01-02T23:40:00Z">
              <w:r w:rsidRPr="006A5067">
                <w:rPr>
                  <w:rFonts w:ascii="Arial" w:hAnsi="Arial" w:cs="Arial"/>
                  <w:sz w:val="20"/>
                  <w:szCs w:val="20"/>
                  <w:rPrChange w:id="3268" w:author="Gabriella Meltzer" w:date="2024-01-02T23:41:00Z">
                    <w:rPr/>
                  </w:rPrChange>
                </w:rPr>
                <w:t>0.34</w:t>
              </w:r>
            </w:ins>
          </w:p>
        </w:tc>
        <w:tc>
          <w:tcPr>
            <w:tcW w:w="720" w:type="dxa"/>
            <w:tcBorders>
              <w:bottom w:val="single" w:sz="4" w:space="0" w:color="auto"/>
            </w:tcBorders>
            <w:tcPrChange w:id="3269" w:author="Gabriella Meltzer" w:date="2024-01-02T23:42:00Z">
              <w:tcPr>
                <w:tcW w:w="720" w:type="dxa"/>
                <w:tcBorders>
                  <w:bottom w:val="single" w:sz="4" w:space="0" w:color="auto"/>
                </w:tcBorders>
              </w:tcPr>
            </w:tcPrChange>
          </w:tcPr>
          <w:p w14:paraId="68C413CE" w14:textId="77777777" w:rsidR="006A5067" w:rsidRPr="006A5067" w:rsidRDefault="006A5067" w:rsidP="00786FE5">
            <w:pPr>
              <w:rPr>
                <w:ins w:id="3270" w:author="Gabriella Meltzer" w:date="2024-01-02T23:40:00Z"/>
                <w:rFonts w:ascii="Arial" w:hAnsi="Arial" w:cs="Arial"/>
                <w:sz w:val="20"/>
                <w:szCs w:val="20"/>
                <w:rPrChange w:id="3271" w:author="Gabriella Meltzer" w:date="2024-01-02T23:41:00Z">
                  <w:rPr>
                    <w:ins w:id="3272" w:author="Gabriella Meltzer" w:date="2024-01-02T23:40:00Z"/>
                    <w:sz w:val="22"/>
                    <w:szCs w:val="22"/>
                  </w:rPr>
                </w:rPrChange>
              </w:rPr>
            </w:pPr>
            <w:ins w:id="3273" w:author="Gabriella Meltzer" w:date="2024-01-02T23:40:00Z">
              <w:r w:rsidRPr="006A5067">
                <w:rPr>
                  <w:rFonts w:ascii="Arial" w:hAnsi="Arial" w:cs="Arial"/>
                  <w:sz w:val="20"/>
                  <w:szCs w:val="20"/>
                  <w:rPrChange w:id="3274" w:author="Gabriella Meltzer" w:date="2024-01-02T23:41:00Z">
                    <w:rPr/>
                  </w:rPrChange>
                </w:rPr>
                <w:t>0.52</w:t>
              </w:r>
            </w:ins>
          </w:p>
        </w:tc>
        <w:tc>
          <w:tcPr>
            <w:tcW w:w="720" w:type="dxa"/>
            <w:tcBorders>
              <w:bottom w:val="single" w:sz="4" w:space="0" w:color="auto"/>
            </w:tcBorders>
            <w:tcPrChange w:id="3275" w:author="Gabriella Meltzer" w:date="2024-01-02T23:42:00Z">
              <w:tcPr>
                <w:tcW w:w="720" w:type="dxa"/>
                <w:tcBorders>
                  <w:bottom w:val="single" w:sz="4" w:space="0" w:color="auto"/>
                </w:tcBorders>
              </w:tcPr>
            </w:tcPrChange>
          </w:tcPr>
          <w:p w14:paraId="4538A897" w14:textId="77777777" w:rsidR="006A5067" w:rsidRPr="006A5067" w:rsidRDefault="006A5067" w:rsidP="00786FE5">
            <w:pPr>
              <w:rPr>
                <w:ins w:id="3276" w:author="Gabriella Meltzer" w:date="2024-01-02T23:40:00Z"/>
                <w:rFonts w:ascii="Arial" w:hAnsi="Arial" w:cs="Arial"/>
                <w:sz w:val="20"/>
                <w:szCs w:val="20"/>
                <w:rPrChange w:id="3277" w:author="Gabriella Meltzer" w:date="2024-01-02T23:41:00Z">
                  <w:rPr>
                    <w:ins w:id="3278" w:author="Gabriella Meltzer" w:date="2024-01-02T23:40:00Z"/>
                    <w:sz w:val="22"/>
                    <w:szCs w:val="22"/>
                  </w:rPr>
                </w:rPrChange>
              </w:rPr>
            </w:pPr>
            <w:ins w:id="3279" w:author="Gabriella Meltzer" w:date="2024-01-02T23:40:00Z">
              <w:r w:rsidRPr="006A5067">
                <w:rPr>
                  <w:rFonts w:ascii="Arial" w:hAnsi="Arial" w:cs="Arial"/>
                  <w:sz w:val="20"/>
                  <w:szCs w:val="20"/>
                  <w:rPrChange w:id="3280" w:author="Gabriella Meltzer" w:date="2024-01-02T23:41:00Z">
                    <w:rPr/>
                  </w:rPrChange>
                </w:rPr>
                <w:t>0.61</w:t>
              </w:r>
            </w:ins>
          </w:p>
        </w:tc>
        <w:tc>
          <w:tcPr>
            <w:tcW w:w="720" w:type="dxa"/>
            <w:tcBorders>
              <w:bottom w:val="single" w:sz="4" w:space="0" w:color="auto"/>
            </w:tcBorders>
            <w:tcPrChange w:id="3281" w:author="Gabriella Meltzer" w:date="2024-01-02T23:42:00Z">
              <w:tcPr>
                <w:tcW w:w="720" w:type="dxa"/>
                <w:tcBorders>
                  <w:bottom w:val="single" w:sz="4" w:space="0" w:color="auto"/>
                </w:tcBorders>
              </w:tcPr>
            </w:tcPrChange>
          </w:tcPr>
          <w:p w14:paraId="29A89222" w14:textId="77777777" w:rsidR="006A5067" w:rsidRPr="006A5067" w:rsidRDefault="006A5067" w:rsidP="00786FE5">
            <w:pPr>
              <w:rPr>
                <w:ins w:id="3282" w:author="Gabriella Meltzer" w:date="2024-01-02T23:40:00Z"/>
                <w:rFonts w:ascii="Arial" w:hAnsi="Arial" w:cs="Arial"/>
                <w:sz w:val="20"/>
                <w:szCs w:val="20"/>
                <w:rPrChange w:id="3283" w:author="Gabriella Meltzer" w:date="2024-01-02T23:41:00Z">
                  <w:rPr>
                    <w:ins w:id="3284" w:author="Gabriella Meltzer" w:date="2024-01-02T23:40:00Z"/>
                    <w:sz w:val="22"/>
                    <w:szCs w:val="22"/>
                  </w:rPr>
                </w:rPrChange>
              </w:rPr>
            </w:pPr>
            <w:ins w:id="3285" w:author="Gabriella Meltzer" w:date="2024-01-02T23:40:00Z">
              <w:r w:rsidRPr="006A5067">
                <w:rPr>
                  <w:rFonts w:ascii="Arial" w:hAnsi="Arial" w:cs="Arial"/>
                  <w:sz w:val="20"/>
                  <w:szCs w:val="20"/>
                  <w:rPrChange w:id="3286" w:author="Gabriella Meltzer" w:date="2024-01-02T23:41:00Z">
                    <w:rPr/>
                  </w:rPrChange>
                </w:rPr>
                <w:t>0.72</w:t>
              </w:r>
            </w:ins>
          </w:p>
        </w:tc>
        <w:tc>
          <w:tcPr>
            <w:tcW w:w="720" w:type="dxa"/>
            <w:tcBorders>
              <w:bottom w:val="single" w:sz="4" w:space="0" w:color="auto"/>
              <w:right w:val="single" w:sz="2" w:space="0" w:color="auto"/>
            </w:tcBorders>
            <w:tcPrChange w:id="3287" w:author="Gabriella Meltzer" w:date="2024-01-02T23:42:00Z">
              <w:tcPr>
                <w:tcW w:w="720" w:type="dxa"/>
                <w:tcBorders>
                  <w:bottom w:val="single" w:sz="4" w:space="0" w:color="auto"/>
                  <w:right w:val="single" w:sz="2" w:space="0" w:color="auto"/>
                </w:tcBorders>
              </w:tcPr>
            </w:tcPrChange>
          </w:tcPr>
          <w:p w14:paraId="42FADDB2" w14:textId="77777777" w:rsidR="006A5067" w:rsidRPr="006A5067" w:rsidRDefault="006A5067" w:rsidP="00786FE5">
            <w:pPr>
              <w:rPr>
                <w:ins w:id="3288" w:author="Gabriella Meltzer" w:date="2024-01-02T23:40:00Z"/>
                <w:rFonts w:ascii="Arial" w:hAnsi="Arial" w:cs="Arial"/>
                <w:sz w:val="20"/>
                <w:szCs w:val="20"/>
                <w:rPrChange w:id="3289" w:author="Gabriella Meltzer" w:date="2024-01-02T23:41:00Z">
                  <w:rPr>
                    <w:ins w:id="3290" w:author="Gabriella Meltzer" w:date="2024-01-02T23:40:00Z"/>
                    <w:sz w:val="22"/>
                    <w:szCs w:val="22"/>
                  </w:rPr>
                </w:rPrChange>
              </w:rPr>
            </w:pPr>
            <w:ins w:id="3291" w:author="Gabriella Meltzer" w:date="2024-01-02T23:40:00Z">
              <w:r w:rsidRPr="006A5067">
                <w:rPr>
                  <w:rFonts w:ascii="Arial" w:hAnsi="Arial" w:cs="Arial"/>
                  <w:sz w:val="20"/>
                  <w:szCs w:val="20"/>
                  <w:rPrChange w:id="3292" w:author="Gabriella Meltzer" w:date="2024-01-02T23:41:00Z">
                    <w:rPr/>
                  </w:rPrChange>
                </w:rPr>
                <w:t>0.86</w:t>
              </w:r>
            </w:ins>
          </w:p>
        </w:tc>
      </w:tr>
      <w:tr w:rsidR="006A5067" w:rsidRPr="006A5067" w14:paraId="4A34F447" w14:textId="77777777" w:rsidTr="007F7277">
        <w:trPr>
          <w:ins w:id="3293" w:author="Gabriella Meltzer" w:date="2024-01-02T23:40:00Z"/>
        </w:trPr>
        <w:tc>
          <w:tcPr>
            <w:tcW w:w="3062" w:type="dxa"/>
            <w:vMerge w:val="restart"/>
            <w:tcBorders>
              <w:top w:val="single" w:sz="4" w:space="0" w:color="auto"/>
              <w:left w:val="single" w:sz="2" w:space="0" w:color="auto"/>
            </w:tcBorders>
            <w:vAlign w:val="center"/>
            <w:tcPrChange w:id="3294" w:author="Gabriella Meltzer" w:date="2024-01-02T23:42:00Z">
              <w:tcPr>
                <w:tcW w:w="3420" w:type="dxa"/>
                <w:vMerge w:val="restart"/>
                <w:tcBorders>
                  <w:top w:val="single" w:sz="4" w:space="0" w:color="auto"/>
                  <w:left w:val="single" w:sz="2" w:space="0" w:color="auto"/>
                </w:tcBorders>
                <w:vAlign w:val="center"/>
              </w:tcPr>
            </w:tcPrChange>
          </w:tcPr>
          <w:p w14:paraId="04B162DA" w14:textId="77777777" w:rsidR="006A5067" w:rsidRPr="006A5067" w:rsidRDefault="006A5067" w:rsidP="00786FE5">
            <w:pPr>
              <w:jc w:val="center"/>
              <w:rPr>
                <w:ins w:id="3295" w:author="Gabriella Meltzer" w:date="2024-01-02T23:40:00Z"/>
                <w:rFonts w:ascii="Arial" w:hAnsi="Arial" w:cs="Arial"/>
                <w:sz w:val="20"/>
                <w:szCs w:val="20"/>
                <w:rPrChange w:id="3296" w:author="Gabriella Meltzer" w:date="2024-01-02T23:41:00Z">
                  <w:rPr>
                    <w:ins w:id="3297" w:author="Gabriella Meltzer" w:date="2024-01-02T23:40:00Z"/>
                    <w:sz w:val="22"/>
                    <w:szCs w:val="22"/>
                  </w:rPr>
                </w:rPrChange>
              </w:rPr>
            </w:pPr>
            <w:ins w:id="3298" w:author="Gabriella Meltzer" w:date="2024-01-02T23:40:00Z">
              <w:r w:rsidRPr="006A5067">
                <w:rPr>
                  <w:rFonts w:ascii="Arial" w:hAnsi="Arial" w:cs="Arial"/>
                  <w:sz w:val="20"/>
                  <w:szCs w:val="20"/>
                  <w:rPrChange w:id="3299" w:author="Gabriella Meltzer" w:date="2024-01-02T23:41:00Z">
                    <w:rPr/>
                  </w:rPrChange>
                </w:rPr>
                <w:t>County level variables</w:t>
              </w:r>
            </w:ins>
          </w:p>
        </w:tc>
        <w:tc>
          <w:tcPr>
            <w:tcW w:w="3778" w:type="dxa"/>
            <w:tcBorders>
              <w:top w:val="single" w:sz="4" w:space="0" w:color="auto"/>
              <w:left w:val="single" w:sz="2" w:space="0" w:color="auto"/>
            </w:tcBorders>
            <w:tcPrChange w:id="3300" w:author="Gabriella Meltzer" w:date="2024-01-02T23:42:00Z">
              <w:tcPr>
                <w:tcW w:w="3420" w:type="dxa"/>
                <w:tcBorders>
                  <w:top w:val="single" w:sz="4" w:space="0" w:color="auto"/>
                  <w:left w:val="single" w:sz="2" w:space="0" w:color="auto"/>
                </w:tcBorders>
              </w:tcPr>
            </w:tcPrChange>
          </w:tcPr>
          <w:p w14:paraId="2429EE09" w14:textId="77777777" w:rsidR="006A5067" w:rsidRPr="006A5067" w:rsidRDefault="006A5067" w:rsidP="00786FE5">
            <w:pPr>
              <w:rPr>
                <w:ins w:id="3301" w:author="Gabriella Meltzer" w:date="2024-01-02T23:40:00Z"/>
                <w:rFonts w:ascii="Arial" w:hAnsi="Arial" w:cs="Arial"/>
                <w:sz w:val="20"/>
                <w:szCs w:val="20"/>
                <w:rPrChange w:id="3302" w:author="Gabriella Meltzer" w:date="2024-01-02T23:41:00Z">
                  <w:rPr>
                    <w:ins w:id="3303" w:author="Gabriella Meltzer" w:date="2024-01-02T23:40:00Z"/>
                    <w:sz w:val="22"/>
                    <w:szCs w:val="22"/>
                  </w:rPr>
                </w:rPrChange>
              </w:rPr>
            </w:pPr>
            <w:ins w:id="3304" w:author="Gabriella Meltzer" w:date="2024-01-02T23:40:00Z">
              <w:r w:rsidRPr="006A5067">
                <w:rPr>
                  <w:rFonts w:ascii="Arial" w:hAnsi="Arial" w:cs="Arial"/>
                  <w:sz w:val="20"/>
                  <w:szCs w:val="20"/>
                  <w:rPrChange w:id="3305" w:author="Gabriella Meltzer" w:date="2024-01-02T23:41:00Z">
                    <w:rPr/>
                  </w:rPrChange>
                </w:rPr>
                <w:t>Percent English Language Learners</w:t>
              </w:r>
            </w:ins>
          </w:p>
        </w:tc>
        <w:tc>
          <w:tcPr>
            <w:tcW w:w="810" w:type="dxa"/>
            <w:tcBorders>
              <w:top w:val="single" w:sz="4" w:space="0" w:color="auto"/>
            </w:tcBorders>
            <w:tcPrChange w:id="3306" w:author="Gabriella Meltzer" w:date="2024-01-02T23:42:00Z">
              <w:tcPr>
                <w:tcW w:w="810" w:type="dxa"/>
                <w:tcBorders>
                  <w:top w:val="single" w:sz="4" w:space="0" w:color="auto"/>
                </w:tcBorders>
              </w:tcPr>
            </w:tcPrChange>
          </w:tcPr>
          <w:p w14:paraId="779D8284" w14:textId="77777777" w:rsidR="006A5067" w:rsidRPr="006A5067" w:rsidRDefault="006A5067" w:rsidP="00786FE5">
            <w:pPr>
              <w:rPr>
                <w:ins w:id="3307" w:author="Gabriella Meltzer" w:date="2024-01-02T23:40:00Z"/>
                <w:rFonts w:ascii="Arial" w:hAnsi="Arial" w:cs="Arial"/>
                <w:sz w:val="20"/>
                <w:szCs w:val="20"/>
                <w:rPrChange w:id="3308" w:author="Gabriella Meltzer" w:date="2024-01-02T23:41:00Z">
                  <w:rPr>
                    <w:ins w:id="3309" w:author="Gabriella Meltzer" w:date="2024-01-02T23:40:00Z"/>
                    <w:sz w:val="22"/>
                    <w:szCs w:val="22"/>
                  </w:rPr>
                </w:rPrChange>
              </w:rPr>
            </w:pPr>
          </w:p>
        </w:tc>
        <w:tc>
          <w:tcPr>
            <w:tcW w:w="720" w:type="dxa"/>
            <w:tcBorders>
              <w:top w:val="single" w:sz="4" w:space="0" w:color="auto"/>
            </w:tcBorders>
            <w:tcPrChange w:id="3310" w:author="Gabriella Meltzer" w:date="2024-01-02T23:42:00Z">
              <w:tcPr>
                <w:tcW w:w="720" w:type="dxa"/>
                <w:tcBorders>
                  <w:top w:val="single" w:sz="4" w:space="0" w:color="auto"/>
                </w:tcBorders>
              </w:tcPr>
            </w:tcPrChange>
          </w:tcPr>
          <w:p w14:paraId="70A50B72" w14:textId="77777777" w:rsidR="006A5067" w:rsidRPr="006A5067" w:rsidRDefault="006A5067" w:rsidP="00786FE5">
            <w:pPr>
              <w:rPr>
                <w:ins w:id="3311" w:author="Gabriella Meltzer" w:date="2024-01-02T23:40:00Z"/>
                <w:rFonts w:ascii="Arial" w:hAnsi="Arial" w:cs="Arial"/>
                <w:sz w:val="20"/>
                <w:szCs w:val="20"/>
                <w:rPrChange w:id="3312" w:author="Gabriella Meltzer" w:date="2024-01-02T23:41:00Z">
                  <w:rPr>
                    <w:ins w:id="3313" w:author="Gabriella Meltzer" w:date="2024-01-02T23:40:00Z"/>
                    <w:sz w:val="22"/>
                    <w:szCs w:val="22"/>
                  </w:rPr>
                </w:rPrChange>
              </w:rPr>
            </w:pPr>
            <w:ins w:id="3314" w:author="Gabriella Meltzer" w:date="2024-01-02T23:40:00Z">
              <w:r w:rsidRPr="006A5067">
                <w:rPr>
                  <w:rFonts w:ascii="Arial" w:hAnsi="Arial" w:cs="Arial"/>
                  <w:sz w:val="20"/>
                  <w:szCs w:val="20"/>
                  <w:rPrChange w:id="3315" w:author="Gabriella Meltzer" w:date="2024-01-02T23:41:00Z">
                    <w:rPr/>
                  </w:rPrChange>
                </w:rPr>
                <w:t>0.00</w:t>
              </w:r>
            </w:ins>
          </w:p>
        </w:tc>
        <w:tc>
          <w:tcPr>
            <w:tcW w:w="720" w:type="dxa"/>
            <w:tcBorders>
              <w:top w:val="single" w:sz="4" w:space="0" w:color="auto"/>
            </w:tcBorders>
            <w:tcPrChange w:id="3316" w:author="Gabriella Meltzer" w:date="2024-01-02T23:42:00Z">
              <w:tcPr>
                <w:tcW w:w="720" w:type="dxa"/>
                <w:tcBorders>
                  <w:top w:val="single" w:sz="4" w:space="0" w:color="auto"/>
                </w:tcBorders>
              </w:tcPr>
            </w:tcPrChange>
          </w:tcPr>
          <w:p w14:paraId="06B4FA3F" w14:textId="77777777" w:rsidR="006A5067" w:rsidRPr="006A5067" w:rsidRDefault="006A5067" w:rsidP="00786FE5">
            <w:pPr>
              <w:rPr>
                <w:ins w:id="3317" w:author="Gabriella Meltzer" w:date="2024-01-02T23:40:00Z"/>
                <w:rFonts w:ascii="Arial" w:hAnsi="Arial" w:cs="Arial"/>
                <w:sz w:val="20"/>
                <w:szCs w:val="20"/>
                <w:rPrChange w:id="3318" w:author="Gabriella Meltzer" w:date="2024-01-02T23:41:00Z">
                  <w:rPr>
                    <w:ins w:id="3319" w:author="Gabriella Meltzer" w:date="2024-01-02T23:40:00Z"/>
                    <w:sz w:val="22"/>
                    <w:szCs w:val="22"/>
                  </w:rPr>
                </w:rPrChange>
              </w:rPr>
            </w:pPr>
            <w:ins w:id="3320" w:author="Gabriella Meltzer" w:date="2024-01-02T23:40:00Z">
              <w:r w:rsidRPr="006A5067">
                <w:rPr>
                  <w:rFonts w:ascii="Arial" w:hAnsi="Arial" w:cs="Arial"/>
                  <w:sz w:val="20"/>
                  <w:szCs w:val="20"/>
                  <w:rPrChange w:id="3321" w:author="Gabriella Meltzer" w:date="2024-01-02T23:41:00Z">
                    <w:rPr/>
                  </w:rPrChange>
                </w:rPr>
                <w:t>0.01</w:t>
              </w:r>
            </w:ins>
          </w:p>
        </w:tc>
        <w:tc>
          <w:tcPr>
            <w:tcW w:w="720" w:type="dxa"/>
            <w:tcBorders>
              <w:top w:val="single" w:sz="4" w:space="0" w:color="auto"/>
            </w:tcBorders>
            <w:tcPrChange w:id="3322" w:author="Gabriella Meltzer" w:date="2024-01-02T23:42:00Z">
              <w:tcPr>
                <w:tcW w:w="720" w:type="dxa"/>
                <w:tcBorders>
                  <w:top w:val="single" w:sz="4" w:space="0" w:color="auto"/>
                </w:tcBorders>
              </w:tcPr>
            </w:tcPrChange>
          </w:tcPr>
          <w:p w14:paraId="67F0F0AA" w14:textId="77777777" w:rsidR="006A5067" w:rsidRPr="006A5067" w:rsidRDefault="006A5067" w:rsidP="00786FE5">
            <w:pPr>
              <w:rPr>
                <w:ins w:id="3323" w:author="Gabriella Meltzer" w:date="2024-01-02T23:40:00Z"/>
                <w:rFonts w:ascii="Arial" w:hAnsi="Arial" w:cs="Arial"/>
                <w:sz w:val="20"/>
                <w:szCs w:val="20"/>
                <w:rPrChange w:id="3324" w:author="Gabriella Meltzer" w:date="2024-01-02T23:41:00Z">
                  <w:rPr>
                    <w:ins w:id="3325" w:author="Gabriella Meltzer" w:date="2024-01-02T23:40:00Z"/>
                    <w:sz w:val="22"/>
                    <w:szCs w:val="22"/>
                  </w:rPr>
                </w:rPrChange>
              </w:rPr>
            </w:pPr>
            <w:ins w:id="3326" w:author="Gabriella Meltzer" w:date="2024-01-02T23:40:00Z">
              <w:r w:rsidRPr="006A5067">
                <w:rPr>
                  <w:rFonts w:ascii="Arial" w:hAnsi="Arial" w:cs="Arial"/>
                  <w:sz w:val="20"/>
                  <w:szCs w:val="20"/>
                  <w:rPrChange w:id="3327" w:author="Gabriella Meltzer" w:date="2024-01-02T23:41:00Z">
                    <w:rPr/>
                  </w:rPrChange>
                </w:rPr>
                <w:t>0.04</w:t>
              </w:r>
            </w:ins>
          </w:p>
        </w:tc>
        <w:tc>
          <w:tcPr>
            <w:tcW w:w="720" w:type="dxa"/>
            <w:tcBorders>
              <w:top w:val="single" w:sz="4" w:space="0" w:color="auto"/>
            </w:tcBorders>
            <w:tcPrChange w:id="3328" w:author="Gabriella Meltzer" w:date="2024-01-02T23:42:00Z">
              <w:tcPr>
                <w:tcW w:w="720" w:type="dxa"/>
                <w:tcBorders>
                  <w:top w:val="single" w:sz="4" w:space="0" w:color="auto"/>
                </w:tcBorders>
              </w:tcPr>
            </w:tcPrChange>
          </w:tcPr>
          <w:p w14:paraId="214DA94A" w14:textId="77777777" w:rsidR="006A5067" w:rsidRPr="006A5067" w:rsidRDefault="006A5067" w:rsidP="00786FE5">
            <w:pPr>
              <w:rPr>
                <w:ins w:id="3329" w:author="Gabriella Meltzer" w:date="2024-01-02T23:40:00Z"/>
                <w:rFonts w:ascii="Arial" w:hAnsi="Arial" w:cs="Arial"/>
                <w:sz w:val="20"/>
                <w:szCs w:val="20"/>
                <w:rPrChange w:id="3330" w:author="Gabriella Meltzer" w:date="2024-01-02T23:41:00Z">
                  <w:rPr>
                    <w:ins w:id="3331" w:author="Gabriella Meltzer" w:date="2024-01-02T23:40:00Z"/>
                    <w:sz w:val="22"/>
                    <w:szCs w:val="22"/>
                  </w:rPr>
                </w:rPrChange>
              </w:rPr>
            </w:pPr>
            <w:ins w:id="3332" w:author="Gabriella Meltzer" w:date="2024-01-02T23:40:00Z">
              <w:r w:rsidRPr="006A5067">
                <w:rPr>
                  <w:rFonts w:ascii="Arial" w:hAnsi="Arial" w:cs="Arial"/>
                  <w:sz w:val="20"/>
                  <w:szCs w:val="20"/>
                  <w:rPrChange w:id="3333" w:author="Gabriella Meltzer" w:date="2024-01-02T23:41:00Z">
                    <w:rPr/>
                  </w:rPrChange>
                </w:rPr>
                <w:t>0.08</w:t>
              </w:r>
            </w:ins>
          </w:p>
        </w:tc>
        <w:tc>
          <w:tcPr>
            <w:tcW w:w="720" w:type="dxa"/>
            <w:tcBorders>
              <w:top w:val="single" w:sz="4" w:space="0" w:color="auto"/>
              <w:right w:val="single" w:sz="2" w:space="0" w:color="auto"/>
            </w:tcBorders>
            <w:tcPrChange w:id="3334" w:author="Gabriella Meltzer" w:date="2024-01-02T23:42:00Z">
              <w:tcPr>
                <w:tcW w:w="720" w:type="dxa"/>
                <w:tcBorders>
                  <w:top w:val="single" w:sz="4" w:space="0" w:color="auto"/>
                  <w:right w:val="single" w:sz="2" w:space="0" w:color="auto"/>
                </w:tcBorders>
              </w:tcPr>
            </w:tcPrChange>
          </w:tcPr>
          <w:p w14:paraId="3B643534" w14:textId="77777777" w:rsidR="006A5067" w:rsidRPr="006A5067" w:rsidRDefault="006A5067" w:rsidP="00786FE5">
            <w:pPr>
              <w:rPr>
                <w:ins w:id="3335" w:author="Gabriella Meltzer" w:date="2024-01-02T23:40:00Z"/>
                <w:rFonts w:ascii="Arial" w:hAnsi="Arial" w:cs="Arial"/>
                <w:sz w:val="20"/>
                <w:szCs w:val="20"/>
                <w:rPrChange w:id="3336" w:author="Gabriella Meltzer" w:date="2024-01-02T23:41:00Z">
                  <w:rPr>
                    <w:ins w:id="3337" w:author="Gabriella Meltzer" w:date="2024-01-02T23:40:00Z"/>
                    <w:sz w:val="22"/>
                    <w:szCs w:val="22"/>
                  </w:rPr>
                </w:rPrChange>
              </w:rPr>
            </w:pPr>
            <w:ins w:id="3338" w:author="Gabriella Meltzer" w:date="2024-01-02T23:40:00Z">
              <w:r w:rsidRPr="006A5067">
                <w:rPr>
                  <w:rFonts w:ascii="Arial" w:hAnsi="Arial" w:cs="Arial"/>
                  <w:sz w:val="20"/>
                  <w:szCs w:val="20"/>
                  <w:rPrChange w:id="3339" w:author="Gabriella Meltzer" w:date="2024-01-02T23:41:00Z">
                    <w:rPr/>
                  </w:rPrChange>
                </w:rPr>
                <w:t>0.17</w:t>
              </w:r>
            </w:ins>
          </w:p>
        </w:tc>
        <w:tc>
          <w:tcPr>
            <w:tcW w:w="720" w:type="dxa"/>
            <w:tcBorders>
              <w:top w:val="single" w:sz="4" w:space="0" w:color="auto"/>
              <w:left w:val="single" w:sz="2" w:space="0" w:color="auto"/>
            </w:tcBorders>
            <w:tcPrChange w:id="3340" w:author="Gabriella Meltzer" w:date="2024-01-02T23:42:00Z">
              <w:tcPr>
                <w:tcW w:w="720" w:type="dxa"/>
                <w:tcBorders>
                  <w:top w:val="single" w:sz="4" w:space="0" w:color="auto"/>
                  <w:left w:val="single" w:sz="2" w:space="0" w:color="auto"/>
                </w:tcBorders>
              </w:tcPr>
            </w:tcPrChange>
          </w:tcPr>
          <w:p w14:paraId="0E59E402" w14:textId="77777777" w:rsidR="006A5067" w:rsidRPr="006A5067" w:rsidRDefault="006A5067" w:rsidP="00786FE5">
            <w:pPr>
              <w:rPr>
                <w:ins w:id="3341" w:author="Gabriella Meltzer" w:date="2024-01-02T23:40:00Z"/>
                <w:rFonts w:ascii="Arial" w:hAnsi="Arial" w:cs="Arial"/>
                <w:sz w:val="20"/>
                <w:szCs w:val="20"/>
                <w:rPrChange w:id="3342" w:author="Gabriella Meltzer" w:date="2024-01-02T23:41:00Z">
                  <w:rPr>
                    <w:ins w:id="3343" w:author="Gabriella Meltzer" w:date="2024-01-02T23:40:00Z"/>
                    <w:sz w:val="22"/>
                    <w:szCs w:val="22"/>
                  </w:rPr>
                </w:rPrChange>
              </w:rPr>
            </w:pPr>
            <w:ins w:id="3344" w:author="Gabriella Meltzer" w:date="2024-01-02T23:40:00Z">
              <w:r w:rsidRPr="006A5067">
                <w:rPr>
                  <w:rFonts w:ascii="Arial" w:hAnsi="Arial" w:cs="Arial"/>
                  <w:sz w:val="20"/>
                  <w:szCs w:val="20"/>
                  <w:rPrChange w:id="3345" w:author="Gabriella Meltzer" w:date="2024-01-02T23:41:00Z">
                    <w:rPr/>
                  </w:rPrChange>
                </w:rPr>
                <w:t>0.00</w:t>
              </w:r>
            </w:ins>
          </w:p>
        </w:tc>
        <w:tc>
          <w:tcPr>
            <w:tcW w:w="720" w:type="dxa"/>
            <w:tcBorders>
              <w:top w:val="single" w:sz="4" w:space="0" w:color="auto"/>
            </w:tcBorders>
            <w:tcPrChange w:id="3346" w:author="Gabriella Meltzer" w:date="2024-01-02T23:42:00Z">
              <w:tcPr>
                <w:tcW w:w="720" w:type="dxa"/>
                <w:tcBorders>
                  <w:top w:val="single" w:sz="4" w:space="0" w:color="auto"/>
                </w:tcBorders>
              </w:tcPr>
            </w:tcPrChange>
          </w:tcPr>
          <w:p w14:paraId="298CEB95" w14:textId="77777777" w:rsidR="006A5067" w:rsidRPr="006A5067" w:rsidRDefault="006A5067" w:rsidP="00786FE5">
            <w:pPr>
              <w:rPr>
                <w:ins w:id="3347" w:author="Gabriella Meltzer" w:date="2024-01-02T23:40:00Z"/>
                <w:rFonts w:ascii="Arial" w:hAnsi="Arial" w:cs="Arial"/>
                <w:sz w:val="20"/>
                <w:szCs w:val="20"/>
                <w:rPrChange w:id="3348" w:author="Gabriella Meltzer" w:date="2024-01-02T23:41:00Z">
                  <w:rPr>
                    <w:ins w:id="3349" w:author="Gabriella Meltzer" w:date="2024-01-02T23:40:00Z"/>
                    <w:sz w:val="22"/>
                    <w:szCs w:val="22"/>
                  </w:rPr>
                </w:rPrChange>
              </w:rPr>
            </w:pPr>
            <w:ins w:id="3350" w:author="Gabriella Meltzer" w:date="2024-01-02T23:40:00Z">
              <w:r w:rsidRPr="006A5067">
                <w:rPr>
                  <w:rFonts w:ascii="Arial" w:hAnsi="Arial" w:cs="Arial"/>
                  <w:sz w:val="20"/>
                  <w:szCs w:val="20"/>
                  <w:rPrChange w:id="3351" w:author="Gabriella Meltzer" w:date="2024-01-02T23:41:00Z">
                    <w:rPr/>
                  </w:rPrChange>
                </w:rPr>
                <w:t>0.02</w:t>
              </w:r>
            </w:ins>
          </w:p>
        </w:tc>
        <w:tc>
          <w:tcPr>
            <w:tcW w:w="720" w:type="dxa"/>
            <w:tcBorders>
              <w:top w:val="single" w:sz="4" w:space="0" w:color="auto"/>
            </w:tcBorders>
            <w:tcPrChange w:id="3352" w:author="Gabriella Meltzer" w:date="2024-01-02T23:42:00Z">
              <w:tcPr>
                <w:tcW w:w="720" w:type="dxa"/>
                <w:tcBorders>
                  <w:top w:val="single" w:sz="4" w:space="0" w:color="auto"/>
                </w:tcBorders>
              </w:tcPr>
            </w:tcPrChange>
          </w:tcPr>
          <w:p w14:paraId="1E367837" w14:textId="77777777" w:rsidR="006A5067" w:rsidRPr="006A5067" w:rsidRDefault="006A5067" w:rsidP="00786FE5">
            <w:pPr>
              <w:rPr>
                <w:ins w:id="3353" w:author="Gabriella Meltzer" w:date="2024-01-02T23:40:00Z"/>
                <w:rFonts w:ascii="Arial" w:hAnsi="Arial" w:cs="Arial"/>
                <w:sz w:val="20"/>
                <w:szCs w:val="20"/>
                <w:rPrChange w:id="3354" w:author="Gabriella Meltzer" w:date="2024-01-02T23:41:00Z">
                  <w:rPr>
                    <w:ins w:id="3355" w:author="Gabriella Meltzer" w:date="2024-01-02T23:40:00Z"/>
                    <w:sz w:val="22"/>
                    <w:szCs w:val="22"/>
                  </w:rPr>
                </w:rPrChange>
              </w:rPr>
            </w:pPr>
            <w:ins w:id="3356" w:author="Gabriella Meltzer" w:date="2024-01-02T23:40:00Z">
              <w:r w:rsidRPr="006A5067">
                <w:rPr>
                  <w:rFonts w:ascii="Arial" w:hAnsi="Arial" w:cs="Arial"/>
                  <w:sz w:val="20"/>
                  <w:szCs w:val="20"/>
                  <w:rPrChange w:id="3357" w:author="Gabriella Meltzer" w:date="2024-01-02T23:41:00Z">
                    <w:rPr/>
                  </w:rPrChange>
                </w:rPr>
                <w:t>0.05</w:t>
              </w:r>
            </w:ins>
          </w:p>
        </w:tc>
        <w:tc>
          <w:tcPr>
            <w:tcW w:w="720" w:type="dxa"/>
            <w:tcBorders>
              <w:top w:val="single" w:sz="4" w:space="0" w:color="auto"/>
            </w:tcBorders>
            <w:tcPrChange w:id="3358" w:author="Gabriella Meltzer" w:date="2024-01-02T23:42:00Z">
              <w:tcPr>
                <w:tcW w:w="720" w:type="dxa"/>
                <w:tcBorders>
                  <w:top w:val="single" w:sz="4" w:space="0" w:color="auto"/>
                </w:tcBorders>
              </w:tcPr>
            </w:tcPrChange>
          </w:tcPr>
          <w:p w14:paraId="2AAE9B97" w14:textId="77777777" w:rsidR="006A5067" w:rsidRPr="006A5067" w:rsidRDefault="006A5067" w:rsidP="00786FE5">
            <w:pPr>
              <w:rPr>
                <w:ins w:id="3359" w:author="Gabriella Meltzer" w:date="2024-01-02T23:40:00Z"/>
                <w:rFonts w:ascii="Arial" w:hAnsi="Arial" w:cs="Arial"/>
                <w:sz w:val="20"/>
                <w:szCs w:val="20"/>
                <w:rPrChange w:id="3360" w:author="Gabriella Meltzer" w:date="2024-01-02T23:41:00Z">
                  <w:rPr>
                    <w:ins w:id="3361" w:author="Gabriella Meltzer" w:date="2024-01-02T23:40:00Z"/>
                    <w:sz w:val="22"/>
                    <w:szCs w:val="22"/>
                  </w:rPr>
                </w:rPrChange>
              </w:rPr>
            </w:pPr>
            <w:ins w:id="3362" w:author="Gabriella Meltzer" w:date="2024-01-02T23:40:00Z">
              <w:r w:rsidRPr="006A5067">
                <w:rPr>
                  <w:rFonts w:ascii="Arial" w:hAnsi="Arial" w:cs="Arial"/>
                  <w:sz w:val="20"/>
                  <w:szCs w:val="20"/>
                  <w:rPrChange w:id="3363" w:author="Gabriella Meltzer" w:date="2024-01-02T23:41:00Z">
                    <w:rPr/>
                  </w:rPrChange>
                </w:rPr>
                <w:t>0.09</w:t>
              </w:r>
            </w:ins>
          </w:p>
        </w:tc>
        <w:tc>
          <w:tcPr>
            <w:tcW w:w="720" w:type="dxa"/>
            <w:tcBorders>
              <w:top w:val="single" w:sz="4" w:space="0" w:color="auto"/>
              <w:right w:val="single" w:sz="2" w:space="0" w:color="auto"/>
            </w:tcBorders>
            <w:tcPrChange w:id="3364" w:author="Gabriella Meltzer" w:date="2024-01-02T23:42:00Z">
              <w:tcPr>
                <w:tcW w:w="720" w:type="dxa"/>
                <w:tcBorders>
                  <w:top w:val="single" w:sz="4" w:space="0" w:color="auto"/>
                  <w:right w:val="single" w:sz="2" w:space="0" w:color="auto"/>
                </w:tcBorders>
              </w:tcPr>
            </w:tcPrChange>
          </w:tcPr>
          <w:p w14:paraId="0793BFE2" w14:textId="77777777" w:rsidR="006A5067" w:rsidRPr="006A5067" w:rsidRDefault="006A5067" w:rsidP="00786FE5">
            <w:pPr>
              <w:rPr>
                <w:ins w:id="3365" w:author="Gabriella Meltzer" w:date="2024-01-02T23:40:00Z"/>
                <w:rFonts w:ascii="Arial" w:hAnsi="Arial" w:cs="Arial"/>
                <w:sz w:val="20"/>
                <w:szCs w:val="20"/>
                <w:rPrChange w:id="3366" w:author="Gabriella Meltzer" w:date="2024-01-02T23:41:00Z">
                  <w:rPr>
                    <w:ins w:id="3367" w:author="Gabriella Meltzer" w:date="2024-01-02T23:40:00Z"/>
                    <w:sz w:val="22"/>
                    <w:szCs w:val="22"/>
                  </w:rPr>
                </w:rPrChange>
              </w:rPr>
            </w:pPr>
            <w:ins w:id="3368" w:author="Gabriella Meltzer" w:date="2024-01-02T23:40:00Z">
              <w:r w:rsidRPr="006A5067">
                <w:rPr>
                  <w:rFonts w:ascii="Arial" w:hAnsi="Arial" w:cs="Arial"/>
                  <w:sz w:val="20"/>
                  <w:szCs w:val="20"/>
                  <w:rPrChange w:id="3369" w:author="Gabriella Meltzer" w:date="2024-01-02T23:41:00Z">
                    <w:rPr/>
                  </w:rPrChange>
                </w:rPr>
                <w:t>0.17</w:t>
              </w:r>
            </w:ins>
          </w:p>
        </w:tc>
      </w:tr>
      <w:tr w:rsidR="006A5067" w:rsidRPr="006A5067" w14:paraId="5148727C" w14:textId="77777777" w:rsidTr="007F7277">
        <w:trPr>
          <w:ins w:id="3370" w:author="Gabriella Meltzer" w:date="2024-01-02T23:40:00Z"/>
        </w:trPr>
        <w:tc>
          <w:tcPr>
            <w:tcW w:w="3062" w:type="dxa"/>
            <w:vMerge/>
            <w:tcBorders>
              <w:left w:val="single" w:sz="2" w:space="0" w:color="auto"/>
            </w:tcBorders>
            <w:tcPrChange w:id="3371" w:author="Gabriella Meltzer" w:date="2024-01-02T23:42:00Z">
              <w:tcPr>
                <w:tcW w:w="3420" w:type="dxa"/>
                <w:vMerge/>
                <w:tcBorders>
                  <w:left w:val="single" w:sz="2" w:space="0" w:color="auto"/>
                </w:tcBorders>
              </w:tcPr>
            </w:tcPrChange>
          </w:tcPr>
          <w:p w14:paraId="6C8C23F4" w14:textId="77777777" w:rsidR="006A5067" w:rsidRPr="006A5067" w:rsidRDefault="006A5067" w:rsidP="00786FE5">
            <w:pPr>
              <w:rPr>
                <w:ins w:id="3372" w:author="Gabriella Meltzer" w:date="2024-01-02T23:40:00Z"/>
                <w:rFonts w:ascii="Arial" w:hAnsi="Arial" w:cs="Arial"/>
                <w:sz w:val="20"/>
                <w:szCs w:val="20"/>
                <w:rPrChange w:id="3373" w:author="Gabriella Meltzer" w:date="2024-01-02T23:41:00Z">
                  <w:rPr>
                    <w:ins w:id="3374" w:author="Gabriella Meltzer" w:date="2024-01-02T23:40:00Z"/>
                    <w:sz w:val="22"/>
                    <w:szCs w:val="22"/>
                  </w:rPr>
                </w:rPrChange>
              </w:rPr>
            </w:pPr>
          </w:p>
        </w:tc>
        <w:tc>
          <w:tcPr>
            <w:tcW w:w="3778" w:type="dxa"/>
            <w:tcBorders>
              <w:left w:val="single" w:sz="2" w:space="0" w:color="auto"/>
            </w:tcBorders>
            <w:tcPrChange w:id="3375" w:author="Gabriella Meltzer" w:date="2024-01-02T23:42:00Z">
              <w:tcPr>
                <w:tcW w:w="3420" w:type="dxa"/>
                <w:tcBorders>
                  <w:left w:val="single" w:sz="2" w:space="0" w:color="auto"/>
                </w:tcBorders>
              </w:tcPr>
            </w:tcPrChange>
          </w:tcPr>
          <w:p w14:paraId="574C3183" w14:textId="77777777" w:rsidR="006A5067" w:rsidRPr="006A5067" w:rsidRDefault="006A5067" w:rsidP="00786FE5">
            <w:pPr>
              <w:rPr>
                <w:ins w:id="3376" w:author="Gabriella Meltzer" w:date="2024-01-02T23:40:00Z"/>
                <w:rFonts w:ascii="Arial" w:hAnsi="Arial" w:cs="Arial"/>
                <w:sz w:val="20"/>
                <w:szCs w:val="20"/>
                <w:rPrChange w:id="3377" w:author="Gabriella Meltzer" w:date="2024-01-02T23:41:00Z">
                  <w:rPr>
                    <w:ins w:id="3378" w:author="Gabriella Meltzer" w:date="2024-01-02T23:40:00Z"/>
                    <w:sz w:val="22"/>
                    <w:szCs w:val="22"/>
                  </w:rPr>
                </w:rPrChange>
              </w:rPr>
            </w:pPr>
            <w:ins w:id="3379" w:author="Gabriella Meltzer" w:date="2024-01-02T23:40:00Z">
              <w:r w:rsidRPr="006A5067">
                <w:rPr>
                  <w:rFonts w:ascii="Arial" w:hAnsi="Arial" w:cs="Arial"/>
                  <w:sz w:val="20"/>
                  <w:szCs w:val="20"/>
                  <w:rPrChange w:id="3380" w:author="Gabriella Meltzer" w:date="2024-01-02T23:41:00Z">
                    <w:rPr/>
                  </w:rPrChange>
                </w:rPr>
                <w:t>Percent Urban Schools</w:t>
              </w:r>
            </w:ins>
          </w:p>
        </w:tc>
        <w:tc>
          <w:tcPr>
            <w:tcW w:w="810" w:type="dxa"/>
            <w:tcPrChange w:id="3381" w:author="Gabriella Meltzer" w:date="2024-01-02T23:42:00Z">
              <w:tcPr>
                <w:tcW w:w="810" w:type="dxa"/>
              </w:tcPr>
            </w:tcPrChange>
          </w:tcPr>
          <w:p w14:paraId="211461C2" w14:textId="77777777" w:rsidR="006A5067" w:rsidRPr="006A5067" w:rsidRDefault="006A5067" w:rsidP="00786FE5">
            <w:pPr>
              <w:rPr>
                <w:ins w:id="3382" w:author="Gabriella Meltzer" w:date="2024-01-02T23:40:00Z"/>
                <w:rFonts w:ascii="Arial" w:hAnsi="Arial" w:cs="Arial"/>
                <w:sz w:val="20"/>
                <w:szCs w:val="20"/>
                <w:rPrChange w:id="3383" w:author="Gabriella Meltzer" w:date="2024-01-02T23:41:00Z">
                  <w:rPr>
                    <w:ins w:id="3384" w:author="Gabriella Meltzer" w:date="2024-01-02T23:40:00Z"/>
                    <w:sz w:val="22"/>
                    <w:szCs w:val="22"/>
                  </w:rPr>
                </w:rPrChange>
              </w:rPr>
            </w:pPr>
          </w:p>
        </w:tc>
        <w:tc>
          <w:tcPr>
            <w:tcW w:w="720" w:type="dxa"/>
            <w:tcPrChange w:id="3385" w:author="Gabriella Meltzer" w:date="2024-01-02T23:42:00Z">
              <w:tcPr>
                <w:tcW w:w="720" w:type="dxa"/>
              </w:tcPr>
            </w:tcPrChange>
          </w:tcPr>
          <w:p w14:paraId="25F709EC" w14:textId="77777777" w:rsidR="006A5067" w:rsidRPr="006A5067" w:rsidRDefault="006A5067" w:rsidP="00786FE5">
            <w:pPr>
              <w:rPr>
                <w:ins w:id="3386" w:author="Gabriella Meltzer" w:date="2024-01-02T23:40:00Z"/>
                <w:rFonts w:ascii="Arial" w:hAnsi="Arial" w:cs="Arial"/>
                <w:sz w:val="20"/>
                <w:szCs w:val="20"/>
                <w:rPrChange w:id="3387" w:author="Gabriella Meltzer" w:date="2024-01-02T23:41:00Z">
                  <w:rPr>
                    <w:ins w:id="3388" w:author="Gabriella Meltzer" w:date="2024-01-02T23:40:00Z"/>
                    <w:sz w:val="22"/>
                    <w:szCs w:val="22"/>
                  </w:rPr>
                </w:rPrChange>
              </w:rPr>
            </w:pPr>
            <w:ins w:id="3389" w:author="Gabriella Meltzer" w:date="2024-01-02T23:40:00Z">
              <w:r w:rsidRPr="006A5067">
                <w:rPr>
                  <w:rFonts w:ascii="Arial" w:hAnsi="Arial" w:cs="Arial"/>
                  <w:sz w:val="20"/>
                  <w:szCs w:val="20"/>
                  <w:rPrChange w:id="3390" w:author="Gabriella Meltzer" w:date="2024-01-02T23:41:00Z">
                    <w:rPr/>
                  </w:rPrChange>
                </w:rPr>
                <w:t>0.00</w:t>
              </w:r>
            </w:ins>
          </w:p>
        </w:tc>
        <w:tc>
          <w:tcPr>
            <w:tcW w:w="720" w:type="dxa"/>
            <w:tcPrChange w:id="3391" w:author="Gabriella Meltzer" w:date="2024-01-02T23:42:00Z">
              <w:tcPr>
                <w:tcW w:w="720" w:type="dxa"/>
              </w:tcPr>
            </w:tcPrChange>
          </w:tcPr>
          <w:p w14:paraId="1144704A" w14:textId="77777777" w:rsidR="006A5067" w:rsidRPr="006A5067" w:rsidRDefault="006A5067" w:rsidP="00786FE5">
            <w:pPr>
              <w:rPr>
                <w:ins w:id="3392" w:author="Gabriella Meltzer" w:date="2024-01-02T23:40:00Z"/>
                <w:rFonts w:ascii="Arial" w:hAnsi="Arial" w:cs="Arial"/>
                <w:sz w:val="20"/>
                <w:szCs w:val="20"/>
                <w:rPrChange w:id="3393" w:author="Gabriella Meltzer" w:date="2024-01-02T23:41:00Z">
                  <w:rPr>
                    <w:ins w:id="3394" w:author="Gabriella Meltzer" w:date="2024-01-02T23:40:00Z"/>
                    <w:sz w:val="22"/>
                    <w:szCs w:val="22"/>
                  </w:rPr>
                </w:rPrChange>
              </w:rPr>
            </w:pPr>
            <w:ins w:id="3395" w:author="Gabriella Meltzer" w:date="2024-01-02T23:40:00Z">
              <w:r w:rsidRPr="006A5067">
                <w:rPr>
                  <w:rFonts w:ascii="Arial" w:hAnsi="Arial" w:cs="Arial"/>
                  <w:sz w:val="20"/>
                  <w:szCs w:val="20"/>
                  <w:rPrChange w:id="3396" w:author="Gabriella Meltzer" w:date="2024-01-02T23:41:00Z">
                    <w:rPr/>
                  </w:rPrChange>
                </w:rPr>
                <w:t>0.00</w:t>
              </w:r>
            </w:ins>
          </w:p>
        </w:tc>
        <w:tc>
          <w:tcPr>
            <w:tcW w:w="720" w:type="dxa"/>
            <w:tcPrChange w:id="3397" w:author="Gabriella Meltzer" w:date="2024-01-02T23:42:00Z">
              <w:tcPr>
                <w:tcW w:w="720" w:type="dxa"/>
              </w:tcPr>
            </w:tcPrChange>
          </w:tcPr>
          <w:p w14:paraId="09947A4A" w14:textId="77777777" w:rsidR="006A5067" w:rsidRPr="006A5067" w:rsidRDefault="006A5067" w:rsidP="00786FE5">
            <w:pPr>
              <w:rPr>
                <w:ins w:id="3398" w:author="Gabriella Meltzer" w:date="2024-01-02T23:40:00Z"/>
                <w:rFonts w:ascii="Arial" w:hAnsi="Arial" w:cs="Arial"/>
                <w:sz w:val="20"/>
                <w:szCs w:val="20"/>
                <w:rPrChange w:id="3399" w:author="Gabriella Meltzer" w:date="2024-01-02T23:41:00Z">
                  <w:rPr>
                    <w:ins w:id="3400" w:author="Gabriella Meltzer" w:date="2024-01-02T23:40:00Z"/>
                    <w:sz w:val="22"/>
                    <w:szCs w:val="22"/>
                  </w:rPr>
                </w:rPrChange>
              </w:rPr>
            </w:pPr>
            <w:ins w:id="3401" w:author="Gabriella Meltzer" w:date="2024-01-02T23:40:00Z">
              <w:r w:rsidRPr="006A5067">
                <w:rPr>
                  <w:rFonts w:ascii="Arial" w:hAnsi="Arial" w:cs="Arial"/>
                  <w:sz w:val="20"/>
                  <w:szCs w:val="20"/>
                  <w:rPrChange w:id="3402" w:author="Gabriella Meltzer" w:date="2024-01-02T23:41:00Z">
                    <w:rPr/>
                  </w:rPrChange>
                </w:rPr>
                <w:t>0.00</w:t>
              </w:r>
            </w:ins>
          </w:p>
        </w:tc>
        <w:tc>
          <w:tcPr>
            <w:tcW w:w="720" w:type="dxa"/>
            <w:tcPrChange w:id="3403" w:author="Gabriella Meltzer" w:date="2024-01-02T23:42:00Z">
              <w:tcPr>
                <w:tcW w:w="720" w:type="dxa"/>
              </w:tcPr>
            </w:tcPrChange>
          </w:tcPr>
          <w:p w14:paraId="20240D3A" w14:textId="77777777" w:rsidR="006A5067" w:rsidRPr="006A5067" w:rsidRDefault="006A5067" w:rsidP="00786FE5">
            <w:pPr>
              <w:rPr>
                <w:ins w:id="3404" w:author="Gabriella Meltzer" w:date="2024-01-02T23:40:00Z"/>
                <w:rFonts w:ascii="Arial" w:hAnsi="Arial" w:cs="Arial"/>
                <w:sz w:val="20"/>
                <w:szCs w:val="20"/>
                <w:rPrChange w:id="3405" w:author="Gabriella Meltzer" w:date="2024-01-02T23:41:00Z">
                  <w:rPr>
                    <w:ins w:id="3406" w:author="Gabriella Meltzer" w:date="2024-01-02T23:40:00Z"/>
                    <w:sz w:val="22"/>
                    <w:szCs w:val="22"/>
                  </w:rPr>
                </w:rPrChange>
              </w:rPr>
            </w:pPr>
            <w:ins w:id="3407" w:author="Gabriella Meltzer" w:date="2024-01-02T23:40:00Z">
              <w:r w:rsidRPr="006A5067">
                <w:rPr>
                  <w:rFonts w:ascii="Arial" w:hAnsi="Arial" w:cs="Arial"/>
                  <w:sz w:val="20"/>
                  <w:szCs w:val="20"/>
                  <w:rPrChange w:id="3408" w:author="Gabriella Meltzer" w:date="2024-01-02T23:41:00Z">
                    <w:rPr/>
                  </w:rPrChange>
                </w:rPr>
                <w:t>0.00</w:t>
              </w:r>
            </w:ins>
          </w:p>
        </w:tc>
        <w:tc>
          <w:tcPr>
            <w:tcW w:w="720" w:type="dxa"/>
            <w:tcBorders>
              <w:right w:val="single" w:sz="2" w:space="0" w:color="auto"/>
            </w:tcBorders>
            <w:tcPrChange w:id="3409" w:author="Gabriella Meltzer" w:date="2024-01-02T23:42:00Z">
              <w:tcPr>
                <w:tcW w:w="720" w:type="dxa"/>
                <w:tcBorders>
                  <w:right w:val="single" w:sz="2" w:space="0" w:color="auto"/>
                </w:tcBorders>
              </w:tcPr>
            </w:tcPrChange>
          </w:tcPr>
          <w:p w14:paraId="221C2138" w14:textId="77777777" w:rsidR="006A5067" w:rsidRPr="006A5067" w:rsidRDefault="006A5067" w:rsidP="00786FE5">
            <w:pPr>
              <w:rPr>
                <w:ins w:id="3410" w:author="Gabriella Meltzer" w:date="2024-01-02T23:40:00Z"/>
                <w:rFonts w:ascii="Arial" w:hAnsi="Arial" w:cs="Arial"/>
                <w:sz w:val="20"/>
                <w:szCs w:val="20"/>
                <w:rPrChange w:id="3411" w:author="Gabriella Meltzer" w:date="2024-01-02T23:41:00Z">
                  <w:rPr>
                    <w:ins w:id="3412" w:author="Gabriella Meltzer" w:date="2024-01-02T23:40:00Z"/>
                    <w:sz w:val="22"/>
                    <w:szCs w:val="22"/>
                  </w:rPr>
                </w:rPrChange>
              </w:rPr>
            </w:pPr>
            <w:ins w:id="3413" w:author="Gabriella Meltzer" w:date="2024-01-02T23:40:00Z">
              <w:r w:rsidRPr="006A5067">
                <w:rPr>
                  <w:rFonts w:ascii="Arial" w:hAnsi="Arial" w:cs="Arial"/>
                  <w:sz w:val="20"/>
                  <w:szCs w:val="20"/>
                  <w:rPrChange w:id="3414" w:author="Gabriella Meltzer" w:date="2024-01-02T23:41:00Z">
                    <w:rPr/>
                  </w:rPrChange>
                </w:rPr>
                <w:t>0.58</w:t>
              </w:r>
            </w:ins>
          </w:p>
        </w:tc>
        <w:tc>
          <w:tcPr>
            <w:tcW w:w="720" w:type="dxa"/>
            <w:tcBorders>
              <w:left w:val="single" w:sz="2" w:space="0" w:color="auto"/>
            </w:tcBorders>
            <w:tcPrChange w:id="3415" w:author="Gabriella Meltzer" w:date="2024-01-02T23:42:00Z">
              <w:tcPr>
                <w:tcW w:w="720" w:type="dxa"/>
                <w:tcBorders>
                  <w:left w:val="single" w:sz="2" w:space="0" w:color="auto"/>
                </w:tcBorders>
              </w:tcPr>
            </w:tcPrChange>
          </w:tcPr>
          <w:p w14:paraId="2C332F32" w14:textId="77777777" w:rsidR="006A5067" w:rsidRPr="006A5067" w:rsidRDefault="006A5067" w:rsidP="00786FE5">
            <w:pPr>
              <w:rPr>
                <w:ins w:id="3416" w:author="Gabriella Meltzer" w:date="2024-01-02T23:40:00Z"/>
                <w:rFonts w:ascii="Arial" w:hAnsi="Arial" w:cs="Arial"/>
                <w:sz w:val="20"/>
                <w:szCs w:val="20"/>
                <w:rPrChange w:id="3417" w:author="Gabriella Meltzer" w:date="2024-01-02T23:41:00Z">
                  <w:rPr>
                    <w:ins w:id="3418" w:author="Gabriella Meltzer" w:date="2024-01-02T23:40:00Z"/>
                    <w:sz w:val="22"/>
                    <w:szCs w:val="22"/>
                  </w:rPr>
                </w:rPrChange>
              </w:rPr>
            </w:pPr>
            <w:ins w:id="3419" w:author="Gabriella Meltzer" w:date="2024-01-02T23:40:00Z">
              <w:r w:rsidRPr="006A5067">
                <w:rPr>
                  <w:rFonts w:ascii="Arial" w:hAnsi="Arial" w:cs="Arial"/>
                  <w:sz w:val="20"/>
                  <w:szCs w:val="20"/>
                  <w:rPrChange w:id="3420" w:author="Gabriella Meltzer" w:date="2024-01-02T23:41:00Z">
                    <w:rPr/>
                  </w:rPrChange>
                </w:rPr>
                <w:t>0.00</w:t>
              </w:r>
            </w:ins>
          </w:p>
        </w:tc>
        <w:tc>
          <w:tcPr>
            <w:tcW w:w="720" w:type="dxa"/>
            <w:tcPrChange w:id="3421" w:author="Gabriella Meltzer" w:date="2024-01-02T23:42:00Z">
              <w:tcPr>
                <w:tcW w:w="720" w:type="dxa"/>
              </w:tcPr>
            </w:tcPrChange>
          </w:tcPr>
          <w:p w14:paraId="42A66070" w14:textId="77777777" w:rsidR="006A5067" w:rsidRPr="006A5067" w:rsidRDefault="006A5067" w:rsidP="00786FE5">
            <w:pPr>
              <w:rPr>
                <w:ins w:id="3422" w:author="Gabriella Meltzer" w:date="2024-01-02T23:40:00Z"/>
                <w:rFonts w:ascii="Arial" w:hAnsi="Arial" w:cs="Arial"/>
                <w:sz w:val="20"/>
                <w:szCs w:val="20"/>
                <w:rPrChange w:id="3423" w:author="Gabriella Meltzer" w:date="2024-01-02T23:41:00Z">
                  <w:rPr>
                    <w:ins w:id="3424" w:author="Gabriella Meltzer" w:date="2024-01-02T23:40:00Z"/>
                    <w:sz w:val="22"/>
                    <w:szCs w:val="22"/>
                  </w:rPr>
                </w:rPrChange>
              </w:rPr>
            </w:pPr>
            <w:ins w:id="3425" w:author="Gabriella Meltzer" w:date="2024-01-02T23:40:00Z">
              <w:r w:rsidRPr="006A5067">
                <w:rPr>
                  <w:rFonts w:ascii="Arial" w:hAnsi="Arial" w:cs="Arial"/>
                  <w:sz w:val="20"/>
                  <w:szCs w:val="20"/>
                  <w:rPrChange w:id="3426" w:author="Gabriella Meltzer" w:date="2024-01-02T23:41:00Z">
                    <w:rPr/>
                  </w:rPrChange>
                </w:rPr>
                <w:t>0.00</w:t>
              </w:r>
            </w:ins>
          </w:p>
        </w:tc>
        <w:tc>
          <w:tcPr>
            <w:tcW w:w="720" w:type="dxa"/>
            <w:tcPrChange w:id="3427" w:author="Gabriella Meltzer" w:date="2024-01-02T23:42:00Z">
              <w:tcPr>
                <w:tcW w:w="720" w:type="dxa"/>
              </w:tcPr>
            </w:tcPrChange>
          </w:tcPr>
          <w:p w14:paraId="03CE8946" w14:textId="77777777" w:rsidR="006A5067" w:rsidRPr="006A5067" w:rsidRDefault="006A5067" w:rsidP="00786FE5">
            <w:pPr>
              <w:rPr>
                <w:ins w:id="3428" w:author="Gabriella Meltzer" w:date="2024-01-02T23:40:00Z"/>
                <w:rFonts w:ascii="Arial" w:hAnsi="Arial" w:cs="Arial"/>
                <w:sz w:val="20"/>
                <w:szCs w:val="20"/>
                <w:rPrChange w:id="3429" w:author="Gabriella Meltzer" w:date="2024-01-02T23:41:00Z">
                  <w:rPr>
                    <w:ins w:id="3430" w:author="Gabriella Meltzer" w:date="2024-01-02T23:40:00Z"/>
                    <w:sz w:val="22"/>
                    <w:szCs w:val="22"/>
                  </w:rPr>
                </w:rPrChange>
              </w:rPr>
            </w:pPr>
            <w:ins w:id="3431" w:author="Gabriella Meltzer" w:date="2024-01-02T23:40:00Z">
              <w:r w:rsidRPr="006A5067">
                <w:rPr>
                  <w:rFonts w:ascii="Arial" w:hAnsi="Arial" w:cs="Arial"/>
                  <w:sz w:val="20"/>
                  <w:szCs w:val="20"/>
                  <w:rPrChange w:id="3432" w:author="Gabriella Meltzer" w:date="2024-01-02T23:41:00Z">
                    <w:rPr/>
                  </w:rPrChange>
                </w:rPr>
                <w:t>0.00</w:t>
              </w:r>
            </w:ins>
          </w:p>
        </w:tc>
        <w:tc>
          <w:tcPr>
            <w:tcW w:w="720" w:type="dxa"/>
            <w:tcPrChange w:id="3433" w:author="Gabriella Meltzer" w:date="2024-01-02T23:42:00Z">
              <w:tcPr>
                <w:tcW w:w="720" w:type="dxa"/>
              </w:tcPr>
            </w:tcPrChange>
          </w:tcPr>
          <w:p w14:paraId="2574FB14" w14:textId="77777777" w:rsidR="006A5067" w:rsidRPr="006A5067" w:rsidRDefault="006A5067" w:rsidP="00786FE5">
            <w:pPr>
              <w:rPr>
                <w:ins w:id="3434" w:author="Gabriella Meltzer" w:date="2024-01-02T23:40:00Z"/>
                <w:rFonts w:ascii="Arial" w:hAnsi="Arial" w:cs="Arial"/>
                <w:sz w:val="20"/>
                <w:szCs w:val="20"/>
                <w:rPrChange w:id="3435" w:author="Gabriella Meltzer" w:date="2024-01-02T23:41:00Z">
                  <w:rPr>
                    <w:ins w:id="3436" w:author="Gabriella Meltzer" w:date="2024-01-02T23:40:00Z"/>
                    <w:sz w:val="22"/>
                    <w:szCs w:val="22"/>
                  </w:rPr>
                </w:rPrChange>
              </w:rPr>
            </w:pPr>
            <w:ins w:id="3437" w:author="Gabriella Meltzer" w:date="2024-01-02T23:40:00Z">
              <w:r w:rsidRPr="006A5067">
                <w:rPr>
                  <w:rFonts w:ascii="Arial" w:hAnsi="Arial" w:cs="Arial"/>
                  <w:sz w:val="20"/>
                  <w:szCs w:val="20"/>
                  <w:rPrChange w:id="3438" w:author="Gabriella Meltzer" w:date="2024-01-02T23:41:00Z">
                    <w:rPr/>
                  </w:rPrChange>
                </w:rPr>
                <w:t>0.00</w:t>
              </w:r>
            </w:ins>
          </w:p>
        </w:tc>
        <w:tc>
          <w:tcPr>
            <w:tcW w:w="720" w:type="dxa"/>
            <w:tcBorders>
              <w:right w:val="single" w:sz="2" w:space="0" w:color="auto"/>
            </w:tcBorders>
            <w:tcPrChange w:id="3439" w:author="Gabriella Meltzer" w:date="2024-01-02T23:42:00Z">
              <w:tcPr>
                <w:tcW w:w="720" w:type="dxa"/>
                <w:tcBorders>
                  <w:right w:val="single" w:sz="2" w:space="0" w:color="auto"/>
                </w:tcBorders>
              </w:tcPr>
            </w:tcPrChange>
          </w:tcPr>
          <w:p w14:paraId="13D0EE08" w14:textId="77777777" w:rsidR="006A5067" w:rsidRPr="006A5067" w:rsidRDefault="006A5067" w:rsidP="00786FE5">
            <w:pPr>
              <w:rPr>
                <w:ins w:id="3440" w:author="Gabriella Meltzer" w:date="2024-01-02T23:40:00Z"/>
                <w:rFonts w:ascii="Arial" w:hAnsi="Arial" w:cs="Arial"/>
                <w:sz w:val="20"/>
                <w:szCs w:val="20"/>
                <w:rPrChange w:id="3441" w:author="Gabriella Meltzer" w:date="2024-01-02T23:41:00Z">
                  <w:rPr>
                    <w:ins w:id="3442" w:author="Gabriella Meltzer" w:date="2024-01-02T23:40:00Z"/>
                    <w:sz w:val="22"/>
                    <w:szCs w:val="22"/>
                  </w:rPr>
                </w:rPrChange>
              </w:rPr>
            </w:pPr>
            <w:ins w:id="3443" w:author="Gabriella Meltzer" w:date="2024-01-02T23:40:00Z">
              <w:r w:rsidRPr="006A5067">
                <w:rPr>
                  <w:rFonts w:ascii="Arial" w:hAnsi="Arial" w:cs="Arial"/>
                  <w:sz w:val="20"/>
                  <w:szCs w:val="20"/>
                  <w:rPrChange w:id="3444" w:author="Gabriella Meltzer" w:date="2024-01-02T23:41:00Z">
                    <w:rPr/>
                  </w:rPrChange>
                </w:rPr>
                <w:t>0.58</w:t>
              </w:r>
            </w:ins>
          </w:p>
        </w:tc>
      </w:tr>
      <w:tr w:rsidR="006A5067" w:rsidRPr="006A5067" w14:paraId="33450462" w14:textId="77777777" w:rsidTr="007F7277">
        <w:trPr>
          <w:ins w:id="3445" w:author="Gabriella Meltzer" w:date="2024-01-02T23:40:00Z"/>
        </w:trPr>
        <w:tc>
          <w:tcPr>
            <w:tcW w:w="3062" w:type="dxa"/>
            <w:vMerge/>
            <w:tcBorders>
              <w:left w:val="single" w:sz="2" w:space="0" w:color="auto"/>
            </w:tcBorders>
            <w:tcPrChange w:id="3446" w:author="Gabriella Meltzer" w:date="2024-01-02T23:42:00Z">
              <w:tcPr>
                <w:tcW w:w="3420" w:type="dxa"/>
                <w:vMerge/>
                <w:tcBorders>
                  <w:left w:val="single" w:sz="2" w:space="0" w:color="auto"/>
                </w:tcBorders>
              </w:tcPr>
            </w:tcPrChange>
          </w:tcPr>
          <w:p w14:paraId="635CE71F" w14:textId="77777777" w:rsidR="006A5067" w:rsidRPr="006A5067" w:rsidRDefault="006A5067" w:rsidP="00786FE5">
            <w:pPr>
              <w:rPr>
                <w:ins w:id="3447" w:author="Gabriella Meltzer" w:date="2024-01-02T23:40:00Z"/>
                <w:rFonts w:ascii="Arial" w:hAnsi="Arial" w:cs="Arial"/>
                <w:sz w:val="20"/>
                <w:szCs w:val="20"/>
                <w:rPrChange w:id="3448" w:author="Gabriella Meltzer" w:date="2024-01-02T23:41:00Z">
                  <w:rPr>
                    <w:ins w:id="3449" w:author="Gabriella Meltzer" w:date="2024-01-02T23:40:00Z"/>
                    <w:sz w:val="22"/>
                    <w:szCs w:val="22"/>
                  </w:rPr>
                </w:rPrChange>
              </w:rPr>
            </w:pPr>
          </w:p>
        </w:tc>
        <w:tc>
          <w:tcPr>
            <w:tcW w:w="3778" w:type="dxa"/>
            <w:tcBorders>
              <w:left w:val="single" w:sz="2" w:space="0" w:color="auto"/>
            </w:tcBorders>
            <w:tcPrChange w:id="3450" w:author="Gabriella Meltzer" w:date="2024-01-02T23:42:00Z">
              <w:tcPr>
                <w:tcW w:w="3420" w:type="dxa"/>
                <w:tcBorders>
                  <w:left w:val="single" w:sz="2" w:space="0" w:color="auto"/>
                </w:tcBorders>
              </w:tcPr>
            </w:tcPrChange>
          </w:tcPr>
          <w:p w14:paraId="7E1B7590" w14:textId="77777777" w:rsidR="006A5067" w:rsidRPr="006A5067" w:rsidRDefault="006A5067" w:rsidP="00786FE5">
            <w:pPr>
              <w:rPr>
                <w:ins w:id="3451" w:author="Gabriella Meltzer" w:date="2024-01-02T23:40:00Z"/>
                <w:rFonts w:ascii="Arial" w:hAnsi="Arial" w:cs="Arial"/>
                <w:sz w:val="20"/>
                <w:szCs w:val="20"/>
                <w:rPrChange w:id="3452" w:author="Gabriella Meltzer" w:date="2024-01-02T23:41:00Z">
                  <w:rPr>
                    <w:ins w:id="3453" w:author="Gabriella Meltzer" w:date="2024-01-02T23:40:00Z"/>
                    <w:sz w:val="22"/>
                    <w:szCs w:val="22"/>
                  </w:rPr>
                </w:rPrChange>
              </w:rPr>
            </w:pPr>
            <w:ins w:id="3454" w:author="Gabriella Meltzer" w:date="2024-01-02T23:40:00Z">
              <w:r w:rsidRPr="006A5067">
                <w:rPr>
                  <w:rFonts w:ascii="Arial" w:hAnsi="Arial" w:cs="Arial"/>
                  <w:sz w:val="20"/>
                  <w:szCs w:val="20"/>
                  <w:rPrChange w:id="3455" w:author="Gabriella Meltzer" w:date="2024-01-02T23:41:00Z">
                    <w:rPr/>
                  </w:rPrChange>
                </w:rPr>
                <w:t>Percent with College Degree</w:t>
              </w:r>
            </w:ins>
          </w:p>
        </w:tc>
        <w:tc>
          <w:tcPr>
            <w:tcW w:w="810" w:type="dxa"/>
            <w:tcPrChange w:id="3456" w:author="Gabriella Meltzer" w:date="2024-01-02T23:42:00Z">
              <w:tcPr>
                <w:tcW w:w="810" w:type="dxa"/>
              </w:tcPr>
            </w:tcPrChange>
          </w:tcPr>
          <w:p w14:paraId="7E7A0554" w14:textId="77777777" w:rsidR="006A5067" w:rsidRPr="006A5067" w:rsidRDefault="006A5067" w:rsidP="00786FE5">
            <w:pPr>
              <w:rPr>
                <w:ins w:id="3457" w:author="Gabriella Meltzer" w:date="2024-01-02T23:40:00Z"/>
                <w:rFonts w:ascii="Arial" w:hAnsi="Arial" w:cs="Arial"/>
                <w:sz w:val="20"/>
                <w:szCs w:val="20"/>
                <w:rPrChange w:id="3458" w:author="Gabriella Meltzer" w:date="2024-01-02T23:41:00Z">
                  <w:rPr>
                    <w:ins w:id="3459" w:author="Gabriella Meltzer" w:date="2024-01-02T23:40:00Z"/>
                    <w:sz w:val="22"/>
                    <w:szCs w:val="22"/>
                  </w:rPr>
                </w:rPrChange>
              </w:rPr>
            </w:pPr>
          </w:p>
        </w:tc>
        <w:tc>
          <w:tcPr>
            <w:tcW w:w="720" w:type="dxa"/>
            <w:tcPrChange w:id="3460" w:author="Gabriella Meltzer" w:date="2024-01-02T23:42:00Z">
              <w:tcPr>
                <w:tcW w:w="720" w:type="dxa"/>
              </w:tcPr>
            </w:tcPrChange>
          </w:tcPr>
          <w:p w14:paraId="2A2B56A3" w14:textId="77777777" w:rsidR="006A5067" w:rsidRPr="006A5067" w:rsidRDefault="006A5067" w:rsidP="00786FE5">
            <w:pPr>
              <w:rPr>
                <w:ins w:id="3461" w:author="Gabriella Meltzer" w:date="2024-01-02T23:40:00Z"/>
                <w:rFonts w:ascii="Arial" w:hAnsi="Arial" w:cs="Arial"/>
                <w:sz w:val="20"/>
                <w:szCs w:val="20"/>
                <w:rPrChange w:id="3462" w:author="Gabriella Meltzer" w:date="2024-01-02T23:41:00Z">
                  <w:rPr>
                    <w:ins w:id="3463" w:author="Gabriella Meltzer" w:date="2024-01-02T23:40:00Z"/>
                    <w:sz w:val="22"/>
                    <w:szCs w:val="22"/>
                  </w:rPr>
                </w:rPrChange>
              </w:rPr>
            </w:pPr>
            <w:ins w:id="3464" w:author="Gabriella Meltzer" w:date="2024-01-02T23:40:00Z">
              <w:r w:rsidRPr="006A5067">
                <w:rPr>
                  <w:rFonts w:ascii="Arial" w:hAnsi="Arial" w:cs="Arial"/>
                  <w:sz w:val="20"/>
                  <w:szCs w:val="20"/>
                  <w:rPrChange w:id="3465" w:author="Gabriella Meltzer" w:date="2024-01-02T23:41:00Z">
                    <w:rPr/>
                  </w:rPrChange>
                </w:rPr>
                <w:t>0.09</w:t>
              </w:r>
            </w:ins>
          </w:p>
        </w:tc>
        <w:tc>
          <w:tcPr>
            <w:tcW w:w="720" w:type="dxa"/>
            <w:tcPrChange w:id="3466" w:author="Gabriella Meltzer" w:date="2024-01-02T23:42:00Z">
              <w:tcPr>
                <w:tcW w:w="720" w:type="dxa"/>
              </w:tcPr>
            </w:tcPrChange>
          </w:tcPr>
          <w:p w14:paraId="5BA76D13" w14:textId="77777777" w:rsidR="006A5067" w:rsidRPr="006A5067" w:rsidRDefault="006A5067" w:rsidP="00786FE5">
            <w:pPr>
              <w:rPr>
                <w:ins w:id="3467" w:author="Gabriella Meltzer" w:date="2024-01-02T23:40:00Z"/>
                <w:rFonts w:ascii="Arial" w:hAnsi="Arial" w:cs="Arial"/>
                <w:sz w:val="20"/>
                <w:szCs w:val="20"/>
                <w:rPrChange w:id="3468" w:author="Gabriella Meltzer" w:date="2024-01-02T23:41:00Z">
                  <w:rPr>
                    <w:ins w:id="3469" w:author="Gabriella Meltzer" w:date="2024-01-02T23:40:00Z"/>
                    <w:sz w:val="22"/>
                    <w:szCs w:val="22"/>
                  </w:rPr>
                </w:rPrChange>
              </w:rPr>
            </w:pPr>
            <w:ins w:id="3470" w:author="Gabriella Meltzer" w:date="2024-01-02T23:40:00Z">
              <w:r w:rsidRPr="006A5067">
                <w:rPr>
                  <w:rFonts w:ascii="Arial" w:hAnsi="Arial" w:cs="Arial"/>
                  <w:sz w:val="20"/>
                  <w:szCs w:val="20"/>
                  <w:rPrChange w:id="3471" w:author="Gabriella Meltzer" w:date="2024-01-02T23:41:00Z">
                    <w:rPr/>
                  </w:rPrChange>
                </w:rPr>
                <w:t>0.12</w:t>
              </w:r>
            </w:ins>
          </w:p>
        </w:tc>
        <w:tc>
          <w:tcPr>
            <w:tcW w:w="720" w:type="dxa"/>
            <w:tcPrChange w:id="3472" w:author="Gabriella Meltzer" w:date="2024-01-02T23:42:00Z">
              <w:tcPr>
                <w:tcW w:w="720" w:type="dxa"/>
              </w:tcPr>
            </w:tcPrChange>
          </w:tcPr>
          <w:p w14:paraId="41106524" w14:textId="77777777" w:rsidR="006A5067" w:rsidRPr="006A5067" w:rsidRDefault="006A5067" w:rsidP="00786FE5">
            <w:pPr>
              <w:rPr>
                <w:ins w:id="3473" w:author="Gabriella Meltzer" w:date="2024-01-02T23:40:00Z"/>
                <w:rFonts w:ascii="Arial" w:hAnsi="Arial" w:cs="Arial"/>
                <w:sz w:val="20"/>
                <w:szCs w:val="20"/>
                <w:rPrChange w:id="3474" w:author="Gabriella Meltzer" w:date="2024-01-02T23:41:00Z">
                  <w:rPr>
                    <w:ins w:id="3475" w:author="Gabriella Meltzer" w:date="2024-01-02T23:40:00Z"/>
                    <w:sz w:val="22"/>
                    <w:szCs w:val="22"/>
                  </w:rPr>
                </w:rPrChange>
              </w:rPr>
            </w:pPr>
            <w:ins w:id="3476" w:author="Gabriella Meltzer" w:date="2024-01-02T23:40:00Z">
              <w:r w:rsidRPr="006A5067">
                <w:rPr>
                  <w:rFonts w:ascii="Arial" w:hAnsi="Arial" w:cs="Arial"/>
                  <w:sz w:val="20"/>
                  <w:szCs w:val="20"/>
                  <w:rPrChange w:id="3477" w:author="Gabriella Meltzer" w:date="2024-01-02T23:41:00Z">
                    <w:rPr/>
                  </w:rPrChange>
                </w:rPr>
                <w:t>0.16</w:t>
              </w:r>
            </w:ins>
          </w:p>
        </w:tc>
        <w:tc>
          <w:tcPr>
            <w:tcW w:w="720" w:type="dxa"/>
            <w:tcPrChange w:id="3478" w:author="Gabriella Meltzer" w:date="2024-01-02T23:42:00Z">
              <w:tcPr>
                <w:tcW w:w="720" w:type="dxa"/>
              </w:tcPr>
            </w:tcPrChange>
          </w:tcPr>
          <w:p w14:paraId="2D04FDDB" w14:textId="77777777" w:rsidR="006A5067" w:rsidRPr="006A5067" w:rsidRDefault="006A5067" w:rsidP="00786FE5">
            <w:pPr>
              <w:rPr>
                <w:ins w:id="3479" w:author="Gabriella Meltzer" w:date="2024-01-02T23:40:00Z"/>
                <w:rFonts w:ascii="Arial" w:hAnsi="Arial" w:cs="Arial"/>
                <w:sz w:val="20"/>
                <w:szCs w:val="20"/>
                <w:rPrChange w:id="3480" w:author="Gabriella Meltzer" w:date="2024-01-02T23:41:00Z">
                  <w:rPr>
                    <w:ins w:id="3481" w:author="Gabriella Meltzer" w:date="2024-01-02T23:40:00Z"/>
                    <w:sz w:val="22"/>
                    <w:szCs w:val="22"/>
                  </w:rPr>
                </w:rPrChange>
              </w:rPr>
            </w:pPr>
            <w:ins w:id="3482" w:author="Gabriella Meltzer" w:date="2024-01-02T23:40:00Z">
              <w:r w:rsidRPr="006A5067">
                <w:rPr>
                  <w:rFonts w:ascii="Arial" w:hAnsi="Arial" w:cs="Arial"/>
                  <w:sz w:val="20"/>
                  <w:szCs w:val="20"/>
                  <w:rPrChange w:id="3483" w:author="Gabriella Meltzer" w:date="2024-01-02T23:41:00Z">
                    <w:rPr/>
                  </w:rPrChange>
                </w:rPr>
                <w:t>0.21</w:t>
              </w:r>
            </w:ins>
          </w:p>
        </w:tc>
        <w:tc>
          <w:tcPr>
            <w:tcW w:w="720" w:type="dxa"/>
            <w:tcBorders>
              <w:right w:val="single" w:sz="2" w:space="0" w:color="auto"/>
            </w:tcBorders>
            <w:tcPrChange w:id="3484" w:author="Gabriella Meltzer" w:date="2024-01-02T23:42:00Z">
              <w:tcPr>
                <w:tcW w:w="720" w:type="dxa"/>
                <w:tcBorders>
                  <w:right w:val="single" w:sz="2" w:space="0" w:color="auto"/>
                </w:tcBorders>
              </w:tcPr>
            </w:tcPrChange>
          </w:tcPr>
          <w:p w14:paraId="338B83FD" w14:textId="77777777" w:rsidR="006A5067" w:rsidRPr="006A5067" w:rsidRDefault="006A5067" w:rsidP="00786FE5">
            <w:pPr>
              <w:rPr>
                <w:ins w:id="3485" w:author="Gabriella Meltzer" w:date="2024-01-02T23:40:00Z"/>
                <w:rFonts w:ascii="Arial" w:hAnsi="Arial" w:cs="Arial"/>
                <w:sz w:val="20"/>
                <w:szCs w:val="20"/>
                <w:rPrChange w:id="3486" w:author="Gabriella Meltzer" w:date="2024-01-02T23:41:00Z">
                  <w:rPr>
                    <w:ins w:id="3487" w:author="Gabriella Meltzer" w:date="2024-01-02T23:40:00Z"/>
                    <w:sz w:val="22"/>
                    <w:szCs w:val="22"/>
                  </w:rPr>
                </w:rPrChange>
              </w:rPr>
            </w:pPr>
            <w:ins w:id="3488" w:author="Gabriella Meltzer" w:date="2024-01-02T23:40:00Z">
              <w:r w:rsidRPr="006A5067">
                <w:rPr>
                  <w:rFonts w:ascii="Arial" w:hAnsi="Arial" w:cs="Arial"/>
                  <w:sz w:val="20"/>
                  <w:szCs w:val="20"/>
                  <w:rPrChange w:id="3489" w:author="Gabriella Meltzer" w:date="2024-01-02T23:41:00Z">
                    <w:rPr/>
                  </w:rPrChange>
                </w:rPr>
                <w:t>0.34</w:t>
              </w:r>
            </w:ins>
          </w:p>
        </w:tc>
        <w:tc>
          <w:tcPr>
            <w:tcW w:w="720" w:type="dxa"/>
            <w:tcBorders>
              <w:left w:val="single" w:sz="2" w:space="0" w:color="auto"/>
            </w:tcBorders>
            <w:tcPrChange w:id="3490" w:author="Gabriella Meltzer" w:date="2024-01-02T23:42:00Z">
              <w:tcPr>
                <w:tcW w:w="720" w:type="dxa"/>
                <w:tcBorders>
                  <w:left w:val="single" w:sz="2" w:space="0" w:color="auto"/>
                </w:tcBorders>
              </w:tcPr>
            </w:tcPrChange>
          </w:tcPr>
          <w:p w14:paraId="0A535B0D" w14:textId="77777777" w:rsidR="006A5067" w:rsidRPr="006A5067" w:rsidRDefault="006A5067" w:rsidP="00786FE5">
            <w:pPr>
              <w:rPr>
                <w:ins w:id="3491" w:author="Gabriella Meltzer" w:date="2024-01-02T23:40:00Z"/>
                <w:rFonts w:ascii="Arial" w:hAnsi="Arial" w:cs="Arial"/>
                <w:sz w:val="20"/>
                <w:szCs w:val="20"/>
                <w:rPrChange w:id="3492" w:author="Gabriella Meltzer" w:date="2024-01-02T23:41:00Z">
                  <w:rPr>
                    <w:ins w:id="3493" w:author="Gabriella Meltzer" w:date="2024-01-02T23:40:00Z"/>
                    <w:sz w:val="22"/>
                    <w:szCs w:val="22"/>
                  </w:rPr>
                </w:rPrChange>
              </w:rPr>
            </w:pPr>
            <w:ins w:id="3494" w:author="Gabriella Meltzer" w:date="2024-01-02T23:40:00Z">
              <w:r w:rsidRPr="006A5067">
                <w:rPr>
                  <w:rFonts w:ascii="Arial" w:hAnsi="Arial" w:cs="Arial"/>
                  <w:sz w:val="20"/>
                  <w:szCs w:val="20"/>
                  <w:rPrChange w:id="3495" w:author="Gabriella Meltzer" w:date="2024-01-02T23:41:00Z">
                    <w:rPr/>
                  </w:rPrChange>
                </w:rPr>
                <w:t>0.10</w:t>
              </w:r>
            </w:ins>
          </w:p>
        </w:tc>
        <w:tc>
          <w:tcPr>
            <w:tcW w:w="720" w:type="dxa"/>
            <w:tcPrChange w:id="3496" w:author="Gabriella Meltzer" w:date="2024-01-02T23:42:00Z">
              <w:tcPr>
                <w:tcW w:w="720" w:type="dxa"/>
              </w:tcPr>
            </w:tcPrChange>
          </w:tcPr>
          <w:p w14:paraId="3AD8C8E8" w14:textId="77777777" w:rsidR="006A5067" w:rsidRPr="006A5067" w:rsidRDefault="006A5067" w:rsidP="00786FE5">
            <w:pPr>
              <w:rPr>
                <w:ins w:id="3497" w:author="Gabriella Meltzer" w:date="2024-01-02T23:40:00Z"/>
                <w:rFonts w:ascii="Arial" w:hAnsi="Arial" w:cs="Arial"/>
                <w:sz w:val="20"/>
                <w:szCs w:val="20"/>
                <w:rPrChange w:id="3498" w:author="Gabriella Meltzer" w:date="2024-01-02T23:41:00Z">
                  <w:rPr>
                    <w:ins w:id="3499" w:author="Gabriella Meltzer" w:date="2024-01-02T23:40:00Z"/>
                    <w:sz w:val="22"/>
                    <w:szCs w:val="22"/>
                  </w:rPr>
                </w:rPrChange>
              </w:rPr>
            </w:pPr>
            <w:ins w:id="3500" w:author="Gabriella Meltzer" w:date="2024-01-02T23:40:00Z">
              <w:r w:rsidRPr="006A5067">
                <w:rPr>
                  <w:rFonts w:ascii="Arial" w:hAnsi="Arial" w:cs="Arial"/>
                  <w:sz w:val="20"/>
                  <w:szCs w:val="20"/>
                  <w:rPrChange w:id="3501" w:author="Gabriella Meltzer" w:date="2024-01-02T23:41:00Z">
                    <w:rPr/>
                  </w:rPrChange>
                </w:rPr>
                <w:t>0.14</w:t>
              </w:r>
            </w:ins>
          </w:p>
        </w:tc>
        <w:tc>
          <w:tcPr>
            <w:tcW w:w="720" w:type="dxa"/>
            <w:tcPrChange w:id="3502" w:author="Gabriella Meltzer" w:date="2024-01-02T23:42:00Z">
              <w:tcPr>
                <w:tcW w:w="720" w:type="dxa"/>
              </w:tcPr>
            </w:tcPrChange>
          </w:tcPr>
          <w:p w14:paraId="29A03530" w14:textId="77777777" w:rsidR="006A5067" w:rsidRPr="006A5067" w:rsidRDefault="006A5067" w:rsidP="00786FE5">
            <w:pPr>
              <w:rPr>
                <w:ins w:id="3503" w:author="Gabriella Meltzer" w:date="2024-01-02T23:40:00Z"/>
                <w:rFonts w:ascii="Arial" w:hAnsi="Arial" w:cs="Arial"/>
                <w:sz w:val="20"/>
                <w:szCs w:val="20"/>
                <w:rPrChange w:id="3504" w:author="Gabriella Meltzer" w:date="2024-01-02T23:41:00Z">
                  <w:rPr>
                    <w:ins w:id="3505" w:author="Gabriella Meltzer" w:date="2024-01-02T23:40:00Z"/>
                    <w:sz w:val="22"/>
                    <w:szCs w:val="22"/>
                  </w:rPr>
                </w:rPrChange>
              </w:rPr>
            </w:pPr>
            <w:ins w:id="3506" w:author="Gabriella Meltzer" w:date="2024-01-02T23:40:00Z">
              <w:r w:rsidRPr="006A5067">
                <w:rPr>
                  <w:rFonts w:ascii="Arial" w:hAnsi="Arial" w:cs="Arial"/>
                  <w:sz w:val="20"/>
                  <w:szCs w:val="20"/>
                  <w:rPrChange w:id="3507" w:author="Gabriella Meltzer" w:date="2024-01-02T23:41:00Z">
                    <w:rPr/>
                  </w:rPrChange>
                </w:rPr>
                <w:t>0.18</w:t>
              </w:r>
            </w:ins>
          </w:p>
        </w:tc>
        <w:tc>
          <w:tcPr>
            <w:tcW w:w="720" w:type="dxa"/>
            <w:tcPrChange w:id="3508" w:author="Gabriella Meltzer" w:date="2024-01-02T23:42:00Z">
              <w:tcPr>
                <w:tcW w:w="720" w:type="dxa"/>
              </w:tcPr>
            </w:tcPrChange>
          </w:tcPr>
          <w:p w14:paraId="0225422A" w14:textId="77777777" w:rsidR="006A5067" w:rsidRPr="006A5067" w:rsidRDefault="006A5067" w:rsidP="00786FE5">
            <w:pPr>
              <w:rPr>
                <w:ins w:id="3509" w:author="Gabriella Meltzer" w:date="2024-01-02T23:40:00Z"/>
                <w:rFonts w:ascii="Arial" w:hAnsi="Arial" w:cs="Arial"/>
                <w:sz w:val="20"/>
                <w:szCs w:val="20"/>
                <w:rPrChange w:id="3510" w:author="Gabriella Meltzer" w:date="2024-01-02T23:41:00Z">
                  <w:rPr>
                    <w:ins w:id="3511" w:author="Gabriella Meltzer" w:date="2024-01-02T23:40:00Z"/>
                    <w:sz w:val="22"/>
                    <w:szCs w:val="22"/>
                  </w:rPr>
                </w:rPrChange>
              </w:rPr>
            </w:pPr>
            <w:ins w:id="3512" w:author="Gabriella Meltzer" w:date="2024-01-02T23:40:00Z">
              <w:r w:rsidRPr="006A5067">
                <w:rPr>
                  <w:rFonts w:ascii="Arial" w:hAnsi="Arial" w:cs="Arial"/>
                  <w:sz w:val="20"/>
                  <w:szCs w:val="20"/>
                  <w:rPrChange w:id="3513" w:author="Gabriella Meltzer" w:date="2024-01-02T23:41:00Z">
                    <w:rPr/>
                  </w:rPrChange>
                </w:rPr>
                <w:t>0.24</w:t>
              </w:r>
            </w:ins>
          </w:p>
        </w:tc>
        <w:tc>
          <w:tcPr>
            <w:tcW w:w="720" w:type="dxa"/>
            <w:tcBorders>
              <w:right w:val="single" w:sz="2" w:space="0" w:color="auto"/>
            </w:tcBorders>
            <w:tcPrChange w:id="3514" w:author="Gabriella Meltzer" w:date="2024-01-02T23:42:00Z">
              <w:tcPr>
                <w:tcW w:w="720" w:type="dxa"/>
                <w:tcBorders>
                  <w:right w:val="single" w:sz="2" w:space="0" w:color="auto"/>
                </w:tcBorders>
              </w:tcPr>
            </w:tcPrChange>
          </w:tcPr>
          <w:p w14:paraId="6A6802EC" w14:textId="77777777" w:rsidR="006A5067" w:rsidRPr="006A5067" w:rsidRDefault="006A5067" w:rsidP="00786FE5">
            <w:pPr>
              <w:rPr>
                <w:ins w:id="3515" w:author="Gabriella Meltzer" w:date="2024-01-02T23:40:00Z"/>
                <w:rFonts w:ascii="Arial" w:hAnsi="Arial" w:cs="Arial"/>
                <w:sz w:val="20"/>
                <w:szCs w:val="20"/>
                <w:rPrChange w:id="3516" w:author="Gabriella Meltzer" w:date="2024-01-02T23:41:00Z">
                  <w:rPr>
                    <w:ins w:id="3517" w:author="Gabriella Meltzer" w:date="2024-01-02T23:40:00Z"/>
                    <w:sz w:val="22"/>
                    <w:szCs w:val="22"/>
                  </w:rPr>
                </w:rPrChange>
              </w:rPr>
            </w:pPr>
            <w:ins w:id="3518" w:author="Gabriella Meltzer" w:date="2024-01-02T23:40:00Z">
              <w:r w:rsidRPr="006A5067">
                <w:rPr>
                  <w:rFonts w:ascii="Arial" w:hAnsi="Arial" w:cs="Arial"/>
                  <w:sz w:val="20"/>
                  <w:szCs w:val="20"/>
                  <w:rPrChange w:id="3519" w:author="Gabriella Meltzer" w:date="2024-01-02T23:41:00Z">
                    <w:rPr/>
                  </w:rPrChange>
                </w:rPr>
                <w:t>0.40</w:t>
              </w:r>
            </w:ins>
          </w:p>
        </w:tc>
      </w:tr>
      <w:tr w:rsidR="006A5067" w:rsidRPr="006A5067" w14:paraId="104E037A" w14:textId="77777777" w:rsidTr="007F7277">
        <w:trPr>
          <w:ins w:id="3520" w:author="Gabriella Meltzer" w:date="2024-01-02T23:40:00Z"/>
        </w:trPr>
        <w:tc>
          <w:tcPr>
            <w:tcW w:w="3062" w:type="dxa"/>
            <w:vMerge/>
            <w:tcBorders>
              <w:left w:val="single" w:sz="2" w:space="0" w:color="auto"/>
            </w:tcBorders>
            <w:tcPrChange w:id="3521" w:author="Gabriella Meltzer" w:date="2024-01-02T23:42:00Z">
              <w:tcPr>
                <w:tcW w:w="3420" w:type="dxa"/>
                <w:vMerge/>
                <w:tcBorders>
                  <w:left w:val="single" w:sz="2" w:space="0" w:color="auto"/>
                </w:tcBorders>
              </w:tcPr>
            </w:tcPrChange>
          </w:tcPr>
          <w:p w14:paraId="79C5FC9D" w14:textId="77777777" w:rsidR="006A5067" w:rsidRPr="006A5067" w:rsidRDefault="006A5067" w:rsidP="00786FE5">
            <w:pPr>
              <w:rPr>
                <w:ins w:id="3522" w:author="Gabriella Meltzer" w:date="2024-01-02T23:40:00Z"/>
                <w:rFonts w:ascii="Arial" w:hAnsi="Arial" w:cs="Arial"/>
                <w:sz w:val="20"/>
                <w:szCs w:val="20"/>
                <w:rPrChange w:id="3523" w:author="Gabriella Meltzer" w:date="2024-01-02T23:41:00Z">
                  <w:rPr>
                    <w:ins w:id="3524" w:author="Gabriella Meltzer" w:date="2024-01-02T23:40:00Z"/>
                    <w:sz w:val="22"/>
                    <w:szCs w:val="22"/>
                  </w:rPr>
                </w:rPrChange>
              </w:rPr>
            </w:pPr>
          </w:p>
        </w:tc>
        <w:tc>
          <w:tcPr>
            <w:tcW w:w="3778" w:type="dxa"/>
            <w:tcBorders>
              <w:left w:val="single" w:sz="2" w:space="0" w:color="auto"/>
            </w:tcBorders>
            <w:tcPrChange w:id="3525" w:author="Gabriella Meltzer" w:date="2024-01-02T23:42:00Z">
              <w:tcPr>
                <w:tcW w:w="3420" w:type="dxa"/>
                <w:tcBorders>
                  <w:left w:val="single" w:sz="2" w:space="0" w:color="auto"/>
                </w:tcBorders>
              </w:tcPr>
            </w:tcPrChange>
          </w:tcPr>
          <w:p w14:paraId="3B790B25" w14:textId="77777777" w:rsidR="006A5067" w:rsidRPr="006A5067" w:rsidRDefault="006A5067" w:rsidP="00786FE5">
            <w:pPr>
              <w:rPr>
                <w:ins w:id="3526" w:author="Gabriella Meltzer" w:date="2024-01-02T23:40:00Z"/>
                <w:rFonts w:ascii="Arial" w:hAnsi="Arial" w:cs="Arial"/>
                <w:sz w:val="20"/>
                <w:szCs w:val="20"/>
                <w:rPrChange w:id="3527" w:author="Gabriella Meltzer" w:date="2024-01-02T23:41:00Z">
                  <w:rPr>
                    <w:ins w:id="3528" w:author="Gabriella Meltzer" w:date="2024-01-02T23:40:00Z"/>
                    <w:sz w:val="22"/>
                    <w:szCs w:val="22"/>
                  </w:rPr>
                </w:rPrChange>
              </w:rPr>
            </w:pPr>
            <w:ins w:id="3529" w:author="Gabriella Meltzer" w:date="2024-01-02T23:40:00Z">
              <w:r w:rsidRPr="006A5067">
                <w:rPr>
                  <w:rFonts w:ascii="Arial" w:hAnsi="Arial" w:cs="Arial"/>
                  <w:sz w:val="20"/>
                  <w:szCs w:val="20"/>
                  <w:rPrChange w:id="3530" w:author="Gabriella Meltzer" w:date="2024-01-02T23:41:00Z">
                    <w:rPr/>
                  </w:rPrChange>
                </w:rPr>
                <w:t xml:space="preserve">Percent Living in Poverty </w:t>
              </w:r>
            </w:ins>
          </w:p>
        </w:tc>
        <w:tc>
          <w:tcPr>
            <w:tcW w:w="810" w:type="dxa"/>
            <w:tcPrChange w:id="3531" w:author="Gabriella Meltzer" w:date="2024-01-02T23:42:00Z">
              <w:tcPr>
                <w:tcW w:w="810" w:type="dxa"/>
              </w:tcPr>
            </w:tcPrChange>
          </w:tcPr>
          <w:p w14:paraId="2DAD6AE0" w14:textId="77777777" w:rsidR="006A5067" w:rsidRPr="006A5067" w:rsidRDefault="006A5067" w:rsidP="00786FE5">
            <w:pPr>
              <w:rPr>
                <w:ins w:id="3532" w:author="Gabriella Meltzer" w:date="2024-01-02T23:40:00Z"/>
                <w:rFonts w:ascii="Arial" w:hAnsi="Arial" w:cs="Arial"/>
                <w:sz w:val="20"/>
                <w:szCs w:val="20"/>
                <w:rPrChange w:id="3533" w:author="Gabriella Meltzer" w:date="2024-01-02T23:41:00Z">
                  <w:rPr>
                    <w:ins w:id="3534" w:author="Gabriella Meltzer" w:date="2024-01-02T23:40:00Z"/>
                    <w:sz w:val="22"/>
                    <w:szCs w:val="22"/>
                  </w:rPr>
                </w:rPrChange>
              </w:rPr>
            </w:pPr>
          </w:p>
        </w:tc>
        <w:tc>
          <w:tcPr>
            <w:tcW w:w="720" w:type="dxa"/>
            <w:tcPrChange w:id="3535" w:author="Gabriella Meltzer" w:date="2024-01-02T23:42:00Z">
              <w:tcPr>
                <w:tcW w:w="720" w:type="dxa"/>
              </w:tcPr>
            </w:tcPrChange>
          </w:tcPr>
          <w:p w14:paraId="70E9E472" w14:textId="77777777" w:rsidR="006A5067" w:rsidRPr="006A5067" w:rsidRDefault="006A5067" w:rsidP="00786FE5">
            <w:pPr>
              <w:rPr>
                <w:ins w:id="3536" w:author="Gabriella Meltzer" w:date="2024-01-02T23:40:00Z"/>
                <w:rFonts w:ascii="Arial" w:hAnsi="Arial" w:cs="Arial"/>
                <w:sz w:val="20"/>
                <w:szCs w:val="20"/>
                <w:rPrChange w:id="3537" w:author="Gabriella Meltzer" w:date="2024-01-02T23:41:00Z">
                  <w:rPr>
                    <w:ins w:id="3538" w:author="Gabriella Meltzer" w:date="2024-01-02T23:40:00Z"/>
                    <w:sz w:val="22"/>
                    <w:szCs w:val="22"/>
                  </w:rPr>
                </w:rPrChange>
              </w:rPr>
            </w:pPr>
            <w:ins w:id="3539" w:author="Gabriella Meltzer" w:date="2024-01-02T23:40:00Z">
              <w:r w:rsidRPr="006A5067">
                <w:rPr>
                  <w:rFonts w:ascii="Arial" w:hAnsi="Arial" w:cs="Arial"/>
                  <w:sz w:val="20"/>
                  <w:szCs w:val="20"/>
                  <w:rPrChange w:id="3540" w:author="Gabriella Meltzer" w:date="2024-01-02T23:41:00Z">
                    <w:rPr/>
                  </w:rPrChange>
                </w:rPr>
                <w:t>0.09</w:t>
              </w:r>
            </w:ins>
          </w:p>
        </w:tc>
        <w:tc>
          <w:tcPr>
            <w:tcW w:w="720" w:type="dxa"/>
            <w:tcPrChange w:id="3541" w:author="Gabriella Meltzer" w:date="2024-01-02T23:42:00Z">
              <w:tcPr>
                <w:tcW w:w="720" w:type="dxa"/>
              </w:tcPr>
            </w:tcPrChange>
          </w:tcPr>
          <w:p w14:paraId="57EDD7C8" w14:textId="77777777" w:rsidR="006A5067" w:rsidRPr="006A5067" w:rsidRDefault="006A5067" w:rsidP="00786FE5">
            <w:pPr>
              <w:rPr>
                <w:ins w:id="3542" w:author="Gabriella Meltzer" w:date="2024-01-02T23:40:00Z"/>
                <w:rFonts w:ascii="Arial" w:hAnsi="Arial" w:cs="Arial"/>
                <w:sz w:val="20"/>
                <w:szCs w:val="20"/>
                <w:rPrChange w:id="3543" w:author="Gabriella Meltzer" w:date="2024-01-02T23:41:00Z">
                  <w:rPr>
                    <w:ins w:id="3544" w:author="Gabriella Meltzer" w:date="2024-01-02T23:40:00Z"/>
                    <w:sz w:val="22"/>
                    <w:szCs w:val="22"/>
                  </w:rPr>
                </w:rPrChange>
              </w:rPr>
            </w:pPr>
            <w:ins w:id="3545" w:author="Gabriella Meltzer" w:date="2024-01-02T23:40:00Z">
              <w:r w:rsidRPr="006A5067">
                <w:rPr>
                  <w:rFonts w:ascii="Arial" w:hAnsi="Arial" w:cs="Arial"/>
                  <w:sz w:val="20"/>
                  <w:szCs w:val="20"/>
                  <w:rPrChange w:id="3546" w:author="Gabriella Meltzer" w:date="2024-01-02T23:41:00Z">
                    <w:rPr/>
                  </w:rPrChange>
                </w:rPr>
                <w:t>0.13</w:t>
              </w:r>
            </w:ins>
          </w:p>
        </w:tc>
        <w:tc>
          <w:tcPr>
            <w:tcW w:w="720" w:type="dxa"/>
            <w:tcPrChange w:id="3547" w:author="Gabriella Meltzer" w:date="2024-01-02T23:42:00Z">
              <w:tcPr>
                <w:tcW w:w="720" w:type="dxa"/>
              </w:tcPr>
            </w:tcPrChange>
          </w:tcPr>
          <w:p w14:paraId="5A7C02EC" w14:textId="77777777" w:rsidR="006A5067" w:rsidRPr="006A5067" w:rsidRDefault="006A5067" w:rsidP="00786FE5">
            <w:pPr>
              <w:rPr>
                <w:ins w:id="3548" w:author="Gabriella Meltzer" w:date="2024-01-02T23:40:00Z"/>
                <w:rFonts w:ascii="Arial" w:hAnsi="Arial" w:cs="Arial"/>
                <w:sz w:val="20"/>
                <w:szCs w:val="20"/>
                <w:rPrChange w:id="3549" w:author="Gabriella Meltzer" w:date="2024-01-02T23:41:00Z">
                  <w:rPr>
                    <w:ins w:id="3550" w:author="Gabriella Meltzer" w:date="2024-01-02T23:40:00Z"/>
                    <w:sz w:val="22"/>
                    <w:szCs w:val="22"/>
                  </w:rPr>
                </w:rPrChange>
              </w:rPr>
            </w:pPr>
            <w:ins w:id="3551" w:author="Gabriella Meltzer" w:date="2024-01-02T23:40:00Z">
              <w:r w:rsidRPr="006A5067">
                <w:rPr>
                  <w:rFonts w:ascii="Arial" w:hAnsi="Arial" w:cs="Arial"/>
                  <w:sz w:val="20"/>
                  <w:szCs w:val="20"/>
                  <w:rPrChange w:id="3552" w:author="Gabriella Meltzer" w:date="2024-01-02T23:41:00Z">
                    <w:rPr/>
                  </w:rPrChange>
                </w:rPr>
                <w:t>0.17</w:t>
              </w:r>
            </w:ins>
          </w:p>
        </w:tc>
        <w:tc>
          <w:tcPr>
            <w:tcW w:w="720" w:type="dxa"/>
            <w:tcPrChange w:id="3553" w:author="Gabriella Meltzer" w:date="2024-01-02T23:42:00Z">
              <w:tcPr>
                <w:tcW w:w="720" w:type="dxa"/>
              </w:tcPr>
            </w:tcPrChange>
          </w:tcPr>
          <w:p w14:paraId="62890DD2" w14:textId="77777777" w:rsidR="006A5067" w:rsidRPr="006A5067" w:rsidRDefault="006A5067" w:rsidP="00786FE5">
            <w:pPr>
              <w:rPr>
                <w:ins w:id="3554" w:author="Gabriella Meltzer" w:date="2024-01-02T23:40:00Z"/>
                <w:rFonts w:ascii="Arial" w:hAnsi="Arial" w:cs="Arial"/>
                <w:sz w:val="20"/>
                <w:szCs w:val="20"/>
                <w:rPrChange w:id="3555" w:author="Gabriella Meltzer" w:date="2024-01-02T23:41:00Z">
                  <w:rPr>
                    <w:ins w:id="3556" w:author="Gabriella Meltzer" w:date="2024-01-02T23:40:00Z"/>
                    <w:sz w:val="22"/>
                    <w:szCs w:val="22"/>
                  </w:rPr>
                </w:rPrChange>
              </w:rPr>
            </w:pPr>
            <w:ins w:id="3557" w:author="Gabriella Meltzer" w:date="2024-01-02T23:40:00Z">
              <w:r w:rsidRPr="006A5067">
                <w:rPr>
                  <w:rFonts w:ascii="Arial" w:hAnsi="Arial" w:cs="Arial"/>
                  <w:sz w:val="20"/>
                  <w:szCs w:val="20"/>
                  <w:rPrChange w:id="3558" w:author="Gabriella Meltzer" w:date="2024-01-02T23:41:00Z">
                    <w:rPr/>
                  </w:rPrChange>
                </w:rPr>
                <w:t>0.20</w:t>
              </w:r>
            </w:ins>
          </w:p>
        </w:tc>
        <w:tc>
          <w:tcPr>
            <w:tcW w:w="720" w:type="dxa"/>
            <w:tcBorders>
              <w:right w:val="single" w:sz="2" w:space="0" w:color="auto"/>
            </w:tcBorders>
            <w:tcPrChange w:id="3559" w:author="Gabriella Meltzer" w:date="2024-01-02T23:42:00Z">
              <w:tcPr>
                <w:tcW w:w="720" w:type="dxa"/>
                <w:tcBorders>
                  <w:right w:val="single" w:sz="2" w:space="0" w:color="auto"/>
                </w:tcBorders>
              </w:tcPr>
            </w:tcPrChange>
          </w:tcPr>
          <w:p w14:paraId="3EE41552" w14:textId="77777777" w:rsidR="006A5067" w:rsidRPr="006A5067" w:rsidRDefault="006A5067" w:rsidP="00786FE5">
            <w:pPr>
              <w:rPr>
                <w:ins w:id="3560" w:author="Gabriella Meltzer" w:date="2024-01-02T23:40:00Z"/>
                <w:rFonts w:ascii="Arial" w:hAnsi="Arial" w:cs="Arial"/>
                <w:sz w:val="20"/>
                <w:szCs w:val="20"/>
                <w:rPrChange w:id="3561" w:author="Gabriella Meltzer" w:date="2024-01-02T23:41:00Z">
                  <w:rPr>
                    <w:ins w:id="3562" w:author="Gabriella Meltzer" w:date="2024-01-02T23:40:00Z"/>
                    <w:sz w:val="22"/>
                    <w:szCs w:val="22"/>
                  </w:rPr>
                </w:rPrChange>
              </w:rPr>
            </w:pPr>
            <w:ins w:id="3563" w:author="Gabriella Meltzer" w:date="2024-01-02T23:40:00Z">
              <w:r w:rsidRPr="006A5067">
                <w:rPr>
                  <w:rFonts w:ascii="Arial" w:hAnsi="Arial" w:cs="Arial"/>
                  <w:sz w:val="20"/>
                  <w:szCs w:val="20"/>
                  <w:rPrChange w:id="3564" w:author="Gabriella Meltzer" w:date="2024-01-02T23:41:00Z">
                    <w:rPr/>
                  </w:rPrChange>
                </w:rPr>
                <w:t>0.27</w:t>
              </w:r>
            </w:ins>
          </w:p>
        </w:tc>
        <w:tc>
          <w:tcPr>
            <w:tcW w:w="720" w:type="dxa"/>
            <w:tcBorders>
              <w:left w:val="single" w:sz="2" w:space="0" w:color="auto"/>
            </w:tcBorders>
            <w:tcPrChange w:id="3565" w:author="Gabriella Meltzer" w:date="2024-01-02T23:42:00Z">
              <w:tcPr>
                <w:tcW w:w="720" w:type="dxa"/>
                <w:tcBorders>
                  <w:left w:val="single" w:sz="2" w:space="0" w:color="auto"/>
                </w:tcBorders>
              </w:tcPr>
            </w:tcPrChange>
          </w:tcPr>
          <w:p w14:paraId="4F12B112" w14:textId="77777777" w:rsidR="006A5067" w:rsidRPr="006A5067" w:rsidRDefault="006A5067" w:rsidP="00786FE5">
            <w:pPr>
              <w:rPr>
                <w:ins w:id="3566" w:author="Gabriella Meltzer" w:date="2024-01-02T23:40:00Z"/>
                <w:rFonts w:ascii="Arial" w:hAnsi="Arial" w:cs="Arial"/>
                <w:sz w:val="20"/>
                <w:szCs w:val="20"/>
                <w:rPrChange w:id="3567" w:author="Gabriella Meltzer" w:date="2024-01-02T23:41:00Z">
                  <w:rPr>
                    <w:ins w:id="3568" w:author="Gabriella Meltzer" w:date="2024-01-02T23:40:00Z"/>
                    <w:sz w:val="22"/>
                    <w:szCs w:val="22"/>
                  </w:rPr>
                </w:rPrChange>
              </w:rPr>
            </w:pPr>
            <w:ins w:id="3569" w:author="Gabriella Meltzer" w:date="2024-01-02T23:40:00Z">
              <w:r w:rsidRPr="006A5067">
                <w:rPr>
                  <w:rFonts w:ascii="Arial" w:hAnsi="Arial" w:cs="Arial"/>
                  <w:sz w:val="20"/>
                  <w:szCs w:val="20"/>
                  <w:rPrChange w:id="3570" w:author="Gabriella Meltzer" w:date="2024-01-02T23:41:00Z">
                    <w:rPr/>
                  </w:rPrChange>
                </w:rPr>
                <w:t>0.09</w:t>
              </w:r>
            </w:ins>
          </w:p>
        </w:tc>
        <w:tc>
          <w:tcPr>
            <w:tcW w:w="720" w:type="dxa"/>
            <w:tcPrChange w:id="3571" w:author="Gabriella Meltzer" w:date="2024-01-02T23:42:00Z">
              <w:tcPr>
                <w:tcW w:w="720" w:type="dxa"/>
              </w:tcPr>
            </w:tcPrChange>
          </w:tcPr>
          <w:p w14:paraId="1B1FE7EB" w14:textId="77777777" w:rsidR="006A5067" w:rsidRPr="006A5067" w:rsidRDefault="006A5067" w:rsidP="00786FE5">
            <w:pPr>
              <w:rPr>
                <w:ins w:id="3572" w:author="Gabriella Meltzer" w:date="2024-01-02T23:40:00Z"/>
                <w:rFonts w:ascii="Arial" w:hAnsi="Arial" w:cs="Arial"/>
                <w:sz w:val="20"/>
                <w:szCs w:val="20"/>
                <w:rPrChange w:id="3573" w:author="Gabriella Meltzer" w:date="2024-01-02T23:41:00Z">
                  <w:rPr>
                    <w:ins w:id="3574" w:author="Gabriella Meltzer" w:date="2024-01-02T23:40:00Z"/>
                    <w:sz w:val="22"/>
                    <w:szCs w:val="22"/>
                  </w:rPr>
                </w:rPrChange>
              </w:rPr>
            </w:pPr>
            <w:ins w:id="3575" w:author="Gabriella Meltzer" w:date="2024-01-02T23:40:00Z">
              <w:r w:rsidRPr="006A5067">
                <w:rPr>
                  <w:rFonts w:ascii="Arial" w:hAnsi="Arial" w:cs="Arial"/>
                  <w:sz w:val="20"/>
                  <w:szCs w:val="20"/>
                  <w:rPrChange w:id="3576" w:author="Gabriella Meltzer" w:date="2024-01-02T23:41:00Z">
                    <w:rPr/>
                  </w:rPrChange>
                </w:rPr>
                <w:t>0.13</w:t>
              </w:r>
            </w:ins>
          </w:p>
        </w:tc>
        <w:tc>
          <w:tcPr>
            <w:tcW w:w="720" w:type="dxa"/>
            <w:tcPrChange w:id="3577" w:author="Gabriella Meltzer" w:date="2024-01-02T23:42:00Z">
              <w:tcPr>
                <w:tcW w:w="720" w:type="dxa"/>
              </w:tcPr>
            </w:tcPrChange>
          </w:tcPr>
          <w:p w14:paraId="3210D6D2" w14:textId="77777777" w:rsidR="006A5067" w:rsidRPr="006A5067" w:rsidRDefault="006A5067" w:rsidP="00786FE5">
            <w:pPr>
              <w:rPr>
                <w:ins w:id="3578" w:author="Gabriella Meltzer" w:date="2024-01-02T23:40:00Z"/>
                <w:rFonts w:ascii="Arial" w:hAnsi="Arial" w:cs="Arial"/>
                <w:sz w:val="20"/>
                <w:szCs w:val="20"/>
                <w:rPrChange w:id="3579" w:author="Gabriella Meltzer" w:date="2024-01-02T23:41:00Z">
                  <w:rPr>
                    <w:ins w:id="3580" w:author="Gabriella Meltzer" w:date="2024-01-02T23:40:00Z"/>
                    <w:sz w:val="22"/>
                    <w:szCs w:val="22"/>
                  </w:rPr>
                </w:rPrChange>
              </w:rPr>
            </w:pPr>
            <w:ins w:id="3581" w:author="Gabriella Meltzer" w:date="2024-01-02T23:40:00Z">
              <w:r w:rsidRPr="006A5067">
                <w:rPr>
                  <w:rFonts w:ascii="Arial" w:hAnsi="Arial" w:cs="Arial"/>
                  <w:sz w:val="20"/>
                  <w:szCs w:val="20"/>
                  <w:rPrChange w:id="3582" w:author="Gabriella Meltzer" w:date="2024-01-02T23:41:00Z">
                    <w:rPr/>
                  </w:rPrChange>
                </w:rPr>
                <w:t>0.16</w:t>
              </w:r>
            </w:ins>
          </w:p>
        </w:tc>
        <w:tc>
          <w:tcPr>
            <w:tcW w:w="720" w:type="dxa"/>
            <w:tcPrChange w:id="3583" w:author="Gabriella Meltzer" w:date="2024-01-02T23:42:00Z">
              <w:tcPr>
                <w:tcW w:w="720" w:type="dxa"/>
              </w:tcPr>
            </w:tcPrChange>
          </w:tcPr>
          <w:p w14:paraId="4B0E15D3" w14:textId="77777777" w:rsidR="006A5067" w:rsidRPr="006A5067" w:rsidRDefault="006A5067" w:rsidP="00786FE5">
            <w:pPr>
              <w:rPr>
                <w:ins w:id="3584" w:author="Gabriella Meltzer" w:date="2024-01-02T23:40:00Z"/>
                <w:rFonts w:ascii="Arial" w:hAnsi="Arial" w:cs="Arial"/>
                <w:sz w:val="20"/>
                <w:szCs w:val="20"/>
                <w:rPrChange w:id="3585" w:author="Gabriella Meltzer" w:date="2024-01-02T23:41:00Z">
                  <w:rPr>
                    <w:ins w:id="3586" w:author="Gabriella Meltzer" w:date="2024-01-02T23:40:00Z"/>
                    <w:sz w:val="22"/>
                    <w:szCs w:val="22"/>
                  </w:rPr>
                </w:rPrChange>
              </w:rPr>
            </w:pPr>
            <w:ins w:id="3587" w:author="Gabriella Meltzer" w:date="2024-01-02T23:40:00Z">
              <w:r w:rsidRPr="006A5067">
                <w:rPr>
                  <w:rFonts w:ascii="Arial" w:hAnsi="Arial" w:cs="Arial"/>
                  <w:sz w:val="20"/>
                  <w:szCs w:val="20"/>
                  <w:rPrChange w:id="3588" w:author="Gabriella Meltzer" w:date="2024-01-02T23:41:00Z">
                    <w:rPr/>
                  </w:rPrChange>
                </w:rPr>
                <w:t>0.20</w:t>
              </w:r>
            </w:ins>
          </w:p>
        </w:tc>
        <w:tc>
          <w:tcPr>
            <w:tcW w:w="720" w:type="dxa"/>
            <w:tcBorders>
              <w:right w:val="single" w:sz="2" w:space="0" w:color="auto"/>
            </w:tcBorders>
            <w:tcPrChange w:id="3589" w:author="Gabriella Meltzer" w:date="2024-01-02T23:42:00Z">
              <w:tcPr>
                <w:tcW w:w="720" w:type="dxa"/>
                <w:tcBorders>
                  <w:right w:val="single" w:sz="2" w:space="0" w:color="auto"/>
                </w:tcBorders>
              </w:tcPr>
            </w:tcPrChange>
          </w:tcPr>
          <w:p w14:paraId="766809D4" w14:textId="77777777" w:rsidR="006A5067" w:rsidRPr="006A5067" w:rsidRDefault="006A5067" w:rsidP="00786FE5">
            <w:pPr>
              <w:rPr>
                <w:ins w:id="3590" w:author="Gabriella Meltzer" w:date="2024-01-02T23:40:00Z"/>
                <w:rFonts w:ascii="Arial" w:hAnsi="Arial" w:cs="Arial"/>
                <w:sz w:val="20"/>
                <w:szCs w:val="20"/>
                <w:rPrChange w:id="3591" w:author="Gabriella Meltzer" w:date="2024-01-02T23:41:00Z">
                  <w:rPr>
                    <w:ins w:id="3592" w:author="Gabriella Meltzer" w:date="2024-01-02T23:40:00Z"/>
                    <w:sz w:val="22"/>
                    <w:szCs w:val="22"/>
                  </w:rPr>
                </w:rPrChange>
              </w:rPr>
            </w:pPr>
            <w:ins w:id="3593" w:author="Gabriella Meltzer" w:date="2024-01-02T23:40:00Z">
              <w:r w:rsidRPr="006A5067">
                <w:rPr>
                  <w:rFonts w:ascii="Arial" w:hAnsi="Arial" w:cs="Arial"/>
                  <w:sz w:val="20"/>
                  <w:szCs w:val="20"/>
                  <w:rPrChange w:id="3594" w:author="Gabriella Meltzer" w:date="2024-01-02T23:41:00Z">
                    <w:rPr/>
                  </w:rPrChange>
                </w:rPr>
                <w:t>0.26</w:t>
              </w:r>
            </w:ins>
          </w:p>
        </w:tc>
      </w:tr>
      <w:tr w:rsidR="006A5067" w:rsidRPr="006A5067" w14:paraId="38B88485" w14:textId="77777777" w:rsidTr="007F7277">
        <w:trPr>
          <w:ins w:id="3595" w:author="Gabriella Meltzer" w:date="2024-01-02T23:40:00Z"/>
        </w:trPr>
        <w:tc>
          <w:tcPr>
            <w:tcW w:w="3062" w:type="dxa"/>
            <w:vMerge/>
            <w:tcBorders>
              <w:left w:val="single" w:sz="2" w:space="0" w:color="auto"/>
            </w:tcBorders>
            <w:tcPrChange w:id="3596" w:author="Gabriella Meltzer" w:date="2024-01-02T23:42:00Z">
              <w:tcPr>
                <w:tcW w:w="3420" w:type="dxa"/>
                <w:vMerge/>
                <w:tcBorders>
                  <w:left w:val="single" w:sz="2" w:space="0" w:color="auto"/>
                </w:tcBorders>
              </w:tcPr>
            </w:tcPrChange>
          </w:tcPr>
          <w:p w14:paraId="1BE823BB" w14:textId="77777777" w:rsidR="006A5067" w:rsidRPr="006A5067" w:rsidRDefault="006A5067" w:rsidP="00786FE5">
            <w:pPr>
              <w:rPr>
                <w:ins w:id="3597" w:author="Gabriella Meltzer" w:date="2024-01-02T23:40:00Z"/>
                <w:rFonts w:ascii="Arial" w:hAnsi="Arial" w:cs="Arial"/>
                <w:sz w:val="20"/>
                <w:szCs w:val="20"/>
                <w:rPrChange w:id="3598" w:author="Gabriella Meltzer" w:date="2024-01-02T23:41:00Z">
                  <w:rPr>
                    <w:ins w:id="3599" w:author="Gabriella Meltzer" w:date="2024-01-02T23:40:00Z"/>
                    <w:sz w:val="22"/>
                    <w:szCs w:val="22"/>
                  </w:rPr>
                </w:rPrChange>
              </w:rPr>
            </w:pPr>
          </w:p>
        </w:tc>
        <w:tc>
          <w:tcPr>
            <w:tcW w:w="3778" w:type="dxa"/>
            <w:tcBorders>
              <w:left w:val="single" w:sz="2" w:space="0" w:color="auto"/>
            </w:tcBorders>
            <w:tcPrChange w:id="3600" w:author="Gabriella Meltzer" w:date="2024-01-02T23:42:00Z">
              <w:tcPr>
                <w:tcW w:w="3420" w:type="dxa"/>
                <w:tcBorders>
                  <w:left w:val="single" w:sz="2" w:space="0" w:color="auto"/>
                </w:tcBorders>
              </w:tcPr>
            </w:tcPrChange>
          </w:tcPr>
          <w:p w14:paraId="33AF908E" w14:textId="77777777" w:rsidR="006A5067" w:rsidRPr="006A5067" w:rsidRDefault="006A5067" w:rsidP="00786FE5">
            <w:pPr>
              <w:rPr>
                <w:ins w:id="3601" w:author="Gabriella Meltzer" w:date="2024-01-02T23:40:00Z"/>
                <w:rFonts w:ascii="Arial" w:hAnsi="Arial" w:cs="Arial"/>
                <w:sz w:val="20"/>
                <w:szCs w:val="20"/>
                <w:rPrChange w:id="3602" w:author="Gabriella Meltzer" w:date="2024-01-02T23:41:00Z">
                  <w:rPr>
                    <w:ins w:id="3603" w:author="Gabriella Meltzer" w:date="2024-01-02T23:40:00Z"/>
                    <w:sz w:val="22"/>
                    <w:szCs w:val="22"/>
                  </w:rPr>
                </w:rPrChange>
              </w:rPr>
            </w:pPr>
            <w:ins w:id="3604" w:author="Gabriella Meltzer" w:date="2024-01-02T23:40:00Z">
              <w:r w:rsidRPr="006A5067">
                <w:rPr>
                  <w:rFonts w:ascii="Arial" w:hAnsi="Arial" w:cs="Arial"/>
                  <w:sz w:val="20"/>
                  <w:szCs w:val="20"/>
                  <w:rPrChange w:id="3605" w:author="Gabriella Meltzer" w:date="2024-01-02T23:41:00Z">
                    <w:rPr/>
                  </w:rPrChange>
                </w:rPr>
                <w:t>Percent Single-Mother Households</w:t>
              </w:r>
            </w:ins>
          </w:p>
        </w:tc>
        <w:tc>
          <w:tcPr>
            <w:tcW w:w="810" w:type="dxa"/>
            <w:tcPrChange w:id="3606" w:author="Gabriella Meltzer" w:date="2024-01-02T23:42:00Z">
              <w:tcPr>
                <w:tcW w:w="810" w:type="dxa"/>
              </w:tcPr>
            </w:tcPrChange>
          </w:tcPr>
          <w:p w14:paraId="71496655" w14:textId="77777777" w:rsidR="006A5067" w:rsidRPr="006A5067" w:rsidRDefault="006A5067" w:rsidP="00786FE5">
            <w:pPr>
              <w:rPr>
                <w:ins w:id="3607" w:author="Gabriella Meltzer" w:date="2024-01-02T23:40:00Z"/>
                <w:rFonts w:ascii="Arial" w:hAnsi="Arial" w:cs="Arial"/>
                <w:sz w:val="20"/>
                <w:szCs w:val="20"/>
                <w:rPrChange w:id="3608" w:author="Gabriella Meltzer" w:date="2024-01-02T23:41:00Z">
                  <w:rPr>
                    <w:ins w:id="3609" w:author="Gabriella Meltzer" w:date="2024-01-02T23:40:00Z"/>
                    <w:sz w:val="22"/>
                    <w:szCs w:val="22"/>
                  </w:rPr>
                </w:rPrChange>
              </w:rPr>
            </w:pPr>
          </w:p>
        </w:tc>
        <w:tc>
          <w:tcPr>
            <w:tcW w:w="720" w:type="dxa"/>
            <w:tcPrChange w:id="3610" w:author="Gabriella Meltzer" w:date="2024-01-02T23:42:00Z">
              <w:tcPr>
                <w:tcW w:w="720" w:type="dxa"/>
              </w:tcPr>
            </w:tcPrChange>
          </w:tcPr>
          <w:p w14:paraId="27E7C769" w14:textId="77777777" w:rsidR="006A5067" w:rsidRPr="006A5067" w:rsidRDefault="006A5067" w:rsidP="00786FE5">
            <w:pPr>
              <w:rPr>
                <w:ins w:id="3611" w:author="Gabriella Meltzer" w:date="2024-01-02T23:40:00Z"/>
                <w:rFonts w:ascii="Arial" w:hAnsi="Arial" w:cs="Arial"/>
                <w:sz w:val="20"/>
                <w:szCs w:val="20"/>
                <w:rPrChange w:id="3612" w:author="Gabriella Meltzer" w:date="2024-01-02T23:41:00Z">
                  <w:rPr>
                    <w:ins w:id="3613" w:author="Gabriella Meltzer" w:date="2024-01-02T23:40:00Z"/>
                    <w:sz w:val="22"/>
                    <w:szCs w:val="22"/>
                  </w:rPr>
                </w:rPrChange>
              </w:rPr>
            </w:pPr>
            <w:ins w:id="3614" w:author="Gabriella Meltzer" w:date="2024-01-02T23:40:00Z">
              <w:r w:rsidRPr="006A5067">
                <w:rPr>
                  <w:rFonts w:ascii="Arial" w:hAnsi="Arial" w:cs="Arial"/>
                  <w:sz w:val="20"/>
                  <w:szCs w:val="20"/>
                  <w:rPrChange w:id="3615" w:author="Gabriella Meltzer" w:date="2024-01-02T23:41:00Z">
                    <w:rPr/>
                  </w:rPrChange>
                </w:rPr>
                <w:t>0.11</w:t>
              </w:r>
            </w:ins>
          </w:p>
        </w:tc>
        <w:tc>
          <w:tcPr>
            <w:tcW w:w="720" w:type="dxa"/>
            <w:tcPrChange w:id="3616" w:author="Gabriella Meltzer" w:date="2024-01-02T23:42:00Z">
              <w:tcPr>
                <w:tcW w:w="720" w:type="dxa"/>
              </w:tcPr>
            </w:tcPrChange>
          </w:tcPr>
          <w:p w14:paraId="01D9DCCB" w14:textId="77777777" w:rsidR="006A5067" w:rsidRPr="006A5067" w:rsidRDefault="006A5067" w:rsidP="00786FE5">
            <w:pPr>
              <w:rPr>
                <w:ins w:id="3617" w:author="Gabriella Meltzer" w:date="2024-01-02T23:40:00Z"/>
                <w:rFonts w:ascii="Arial" w:hAnsi="Arial" w:cs="Arial"/>
                <w:sz w:val="20"/>
                <w:szCs w:val="20"/>
                <w:rPrChange w:id="3618" w:author="Gabriella Meltzer" w:date="2024-01-02T23:41:00Z">
                  <w:rPr>
                    <w:ins w:id="3619" w:author="Gabriella Meltzer" w:date="2024-01-02T23:40:00Z"/>
                    <w:sz w:val="22"/>
                    <w:szCs w:val="22"/>
                  </w:rPr>
                </w:rPrChange>
              </w:rPr>
            </w:pPr>
            <w:ins w:id="3620" w:author="Gabriella Meltzer" w:date="2024-01-02T23:40:00Z">
              <w:r w:rsidRPr="006A5067">
                <w:rPr>
                  <w:rFonts w:ascii="Arial" w:hAnsi="Arial" w:cs="Arial"/>
                  <w:sz w:val="20"/>
                  <w:szCs w:val="20"/>
                  <w:rPrChange w:id="3621" w:author="Gabriella Meltzer" w:date="2024-01-02T23:41:00Z">
                    <w:rPr/>
                  </w:rPrChange>
                </w:rPr>
                <w:t>0.15</w:t>
              </w:r>
            </w:ins>
          </w:p>
        </w:tc>
        <w:tc>
          <w:tcPr>
            <w:tcW w:w="720" w:type="dxa"/>
            <w:tcPrChange w:id="3622" w:author="Gabriella Meltzer" w:date="2024-01-02T23:42:00Z">
              <w:tcPr>
                <w:tcW w:w="720" w:type="dxa"/>
              </w:tcPr>
            </w:tcPrChange>
          </w:tcPr>
          <w:p w14:paraId="1DF7FC77" w14:textId="77777777" w:rsidR="006A5067" w:rsidRPr="006A5067" w:rsidRDefault="006A5067" w:rsidP="00786FE5">
            <w:pPr>
              <w:rPr>
                <w:ins w:id="3623" w:author="Gabriella Meltzer" w:date="2024-01-02T23:40:00Z"/>
                <w:rFonts w:ascii="Arial" w:hAnsi="Arial" w:cs="Arial"/>
                <w:sz w:val="20"/>
                <w:szCs w:val="20"/>
                <w:rPrChange w:id="3624" w:author="Gabriella Meltzer" w:date="2024-01-02T23:41:00Z">
                  <w:rPr>
                    <w:ins w:id="3625" w:author="Gabriella Meltzer" w:date="2024-01-02T23:40:00Z"/>
                    <w:sz w:val="22"/>
                    <w:szCs w:val="22"/>
                  </w:rPr>
                </w:rPrChange>
              </w:rPr>
            </w:pPr>
            <w:ins w:id="3626" w:author="Gabriella Meltzer" w:date="2024-01-02T23:40:00Z">
              <w:r w:rsidRPr="006A5067">
                <w:rPr>
                  <w:rFonts w:ascii="Arial" w:hAnsi="Arial" w:cs="Arial"/>
                  <w:sz w:val="20"/>
                  <w:szCs w:val="20"/>
                  <w:rPrChange w:id="3627" w:author="Gabriella Meltzer" w:date="2024-01-02T23:41:00Z">
                    <w:rPr/>
                  </w:rPrChange>
                </w:rPr>
                <w:t>0.18</w:t>
              </w:r>
            </w:ins>
          </w:p>
        </w:tc>
        <w:tc>
          <w:tcPr>
            <w:tcW w:w="720" w:type="dxa"/>
            <w:tcPrChange w:id="3628" w:author="Gabriella Meltzer" w:date="2024-01-02T23:42:00Z">
              <w:tcPr>
                <w:tcW w:w="720" w:type="dxa"/>
              </w:tcPr>
            </w:tcPrChange>
          </w:tcPr>
          <w:p w14:paraId="4D9D14DC" w14:textId="77777777" w:rsidR="006A5067" w:rsidRPr="006A5067" w:rsidRDefault="006A5067" w:rsidP="00786FE5">
            <w:pPr>
              <w:rPr>
                <w:ins w:id="3629" w:author="Gabriella Meltzer" w:date="2024-01-02T23:40:00Z"/>
                <w:rFonts w:ascii="Arial" w:hAnsi="Arial" w:cs="Arial"/>
                <w:sz w:val="20"/>
                <w:szCs w:val="20"/>
                <w:rPrChange w:id="3630" w:author="Gabriella Meltzer" w:date="2024-01-02T23:41:00Z">
                  <w:rPr>
                    <w:ins w:id="3631" w:author="Gabriella Meltzer" w:date="2024-01-02T23:40:00Z"/>
                    <w:sz w:val="22"/>
                    <w:szCs w:val="22"/>
                  </w:rPr>
                </w:rPrChange>
              </w:rPr>
            </w:pPr>
            <w:ins w:id="3632" w:author="Gabriella Meltzer" w:date="2024-01-02T23:40:00Z">
              <w:r w:rsidRPr="006A5067">
                <w:rPr>
                  <w:rFonts w:ascii="Arial" w:hAnsi="Arial" w:cs="Arial"/>
                  <w:sz w:val="20"/>
                  <w:szCs w:val="20"/>
                  <w:rPrChange w:id="3633" w:author="Gabriella Meltzer" w:date="2024-01-02T23:41:00Z">
                    <w:rPr/>
                  </w:rPrChange>
                </w:rPr>
                <w:t>0.22</w:t>
              </w:r>
            </w:ins>
          </w:p>
        </w:tc>
        <w:tc>
          <w:tcPr>
            <w:tcW w:w="720" w:type="dxa"/>
            <w:tcBorders>
              <w:right w:val="single" w:sz="2" w:space="0" w:color="auto"/>
            </w:tcBorders>
            <w:tcPrChange w:id="3634" w:author="Gabriella Meltzer" w:date="2024-01-02T23:42:00Z">
              <w:tcPr>
                <w:tcW w:w="720" w:type="dxa"/>
                <w:tcBorders>
                  <w:right w:val="single" w:sz="2" w:space="0" w:color="auto"/>
                </w:tcBorders>
              </w:tcPr>
            </w:tcPrChange>
          </w:tcPr>
          <w:p w14:paraId="1E360C2C" w14:textId="77777777" w:rsidR="006A5067" w:rsidRPr="006A5067" w:rsidRDefault="006A5067" w:rsidP="00786FE5">
            <w:pPr>
              <w:rPr>
                <w:ins w:id="3635" w:author="Gabriella Meltzer" w:date="2024-01-02T23:40:00Z"/>
                <w:rFonts w:ascii="Arial" w:hAnsi="Arial" w:cs="Arial"/>
                <w:sz w:val="20"/>
                <w:szCs w:val="20"/>
                <w:rPrChange w:id="3636" w:author="Gabriella Meltzer" w:date="2024-01-02T23:41:00Z">
                  <w:rPr>
                    <w:ins w:id="3637" w:author="Gabriella Meltzer" w:date="2024-01-02T23:40:00Z"/>
                    <w:sz w:val="22"/>
                    <w:szCs w:val="22"/>
                  </w:rPr>
                </w:rPrChange>
              </w:rPr>
            </w:pPr>
            <w:ins w:id="3638" w:author="Gabriella Meltzer" w:date="2024-01-02T23:40:00Z">
              <w:r w:rsidRPr="006A5067">
                <w:rPr>
                  <w:rFonts w:ascii="Arial" w:hAnsi="Arial" w:cs="Arial"/>
                  <w:sz w:val="20"/>
                  <w:szCs w:val="20"/>
                  <w:rPrChange w:id="3639" w:author="Gabriella Meltzer" w:date="2024-01-02T23:41:00Z">
                    <w:rPr/>
                  </w:rPrChange>
                </w:rPr>
                <w:t>0.27</w:t>
              </w:r>
            </w:ins>
          </w:p>
        </w:tc>
        <w:tc>
          <w:tcPr>
            <w:tcW w:w="720" w:type="dxa"/>
            <w:tcBorders>
              <w:left w:val="single" w:sz="2" w:space="0" w:color="auto"/>
            </w:tcBorders>
            <w:tcPrChange w:id="3640" w:author="Gabriella Meltzer" w:date="2024-01-02T23:42:00Z">
              <w:tcPr>
                <w:tcW w:w="720" w:type="dxa"/>
                <w:tcBorders>
                  <w:left w:val="single" w:sz="2" w:space="0" w:color="auto"/>
                </w:tcBorders>
              </w:tcPr>
            </w:tcPrChange>
          </w:tcPr>
          <w:p w14:paraId="1A7DBC11" w14:textId="77777777" w:rsidR="006A5067" w:rsidRPr="006A5067" w:rsidRDefault="006A5067" w:rsidP="00786FE5">
            <w:pPr>
              <w:rPr>
                <w:ins w:id="3641" w:author="Gabriella Meltzer" w:date="2024-01-02T23:40:00Z"/>
                <w:rFonts w:ascii="Arial" w:hAnsi="Arial" w:cs="Arial"/>
                <w:sz w:val="20"/>
                <w:szCs w:val="20"/>
                <w:rPrChange w:id="3642" w:author="Gabriella Meltzer" w:date="2024-01-02T23:41:00Z">
                  <w:rPr>
                    <w:ins w:id="3643" w:author="Gabriella Meltzer" w:date="2024-01-02T23:40:00Z"/>
                    <w:sz w:val="22"/>
                    <w:szCs w:val="22"/>
                  </w:rPr>
                </w:rPrChange>
              </w:rPr>
            </w:pPr>
            <w:ins w:id="3644" w:author="Gabriella Meltzer" w:date="2024-01-02T23:40:00Z">
              <w:r w:rsidRPr="006A5067">
                <w:rPr>
                  <w:rFonts w:ascii="Arial" w:hAnsi="Arial" w:cs="Arial"/>
                  <w:sz w:val="20"/>
                  <w:szCs w:val="20"/>
                  <w:rPrChange w:id="3645" w:author="Gabriella Meltzer" w:date="2024-01-02T23:41:00Z">
                    <w:rPr/>
                  </w:rPrChange>
                </w:rPr>
                <w:t>0.12</w:t>
              </w:r>
            </w:ins>
          </w:p>
        </w:tc>
        <w:tc>
          <w:tcPr>
            <w:tcW w:w="720" w:type="dxa"/>
            <w:tcPrChange w:id="3646" w:author="Gabriella Meltzer" w:date="2024-01-02T23:42:00Z">
              <w:tcPr>
                <w:tcW w:w="720" w:type="dxa"/>
              </w:tcPr>
            </w:tcPrChange>
          </w:tcPr>
          <w:p w14:paraId="64A4A7F9" w14:textId="77777777" w:rsidR="006A5067" w:rsidRPr="006A5067" w:rsidRDefault="006A5067" w:rsidP="00786FE5">
            <w:pPr>
              <w:rPr>
                <w:ins w:id="3647" w:author="Gabriella Meltzer" w:date="2024-01-02T23:40:00Z"/>
                <w:rFonts w:ascii="Arial" w:hAnsi="Arial" w:cs="Arial"/>
                <w:sz w:val="20"/>
                <w:szCs w:val="20"/>
                <w:rPrChange w:id="3648" w:author="Gabriella Meltzer" w:date="2024-01-02T23:41:00Z">
                  <w:rPr>
                    <w:ins w:id="3649" w:author="Gabriella Meltzer" w:date="2024-01-02T23:40:00Z"/>
                    <w:sz w:val="22"/>
                    <w:szCs w:val="22"/>
                  </w:rPr>
                </w:rPrChange>
              </w:rPr>
            </w:pPr>
            <w:ins w:id="3650" w:author="Gabriella Meltzer" w:date="2024-01-02T23:40:00Z">
              <w:r w:rsidRPr="006A5067">
                <w:rPr>
                  <w:rFonts w:ascii="Arial" w:hAnsi="Arial" w:cs="Arial"/>
                  <w:sz w:val="20"/>
                  <w:szCs w:val="20"/>
                  <w:rPrChange w:id="3651" w:author="Gabriella Meltzer" w:date="2024-01-02T23:41:00Z">
                    <w:rPr/>
                  </w:rPrChange>
                </w:rPr>
                <w:t>0.15</w:t>
              </w:r>
            </w:ins>
          </w:p>
        </w:tc>
        <w:tc>
          <w:tcPr>
            <w:tcW w:w="720" w:type="dxa"/>
            <w:tcPrChange w:id="3652" w:author="Gabriella Meltzer" w:date="2024-01-02T23:42:00Z">
              <w:tcPr>
                <w:tcW w:w="720" w:type="dxa"/>
              </w:tcPr>
            </w:tcPrChange>
          </w:tcPr>
          <w:p w14:paraId="1BCCE675" w14:textId="77777777" w:rsidR="006A5067" w:rsidRPr="006A5067" w:rsidRDefault="006A5067" w:rsidP="00786FE5">
            <w:pPr>
              <w:rPr>
                <w:ins w:id="3653" w:author="Gabriella Meltzer" w:date="2024-01-02T23:40:00Z"/>
                <w:rFonts w:ascii="Arial" w:hAnsi="Arial" w:cs="Arial"/>
                <w:sz w:val="20"/>
                <w:szCs w:val="20"/>
                <w:rPrChange w:id="3654" w:author="Gabriella Meltzer" w:date="2024-01-02T23:41:00Z">
                  <w:rPr>
                    <w:ins w:id="3655" w:author="Gabriella Meltzer" w:date="2024-01-02T23:40:00Z"/>
                    <w:sz w:val="22"/>
                    <w:szCs w:val="22"/>
                  </w:rPr>
                </w:rPrChange>
              </w:rPr>
            </w:pPr>
            <w:ins w:id="3656" w:author="Gabriella Meltzer" w:date="2024-01-02T23:40:00Z">
              <w:r w:rsidRPr="006A5067">
                <w:rPr>
                  <w:rFonts w:ascii="Arial" w:hAnsi="Arial" w:cs="Arial"/>
                  <w:sz w:val="20"/>
                  <w:szCs w:val="20"/>
                  <w:rPrChange w:id="3657" w:author="Gabriella Meltzer" w:date="2024-01-02T23:41:00Z">
                    <w:rPr/>
                  </w:rPrChange>
                </w:rPr>
                <w:t>0.18</w:t>
              </w:r>
            </w:ins>
          </w:p>
        </w:tc>
        <w:tc>
          <w:tcPr>
            <w:tcW w:w="720" w:type="dxa"/>
            <w:tcPrChange w:id="3658" w:author="Gabriella Meltzer" w:date="2024-01-02T23:42:00Z">
              <w:tcPr>
                <w:tcW w:w="720" w:type="dxa"/>
              </w:tcPr>
            </w:tcPrChange>
          </w:tcPr>
          <w:p w14:paraId="1EB1D8AB" w14:textId="77777777" w:rsidR="006A5067" w:rsidRPr="006A5067" w:rsidRDefault="006A5067" w:rsidP="00786FE5">
            <w:pPr>
              <w:rPr>
                <w:ins w:id="3659" w:author="Gabriella Meltzer" w:date="2024-01-02T23:40:00Z"/>
                <w:rFonts w:ascii="Arial" w:hAnsi="Arial" w:cs="Arial"/>
                <w:sz w:val="20"/>
                <w:szCs w:val="20"/>
                <w:rPrChange w:id="3660" w:author="Gabriella Meltzer" w:date="2024-01-02T23:41:00Z">
                  <w:rPr>
                    <w:ins w:id="3661" w:author="Gabriella Meltzer" w:date="2024-01-02T23:40:00Z"/>
                    <w:sz w:val="22"/>
                    <w:szCs w:val="22"/>
                  </w:rPr>
                </w:rPrChange>
              </w:rPr>
            </w:pPr>
            <w:ins w:id="3662" w:author="Gabriella Meltzer" w:date="2024-01-02T23:40:00Z">
              <w:r w:rsidRPr="006A5067">
                <w:rPr>
                  <w:rFonts w:ascii="Arial" w:hAnsi="Arial" w:cs="Arial"/>
                  <w:sz w:val="20"/>
                  <w:szCs w:val="20"/>
                  <w:rPrChange w:id="3663" w:author="Gabriella Meltzer" w:date="2024-01-02T23:41:00Z">
                    <w:rPr/>
                  </w:rPrChange>
                </w:rPr>
                <w:t>0.22</w:t>
              </w:r>
            </w:ins>
          </w:p>
        </w:tc>
        <w:tc>
          <w:tcPr>
            <w:tcW w:w="720" w:type="dxa"/>
            <w:tcBorders>
              <w:right w:val="single" w:sz="2" w:space="0" w:color="auto"/>
            </w:tcBorders>
            <w:tcPrChange w:id="3664" w:author="Gabriella Meltzer" w:date="2024-01-02T23:42:00Z">
              <w:tcPr>
                <w:tcW w:w="720" w:type="dxa"/>
                <w:tcBorders>
                  <w:right w:val="single" w:sz="2" w:space="0" w:color="auto"/>
                </w:tcBorders>
              </w:tcPr>
            </w:tcPrChange>
          </w:tcPr>
          <w:p w14:paraId="27D1DA82" w14:textId="77777777" w:rsidR="006A5067" w:rsidRPr="006A5067" w:rsidRDefault="006A5067" w:rsidP="00786FE5">
            <w:pPr>
              <w:rPr>
                <w:ins w:id="3665" w:author="Gabriella Meltzer" w:date="2024-01-02T23:40:00Z"/>
                <w:rFonts w:ascii="Arial" w:hAnsi="Arial" w:cs="Arial"/>
                <w:sz w:val="20"/>
                <w:szCs w:val="20"/>
                <w:rPrChange w:id="3666" w:author="Gabriella Meltzer" w:date="2024-01-02T23:41:00Z">
                  <w:rPr>
                    <w:ins w:id="3667" w:author="Gabriella Meltzer" w:date="2024-01-02T23:40:00Z"/>
                    <w:sz w:val="22"/>
                    <w:szCs w:val="22"/>
                  </w:rPr>
                </w:rPrChange>
              </w:rPr>
            </w:pPr>
            <w:ins w:id="3668" w:author="Gabriella Meltzer" w:date="2024-01-02T23:40:00Z">
              <w:r w:rsidRPr="006A5067">
                <w:rPr>
                  <w:rFonts w:ascii="Arial" w:hAnsi="Arial" w:cs="Arial"/>
                  <w:sz w:val="20"/>
                  <w:szCs w:val="20"/>
                  <w:rPrChange w:id="3669" w:author="Gabriella Meltzer" w:date="2024-01-02T23:41:00Z">
                    <w:rPr/>
                  </w:rPrChange>
                </w:rPr>
                <w:t>0.29</w:t>
              </w:r>
            </w:ins>
          </w:p>
        </w:tc>
      </w:tr>
      <w:tr w:rsidR="006A5067" w:rsidRPr="006A5067" w14:paraId="6A050FBB" w14:textId="77777777" w:rsidTr="007F7277">
        <w:trPr>
          <w:ins w:id="3670" w:author="Gabriella Meltzer" w:date="2024-01-02T23:40:00Z"/>
        </w:trPr>
        <w:tc>
          <w:tcPr>
            <w:tcW w:w="3062" w:type="dxa"/>
            <w:vMerge/>
            <w:tcBorders>
              <w:left w:val="single" w:sz="2" w:space="0" w:color="auto"/>
              <w:bottom w:val="single" w:sz="2" w:space="0" w:color="auto"/>
            </w:tcBorders>
            <w:tcPrChange w:id="3671" w:author="Gabriella Meltzer" w:date="2024-01-02T23:42:00Z">
              <w:tcPr>
                <w:tcW w:w="3420" w:type="dxa"/>
                <w:vMerge/>
                <w:tcBorders>
                  <w:left w:val="single" w:sz="2" w:space="0" w:color="auto"/>
                  <w:bottom w:val="single" w:sz="2" w:space="0" w:color="auto"/>
                </w:tcBorders>
              </w:tcPr>
            </w:tcPrChange>
          </w:tcPr>
          <w:p w14:paraId="19C0AD3F" w14:textId="77777777" w:rsidR="006A5067" w:rsidRPr="006A5067" w:rsidRDefault="006A5067" w:rsidP="00786FE5">
            <w:pPr>
              <w:rPr>
                <w:ins w:id="3672" w:author="Gabriella Meltzer" w:date="2024-01-02T23:40:00Z"/>
                <w:rFonts w:ascii="Arial" w:hAnsi="Arial" w:cs="Arial"/>
                <w:sz w:val="20"/>
                <w:szCs w:val="20"/>
                <w:rPrChange w:id="3673" w:author="Gabriella Meltzer" w:date="2024-01-02T23:41:00Z">
                  <w:rPr>
                    <w:ins w:id="3674" w:author="Gabriella Meltzer" w:date="2024-01-02T23:40:00Z"/>
                    <w:sz w:val="22"/>
                    <w:szCs w:val="22"/>
                  </w:rPr>
                </w:rPrChange>
              </w:rPr>
            </w:pPr>
          </w:p>
        </w:tc>
        <w:tc>
          <w:tcPr>
            <w:tcW w:w="3778" w:type="dxa"/>
            <w:tcBorders>
              <w:left w:val="single" w:sz="2" w:space="0" w:color="auto"/>
              <w:bottom w:val="single" w:sz="2" w:space="0" w:color="auto"/>
            </w:tcBorders>
            <w:tcPrChange w:id="3675" w:author="Gabriella Meltzer" w:date="2024-01-02T23:42:00Z">
              <w:tcPr>
                <w:tcW w:w="3420" w:type="dxa"/>
                <w:tcBorders>
                  <w:left w:val="single" w:sz="2" w:space="0" w:color="auto"/>
                  <w:bottom w:val="single" w:sz="2" w:space="0" w:color="auto"/>
                </w:tcBorders>
              </w:tcPr>
            </w:tcPrChange>
          </w:tcPr>
          <w:p w14:paraId="0FC315F1" w14:textId="77777777" w:rsidR="006A5067" w:rsidRPr="006A5067" w:rsidRDefault="006A5067" w:rsidP="00786FE5">
            <w:pPr>
              <w:rPr>
                <w:ins w:id="3676" w:author="Gabriella Meltzer" w:date="2024-01-02T23:40:00Z"/>
                <w:rFonts w:ascii="Arial" w:hAnsi="Arial" w:cs="Arial"/>
                <w:sz w:val="20"/>
                <w:szCs w:val="20"/>
                <w:rPrChange w:id="3677" w:author="Gabriella Meltzer" w:date="2024-01-02T23:41:00Z">
                  <w:rPr>
                    <w:ins w:id="3678" w:author="Gabriella Meltzer" w:date="2024-01-02T23:40:00Z"/>
                    <w:sz w:val="22"/>
                    <w:szCs w:val="22"/>
                  </w:rPr>
                </w:rPrChange>
              </w:rPr>
            </w:pPr>
            <w:ins w:id="3679" w:author="Gabriella Meltzer" w:date="2024-01-02T23:40:00Z">
              <w:r w:rsidRPr="006A5067">
                <w:rPr>
                  <w:rFonts w:ascii="Arial" w:hAnsi="Arial" w:cs="Arial"/>
                  <w:sz w:val="20"/>
                  <w:szCs w:val="20"/>
                  <w:rPrChange w:id="3680" w:author="Gabriella Meltzer" w:date="2024-01-02T23:41:00Z">
                    <w:rPr/>
                  </w:rPrChange>
                </w:rPr>
                <w:t>Percent Special Education</w:t>
              </w:r>
            </w:ins>
          </w:p>
        </w:tc>
        <w:tc>
          <w:tcPr>
            <w:tcW w:w="810" w:type="dxa"/>
            <w:tcBorders>
              <w:bottom w:val="single" w:sz="2" w:space="0" w:color="auto"/>
            </w:tcBorders>
            <w:tcPrChange w:id="3681" w:author="Gabriella Meltzer" w:date="2024-01-02T23:42:00Z">
              <w:tcPr>
                <w:tcW w:w="810" w:type="dxa"/>
                <w:tcBorders>
                  <w:bottom w:val="single" w:sz="2" w:space="0" w:color="auto"/>
                </w:tcBorders>
              </w:tcPr>
            </w:tcPrChange>
          </w:tcPr>
          <w:p w14:paraId="4A2D800A" w14:textId="77777777" w:rsidR="006A5067" w:rsidRPr="006A5067" w:rsidRDefault="006A5067" w:rsidP="00786FE5">
            <w:pPr>
              <w:rPr>
                <w:ins w:id="3682" w:author="Gabriella Meltzer" w:date="2024-01-02T23:40:00Z"/>
                <w:rFonts w:ascii="Arial" w:hAnsi="Arial" w:cs="Arial"/>
                <w:sz w:val="20"/>
                <w:szCs w:val="20"/>
                <w:rPrChange w:id="3683" w:author="Gabriella Meltzer" w:date="2024-01-02T23:41:00Z">
                  <w:rPr>
                    <w:ins w:id="3684" w:author="Gabriella Meltzer" w:date="2024-01-02T23:40:00Z"/>
                    <w:sz w:val="22"/>
                    <w:szCs w:val="22"/>
                  </w:rPr>
                </w:rPrChange>
              </w:rPr>
            </w:pPr>
          </w:p>
        </w:tc>
        <w:tc>
          <w:tcPr>
            <w:tcW w:w="720" w:type="dxa"/>
            <w:tcBorders>
              <w:bottom w:val="single" w:sz="2" w:space="0" w:color="auto"/>
            </w:tcBorders>
            <w:tcPrChange w:id="3685" w:author="Gabriella Meltzer" w:date="2024-01-02T23:42:00Z">
              <w:tcPr>
                <w:tcW w:w="720" w:type="dxa"/>
                <w:tcBorders>
                  <w:bottom w:val="single" w:sz="2" w:space="0" w:color="auto"/>
                </w:tcBorders>
              </w:tcPr>
            </w:tcPrChange>
          </w:tcPr>
          <w:p w14:paraId="4E95D008" w14:textId="77777777" w:rsidR="006A5067" w:rsidRPr="006A5067" w:rsidRDefault="006A5067" w:rsidP="00786FE5">
            <w:pPr>
              <w:rPr>
                <w:ins w:id="3686" w:author="Gabriella Meltzer" w:date="2024-01-02T23:40:00Z"/>
                <w:rFonts w:ascii="Arial" w:hAnsi="Arial" w:cs="Arial"/>
                <w:sz w:val="20"/>
                <w:szCs w:val="20"/>
                <w:rPrChange w:id="3687" w:author="Gabriella Meltzer" w:date="2024-01-02T23:41:00Z">
                  <w:rPr>
                    <w:ins w:id="3688" w:author="Gabriella Meltzer" w:date="2024-01-02T23:40:00Z"/>
                    <w:sz w:val="22"/>
                    <w:szCs w:val="22"/>
                  </w:rPr>
                </w:rPrChange>
              </w:rPr>
            </w:pPr>
            <w:ins w:id="3689" w:author="Gabriella Meltzer" w:date="2024-01-02T23:40:00Z">
              <w:r w:rsidRPr="006A5067">
                <w:rPr>
                  <w:rFonts w:ascii="Arial" w:hAnsi="Arial" w:cs="Arial"/>
                  <w:sz w:val="20"/>
                  <w:szCs w:val="20"/>
                  <w:rPrChange w:id="3690" w:author="Gabriella Meltzer" w:date="2024-01-02T23:41:00Z">
                    <w:rPr/>
                  </w:rPrChange>
                </w:rPr>
                <w:t>0.08</w:t>
              </w:r>
            </w:ins>
          </w:p>
        </w:tc>
        <w:tc>
          <w:tcPr>
            <w:tcW w:w="720" w:type="dxa"/>
            <w:tcBorders>
              <w:bottom w:val="single" w:sz="2" w:space="0" w:color="auto"/>
            </w:tcBorders>
            <w:tcPrChange w:id="3691" w:author="Gabriella Meltzer" w:date="2024-01-02T23:42:00Z">
              <w:tcPr>
                <w:tcW w:w="720" w:type="dxa"/>
                <w:tcBorders>
                  <w:bottom w:val="single" w:sz="2" w:space="0" w:color="auto"/>
                </w:tcBorders>
              </w:tcPr>
            </w:tcPrChange>
          </w:tcPr>
          <w:p w14:paraId="645A98EC" w14:textId="77777777" w:rsidR="006A5067" w:rsidRPr="006A5067" w:rsidRDefault="006A5067" w:rsidP="00786FE5">
            <w:pPr>
              <w:rPr>
                <w:ins w:id="3692" w:author="Gabriella Meltzer" w:date="2024-01-02T23:40:00Z"/>
                <w:rFonts w:ascii="Arial" w:hAnsi="Arial" w:cs="Arial"/>
                <w:sz w:val="20"/>
                <w:szCs w:val="20"/>
                <w:rPrChange w:id="3693" w:author="Gabriella Meltzer" w:date="2024-01-02T23:41:00Z">
                  <w:rPr>
                    <w:ins w:id="3694" w:author="Gabriella Meltzer" w:date="2024-01-02T23:40:00Z"/>
                    <w:sz w:val="22"/>
                    <w:szCs w:val="22"/>
                  </w:rPr>
                </w:rPrChange>
              </w:rPr>
            </w:pPr>
            <w:ins w:id="3695" w:author="Gabriella Meltzer" w:date="2024-01-02T23:40:00Z">
              <w:r w:rsidRPr="006A5067">
                <w:rPr>
                  <w:rFonts w:ascii="Arial" w:hAnsi="Arial" w:cs="Arial"/>
                  <w:sz w:val="20"/>
                  <w:szCs w:val="20"/>
                  <w:rPrChange w:id="3696" w:author="Gabriella Meltzer" w:date="2024-01-02T23:41:00Z">
                    <w:rPr/>
                  </w:rPrChange>
                </w:rPr>
                <w:t>0.11</w:t>
              </w:r>
            </w:ins>
          </w:p>
        </w:tc>
        <w:tc>
          <w:tcPr>
            <w:tcW w:w="720" w:type="dxa"/>
            <w:tcBorders>
              <w:bottom w:val="single" w:sz="2" w:space="0" w:color="auto"/>
            </w:tcBorders>
            <w:tcPrChange w:id="3697" w:author="Gabriella Meltzer" w:date="2024-01-02T23:42:00Z">
              <w:tcPr>
                <w:tcW w:w="720" w:type="dxa"/>
                <w:tcBorders>
                  <w:bottom w:val="single" w:sz="2" w:space="0" w:color="auto"/>
                </w:tcBorders>
              </w:tcPr>
            </w:tcPrChange>
          </w:tcPr>
          <w:p w14:paraId="02A983A9" w14:textId="77777777" w:rsidR="006A5067" w:rsidRPr="006A5067" w:rsidRDefault="006A5067" w:rsidP="00786FE5">
            <w:pPr>
              <w:rPr>
                <w:ins w:id="3698" w:author="Gabriella Meltzer" w:date="2024-01-02T23:40:00Z"/>
                <w:rFonts w:ascii="Arial" w:hAnsi="Arial" w:cs="Arial"/>
                <w:sz w:val="20"/>
                <w:szCs w:val="20"/>
                <w:rPrChange w:id="3699" w:author="Gabriella Meltzer" w:date="2024-01-02T23:41:00Z">
                  <w:rPr>
                    <w:ins w:id="3700" w:author="Gabriella Meltzer" w:date="2024-01-02T23:40:00Z"/>
                    <w:sz w:val="22"/>
                    <w:szCs w:val="22"/>
                  </w:rPr>
                </w:rPrChange>
              </w:rPr>
            </w:pPr>
            <w:ins w:id="3701" w:author="Gabriella Meltzer" w:date="2024-01-02T23:40:00Z">
              <w:r w:rsidRPr="006A5067">
                <w:rPr>
                  <w:rFonts w:ascii="Arial" w:hAnsi="Arial" w:cs="Arial"/>
                  <w:sz w:val="20"/>
                  <w:szCs w:val="20"/>
                  <w:rPrChange w:id="3702" w:author="Gabriella Meltzer" w:date="2024-01-02T23:41:00Z">
                    <w:rPr/>
                  </w:rPrChange>
                </w:rPr>
                <w:t>0.12</w:t>
              </w:r>
            </w:ins>
          </w:p>
        </w:tc>
        <w:tc>
          <w:tcPr>
            <w:tcW w:w="720" w:type="dxa"/>
            <w:tcBorders>
              <w:bottom w:val="single" w:sz="2" w:space="0" w:color="auto"/>
            </w:tcBorders>
            <w:tcPrChange w:id="3703" w:author="Gabriella Meltzer" w:date="2024-01-02T23:42:00Z">
              <w:tcPr>
                <w:tcW w:w="720" w:type="dxa"/>
                <w:tcBorders>
                  <w:bottom w:val="single" w:sz="2" w:space="0" w:color="auto"/>
                </w:tcBorders>
              </w:tcPr>
            </w:tcPrChange>
          </w:tcPr>
          <w:p w14:paraId="3C2C896A" w14:textId="77777777" w:rsidR="006A5067" w:rsidRPr="006A5067" w:rsidRDefault="006A5067" w:rsidP="00786FE5">
            <w:pPr>
              <w:rPr>
                <w:ins w:id="3704" w:author="Gabriella Meltzer" w:date="2024-01-02T23:40:00Z"/>
                <w:rFonts w:ascii="Arial" w:hAnsi="Arial" w:cs="Arial"/>
                <w:sz w:val="20"/>
                <w:szCs w:val="20"/>
                <w:rPrChange w:id="3705" w:author="Gabriella Meltzer" w:date="2024-01-02T23:41:00Z">
                  <w:rPr>
                    <w:ins w:id="3706" w:author="Gabriella Meltzer" w:date="2024-01-02T23:40:00Z"/>
                    <w:sz w:val="22"/>
                    <w:szCs w:val="22"/>
                  </w:rPr>
                </w:rPrChange>
              </w:rPr>
            </w:pPr>
            <w:ins w:id="3707" w:author="Gabriella Meltzer" w:date="2024-01-02T23:40:00Z">
              <w:r w:rsidRPr="006A5067">
                <w:rPr>
                  <w:rFonts w:ascii="Arial" w:hAnsi="Arial" w:cs="Arial"/>
                  <w:sz w:val="20"/>
                  <w:szCs w:val="20"/>
                  <w:rPrChange w:id="3708" w:author="Gabriella Meltzer" w:date="2024-01-02T23:41:00Z">
                    <w:rPr/>
                  </w:rPrChange>
                </w:rPr>
                <w:t>0.14</w:t>
              </w:r>
            </w:ins>
          </w:p>
        </w:tc>
        <w:tc>
          <w:tcPr>
            <w:tcW w:w="720" w:type="dxa"/>
            <w:tcBorders>
              <w:bottom w:val="single" w:sz="2" w:space="0" w:color="auto"/>
              <w:right w:val="single" w:sz="2" w:space="0" w:color="auto"/>
            </w:tcBorders>
            <w:tcPrChange w:id="3709" w:author="Gabriella Meltzer" w:date="2024-01-02T23:42:00Z">
              <w:tcPr>
                <w:tcW w:w="720" w:type="dxa"/>
                <w:tcBorders>
                  <w:bottom w:val="single" w:sz="2" w:space="0" w:color="auto"/>
                  <w:right w:val="single" w:sz="2" w:space="0" w:color="auto"/>
                </w:tcBorders>
              </w:tcPr>
            </w:tcPrChange>
          </w:tcPr>
          <w:p w14:paraId="13A088FF" w14:textId="77777777" w:rsidR="006A5067" w:rsidRPr="006A5067" w:rsidRDefault="006A5067" w:rsidP="00786FE5">
            <w:pPr>
              <w:rPr>
                <w:ins w:id="3710" w:author="Gabriella Meltzer" w:date="2024-01-02T23:40:00Z"/>
                <w:rFonts w:ascii="Arial" w:hAnsi="Arial" w:cs="Arial"/>
                <w:sz w:val="20"/>
                <w:szCs w:val="20"/>
                <w:rPrChange w:id="3711" w:author="Gabriella Meltzer" w:date="2024-01-02T23:41:00Z">
                  <w:rPr>
                    <w:ins w:id="3712" w:author="Gabriella Meltzer" w:date="2024-01-02T23:40:00Z"/>
                    <w:sz w:val="22"/>
                    <w:szCs w:val="22"/>
                  </w:rPr>
                </w:rPrChange>
              </w:rPr>
            </w:pPr>
            <w:ins w:id="3713" w:author="Gabriella Meltzer" w:date="2024-01-02T23:40:00Z">
              <w:r w:rsidRPr="006A5067">
                <w:rPr>
                  <w:rFonts w:ascii="Arial" w:hAnsi="Arial" w:cs="Arial"/>
                  <w:sz w:val="20"/>
                  <w:szCs w:val="20"/>
                  <w:rPrChange w:id="3714" w:author="Gabriella Meltzer" w:date="2024-01-02T23:41:00Z">
                    <w:rPr/>
                  </w:rPrChange>
                </w:rPr>
                <w:t>0.18</w:t>
              </w:r>
            </w:ins>
          </w:p>
        </w:tc>
        <w:tc>
          <w:tcPr>
            <w:tcW w:w="720" w:type="dxa"/>
            <w:tcBorders>
              <w:left w:val="single" w:sz="2" w:space="0" w:color="auto"/>
              <w:bottom w:val="single" w:sz="2" w:space="0" w:color="auto"/>
            </w:tcBorders>
            <w:tcPrChange w:id="3715" w:author="Gabriella Meltzer" w:date="2024-01-02T23:42:00Z">
              <w:tcPr>
                <w:tcW w:w="720" w:type="dxa"/>
                <w:tcBorders>
                  <w:left w:val="single" w:sz="2" w:space="0" w:color="auto"/>
                  <w:bottom w:val="single" w:sz="2" w:space="0" w:color="auto"/>
                </w:tcBorders>
              </w:tcPr>
            </w:tcPrChange>
          </w:tcPr>
          <w:p w14:paraId="10B44ED2" w14:textId="77777777" w:rsidR="006A5067" w:rsidRPr="006A5067" w:rsidRDefault="006A5067" w:rsidP="00786FE5">
            <w:pPr>
              <w:rPr>
                <w:ins w:id="3716" w:author="Gabriella Meltzer" w:date="2024-01-02T23:40:00Z"/>
                <w:rFonts w:ascii="Arial" w:hAnsi="Arial" w:cs="Arial"/>
                <w:sz w:val="20"/>
                <w:szCs w:val="20"/>
                <w:rPrChange w:id="3717" w:author="Gabriella Meltzer" w:date="2024-01-02T23:41:00Z">
                  <w:rPr>
                    <w:ins w:id="3718" w:author="Gabriella Meltzer" w:date="2024-01-02T23:40:00Z"/>
                    <w:sz w:val="22"/>
                    <w:szCs w:val="22"/>
                  </w:rPr>
                </w:rPrChange>
              </w:rPr>
            </w:pPr>
            <w:ins w:id="3719" w:author="Gabriella Meltzer" w:date="2024-01-02T23:40:00Z">
              <w:r w:rsidRPr="006A5067">
                <w:rPr>
                  <w:rFonts w:ascii="Arial" w:hAnsi="Arial" w:cs="Arial"/>
                  <w:sz w:val="20"/>
                  <w:szCs w:val="20"/>
                  <w:rPrChange w:id="3720" w:author="Gabriella Meltzer" w:date="2024-01-02T23:41:00Z">
                    <w:rPr/>
                  </w:rPrChange>
                </w:rPr>
                <w:t>0.08</w:t>
              </w:r>
            </w:ins>
          </w:p>
        </w:tc>
        <w:tc>
          <w:tcPr>
            <w:tcW w:w="720" w:type="dxa"/>
            <w:tcBorders>
              <w:bottom w:val="single" w:sz="2" w:space="0" w:color="auto"/>
            </w:tcBorders>
            <w:tcPrChange w:id="3721" w:author="Gabriella Meltzer" w:date="2024-01-02T23:42:00Z">
              <w:tcPr>
                <w:tcW w:w="720" w:type="dxa"/>
                <w:tcBorders>
                  <w:bottom w:val="single" w:sz="2" w:space="0" w:color="auto"/>
                </w:tcBorders>
              </w:tcPr>
            </w:tcPrChange>
          </w:tcPr>
          <w:p w14:paraId="704079E5" w14:textId="77777777" w:rsidR="006A5067" w:rsidRPr="006A5067" w:rsidRDefault="006A5067" w:rsidP="00786FE5">
            <w:pPr>
              <w:rPr>
                <w:ins w:id="3722" w:author="Gabriella Meltzer" w:date="2024-01-02T23:40:00Z"/>
                <w:rFonts w:ascii="Arial" w:hAnsi="Arial" w:cs="Arial"/>
                <w:sz w:val="20"/>
                <w:szCs w:val="20"/>
                <w:rPrChange w:id="3723" w:author="Gabriella Meltzer" w:date="2024-01-02T23:41:00Z">
                  <w:rPr>
                    <w:ins w:id="3724" w:author="Gabriella Meltzer" w:date="2024-01-02T23:40:00Z"/>
                    <w:sz w:val="22"/>
                    <w:szCs w:val="22"/>
                  </w:rPr>
                </w:rPrChange>
              </w:rPr>
            </w:pPr>
            <w:ins w:id="3725" w:author="Gabriella Meltzer" w:date="2024-01-02T23:40:00Z">
              <w:r w:rsidRPr="006A5067">
                <w:rPr>
                  <w:rFonts w:ascii="Arial" w:hAnsi="Arial" w:cs="Arial"/>
                  <w:sz w:val="20"/>
                  <w:szCs w:val="20"/>
                  <w:rPrChange w:id="3726" w:author="Gabriella Meltzer" w:date="2024-01-02T23:41:00Z">
                    <w:rPr/>
                  </w:rPrChange>
                </w:rPr>
                <w:t>0.10</w:t>
              </w:r>
            </w:ins>
          </w:p>
        </w:tc>
        <w:tc>
          <w:tcPr>
            <w:tcW w:w="720" w:type="dxa"/>
            <w:tcBorders>
              <w:bottom w:val="single" w:sz="2" w:space="0" w:color="auto"/>
            </w:tcBorders>
            <w:tcPrChange w:id="3727" w:author="Gabriella Meltzer" w:date="2024-01-02T23:42:00Z">
              <w:tcPr>
                <w:tcW w:w="720" w:type="dxa"/>
                <w:tcBorders>
                  <w:bottom w:val="single" w:sz="2" w:space="0" w:color="auto"/>
                </w:tcBorders>
              </w:tcPr>
            </w:tcPrChange>
          </w:tcPr>
          <w:p w14:paraId="74913B74" w14:textId="77777777" w:rsidR="006A5067" w:rsidRPr="006A5067" w:rsidRDefault="006A5067" w:rsidP="00786FE5">
            <w:pPr>
              <w:rPr>
                <w:ins w:id="3728" w:author="Gabriella Meltzer" w:date="2024-01-02T23:40:00Z"/>
                <w:rFonts w:ascii="Arial" w:hAnsi="Arial" w:cs="Arial"/>
                <w:sz w:val="20"/>
                <w:szCs w:val="20"/>
                <w:rPrChange w:id="3729" w:author="Gabriella Meltzer" w:date="2024-01-02T23:41:00Z">
                  <w:rPr>
                    <w:ins w:id="3730" w:author="Gabriella Meltzer" w:date="2024-01-02T23:40:00Z"/>
                    <w:sz w:val="22"/>
                    <w:szCs w:val="22"/>
                  </w:rPr>
                </w:rPrChange>
              </w:rPr>
            </w:pPr>
            <w:ins w:id="3731" w:author="Gabriella Meltzer" w:date="2024-01-02T23:40:00Z">
              <w:r w:rsidRPr="006A5067">
                <w:rPr>
                  <w:rFonts w:ascii="Arial" w:hAnsi="Arial" w:cs="Arial"/>
                  <w:sz w:val="20"/>
                  <w:szCs w:val="20"/>
                  <w:rPrChange w:id="3732" w:author="Gabriella Meltzer" w:date="2024-01-02T23:41:00Z">
                    <w:rPr/>
                  </w:rPrChange>
                </w:rPr>
                <w:t>0.12</w:t>
              </w:r>
            </w:ins>
          </w:p>
        </w:tc>
        <w:tc>
          <w:tcPr>
            <w:tcW w:w="720" w:type="dxa"/>
            <w:tcBorders>
              <w:bottom w:val="single" w:sz="2" w:space="0" w:color="auto"/>
            </w:tcBorders>
            <w:tcPrChange w:id="3733" w:author="Gabriella Meltzer" w:date="2024-01-02T23:42:00Z">
              <w:tcPr>
                <w:tcW w:w="720" w:type="dxa"/>
                <w:tcBorders>
                  <w:bottom w:val="single" w:sz="2" w:space="0" w:color="auto"/>
                </w:tcBorders>
              </w:tcPr>
            </w:tcPrChange>
          </w:tcPr>
          <w:p w14:paraId="02A2B553" w14:textId="77777777" w:rsidR="006A5067" w:rsidRPr="006A5067" w:rsidRDefault="006A5067" w:rsidP="00786FE5">
            <w:pPr>
              <w:rPr>
                <w:ins w:id="3734" w:author="Gabriella Meltzer" w:date="2024-01-02T23:40:00Z"/>
                <w:rFonts w:ascii="Arial" w:hAnsi="Arial" w:cs="Arial"/>
                <w:sz w:val="20"/>
                <w:szCs w:val="20"/>
                <w:rPrChange w:id="3735" w:author="Gabriella Meltzer" w:date="2024-01-02T23:41:00Z">
                  <w:rPr>
                    <w:ins w:id="3736" w:author="Gabriella Meltzer" w:date="2024-01-02T23:40:00Z"/>
                    <w:sz w:val="22"/>
                    <w:szCs w:val="22"/>
                  </w:rPr>
                </w:rPrChange>
              </w:rPr>
            </w:pPr>
            <w:ins w:id="3737" w:author="Gabriella Meltzer" w:date="2024-01-02T23:40:00Z">
              <w:r w:rsidRPr="006A5067">
                <w:rPr>
                  <w:rFonts w:ascii="Arial" w:hAnsi="Arial" w:cs="Arial"/>
                  <w:sz w:val="20"/>
                  <w:szCs w:val="20"/>
                  <w:rPrChange w:id="3738" w:author="Gabriella Meltzer" w:date="2024-01-02T23:41:00Z">
                    <w:rPr/>
                  </w:rPrChange>
                </w:rPr>
                <w:t>0.14</w:t>
              </w:r>
            </w:ins>
          </w:p>
        </w:tc>
        <w:tc>
          <w:tcPr>
            <w:tcW w:w="720" w:type="dxa"/>
            <w:tcBorders>
              <w:bottom w:val="single" w:sz="2" w:space="0" w:color="auto"/>
              <w:right w:val="single" w:sz="2" w:space="0" w:color="auto"/>
            </w:tcBorders>
            <w:tcPrChange w:id="3739" w:author="Gabriella Meltzer" w:date="2024-01-02T23:42:00Z">
              <w:tcPr>
                <w:tcW w:w="720" w:type="dxa"/>
                <w:tcBorders>
                  <w:bottom w:val="single" w:sz="2" w:space="0" w:color="auto"/>
                  <w:right w:val="single" w:sz="2" w:space="0" w:color="auto"/>
                </w:tcBorders>
              </w:tcPr>
            </w:tcPrChange>
          </w:tcPr>
          <w:p w14:paraId="3712DF16" w14:textId="77777777" w:rsidR="006A5067" w:rsidRPr="006A5067" w:rsidRDefault="006A5067" w:rsidP="00786FE5">
            <w:pPr>
              <w:rPr>
                <w:ins w:id="3740" w:author="Gabriella Meltzer" w:date="2024-01-02T23:40:00Z"/>
                <w:rFonts w:ascii="Arial" w:hAnsi="Arial" w:cs="Arial"/>
                <w:sz w:val="20"/>
                <w:szCs w:val="20"/>
                <w:rPrChange w:id="3741" w:author="Gabriella Meltzer" w:date="2024-01-02T23:41:00Z">
                  <w:rPr>
                    <w:ins w:id="3742" w:author="Gabriella Meltzer" w:date="2024-01-02T23:40:00Z"/>
                    <w:sz w:val="22"/>
                    <w:szCs w:val="22"/>
                  </w:rPr>
                </w:rPrChange>
              </w:rPr>
            </w:pPr>
            <w:ins w:id="3743" w:author="Gabriella Meltzer" w:date="2024-01-02T23:40:00Z">
              <w:r w:rsidRPr="006A5067">
                <w:rPr>
                  <w:rFonts w:ascii="Arial" w:hAnsi="Arial" w:cs="Arial"/>
                  <w:sz w:val="20"/>
                  <w:szCs w:val="20"/>
                  <w:rPrChange w:id="3744" w:author="Gabriella Meltzer" w:date="2024-01-02T23:41:00Z">
                    <w:rPr/>
                  </w:rPrChange>
                </w:rPr>
                <w:t>0.18</w:t>
              </w:r>
            </w:ins>
          </w:p>
        </w:tc>
      </w:tr>
    </w:tbl>
    <w:p w14:paraId="6394719F" w14:textId="77777777" w:rsidR="006A5067" w:rsidRDefault="006A5067" w:rsidP="00025136">
      <w:pPr>
        <w:pBdr>
          <w:top w:val="nil"/>
          <w:left w:val="nil"/>
          <w:bottom w:val="nil"/>
          <w:right w:val="nil"/>
          <w:between w:val="nil"/>
        </w:pBdr>
        <w:spacing w:before="240" w:after="60"/>
        <w:contextualSpacing/>
        <w:rPr>
          <w:ins w:id="3745" w:author="Gabriella Meltzer" w:date="2024-01-02T23:40:00Z"/>
          <w:rFonts w:ascii="Arial" w:hAnsi="Arial" w:cs="Arial"/>
          <w:b/>
          <w:color w:val="000000"/>
          <w:sz w:val="20"/>
          <w:szCs w:val="20"/>
        </w:rPr>
      </w:pPr>
    </w:p>
    <w:p w14:paraId="55BCC9BB" w14:textId="1F270773"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w:t>
      </w:r>
      <w:commentRangeStart w:id="3746"/>
      <w:r w:rsidR="00025136" w:rsidRPr="009450B4">
        <w:rPr>
          <w:rFonts w:ascii="Arial" w:hAnsi="Arial" w:cs="Arial"/>
          <w:color w:val="000000"/>
          <w:sz w:val="20"/>
          <w:szCs w:val="20"/>
        </w:rPr>
        <w:t xml:space="preserve">in </w:t>
      </w:r>
      <w:del w:id="3747" w:author="Gabriella Meltzer" w:date="2024-01-02T23:41:00Z">
        <w:r w:rsidR="00025136" w:rsidDel="006A5067">
          <w:rPr>
            <w:rFonts w:ascii="Arial" w:hAnsi="Arial" w:cs="Arial"/>
            <w:color w:val="000000"/>
            <w:sz w:val="20"/>
            <w:szCs w:val="20"/>
          </w:rPr>
          <w:delText xml:space="preserve">the </w:delText>
        </w:r>
      </w:del>
      <w:ins w:id="3748" w:author="Gabriella Meltzer" w:date="2024-01-02T23:41:00Z">
        <w:r w:rsidR="006A5067">
          <w:rPr>
            <w:rFonts w:ascii="Arial" w:hAnsi="Arial" w:cs="Arial"/>
            <w:color w:val="000000"/>
            <w:sz w:val="20"/>
            <w:szCs w:val="20"/>
          </w:rPr>
          <w:t xml:space="preserve">states exposed to hurricanes </w:t>
        </w:r>
      </w:ins>
      <w:commentRangeEnd w:id="3746"/>
      <w:ins w:id="3749" w:author="Gabriella Meltzer" w:date="2024-01-02T23:42:00Z">
        <w:r w:rsidR="009E2E34">
          <w:rPr>
            <w:rStyle w:val="CommentReference"/>
            <w:rFonts w:ascii="Times New Roman" w:eastAsia="Times New Roman" w:hAnsi="Times New Roman" w:cs="Times New Roman"/>
          </w:rPr>
          <w:commentReference w:id="3746"/>
        </w:r>
      </w:ins>
      <w:ins w:id="3750" w:author="Gabriella Meltzer" w:date="2024-01-02T23:41:00Z">
        <w:r w:rsidR="006A5067">
          <w:rPr>
            <w:rFonts w:ascii="Arial" w:hAnsi="Arial" w:cs="Arial"/>
            <w:color w:val="000000"/>
            <w:sz w:val="20"/>
            <w:szCs w:val="20"/>
          </w:rPr>
          <w:t xml:space="preserve">in the </w:t>
        </w:r>
      </w:ins>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6731FA">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6"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7"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34"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25"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26"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27"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45"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53" w:author="Joan Casey" w:date="2023-11-22T10:20:00Z" w:initials="JAC">
    <w:p w14:paraId="6ED77122" w14:textId="04DB8A6C" w:rsidR="007521A3" w:rsidRDefault="007521A3">
      <w:pPr>
        <w:pStyle w:val="CommentText"/>
      </w:pPr>
      <w:r>
        <w:rPr>
          <w:rStyle w:val="CommentReference"/>
        </w:rPr>
        <w:annotationRef/>
      </w:r>
      <w:r>
        <w:t>Compared to what?</w:t>
      </w:r>
    </w:p>
  </w:comment>
  <w:comment w:id="58"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61"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63"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66"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67"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98"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101"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102"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03"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107"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08"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146"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147"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167"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170"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171"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179"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180"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225"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236" w:author="Jared Fox" w:date="2024-03-11T11:35:00Z" w:initials="JF">
    <w:p w14:paraId="2561E944" w14:textId="77777777" w:rsidR="0058263F" w:rsidRDefault="0058263F" w:rsidP="0058263F">
      <w:pPr>
        <w:pStyle w:val="CommentText"/>
      </w:pPr>
      <w:r>
        <w:rPr>
          <w:rStyle w:val="CommentReference"/>
        </w:rPr>
        <w:annotationRef/>
      </w:r>
      <w:r>
        <w:t xml:space="preserve">Informative - </w:t>
      </w:r>
      <w:hyperlink r:id="rId1" w:history="1">
        <w:r w:rsidRPr="00A0446E">
          <w:rPr>
            <w:rStyle w:val="Hyperlink"/>
          </w:rPr>
          <w:t>https://www.gao.gov/assets/gao-22-104606.pdf</w:t>
        </w:r>
      </w:hyperlink>
    </w:p>
  </w:comment>
  <w:comment w:id="240" w:author="Joan Casey" w:date="2023-11-22T10:42:00Z" w:initials="JAC">
    <w:p w14:paraId="25B03D38" w14:textId="41B62F04" w:rsidR="00284494" w:rsidRDefault="00284494">
      <w:pPr>
        <w:pStyle w:val="CommentText"/>
      </w:pPr>
      <w:r>
        <w:rPr>
          <w:rStyle w:val="CommentReference"/>
        </w:rPr>
        <w:annotationRef/>
      </w:r>
      <w:r>
        <w:t>I would add that you see no effects in LA</w:t>
      </w:r>
    </w:p>
  </w:comment>
  <w:comment w:id="248"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249"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2"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8"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250" w:author="Joan Casey" w:date="2023-11-22T10:44:00Z" w:initials="JAC">
    <w:p w14:paraId="26E1301B" w14:textId="54718296" w:rsidR="00C571CA" w:rsidRDefault="00C571CA">
      <w:pPr>
        <w:pStyle w:val="CommentText"/>
      </w:pPr>
      <w:r>
        <w:rPr>
          <w:rStyle w:val="CommentReference"/>
        </w:rPr>
        <w:annotationRef/>
      </w:r>
      <w:r>
        <w:t>agree</w:t>
      </w:r>
    </w:p>
  </w:comment>
  <w:comment w:id="278"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279"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283"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284"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285"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286"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287"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246" w:author="Gabriella Meltzer" w:date="2024-02-17T17:36:00Z" w:initials="GM">
    <w:p w14:paraId="6351E93C" w14:textId="77777777" w:rsidR="00B92FED" w:rsidRDefault="00B92FED" w:rsidP="00B92FED">
      <w:r>
        <w:rPr>
          <w:rStyle w:val="CommentReference"/>
        </w:rPr>
        <w:annotationRef/>
      </w:r>
      <w:r>
        <w:rPr>
          <w:rFonts w:ascii="Times New Roman" w:eastAsia="Times New Roman" w:hAnsi="Times New Roman" w:cs="Times New Roman"/>
          <w:color w:val="000000"/>
          <w:sz w:val="20"/>
          <w:szCs w:val="20"/>
        </w:rPr>
        <w:t>@Robbie, would you be okay if I emailed Jared and asked him to flesh this out a bit more based on his knowledge base of the US educational system?</w:t>
      </w:r>
    </w:p>
  </w:comment>
  <w:comment w:id="301" w:author="Jared Fox" w:date="2024-03-11T12:17:00Z" w:initials="JF">
    <w:p w14:paraId="07D22FE9" w14:textId="77777777" w:rsidR="00DB08DF" w:rsidRDefault="00DB08DF" w:rsidP="00DB08DF">
      <w:pPr>
        <w:pStyle w:val="CommentText"/>
      </w:pPr>
      <w:r>
        <w:rPr>
          <w:rStyle w:val="CommentReference"/>
        </w:rPr>
        <w:annotationRef/>
      </w:r>
      <w:r>
        <w:t>In order for this to fit with sentence above I would want to change to something as follows.</w:t>
      </w:r>
    </w:p>
    <w:p w14:paraId="2584C0C8" w14:textId="77777777" w:rsidR="00DB08DF" w:rsidRDefault="00DB08DF" w:rsidP="00DB08DF">
      <w:pPr>
        <w:pStyle w:val="CommentText"/>
      </w:pPr>
    </w:p>
    <w:p w14:paraId="69DE1CF1" w14:textId="77777777" w:rsidR="00DB08DF" w:rsidRDefault="00DB08DF" w:rsidP="00DB08DF">
      <w:pPr>
        <w:pStyle w:val="CommentText"/>
      </w:pPr>
      <w:r>
        <w:t>It is also possible that the ease at which a student was able to return to school following a storm event helped mitigate any deleterious impacts. As a result, … (see text added).</w:t>
      </w:r>
    </w:p>
  </w:comment>
  <w:comment w:id="320" w:author="Joan Casey" w:date="2023-11-22T10:45:00Z" w:initials="JAC">
    <w:p w14:paraId="2214D22E" w14:textId="0A64F45E" w:rsidR="00B06321" w:rsidRDefault="00B06321">
      <w:pPr>
        <w:pStyle w:val="CommentText"/>
      </w:pPr>
      <w:r>
        <w:rPr>
          <w:rStyle w:val="CommentReference"/>
        </w:rPr>
        <w:annotationRef/>
      </w:r>
      <w:r>
        <w:t>Again, I would deemphasize this as I really feel it’s outside our wheelhouse to comment on this.</w:t>
      </w:r>
    </w:p>
  </w:comment>
  <w:comment w:id="321" w:author="Gabriella Meltzer" w:date="2024-02-17T17:34:00Z" w:initials="GM">
    <w:p w14:paraId="16364E13" w14:textId="77777777" w:rsidR="00B92FED" w:rsidRDefault="00B92FED" w:rsidP="00B92FED">
      <w:r>
        <w:rPr>
          <w:rStyle w:val="CommentReference"/>
        </w:rPr>
        <w:annotationRef/>
      </w:r>
      <w:r>
        <w:rPr>
          <w:rFonts w:ascii="Times New Roman" w:eastAsia="Times New Roman" w:hAnsi="Times New Roman" w:cs="Times New Roman"/>
          <w:color w:val="000000"/>
          <w:sz w:val="20"/>
          <w:szCs w:val="20"/>
        </w:rPr>
        <w:t>Shortened the paragraph a little</w:t>
      </w:r>
    </w:p>
  </w:comment>
  <w:comment w:id="368" w:author="Joan Casey" w:date="2023-11-22T10:45:00Z" w:initials="JAC">
    <w:p w14:paraId="6E66DCB9" w14:textId="1984B120" w:rsidR="0077548D" w:rsidRDefault="0077548D">
      <w:pPr>
        <w:pStyle w:val="CommentText"/>
      </w:pPr>
      <w:r>
        <w:rPr>
          <w:rStyle w:val="CommentReference"/>
        </w:rPr>
        <w:annotationRef/>
      </w:r>
      <w:r>
        <w:t>If kids relocated/were displaced, they would not be in the test score for their original county?</w:t>
      </w:r>
    </w:p>
  </w:comment>
  <w:comment w:id="396"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397"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398"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399"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406" w:author="Joan Casey" w:date="2023-11-22T10:53:00Z" w:initials="JAC">
    <w:p w14:paraId="49D52C17" w14:textId="334CF2EF" w:rsidR="00E77EAF" w:rsidRDefault="00E77EAF">
      <w:pPr>
        <w:pStyle w:val="CommentText"/>
      </w:pPr>
      <w:r>
        <w:rPr>
          <w:rStyle w:val="CommentReference"/>
        </w:rPr>
        <w:annotationRef/>
      </w:r>
      <w:r>
        <w:t>Would deemphasize.</w:t>
      </w:r>
    </w:p>
  </w:comment>
  <w:comment w:id="411" w:author="Jared Fox" w:date="2024-03-11T11:44:00Z" w:initials="JF">
    <w:p w14:paraId="733A2A9E" w14:textId="77777777" w:rsidR="005860C0" w:rsidRDefault="005860C0" w:rsidP="005860C0">
      <w:pPr>
        <w:pStyle w:val="CommentText"/>
      </w:pPr>
      <w:r>
        <w:rPr>
          <w:rStyle w:val="CommentReference"/>
        </w:rPr>
        <w:annotationRef/>
      </w:r>
      <w:hyperlink r:id="rId9" w:history="1">
        <w:r w:rsidRPr="00367681">
          <w:rPr>
            <w:rStyle w:val="Hyperlink"/>
          </w:rPr>
          <w:t>https://www.gao.gov/assets/gao-22-104606.pdf</w:t>
        </w:r>
      </w:hyperlink>
    </w:p>
  </w:comment>
  <w:comment w:id="419" w:author="Schwartz, Joel" w:date="2023-11-17T14:18:00Z" w:initials="SJ">
    <w:p w14:paraId="12522CCF" w14:textId="541476C9"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420"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421"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435"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436"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448"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451"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452"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453"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454"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457"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458"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467"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470"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471"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472"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480"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481"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482"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483"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485"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486"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487"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488"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489"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490"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492"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512"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514"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515"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522" w:author="Gabriella Meltzer" w:date="2024-01-02T16:00:00Z" w:initials="GM">
    <w:p w14:paraId="5453A6BC" w14:textId="77777777" w:rsidR="00E515D0" w:rsidRDefault="00E515D0" w:rsidP="00E515D0">
      <w:r>
        <w:rPr>
          <w:rStyle w:val="CommentReference"/>
        </w:rPr>
        <w:annotationRef/>
      </w:r>
      <w:r>
        <w:rPr>
          <w:rFonts w:ascii="Times New Roman" w:eastAsia="Times New Roman" w:hAnsi="Times New Roman" w:cs="Times New Roman"/>
          <w:sz w:val="20"/>
          <w:szCs w:val="20"/>
        </w:rPr>
        <w:t>This is now updated for lagged exposure.</w:t>
      </w:r>
    </w:p>
    <w:p w14:paraId="28305317" w14:textId="77777777" w:rsidR="00E515D0" w:rsidRDefault="00E515D0" w:rsidP="00E515D0"/>
    <w:p w14:paraId="757F7D4D" w14:textId="77777777" w:rsidR="00E515D0" w:rsidRDefault="00E515D0" w:rsidP="00E515D0">
      <w:r>
        <w:rPr>
          <w:rFonts w:ascii="Times New Roman" w:eastAsia="Times New Roman" w:hAnsi="Times New Roman" w:cs="Times New Roman"/>
          <w:sz w:val="20"/>
          <w:szCs w:val="20"/>
        </w:rPr>
        <w:t xml:space="preserve">@Robbie, how should we rephrase this caption to account for lagged hurricane exposure? </w:t>
      </w:r>
    </w:p>
  </w:comment>
  <w:comment w:id="523" w:author="Joan Casey" w:date="2023-11-22T10:25:00Z" w:initials="JAC">
    <w:p w14:paraId="78230790" w14:textId="7F27A8E2" w:rsidR="006B54D3" w:rsidRDefault="006B54D3">
      <w:pPr>
        <w:pStyle w:val="CommentText"/>
      </w:pPr>
      <w:r>
        <w:rPr>
          <w:rStyle w:val="CommentReference"/>
        </w:rPr>
        <w:annotationRef/>
      </w:r>
      <w:r>
        <w:t>Nice but should you only show states that had exposure and non-exposure? Nothing else appears in your models, right?</w:t>
      </w:r>
    </w:p>
  </w:comment>
  <w:comment w:id="532" w:author="Gabriella Meltzer" w:date="2024-01-03T13:54:00Z" w:initials="GM">
    <w:p w14:paraId="081EF9BC" w14:textId="77777777" w:rsidR="00547C75" w:rsidRDefault="00547C75" w:rsidP="00547C75">
      <w:r>
        <w:rPr>
          <w:rStyle w:val="CommentReference"/>
        </w:rPr>
        <w:annotationRef/>
      </w:r>
      <w:r>
        <w:rPr>
          <w:rFonts w:ascii="Times New Roman" w:eastAsia="Times New Roman" w:hAnsi="Times New Roman" w:cs="Times New Roman"/>
          <w:color w:val="000000"/>
          <w:sz w:val="20"/>
          <w:szCs w:val="20"/>
        </w:rPr>
        <w:t>These are now updated to show lagged results</w:t>
      </w:r>
    </w:p>
  </w:comment>
  <w:comment w:id="537" w:author="Gabriella Meltzer" w:date="2024-01-03T14:31:00Z" w:initials="GM">
    <w:p w14:paraId="5DEC0E89" w14:textId="77777777" w:rsidR="00111623" w:rsidRDefault="00111623" w:rsidP="00111623">
      <w:r>
        <w:rPr>
          <w:rStyle w:val="CommentReference"/>
        </w:rPr>
        <w:annotationRef/>
      </w:r>
      <w:r>
        <w:rPr>
          <w:rFonts w:ascii="Times New Roman" w:eastAsia="Times New Roman" w:hAnsi="Times New Roman" w:cs="Times New Roman"/>
          <w:color w:val="000000"/>
          <w:sz w:val="20"/>
          <w:szCs w:val="20"/>
        </w:rPr>
        <w:t>Updated to reflect lagged hurricane results</w:t>
      </w:r>
    </w:p>
  </w:comment>
  <w:comment w:id="3746" w:author="Gabriella Meltzer" w:date="2024-01-02T23:42:00Z" w:initials="GM">
    <w:p w14:paraId="0C38B47D" w14:textId="395A18A6" w:rsidR="009E2E34" w:rsidRDefault="009E2E34" w:rsidP="009E2E34">
      <w:r>
        <w:rPr>
          <w:rStyle w:val="CommentReference"/>
        </w:rPr>
        <w:annotationRef/>
      </w:r>
      <w:r>
        <w:rPr>
          <w:rFonts w:ascii="Times New Roman" w:eastAsia="Times New Roman" w:hAnsi="Times New Roman" w:cs="Times New Roman"/>
          <w:color w:val="000000"/>
          <w:sz w:val="20"/>
          <w:szCs w:val="20"/>
        </w:rPr>
        <w:t>I revised the table to only include those states that were exposed to hurric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1"/>
  <w15:commentEx w15:paraId="2B2B1B2C" w15:paraIdParent="36409422" w15:done="1"/>
  <w15:commentEx w15:paraId="55BB240B" w15:done="1"/>
  <w15:commentEx w15:paraId="60D7334F" w15:paraIdParent="55BB240B" w15:done="1"/>
  <w15:commentEx w15:paraId="55EE6E17" w15:done="0"/>
  <w15:commentEx w15:paraId="240582BB" w15:done="1"/>
  <w15:commentEx w15:paraId="6C8F388C" w15:paraIdParent="240582BB" w15:done="1"/>
  <w15:commentEx w15:paraId="7D300837" w15:paraIdParent="240582BB" w15:done="1"/>
  <w15:commentEx w15:paraId="48000379" w15:done="0"/>
  <w15:commentEx w15:paraId="6ED77122" w15:done="1"/>
  <w15:commentEx w15:paraId="5651543F" w15:done="1"/>
  <w15:commentEx w15:paraId="7196D722" w15:done="1"/>
  <w15:commentEx w15:paraId="49DCA381" w15:done="1"/>
  <w15:commentEx w15:paraId="4B80552A" w15:done="1"/>
  <w15:commentEx w15:paraId="50AC049C" w15:paraIdParent="4B80552A" w15:done="1"/>
  <w15:commentEx w15:paraId="154D86B4" w15:done="1"/>
  <w15:commentEx w15:paraId="3E10172D" w15:done="0"/>
  <w15:commentEx w15:paraId="0AB57FAA" w15:done="0"/>
  <w15:commentEx w15:paraId="4648D90C" w15:paraIdParent="0AB57FAA" w15:done="0"/>
  <w15:commentEx w15:paraId="36CEF0CD" w15:done="0"/>
  <w15:commentEx w15:paraId="15B242CF" w15:done="1"/>
  <w15:commentEx w15:paraId="2C5A2707" w15:done="1"/>
  <w15:commentEx w15:paraId="2C9F06A5" w15:paraIdParent="2C5A2707" w15:done="1"/>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2561E944" w15:done="0"/>
  <w15:commentEx w15:paraId="25B03D38" w15:done="1"/>
  <w15:commentEx w15:paraId="66ABCFB7" w15:done="1"/>
  <w15:commentEx w15:paraId="1E4B7B2F" w15:done="0"/>
  <w15:commentEx w15:paraId="26E1301B" w15:paraIdParent="1E4B7B2F" w15:done="0"/>
  <w15:commentEx w15:paraId="32A15B17" w15:done="1"/>
  <w15:commentEx w15:paraId="2A2EEB6C" w15:paraIdParent="32A15B17" w15:done="1"/>
  <w15:commentEx w15:paraId="36130598" w15:done="1"/>
  <w15:commentEx w15:paraId="39384B57" w15:paraIdParent="36130598" w15:done="1"/>
  <w15:commentEx w15:paraId="72D6D571" w15:paraIdParent="36130598" w15:done="1"/>
  <w15:commentEx w15:paraId="26751C6B" w15:paraIdParent="36130598" w15:done="1"/>
  <w15:commentEx w15:paraId="3D4B467E" w15:paraIdParent="36130598" w15:done="1"/>
  <w15:commentEx w15:paraId="6351E93C" w15:done="0"/>
  <w15:commentEx w15:paraId="69DE1CF1" w15:done="0"/>
  <w15:commentEx w15:paraId="2214D22E" w15:done="0"/>
  <w15:commentEx w15:paraId="16364E13" w15:paraIdParent="2214D22E" w15:done="0"/>
  <w15:commentEx w15:paraId="6E66DCB9" w15:done="1"/>
  <w15:commentEx w15:paraId="50384D00" w15:done="1"/>
  <w15:commentEx w15:paraId="3157C2A4" w15:paraIdParent="50384D00" w15:done="1"/>
  <w15:commentEx w15:paraId="1F66490E" w15:done="1"/>
  <w15:commentEx w15:paraId="6AF458A3" w15:paraIdParent="1F66490E" w15:done="1"/>
  <w15:commentEx w15:paraId="49D52C17" w15:done="1"/>
  <w15:commentEx w15:paraId="733A2A9E"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1"/>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1"/>
  <w15:commentEx w15:paraId="50DAEBD5" w15:done="0"/>
  <w15:commentEx w15:paraId="2CD3D4DD" w15:done="1"/>
  <w15:commentEx w15:paraId="29375ECB" w15:done="0"/>
  <w15:commentEx w15:paraId="4D6E67A3" w15:done="0"/>
  <w15:commentEx w15:paraId="024D0283" w15:done="1"/>
  <w15:commentEx w15:paraId="757F7D4D" w15:done="0"/>
  <w15:commentEx w15:paraId="78230790" w15:done="1"/>
  <w15:commentEx w15:paraId="081EF9BC" w15:done="0"/>
  <w15:commentEx w15:paraId="5DEC0E89" w15:done="0"/>
  <w15:commentEx w15:paraId="0C38B4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75BBAA38" w16cex:dateUtc="2024-03-11T15:35: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433E3D3" w16cex:dateUtc="2024-02-17T22:36:00Z"/>
  <w16cex:commentExtensible w16cex:durableId="4199C4F1" w16cex:dateUtc="2024-03-11T16:17:00Z"/>
  <w16cex:commentExtensible w16cex:durableId="6BEF14E3" w16cex:dateUtc="2023-11-22T18:45:00Z"/>
  <w16cex:commentExtensible w16cex:durableId="70F06E1B" w16cex:dateUtc="2024-02-17T22:34: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470475B1" w16cex:dateUtc="2024-03-11T15:44: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4CE2EB14" w16cex:dateUtc="2024-01-02T21:00:00Z"/>
  <w16cex:commentExtensible w16cex:durableId="50145A65" w16cex:dateUtc="2023-11-22T18:25:00Z"/>
  <w16cex:commentExtensible w16cex:durableId="482A9492" w16cex:dateUtc="2024-01-03T18:54:00Z"/>
  <w16cex:commentExtensible w16cex:durableId="29E4C14B" w16cex:dateUtc="2024-01-03T19:31:00Z"/>
  <w16cex:commentExtensible w16cex:durableId="7A101EF5" w16cex:dateUtc="2024-01-03T0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2561E944" w16cid:durableId="75BBAA38"/>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6351E93C" w16cid:durableId="6433E3D3"/>
  <w16cid:commentId w16cid:paraId="69DE1CF1" w16cid:durableId="4199C4F1"/>
  <w16cid:commentId w16cid:paraId="2214D22E" w16cid:durableId="6BEF14E3"/>
  <w16cid:commentId w16cid:paraId="16364E13" w16cid:durableId="70F06E1B"/>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733A2A9E" w16cid:durableId="470475B1"/>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57F7D4D" w16cid:durableId="4CE2EB14"/>
  <w16cid:commentId w16cid:paraId="78230790" w16cid:durableId="50145A65"/>
  <w16cid:commentId w16cid:paraId="081EF9BC" w16cid:durableId="482A9492"/>
  <w16cid:commentId w16cid:paraId="5DEC0E89" w16cid:durableId="29E4C14B"/>
  <w16cid:commentId w16cid:paraId="0C38B47D" w16cid:durableId="7A101E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ABD74" w14:textId="77777777" w:rsidR="006731FA" w:rsidRDefault="006731FA">
      <w:pPr>
        <w:spacing w:after="0"/>
      </w:pPr>
      <w:r>
        <w:separator/>
      </w:r>
    </w:p>
  </w:endnote>
  <w:endnote w:type="continuationSeparator" w:id="0">
    <w:p w14:paraId="7C88228E" w14:textId="77777777" w:rsidR="006731FA" w:rsidRDefault="006731FA">
      <w:pPr>
        <w:spacing w:after="0"/>
      </w:pPr>
      <w:r>
        <w:continuationSeparator/>
      </w:r>
    </w:p>
  </w:endnote>
  <w:endnote w:type="continuationNotice" w:id="1">
    <w:p w14:paraId="339B6EC1" w14:textId="77777777" w:rsidR="006731FA" w:rsidRDefault="006731F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pPr>
      <w:pBdr>
        <w:top w:val="nil"/>
        <w:left w:val="nil"/>
        <w:bottom w:val="nil"/>
        <w:right w:val="nil"/>
        <w:between w:val="nil"/>
      </w:pBdr>
      <w:tabs>
        <w:tab w:val="center" w:pos="4680"/>
        <w:tab w:val="left" w:pos="8590"/>
        <w:tab w:val="right" w:pos="9360"/>
        <w:tab w:val="right" w:pos="12960"/>
      </w:tabs>
      <w:rPr>
        <w:color w:val="000000"/>
      </w:rPr>
      <w:pPrChange w:id="517" w:author="Gabriella Meltzer" w:date="2024-01-03T12:57:00Z">
        <w:pPr>
          <w:pBdr>
            <w:top w:val="nil"/>
            <w:left w:val="nil"/>
            <w:bottom w:val="nil"/>
            <w:right w:val="nil"/>
            <w:between w:val="nil"/>
          </w:pBdr>
          <w:tabs>
            <w:tab w:val="center" w:pos="4680"/>
            <w:tab w:val="right" w:pos="9360"/>
          </w:tabs>
          <w:jc w:val="right"/>
        </w:pPr>
      </w:pPrChange>
    </w:pPr>
    <w:ins w:id="518" w:author="Gabriella Meltzer" w:date="2024-01-03T12:57:00Z">
      <w:r>
        <w:rPr>
          <w:color w:val="000000"/>
        </w:rPr>
        <w:tab/>
      </w:r>
      <w:r>
        <w:rPr>
          <w:color w:val="000000"/>
        </w:rPr>
        <w:tab/>
      </w:r>
      <w:r>
        <w:rPr>
          <w:color w:val="000000"/>
        </w:rPr>
        <w:tab/>
      </w:r>
      <w:r>
        <w:rPr>
          <w:color w:val="000000"/>
        </w:rPr>
        <w:tab/>
      </w:r>
    </w:ins>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A7D23" w14:textId="77777777" w:rsidR="006731FA" w:rsidRDefault="006731FA">
      <w:pPr>
        <w:spacing w:after="0"/>
      </w:pPr>
      <w:r>
        <w:separator/>
      </w:r>
    </w:p>
  </w:footnote>
  <w:footnote w:type="continuationSeparator" w:id="0">
    <w:p w14:paraId="588FA9C5" w14:textId="77777777" w:rsidR="006731FA" w:rsidRDefault="006731FA">
      <w:pPr>
        <w:spacing w:after="0"/>
      </w:pPr>
      <w:r>
        <w:continuationSeparator/>
      </w:r>
    </w:p>
  </w:footnote>
  <w:footnote w:type="continuationNotice" w:id="1">
    <w:p w14:paraId="767B954D" w14:textId="77777777" w:rsidR="006731FA" w:rsidRDefault="006731F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rson w15:author="Jared Fox">
    <w15:presenceInfo w15:providerId="Windows Live" w15:userId="9d92f0da87657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D635A"/>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6B6C"/>
    <w:rsid w:val="004076DC"/>
    <w:rsid w:val="00410D5E"/>
    <w:rsid w:val="004141BF"/>
    <w:rsid w:val="00421416"/>
    <w:rsid w:val="00433AAB"/>
    <w:rsid w:val="00440925"/>
    <w:rsid w:val="004440F7"/>
    <w:rsid w:val="004469FA"/>
    <w:rsid w:val="00450394"/>
    <w:rsid w:val="00462A1B"/>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31FA"/>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6406"/>
    <w:rsid w:val="006D7A16"/>
    <w:rsid w:val="006E20CF"/>
    <w:rsid w:val="006F1F28"/>
    <w:rsid w:val="006F2689"/>
    <w:rsid w:val="006F5F2D"/>
    <w:rsid w:val="006F6A44"/>
    <w:rsid w:val="00701D7B"/>
    <w:rsid w:val="007044A9"/>
    <w:rsid w:val="007058B4"/>
    <w:rsid w:val="00706857"/>
    <w:rsid w:val="00707C7F"/>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13B"/>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georgewbush-whitehouse.archives.gov/news/releases/2008/10/20081008-7.html" TargetMode="External"/><Relationship Id="rId3" Type="http://schemas.openxmlformats.org/officeDocument/2006/relationships/hyperlink" Target="https://www.fema.gov/sites/default/files/2020-10/florida_case-study.pdf" TargetMode="External"/><Relationship Id="rId7" Type="http://schemas.openxmlformats.org/officeDocument/2006/relationships/hyperlink" Target="https://txhronews.wordpress.com/2018/05/09/legislature-reviewing-hurricane-harvey-school-costs/" TargetMode="External"/><Relationship Id="rId2" Type="http://schemas.openxmlformats.org/officeDocument/2006/relationships/hyperlink" Target="https://crsreports.congress.gov/product/pdf/R/R43139" TargetMode="External"/><Relationship Id="rId1" Type="http://schemas.openxmlformats.org/officeDocument/2006/relationships/hyperlink" Target="https://www.gao.gov/assets/gao-22-104606.pdf" TargetMode="External"/><Relationship Id="rId6" Type="http://schemas.openxmlformats.org/officeDocument/2006/relationships/hyperlink" Target="https://georgewbush-whitehouse.archives.gov/news/releases/2008/09/20080913-4.html" TargetMode="External"/><Relationship Id="rId5" Type="http://schemas.openxmlformats.org/officeDocument/2006/relationships/hyperlink" Target="https://www.texastribune.org/2017/11/03/tensions-mounting-over-how-divvy-harvey-relief-funds/" TargetMode="External"/><Relationship Id="rId4"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9" Type="http://schemas.openxmlformats.org/officeDocument/2006/relationships/hyperlink" Target="https://www.gao.gov/assets/gao-22-104606.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2035</Words>
  <Characters>125606</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3</cp:revision>
  <dcterms:created xsi:type="dcterms:W3CDTF">2024-03-11T19:39:00Z</dcterms:created>
  <dcterms:modified xsi:type="dcterms:W3CDTF">2024-03-1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